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44E3C5" w14:textId="01B7B76A" w:rsidR="0068490C" w:rsidRPr="00EE4054" w:rsidRDefault="0068490C" w:rsidP="6FE45DE3">
      <w:pPr>
        <w:jc w:val="center"/>
        <w:rPr>
          <w:rFonts w:ascii="Times New Roman" w:hAnsi="Times New Roman" w:cs="Times New Roman"/>
          <w:b/>
          <w:bCs/>
        </w:rPr>
      </w:pPr>
    </w:p>
    <w:p w14:paraId="0CDC114D" w14:textId="183FF5F2" w:rsidR="0068490C" w:rsidRPr="00EE4054" w:rsidRDefault="13A9A04C" w:rsidP="6FE45DE3">
      <w:pPr>
        <w:jc w:val="center"/>
        <w:rPr>
          <w:rFonts w:ascii="Times New Roman" w:hAnsi="Times New Roman" w:cs="Times New Roman"/>
          <w:b/>
          <w:bCs/>
        </w:rPr>
      </w:pPr>
      <w:r w:rsidRPr="00EE4054">
        <w:rPr>
          <w:rFonts w:ascii="Times New Roman" w:hAnsi="Times New Roman" w:cs="Times New Roman"/>
          <w:b/>
          <w:bCs/>
        </w:rPr>
        <w:t xml:space="preserve">Supplemental Information </w:t>
      </w:r>
    </w:p>
    <w:p w14:paraId="05E2B78A" w14:textId="6B0DD028" w:rsidR="0068490C" w:rsidRPr="00EE4054" w:rsidRDefault="0068490C" w:rsidP="6FE45DE3">
      <w:pPr>
        <w:jc w:val="center"/>
        <w:rPr>
          <w:rFonts w:ascii="Times New Roman" w:hAnsi="Times New Roman" w:cs="Times New Roman"/>
          <w:b/>
          <w:bCs/>
        </w:rPr>
      </w:pPr>
    </w:p>
    <w:p w14:paraId="095FC7FB" w14:textId="7FD5CFCA" w:rsidR="0068490C" w:rsidRPr="00EE4054" w:rsidRDefault="13A9A04C" w:rsidP="6FE45DE3">
      <w:pPr>
        <w:jc w:val="center"/>
        <w:rPr>
          <w:rFonts w:ascii="Times New Roman" w:hAnsi="Times New Roman" w:cs="Times New Roman"/>
          <w:b/>
          <w:bCs/>
        </w:rPr>
      </w:pPr>
      <w:r w:rsidRPr="00EE4054">
        <w:rPr>
          <w:rFonts w:ascii="Times New Roman" w:hAnsi="Times New Roman" w:cs="Times New Roman"/>
          <w:b/>
          <w:bCs/>
        </w:rPr>
        <w:t>Transmission of SARS-CoV-2 in the workplace: Key findings from a rapid review of the literature</w:t>
      </w:r>
    </w:p>
    <w:p w14:paraId="498052F6" w14:textId="1080FC2B" w:rsidR="0068490C" w:rsidRPr="00EE4054" w:rsidRDefault="0068490C" w:rsidP="6FE45DE3">
      <w:pPr>
        <w:jc w:val="center"/>
        <w:rPr>
          <w:rFonts w:ascii="Times New Roman" w:hAnsi="Times New Roman" w:cs="Times New Roman"/>
          <w:b/>
          <w:bCs/>
        </w:rPr>
      </w:pPr>
    </w:p>
    <w:p w14:paraId="0B7601F5" w14:textId="77777777" w:rsidR="0068490C" w:rsidRPr="00EE4054" w:rsidRDefault="0068490C" w:rsidP="6FE45DE3">
      <w:pPr>
        <w:jc w:val="center"/>
        <w:rPr>
          <w:rFonts w:ascii="Times New Roman" w:hAnsi="Times New Roman" w:cs="Times New Roman"/>
          <w:b/>
          <w:bCs/>
        </w:rPr>
      </w:pPr>
    </w:p>
    <w:p w14:paraId="2E84AFDE" w14:textId="442DB0B4" w:rsidR="0068490C" w:rsidRPr="00E50A9C" w:rsidRDefault="13A9A04C" w:rsidP="6FE45DE3">
      <w:pPr>
        <w:rPr>
          <w:rFonts w:ascii="Times New Roman" w:hAnsi="Times New Roman" w:cs="Times New Roman"/>
          <w:i/>
          <w:iCs/>
        </w:rPr>
      </w:pPr>
      <w:r w:rsidRPr="00202077">
        <w:rPr>
          <w:rFonts w:ascii="Times New Roman" w:hAnsi="Times New Roman" w:cs="Times New Roman"/>
          <w:i/>
          <w:iCs/>
        </w:rPr>
        <w:t>Jennie Cox</w:t>
      </w:r>
      <w:r w:rsidRPr="00202077">
        <w:rPr>
          <w:rFonts w:ascii="Times New Roman" w:hAnsi="Times New Roman" w:cs="Times New Roman"/>
          <w:i/>
          <w:iCs/>
          <w:vertAlign w:val="superscript"/>
        </w:rPr>
        <w:t>1</w:t>
      </w:r>
      <w:r w:rsidRPr="00202077">
        <w:rPr>
          <w:rFonts w:ascii="Times New Roman" w:hAnsi="Times New Roman" w:cs="Times New Roman"/>
          <w:i/>
          <w:iCs/>
        </w:rPr>
        <w:t>, Brian Christensen</w:t>
      </w:r>
      <w:r w:rsidRPr="00202077">
        <w:rPr>
          <w:rFonts w:ascii="Times New Roman" w:hAnsi="Times New Roman" w:cs="Times New Roman"/>
          <w:i/>
          <w:iCs/>
          <w:vertAlign w:val="superscript"/>
        </w:rPr>
        <w:t>1</w:t>
      </w:r>
      <w:r w:rsidRPr="00202077">
        <w:rPr>
          <w:rFonts w:ascii="Times New Roman" w:hAnsi="Times New Roman" w:cs="Times New Roman"/>
          <w:i/>
          <w:iCs/>
        </w:rPr>
        <w:t>, Nancy Burton</w:t>
      </w:r>
      <w:r w:rsidRPr="00202077">
        <w:rPr>
          <w:rFonts w:ascii="Times New Roman" w:hAnsi="Times New Roman" w:cs="Times New Roman"/>
          <w:i/>
          <w:iCs/>
          <w:vertAlign w:val="superscript"/>
        </w:rPr>
        <w:t>1</w:t>
      </w:r>
      <w:r w:rsidRPr="00202077">
        <w:rPr>
          <w:rFonts w:ascii="Times New Roman" w:hAnsi="Times New Roman" w:cs="Times New Roman"/>
          <w:i/>
          <w:iCs/>
        </w:rPr>
        <w:t>, Kevin H. Dunn</w:t>
      </w:r>
      <w:r w:rsidRPr="00202077">
        <w:rPr>
          <w:rFonts w:ascii="Times New Roman" w:hAnsi="Times New Roman" w:cs="Times New Roman"/>
          <w:i/>
          <w:iCs/>
          <w:vertAlign w:val="superscript"/>
        </w:rPr>
        <w:t>1</w:t>
      </w:r>
      <w:r w:rsidRPr="00202077">
        <w:rPr>
          <w:rFonts w:ascii="Times New Roman" w:hAnsi="Times New Roman" w:cs="Times New Roman"/>
          <w:i/>
          <w:iCs/>
        </w:rPr>
        <w:t>, Mikaela Finnegan</w:t>
      </w:r>
      <w:r w:rsidRPr="00202077">
        <w:rPr>
          <w:rFonts w:ascii="Times New Roman" w:hAnsi="Times New Roman" w:cs="Times New Roman"/>
          <w:i/>
          <w:iCs/>
          <w:vertAlign w:val="superscript"/>
        </w:rPr>
        <w:t>2</w:t>
      </w:r>
      <w:r w:rsidRPr="00202077">
        <w:rPr>
          <w:rFonts w:ascii="Times New Roman" w:hAnsi="Times New Roman" w:cs="Times New Roman"/>
          <w:i/>
          <w:iCs/>
        </w:rPr>
        <w:t>, Ana Ruess</w:t>
      </w:r>
      <w:r w:rsidRPr="00E50A9C">
        <w:rPr>
          <w:rFonts w:ascii="Times New Roman" w:hAnsi="Times New Roman" w:cs="Times New Roman"/>
          <w:i/>
          <w:iCs/>
          <w:vertAlign w:val="superscript"/>
        </w:rPr>
        <w:t>2</w:t>
      </w:r>
      <w:r w:rsidRPr="00E50A9C">
        <w:rPr>
          <w:rFonts w:ascii="Times New Roman" w:hAnsi="Times New Roman" w:cs="Times New Roman"/>
          <w:i/>
          <w:iCs/>
        </w:rPr>
        <w:t>, and Cherie Estill</w:t>
      </w:r>
      <w:r w:rsidRPr="00E50A9C">
        <w:rPr>
          <w:rFonts w:ascii="Times New Roman" w:hAnsi="Times New Roman" w:cs="Times New Roman"/>
          <w:i/>
          <w:iCs/>
          <w:vertAlign w:val="superscript"/>
        </w:rPr>
        <w:t>1</w:t>
      </w:r>
    </w:p>
    <w:p w14:paraId="1DEC282E" w14:textId="56EE6288" w:rsidR="0068490C" w:rsidRPr="00E50A9C" w:rsidRDefault="13A9A04C" w:rsidP="6FE45DE3">
      <w:pPr>
        <w:rPr>
          <w:rFonts w:ascii="Times New Roman" w:hAnsi="Times New Roman" w:cs="Times New Roman"/>
          <w:i/>
          <w:iCs/>
        </w:rPr>
      </w:pPr>
      <w:r w:rsidRPr="00E50A9C">
        <w:rPr>
          <w:rFonts w:ascii="Times New Roman" w:hAnsi="Times New Roman" w:cs="Times New Roman"/>
          <w:i/>
          <w:iCs/>
          <w:vertAlign w:val="superscript"/>
        </w:rPr>
        <w:t>1</w:t>
      </w:r>
      <w:r w:rsidRPr="00E50A9C">
        <w:rPr>
          <w:rFonts w:ascii="Times New Roman" w:hAnsi="Times New Roman" w:cs="Times New Roman"/>
          <w:i/>
          <w:iCs/>
        </w:rPr>
        <w:t>National Institute for Occupational Safety and Health, Cincinnati, OH, USA</w:t>
      </w:r>
    </w:p>
    <w:p w14:paraId="6AAA6357" w14:textId="704743DA" w:rsidR="0068490C" w:rsidRPr="00AC75DA" w:rsidRDefault="13A9A04C" w:rsidP="6FE45DE3">
      <w:pPr>
        <w:rPr>
          <w:rFonts w:ascii="Times New Roman" w:hAnsi="Times New Roman"/>
          <w:i/>
          <w:lang w:val="fr-FR"/>
        </w:rPr>
      </w:pPr>
      <w:r w:rsidRPr="00E50A9C">
        <w:rPr>
          <w:rFonts w:ascii="Times New Roman" w:hAnsi="Times New Roman" w:cs="Times New Roman"/>
          <w:i/>
          <w:iCs/>
          <w:vertAlign w:val="superscript"/>
        </w:rPr>
        <w:t>2</w:t>
      </w:r>
      <w:r w:rsidRPr="00E50A9C">
        <w:rPr>
          <w:rFonts w:ascii="Times New Roman" w:hAnsi="Times New Roman" w:cs="Times New Roman"/>
          <w:i/>
          <w:iCs/>
        </w:rPr>
        <w:t>Gryphon Scientific, Takoma Park, MD, USA</w:t>
      </w:r>
    </w:p>
    <w:p w14:paraId="71F2DCE9" w14:textId="77777777" w:rsidR="0068490C" w:rsidRPr="00AC75DA" w:rsidRDefault="0068490C" w:rsidP="6FE45DE3">
      <w:pPr>
        <w:rPr>
          <w:rFonts w:ascii="Times New Roman" w:hAnsi="Times New Roman"/>
          <w:lang w:val="fr-FR"/>
        </w:rPr>
      </w:pPr>
    </w:p>
    <w:p w14:paraId="620AA8B8" w14:textId="77777777" w:rsidR="0068490C" w:rsidRPr="00AC75DA" w:rsidRDefault="13A9A04C" w:rsidP="6FE45DE3">
      <w:pPr>
        <w:rPr>
          <w:rFonts w:ascii="Times New Roman" w:hAnsi="Times New Roman"/>
          <w:lang w:val="fr-FR"/>
        </w:rPr>
      </w:pPr>
      <w:r w:rsidRPr="008E2F10">
        <w:rPr>
          <w:rFonts w:ascii="Times New Roman" w:hAnsi="Times New Roman"/>
        </w:rPr>
        <w:t>Contact name: Dr. Jennie Cox</w:t>
      </w:r>
    </w:p>
    <w:p w14:paraId="0B2E25AF" w14:textId="77777777" w:rsidR="0068490C" w:rsidRPr="00AC75DA" w:rsidRDefault="13A9A04C" w:rsidP="6FE45DE3">
      <w:pPr>
        <w:rPr>
          <w:rFonts w:ascii="Times New Roman" w:hAnsi="Times New Roman"/>
          <w:lang w:val="fr-FR"/>
        </w:rPr>
      </w:pPr>
      <w:r w:rsidRPr="00EE4054">
        <w:rPr>
          <w:rFonts w:ascii="Times New Roman" w:hAnsi="Times New Roman"/>
        </w:rPr>
        <w:t>Contact phone: 513-458-7140</w:t>
      </w:r>
    </w:p>
    <w:p w14:paraId="767C578C" w14:textId="24BEB203" w:rsidR="0068490C" w:rsidRPr="00AC75DA" w:rsidRDefault="13A9A04C" w:rsidP="6FE45DE3">
      <w:pPr>
        <w:rPr>
          <w:rStyle w:val="Hyperlink"/>
        </w:rPr>
      </w:pPr>
      <w:r w:rsidRPr="00EE4054">
        <w:rPr>
          <w:rFonts w:ascii="Times New Roman" w:hAnsi="Times New Roman"/>
        </w:rPr>
        <w:t xml:space="preserve">Contact email: </w:t>
      </w:r>
      <w:hyperlink r:id="rId11" w:history="1">
        <w:r w:rsidRPr="00EE4054">
          <w:rPr>
            <w:rStyle w:val="Hyperlink"/>
            <w:rFonts w:ascii="Times New Roman" w:hAnsi="Times New Roman"/>
          </w:rPr>
          <w:t>qxi3@cdc.gov</w:t>
        </w:r>
      </w:hyperlink>
    </w:p>
    <w:p w14:paraId="2312DFD4" w14:textId="7DF67020" w:rsidR="0068490C" w:rsidRPr="00EE4054" w:rsidRDefault="0068490C" w:rsidP="00AC75DA">
      <w:pPr>
        <w:jc w:val="center"/>
        <w:rPr>
          <w:rFonts w:ascii="Calibri Light" w:eastAsia="Calibri Light" w:hAnsi="Calibri Light" w:cs="Calibri Light"/>
          <w:sz w:val="24"/>
          <w:szCs w:val="24"/>
        </w:rPr>
      </w:pPr>
    </w:p>
    <w:p w14:paraId="580CBE77" w14:textId="77777777" w:rsidR="00735B44" w:rsidRPr="00E50A9C" w:rsidRDefault="00735B44" w:rsidP="00AC75DA">
      <w:pPr>
        <w:spacing w:after="0"/>
        <w:sectPr w:rsidR="00735B44" w:rsidRPr="00E50A9C" w:rsidSect="00AC75DA">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sectPr>
      </w:pPr>
    </w:p>
    <w:p w14:paraId="368AC049" w14:textId="1ACA257C" w:rsidR="0068490C" w:rsidRPr="00E50A9C" w:rsidRDefault="46E0A73A" w:rsidP="00AC75DA">
      <w:pPr>
        <w:rPr>
          <w:rFonts w:ascii="Times New Roman" w:eastAsia="Times New Roman" w:hAnsi="Times New Roman" w:cs="Times New Roman"/>
        </w:rPr>
      </w:pPr>
      <w:r w:rsidRPr="00E50A9C">
        <w:rPr>
          <w:rFonts w:ascii="Times New Roman" w:eastAsia="Times New Roman" w:hAnsi="Times New Roman" w:cs="Times New Roman"/>
        </w:rPr>
        <w:lastRenderedPageBreak/>
        <w:t xml:space="preserve">Literature searches were conducted in the WHO library once every two weeks until September 23, 2021, using the following search strings list: </w:t>
      </w:r>
    </w:p>
    <w:p w14:paraId="1F78A35C" w14:textId="3872961D" w:rsidR="0068490C" w:rsidRPr="00E50A9C" w:rsidRDefault="6BA281B4" w:rsidP="00AC75DA">
      <w:pPr>
        <w:jc w:val="center"/>
        <w:rPr>
          <w:rFonts w:ascii="Calibri Light" w:eastAsia="Calibri Light" w:hAnsi="Calibri Light" w:cs="Calibri Light"/>
          <w:sz w:val="24"/>
          <w:szCs w:val="24"/>
        </w:rPr>
      </w:pPr>
      <w:r w:rsidRPr="00E50A9C">
        <w:rPr>
          <w:rFonts w:ascii="Calibri Light" w:eastAsia="Calibri Light" w:hAnsi="Calibri Light" w:cs="Calibri Light"/>
          <w:sz w:val="24"/>
          <w:szCs w:val="24"/>
        </w:rPr>
        <w:t>(</w:t>
      </w:r>
      <w:r w:rsidRPr="00E50A9C">
        <w:rPr>
          <w:rFonts w:ascii="Calibri Light" w:eastAsia="Calibri Light" w:hAnsi="Calibri Light" w:cs="Calibri Light"/>
          <w:sz w:val="20"/>
          <w:szCs w:val="20"/>
        </w:rPr>
        <w:t>Aerosol* OR ("airborne" and "model") OR ("airborne" and "modeling") OR "Area sampling" OR "Area sampler" OR "Breathing simulator" OR "Collection efficiency" OR "Contact and Mediated" OR "Contact time" OR "CONTAM" OR "Coughing simulator" OR "D90" OR "Decay" OR "Deposition" OR "Disinfect" OR "Disinfected" OR "Disinfection" OR "Droplet" OR "EPA registered" OR ("exposure" and "time") OR "Fluid Dynamics" OR "Fomite" OR "Half-life" OR "Immunoassay" OR "Inactivation" OR "Industrial hygiene" OR "MMD" OR "MVD" OR "Non-Porous" OR "Nozzle" OR "Occupational exposure" OR "Particle Density" OR ("persistence" and "surface") OR "Personal breathing space" OR "Personal sampler" OR "Personal sampling" OR "PFU" OR "Plume" OR "Reaerosolized" OR "Reaerosolizing" OR ("recovery" AND NOT "economic") OR ("recovery" AND NOT "phase") OR "Resuspended" OR "Resuspending" OR "Resuspension" OR "Retain Infectivity" OR ("sample" and "aerosol" and "genome") OR ("sampled" and "aerosol" and "genome") OR ("sampling" and "aerosol" and "genome") OR ("sample" and "aerosol" and "infectivity") OR ("sampled" and "aerosol" and "infectivity") OR ("sampling" and "aerosol" and "infectivity") OR ("sample" and "aerosol" and "viability") OR ("sampled" and "aerosol" and "viability") OR ("sampling" and "aerosol" and "viability") OR ("sample" and "droplet" and "genome") OR ("sampled" and "droplet" and "genome") OR ("sampling" and "droplet" and "genome") OR ("sample" and "droplet" and "infectivity") OR ("sampled" and "droplet" and "infectivity") OR ("sampling" and "droplet" and "infectivity") OR ("sample" and "droplet" and "viability") OR ("sampled" and "droplet" and "viability") OR ("sampling" and "droplet" and "viability") OR "Sampling efficiency" OR "Self-inoculate" OR "Self-inoculating" OR "Self-inoculated" OR "Self-inoculation" OR "Size specific sample" OR "Size specific sampling" OR (("stability" OR "persistence" OR "decay" OR "survival") AND "absolute humidity") OR (("stability" OR "persistence" OR "decay" OR "survival") AND "bodily fluid") OR (("stability" OR "persistence" OR "decay" OR "survival") AND "droplet") OR (("stability" OR "persistence" OR "decay" OR "survival") AND "feces") OR (("stability" OR "persistence" OR "decay" OR "survival") AND "germicidal") OR (("stability" OR "persistence" OR "decay" OR "survival") AND "non-porous") OR (("stability" OR "persistence" OR "decay" OR "survival") AND "porous") OR (("stability" OR "persistence" OR "decay" OR "survival") AND "radiation") OR (("stability" OR "persistence" OR "decay" OR "survival") AND "relative humidity") OR (("stability" OR "persistence" OR "decay" OR "survival") AND "sunlight") OR (("stability" OR "persistence" OR "decay" OR "survival") AND "surface") OR (("stability" OR "persistence" OR "decay" OR "survival") AND "temperature" AND NOT "fever" AND NOT "body temperature") OR (("stability" OR "persistence" OR "decay" OR "survival") AND "ultraviolet") OR (("stability" OR "persistence" OR "decay" OR "survival") AND "Genome") OR (("stability" OR "persistence" OR "decay" OR "survival") AND "UV") OR "TCID50" OR "Time Factor" OR "Toilet" OR ("transfer coefficient" or "transfer factor") OR ("maritime transport" OR plane OR taxi OR uber OR "public transportation" OR AB:bus OR AB:"air transport") OR "Well mixed" OR "Chlorine dioxide" OR "Quaternary ammonium" OR "Citric acid" OR "Thymol" OR "Ethanol" OR "Ethyl alcohol" OR "Dodecylbenzenesulfonic acid" OR "Lactic Acid" OR "Gylcolic acid" OR "Hydrochloric acid" OR "Hydrogen Chloride" OR "Hydrogen peroxide" OR "Ammonium carbonate" OR "Ammonium bicarbonate" OR "Octanoic acid" OR "Peroxyacetic acid" OR "Peracetic acid" OR "Silver" OR "Silver Ion" OR "Hypochlorous acid" OR "Isopropanol" OR "Isopropyl Alcohol" OR "L-Lactic Acid" OR "Phenolic" OR "Potassium peroxymonosulfate" OR "Glutaraldehyde" OR "Sodium carbonate peroxyhydrate" OR "Sodium chloride" OR "Sodium chlorite" OR "Sodium dichloroisocyanurate dihydrate" OR "Sodium dichloro-s-triazinetrione" OR "Sodium hypochlorite" OR "Triethylene glycol" OR (“airborne” AND “transmission”)</w:t>
      </w:r>
      <w:r w:rsidRPr="00E50A9C">
        <w:rPr>
          <w:rFonts w:ascii="Calibri Light" w:eastAsia="Calibri Light" w:hAnsi="Calibri Light" w:cs="Calibri Light"/>
          <w:sz w:val="24"/>
          <w:szCs w:val="24"/>
        </w:rPr>
        <w:t>)</w:t>
      </w:r>
    </w:p>
    <w:p w14:paraId="1EF59D58" w14:textId="4FA20565" w:rsidR="00E836A9" w:rsidRPr="00E50A9C" w:rsidRDefault="00E836A9" w:rsidP="00AC75DA">
      <w:pPr>
        <w:jc w:val="center"/>
        <w:rPr>
          <w:rFonts w:ascii="Calibri Light" w:eastAsia="Calibri Light" w:hAnsi="Calibri Light" w:cs="Calibri Light"/>
          <w:sz w:val="24"/>
          <w:szCs w:val="24"/>
        </w:rPr>
      </w:pPr>
    </w:p>
    <w:p w14:paraId="15B5D806" w14:textId="7C2D19F8" w:rsidR="00E836A9" w:rsidRPr="00E50A9C" w:rsidRDefault="00E836A9" w:rsidP="00AC75DA">
      <w:pPr>
        <w:jc w:val="center"/>
        <w:rPr>
          <w:rFonts w:ascii="Calibri Light" w:eastAsia="Calibri Light" w:hAnsi="Calibri Light" w:cs="Calibri Light"/>
          <w:sz w:val="24"/>
          <w:szCs w:val="24"/>
        </w:rPr>
      </w:pPr>
    </w:p>
    <w:p w14:paraId="4D559B16" w14:textId="77777777" w:rsidR="00A749EA" w:rsidRDefault="00A749EA" w:rsidP="00AC75DA">
      <w:pPr>
        <w:spacing w:after="0"/>
        <w:rPr>
          <w:rFonts w:ascii="Calibri Light" w:eastAsia="Calibri Light" w:hAnsi="Calibri Light" w:cs="Calibri Light"/>
          <w:sz w:val="24"/>
          <w:szCs w:val="24"/>
        </w:rPr>
        <w:sectPr w:rsidR="00A749EA" w:rsidSect="00AC75DA">
          <w:pgSz w:w="12240" w:h="15840"/>
          <w:pgMar w:top="1440" w:right="1440" w:bottom="1440" w:left="1440" w:header="720" w:footer="720" w:gutter="0"/>
          <w:cols w:space="720"/>
        </w:sectPr>
      </w:pPr>
    </w:p>
    <w:p w14:paraId="61D480AF" w14:textId="21D2ECB9" w:rsidR="00FD4382" w:rsidRDefault="0096265E" w:rsidP="00AC75DA">
      <w:r w:rsidRPr="00EE4054">
        <w:lastRenderedPageBreak/>
        <w:t>Table S1</w:t>
      </w:r>
      <w:r w:rsidR="009302FC">
        <w:t>.</w:t>
      </w:r>
      <w:r w:rsidR="00C456F6" w:rsidRPr="00EE4054">
        <w:t xml:space="preserve"> Full list of summarized articles and associated categories</w:t>
      </w:r>
    </w:p>
    <w:tbl>
      <w:tblPr>
        <w:tblW w:w="9360" w:type="dxa"/>
        <w:tblLook w:val="04A0" w:firstRow="1" w:lastRow="0" w:firstColumn="1" w:lastColumn="0" w:noHBand="0" w:noVBand="1"/>
      </w:tblPr>
      <w:tblGrid>
        <w:gridCol w:w="2226"/>
        <w:gridCol w:w="793"/>
        <w:gridCol w:w="586"/>
        <w:gridCol w:w="528"/>
        <w:gridCol w:w="492"/>
        <w:gridCol w:w="648"/>
        <w:gridCol w:w="417"/>
        <w:gridCol w:w="528"/>
        <w:gridCol w:w="492"/>
        <w:gridCol w:w="648"/>
        <w:gridCol w:w="603"/>
        <w:gridCol w:w="528"/>
        <w:gridCol w:w="492"/>
        <w:gridCol w:w="648"/>
        <w:gridCol w:w="603"/>
        <w:gridCol w:w="697"/>
        <w:gridCol w:w="643"/>
        <w:gridCol w:w="328"/>
        <w:gridCol w:w="514"/>
      </w:tblGrid>
      <w:tr w:rsidR="00440606" w:rsidRPr="00440606" w14:paraId="2CBF06FE" w14:textId="77777777" w:rsidTr="00A862E7">
        <w:trPr>
          <w:trHeight w:val="750"/>
        </w:trPr>
        <w:tc>
          <w:tcPr>
            <w:tcW w:w="2081" w:type="dxa"/>
            <w:vAlign w:val="bottom"/>
            <w:hideMark/>
          </w:tcPr>
          <w:p w14:paraId="13642AC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eference</w:t>
            </w:r>
          </w:p>
        </w:tc>
        <w:tc>
          <w:tcPr>
            <w:tcW w:w="793" w:type="dxa"/>
            <w:vAlign w:val="bottom"/>
            <w:hideMark/>
          </w:tcPr>
          <w:p w14:paraId="04C9EC3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Tested for RNA only, RNA and viable virus, viable virus only, neither</w:t>
            </w:r>
          </w:p>
        </w:tc>
        <w:tc>
          <w:tcPr>
            <w:tcW w:w="556" w:type="dxa"/>
            <w:vAlign w:val="bottom"/>
            <w:hideMark/>
          </w:tcPr>
          <w:p w14:paraId="5176A36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Detected Viable Virus?</w:t>
            </w:r>
          </w:p>
        </w:tc>
        <w:tc>
          <w:tcPr>
            <w:tcW w:w="1362" w:type="dxa"/>
            <w:gridSpan w:val="4"/>
            <w:vAlign w:val="bottom"/>
            <w:hideMark/>
          </w:tcPr>
          <w:p w14:paraId="4F66DE69" w14:textId="77777777" w:rsidR="00440606" w:rsidRPr="00440606" w:rsidRDefault="00440606" w:rsidP="00440606">
            <w:pPr>
              <w:spacing w:after="0" w:line="240" w:lineRule="auto"/>
              <w:jc w:val="center"/>
              <w:rPr>
                <w:rFonts w:ascii="Arial" w:eastAsia="Times New Roman" w:hAnsi="Arial" w:cs="Arial"/>
                <w:sz w:val="8"/>
                <w:szCs w:val="8"/>
              </w:rPr>
            </w:pPr>
            <w:r w:rsidRPr="00440606">
              <w:rPr>
                <w:rFonts w:ascii="Arial" w:eastAsia="Times New Roman" w:hAnsi="Arial" w:cs="Arial"/>
                <w:sz w:val="8"/>
                <w:szCs w:val="8"/>
              </w:rPr>
              <w:t>Survivability/Decay (Experimental/laboratory studies)</w:t>
            </w:r>
          </w:p>
        </w:tc>
        <w:tc>
          <w:tcPr>
            <w:tcW w:w="1553" w:type="dxa"/>
            <w:gridSpan w:val="4"/>
            <w:vAlign w:val="bottom"/>
            <w:hideMark/>
          </w:tcPr>
          <w:p w14:paraId="386F4CFE" w14:textId="77777777" w:rsidR="00440606" w:rsidRPr="00440606" w:rsidRDefault="00440606" w:rsidP="00440606">
            <w:pPr>
              <w:spacing w:after="0" w:line="240" w:lineRule="auto"/>
              <w:jc w:val="center"/>
              <w:rPr>
                <w:rFonts w:ascii="Arial" w:eastAsia="Times New Roman" w:hAnsi="Arial" w:cs="Arial"/>
                <w:sz w:val="8"/>
                <w:szCs w:val="8"/>
              </w:rPr>
            </w:pPr>
            <w:r w:rsidRPr="00440606">
              <w:rPr>
                <w:rFonts w:ascii="Arial" w:eastAsia="Times New Roman" w:hAnsi="Arial" w:cs="Arial"/>
                <w:sz w:val="8"/>
                <w:szCs w:val="8"/>
              </w:rPr>
              <w:t>Method Evaluation</w:t>
            </w:r>
          </w:p>
        </w:tc>
        <w:tc>
          <w:tcPr>
            <w:tcW w:w="1553" w:type="dxa"/>
            <w:gridSpan w:val="4"/>
            <w:vAlign w:val="bottom"/>
            <w:hideMark/>
          </w:tcPr>
          <w:p w14:paraId="20E986DD" w14:textId="77777777" w:rsidR="00440606" w:rsidRPr="00440606" w:rsidRDefault="00440606" w:rsidP="00440606">
            <w:pPr>
              <w:spacing w:after="0" w:line="240" w:lineRule="auto"/>
              <w:jc w:val="center"/>
              <w:rPr>
                <w:rFonts w:ascii="Arial" w:eastAsia="Times New Roman" w:hAnsi="Arial" w:cs="Arial"/>
                <w:sz w:val="8"/>
                <w:szCs w:val="8"/>
              </w:rPr>
            </w:pPr>
            <w:r w:rsidRPr="00440606">
              <w:rPr>
                <w:rFonts w:ascii="Arial" w:eastAsia="Times New Roman" w:hAnsi="Arial" w:cs="Arial"/>
                <w:sz w:val="8"/>
                <w:szCs w:val="8"/>
              </w:rPr>
              <w:t>Monitoring (aerosol, fomite, and wastwater sampling)</w:t>
            </w:r>
          </w:p>
        </w:tc>
        <w:tc>
          <w:tcPr>
            <w:tcW w:w="520" w:type="dxa"/>
            <w:vAlign w:val="bottom"/>
            <w:hideMark/>
          </w:tcPr>
          <w:p w14:paraId="39E796EA"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Epidemiology (outbreak reports, contact tracing, etc.)</w:t>
            </w:r>
          </w:p>
        </w:tc>
        <w:tc>
          <w:tcPr>
            <w:tcW w:w="465" w:type="dxa"/>
            <w:vAlign w:val="bottom"/>
            <w:hideMark/>
          </w:tcPr>
          <w:p w14:paraId="0495658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Modeling (quanta emissions studies, risk assessment models, etc.)</w:t>
            </w:r>
          </w:p>
        </w:tc>
        <w:tc>
          <w:tcPr>
            <w:tcW w:w="143" w:type="dxa"/>
            <w:vAlign w:val="bottom"/>
            <w:hideMark/>
          </w:tcPr>
          <w:p w14:paraId="7265A43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Lit rev</w:t>
            </w:r>
          </w:p>
        </w:tc>
        <w:tc>
          <w:tcPr>
            <w:tcW w:w="334" w:type="dxa"/>
            <w:vAlign w:val="bottom"/>
            <w:hideMark/>
          </w:tcPr>
          <w:p w14:paraId="4058E11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Includes medical setting?</w:t>
            </w:r>
          </w:p>
        </w:tc>
      </w:tr>
      <w:tr w:rsidR="00440606" w:rsidRPr="00440606" w14:paraId="05E3BA1A" w14:textId="77777777" w:rsidTr="00A862E7">
        <w:trPr>
          <w:trHeight w:val="153"/>
        </w:trPr>
        <w:tc>
          <w:tcPr>
            <w:tcW w:w="2081" w:type="dxa"/>
            <w:tcBorders>
              <w:top w:val="nil"/>
              <w:left w:val="nil"/>
              <w:bottom w:val="single" w:sz="4" w:space="0" w:color="auto"/>
              <w:right w:val="nil"/>
            </w:tcBorders>
            <w:vAlign w:val="bottom"/>
            <w:hideMark/>
          </w:tcPr>
          <w:p w14:paraId="377C127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w:t>
            </w:r>
          </w:p>
        </w:tc>
        <w:tc>
          <w:tcPr>
            <w:tcW w:w="793" w:type="dxa"/>
            <w:tcBorders>
              <w:top w:val="nil"/>
              <w:left w:val="nil"/>
              <w:bottom w:val="single" w:sz="4" w:space="0" w:color="auto"/>
              <w:right w:val="nil"/>
            </w:tcBorders>
            <w:vAlign w:val="bottom"/>
            <w:hideMark/>
          </w:tcPr>
          <w:p w14:paraId="2DDE4BE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w:t>
            </w:r>
          </w:p>
        </w:tc>
        <w:tc>
          <w:tcPr>
            <w:tcW w:w="556" w:type="dxa"/>
            <w:tcBorders>
              <w:top w:val="nil"/>
              <w:left w:val="nil"/>
              <w:bottom w:val="single" w:sz="4" w:space="0" w:color="auto"/>
              <w:right w:val="nil"/>
            </w:tcBorders>
            <w:vAlign w:val="bottom"/>
            <w:hideMark/>
          </w:tcPr>
          <w:p w14:paraId="4412DED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w:t>
            </w:r>
          </w:p>
        </w:tc>
        <w:tc>
          <w:tcPr>
            <w:tcW w:w="347" w:type="dxa"/>
            <w:tcBorders>
              <w:top w:val="nil"/>
              <w:left w:val="nil"/>
              <w:bottom w:val="single" w:sz="4" w:space="0" w:color="auto"/>
              <w:right w:val="nil"/>
            </w:tcBorders>
            <w:vAlign w:val="bottom"/>
            <w:hideMark/>
          </w:tcPr>
          <w:p w14:paraId="22FBDCF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Aerosols</w:t>
            </w:r>
          </w:p>
        </w:tc>
        <w:tc>
          <w:tcPr>
            <w:tcW w:w="311" w:type="dxa"/>
            <w:tcBorders>
              <w:top w:val="nil"/>
              <w:left w:val="nil"/>
              <w:bottom w:val="single" w:sz="4" w:space="0" w:color="auto"/>
              <w:right w:val="nil"/>
            </w:tcBorders>
            <w:vAlign w:val="bottom"/>
            <w:hideMark/>
          </w:tcPr>
          <w:p w14:paraId="335890B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Surface</w:t>
            </w:r>
          </w:p>
        </w:tc>
        <w:tc>
          <w:tcPr>
            <w:tcW w:w="470" w:type="dxa"/>
            <w:tcBorders>
              <w:top w:val="nil"/>
              <w:left w:val="nil"/>
              <w:bottom w:val="single" w:sz="4" w:space="0" w:color="auto"/>
              <w:right w:val="nil"/>
            </w:tcBorders>
            <w:vAlign w:val="bottom"/>
            <w:hideMark/>
          </w:tcPr>
          <w:p w14:paraId="67B3F9D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bio Fluids/Fecal Matter</w:t>
            </w:r>
          </w:p>
        </w:tc>
        <w:tc>
          <w:tcPr>
            <w:tcW w:w="234" w:type="dxa"/>
            <w:tcBorders>
              <w:top w:val="nil"/>
              <w:left w:val="nil"/>
              <w:bottom w:val="single" w:sz="4" w:space="0" w:color="auto"/>
              <w:right w:val="nil"/>
            </w:tcBorders>
            <w:vAlign w:val="bottom"/>
            <w:hideMark/>
          </w:tcPr>
          <w:p w14:paraId="7E85A77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Other</w:t>
            </w:r>
          </w:p>
        </w:tc>
        <w:tc>
          <w:tcPr>
            <w:tcW w:w="347" w:type="dxa"/>
            <w:tcBorders>
              <w:top w:val="nil"/>
              <w:left w:val="nil"/>
              <w:bottom w:val="single" w:sz="4" w:space="0" w:color="auto"/>
              <w:right w:val="nil"/>
            </w:tcBorders>
            <w:vAlign w:val="bottom"/>
            <w:hideMark/>
          </w:tcPr>
          <w:p w14:paraId="6877718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Aerosols</w:t>
            </w:r>
          </w:p>
        </w:tc>
        <w:tc>
          <w:tcPr>
            <w:tcW w:w="311" w:type="dxa"/>
            <w:tcBorders>
              <w:top w:val="nil"/>
              <w:left w:val="nil"/>
              <w:bottom w:val="single" w:sz="4" w:space="0" w:color="auto"/>
              <w:right w:val="nil"/>
            </w:tcBorders>
            <w:vAlign w:val="bottom"/>
            <w:hideMark/>
          </w:tcPr>
          <w:p w14:paraId="494C13E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Surface</w:t>
            </w:r>
          </w:p>
        </w:tc>
        <w:tc>
          <w:tcPr>
            <w:tcW w:w="470" w:type="dxa"/>
            <w:tcBorders>
              <w:top w:val="nil"/>
              <w:left w:val="nil"/>
              <w:bottom w:val="single" w:sz="4" w:space="0" w:color="auto"/>
              <w:right w:val="nil"/>
            </w:tcBorders>
            <w:vAlign w:val="bottom"/>
            <w:hideMark/>
          </w:tcPr>
          <w:p w14:paraId="06A44B0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Fluids/Fecal Matter</w:t>
            </w:r>
          </w:p>
        </w:tc>
        <w:tc>
          <w:tcPr>
            <w:tcW w:w="425" w:type="dxa"/>
            <w:tcBorders>
              <w:top w:val="nil"/>
              <w:left w:val="nil"/>
              <w:bottom w:val="single" w:sz="4" w:space="0" w:color="auto"/>
              <w:right w:val="nil"/>
            </w:tcBorders>
            <w:vAlign w:val="bottom"/>
            <w:hideMark/>
          </w:tcPr>
          <w:p w14:paraId="67E00C2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Other (e.g., wastwater)</w:t>
            </w:r>
          </w:p>
        </w:tc>
        <w:tc>
          <w:tcPr>
            <w:tcW w:w="347" w:type="dxa"/>
            <w:tcBorders>
              <w:top w:val="nil"/>
              <w:left w:val="nil"/>
              <w:bottom w:val="single" w:sz="4" w:space="0" w:color="auto"/>
              <w:right w:val="nil"/>
            </w:tcBorders>
            <w:vAlign w:val="bottom"/>
            <w:hideMark/>
          </w:tcPr>
          <w:p w14:paraId="193F63F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Aerosols</w:t>
            </w:r>
          </w:p>
        </w:tc>
        <w:tc>
          <w:tcPr>
            <w:tcW w:w="311" w:type="dxa"/>
            <w:tcBorders>
              <w:top w:val="nil"/>
              <w:left w:val="nil"/>
              <w:bottom w:val="single" w:sz="4" w:space="0" w:color="auto"/>
              <w:right w:val="nil"/>
            </w:tcBorders>
            <w:vAlign w:val="bottom"/>
            <w:hideMark/>
          </w:tcPr>
          <w:p w14:paraId="2FEA401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Surface</w:t>
            </w:r>
          </w:p>
        </w:tc>
        <w:tc>
          <w:tcPr>
            <w:tcW w:w="470" w:type="dxa"/>
            <w:tcBorders>
              <w:top w:val="nil"/>
              <w:left w:val="nil"/>
              <w:bottom w:val="single" w:sz="4" w:space="0" w:color="auto"/>
              <w:right w:val="nil"/>
            </w:tcBorders>
            <w:vAlign w:val="bottom"/>
            <w:hideMark/>
          </w:tcPr>
          <w:p w14:paraId="48A8770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bio Fluids/Fecal Matter</w:t>
            </w:r>
          </w:p>
        </w:tc>
        <w:tc>
          <w:tcPr>
            <w:tcW w:w="425" w:type="dxa"/>
            <w:tcBorders>
              <w:top w:val="nil"/>
              <w:left w:val="nil"/>
              <w:bottom w:val="single" w:sz="4" w:space="0" w:color="auto"/>
              <w:right w:val="nil"/>
            </w:tcBorders>
            <w:vAlign w:val="bottom"/>
            <w:hideMark/>
          </w:tcPr>
          <w:p w14:paraId="01EB6A3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Other (e.g., wastwater)</w:t>
            </w:r>
          </w:p>
        </w:tc>
        <w:tc>
          <w:tcPr>
            <w:tcW w:w="520" w:type="dxa"/>
            <w:tcBorders>
              <w:top w:val="nil"/>
              <w:left w:val="nil"/>
              <w:bottom w:val="single" w:sz="4" w:space="0" w:color="auto"/>
              <w:right w:val="nil"/>
            </w:tcBorders>
            <w:vAlign w:val="bottom"/>
            <w:hideMark/>
          </w:tcPr>
          <w:p w14:paraId="3F56809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w:t>
            </w:r>
          </w:p>
        </w:tc>
        <w:tc>
          <w:tcPr>
            <w:tcW w:w="465" w:type="dxa"/>
            <w:tcBorders>
              <w:top w:val="nil"/>
              <w:left w:val="nil"/>
              <w:bottom w:val="single" w:sz="4" w:space="0" w:color="auto"/>
              <w:right w:val="nil"/>
            </w:tcBorders>
            <w:vAlign w:val="bottom"/>
            <w:hideMark/>
          </w:tcPr>
          <w:p w14:paraId="748F2A8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w:t>
            </w:r>
          </w:p>
        </w:tc>
        <w:tc>
          <w:tcPr>
            <w:tcW w:w="143" w:type="dxa"/>
            <w:tcBorders>
              <w:top w:val="nil"/>
              <w:left w:val="nil"/>
              <w:bottom w:val="single" w:sz="4" w:space="0" w:color="auto"/>
              <w:right w:val="nil"/>
            </w:tcBorders>
            <w:vAlign w:val="bottom"/>
            <w:hideMark/>
          </w:tcPr>
          <w:p w14:paraId="33600E9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w:t>
            </w:r>
          </w:p>
        </w:tc>
        <w:tc>
          <w:tcPr>
            <w:tcW w:w="334" w:type="dxa"/>
            <w:tcBorders>
              <w:top w:val="nil"/>
              <w:left w:val="nil"/>
              <w:bottom w:val="single" w:sz="4" w:space="0" w:color="auto"/>
              <w:right w:val="nil"/>
            </w:tcBorders>
            <w:vAlign w:val="bottom"/>
            <w:hideMark/>
          </w:tcPr>
          <w:p w14:paraId="071D30BF"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w:t>
            </w:r>
          </w:p>
        </w:tc>
      </w:tr>
      <w:tr w:rsidR="00440606" w:rsidRPr="00440606" w14:paraId="2E7E4A8C" w14:textId="77777777" w:rsidTr="00A862E7">
        <w:trPr>
          <w:trHeight w:val="570"/>
        </w:trPr>
        <w:tc>
          <w:tcPr>
            <w:tcW w:w="2081" w:type="dxa"/>
            <w:vAlign w:val="bottom"/>
            <w:hideMark/>
          </w:tcPr>
          <w:p w14:paraId="0C67191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Skubacz K, et al. Transport of Aerosols in Underground Mine Workings in Terms of SARS-CoV-2 Virus Threat. </w:t>
            </w:r>
            <w:r w:rsidRPr="00440606">
              <w:rPr>
                <w:rFonts w:ascii="Arial" w:eastAsia="Times New Roman" w:hAnsi="Arial" w:cs="Arial"/>
                <w:i/>
                <w:iCs/>
                <w:sz w:val="8"/>
                <w:szCs w:val="8"/>
              </w:rPr>
              <w:t>Molecules</w:t>
            </w:r>
            <w:r w:rsidRPr="00440606">
              <w:rPr>
                <w:rFonts w:ascii="Arial" w:eastAsia="Times New Roman" w:hAnsi="Arial" w:cs="Arial"/>
                <w:sz w:val="8"/>
                <w:szCs w:val="8"/>
              </w:rPr>
              <w:t>. 2021; 26(12):3501. https://doi.org/10.3390/molecules26123501</w:t>
            </w:r>
          </w:p>
        </w:tc>
        <w:tc>
          <w:tcPr>
            <w:tcW w:w="793" w:type="dxa"/>
            <w:noWrap/>
            <w:vAlign w:val="bottom"/>
            <w:hideMark/>
          </w:tcPr>
          <w:p w14:paraId="6A3A502F"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5A230A3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0D4AE1F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CCB138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5B9CDC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2417548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E12C31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0D23EF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CC650C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F152A2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9FFB1F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315A9A8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BE82D4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51DC1A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319AFAD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2194BA8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61C5ADE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77AC77D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29F93463" w14:textId="77777777" w:rsidTr="00A862E7">
        <w:trPr>
          <w:trHeight w:val="570"/>
        </w:trPr>
        <w:tc>
          <w:tcPr>
            <w:tcW w:w="2081" w:type="dxa"/>
            <w:vAlign w:val="bottom"/>
            <w:hideMark/>
          </w:tcPr>
          <w:p w14:paraId="3DFEB5CD" w14:textId="77777777" w:rsidR="00440606" w:rsidRPr="00A862E7" w:rsidRDefault="00440606" w:rsidP="00440606">
            <w:pPr>
              <w:spacing w:after="0" w:line="240" w:lineRule="auto"/>
              <w:rPr>
                <w:rFonts w:ascii="Arial" w:hAnsi="Arial"/>
                <w:sz w:val="8"/>
                <w:lang w:val="fr-FR"/>
              </w:rPr>
            </w:pPr>
            <w:r w:rsidRPr="00440606">
              <w:rPr>
                <w:rFonts w:ascii="Arial" w:eastAsia="Times New Roman" w:hAnsi="Arial" w:cs="Arial"/>
                <w:sz w:val="8"/>
                <w:szCs w:val="8"/>
              </w:rPr>
              <w:t xml:space="preserve">Iyer M, et al. Environmental survival of SARS-CoV-2 - A solid waste perspective. </w:t>
            </w:r>
            <w:r w:rsidRPr="00440606">
              <w:rPr>
                <w:rFonts w:ascii="Arial" w:eastAsia="Times New Roman" w:hAnsi="Arial" w:cs="Arial"/>
                <w:i/>
                <w:iCs/>
                <w:sz w:val="8"/>
                <w:szCs w:val="8"/>
              </w:rPr>
              <w:t>Environ Res</w:t>
            </w:r>
            <w:r w:rsidRPr="00440606">
              <w:rPr>
                <w:rFonts w:ascii="Arial" w:eastAsia="Times New Roman" w:hAnsi="Arial" w:cs="Arial"/>
                <w:sz w:val="8"/>
                <w:szCs w:val="8"/>
              </w:rPr>
              <w:t>. 2021; 197:111015. https://dx.doi.org/10.1016/j.envres.2021.111015</w:t>
            </w:r>
          </w:p>
        </w:tc>
        <w:tc>
          <w:tcPr>
            <w:tcW w:w="793" w:type="dxa"/>
            <w:noWrap/>
            <w:vAlign w:val="bottom"/>
            <w:hideMark/>
          </w:tcPr>
          <w:p w14:paraId="6F91444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32F42FB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5CD7E2B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122434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7A7BD3B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7B769E1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09B238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AAEF02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43FB02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A56AE6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A6D692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267DEC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5DB2BF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431DC3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57DA537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6DC0F77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1EE3488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34" w:type="dxa"/>
            <w:noWrap/>
            <w:vAlign w:val="bottom"/>
            <w:hideMark/>
          </w:tcPr>
          <w:p w14:paraId="1062663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51C1CB71" w14:textId="77777777" w:rsidTr="00A862E7">
        <w:trPr>
          <w:trHeight w:val="850"/>
        </w:trPr>
        <w:tc>
          <w:tcPr>
            <w:tcW w:w="2081" w:type="dxa"/>
            <w:vAlign w:val="bottom"/>
            <w:hideMark/>
          </w:tcPr>
          <w:p w14:paraId="585B87F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Graetz C, et al. The efficacy of an extraoral scavenging device on reducing aerosol particles ≤ 5 µm during dental aerosol-generating procedures: an exploratory pilot study in a university setting. </w:t>
            </w:r>
            <w:r w:rsidRPr="00440606">
              <w:rPr>
                <w:rFonts w:ascii="Arial" w:eastAsia="Times New Roman" w:hAnsi="Arial" w:cs="Arial"/>
                <w:i/>
                <w:iCs/>
                <w:sz w:val="8"/>
                <w:szCs w:val="8"/>
              </w:rPr>
              <w:t>BDJ Open</w:t>
            </w:r>
            <w:r w:rsidRPr="00440606">
              <w:rPr>
                <w:rFonts w:ascii="Arial" w:eastAsia="Times New Roman" w:hAnsi="Arial" w:cs="Arial"/>
                <w:sz w:val="8"/>
                <w:szCs w:val="8"/>
              </w:rPr>
              <w:t>. 2021; 7(1):19. https://doi.org/10.1038/s41405-021-00074-5</w:t>
            </w:r>
          </w:p>
        </w:tc>
        <w:tc>
          <w:tcPr>
            <w:tcW w:w="793" w:type="dxa"/>
            <w:noWrap/>
            <w:vAlign w:val="bottom"/>
            <w:hideMark/>
          </w:tcPr>
          <w:p w14:paraId="4A7BEBF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0F1754E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0D208E9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50AEF9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F95C77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30133EF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D63258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FA394C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190073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D70954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31C952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3A92950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46C905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3EA9FD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0B03D2F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2CC0A33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7543821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39E2ED9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20C7D7AD" w14:textId="77777777" w:rsidTr="00A862E7">
        <w:trPr>
          <w:trHeight w:val="850"/>
        </w:trPr>
        <w:tc>
          <w:tcPr>
            <w:tcW w:w="2081" w:type="dxa"/>
            <w:vAlign w:val="bottom"/>
            <w:hideMark/>
          </w:tcPr>
          <w:p w14:paraId="12A6851F"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Rose-Martel M, et al. Exposure Profile of Severe Acute Respiratory Syndrome Coronavirus 2 in Canadian Food Sources. </w:t>
            </w:r>
            <w:r w:rsidRPr="00440606">
              <w:rPr>
                <w:rFonts w:ascii="Arial" w:eastAsia="Times New Roman" w:hAnsi="Arial" w:cs="Arial"/>
                <w:i/>
                <w:iCs/>
                <w:sz w:val="8"/>
                <w:szCs w:val="8"/>
              </w:rPr>
              <w:t>Journal of Food Protection</w:t>
            </w:r>
            <w:r w:rsidRPr="00440606">
              <w:rPr>
                <w:rFonts w:ascii="Arial" w:eastAsia="Times New Roman" w:hAnsi="Arial" w:cs="Arial"/>
                <w:sz w:val="8"/>
                <w:szCs w:val="8"/>
              </w:rPr>
              <w:t>. 2021; 84(8):1295–1303. https://doi.org/10.4315/JFP-20-492</w:t>
            </w:r>
          </w:p>
        </w:tc>
        <w:tc>
          <w:tcPr>
            <w:tcW w:w="793" w:type="dxa"/>
            <w:noWrap/>
            <w:vAlign w:val="bottom"/>
            <w:hideMark/>
          </w:tcPr>
          <w:p w14:paraId="194DAC4A"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53D744EF"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047C6B8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436DB3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3783878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4BF3C7C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244B0F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045644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125816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6E2962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DA630F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BB0482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4CC8EE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69411F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5982BC0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0773227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66FE209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3E35609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5DB366B5" w14:textId="77777777" w:rsidTr="00A862E7">
        <w:trPr>
          <w:trHeight w:val="860"/>
        </w:trPr>
        <w:tc>
          <w:tcPr>
            <w:tcW w:w="2081" w:type="dxa"/>
            <w:vAlign w:val="bottom"/>
            <w:hideMark/>
          </w:tcPr>
          <w:p w14:paraId="2DA9D89F"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Montagna MT, et al. First Detection of Severe Acute Respiratory Syndrome Coronavirus 2 on the Surfaces of Tourist-Recreational Facilities in Italy. </w:t>
            </w:r>
            <w:r w:rsidRPr="00440606">
              <w:rPr>
                <w:rFonts w:ascii="Arial" w:eastAsia="Times New Roman" w:hAnsi="Arial" w:cs="Arial"/>
                <w:i/>
                <w:iCs/>
                <w:sz w:val="8"/>
                <w:szCs w:val="8"/>
              </w:rPr>
              <w:t>International Journal of Environmental Research and Public Health</w:t>
            </w:r>
            <w:r w:rsidRPr="00440606">
              <w:rPr>
                <w:rFonts w:ascii="Arial" w:eastAsia="Times New Roman" w:hAnsi="Arial" w:cs="Arial"/>
                <w:sz w:val="8"/>
                <w:szCs w:val="8"/>
              </w:rPr>
              <w:t>. 2021; 18(6):3252. https://doi.org/10.3390/ijerph18063252</w:t>
            </w:r>
          </w:p>
        </w:tc>
        <w:tc>
          <w:tcPr>
            <w:tcW w:w="793" w:type="dxa"/>
            <w:vAlign w:val="bottom"/>
            <w:hideMark/>
          </w:tcPr>
          <w:p w14:paraId="67E81E4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4EDDA34A"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vAlign w:val="bottom"/>
            <w:hideMark/>
          </w:tcPr>
          <w:p w14:paraId="27CE3B8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2DCD93B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42A9854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vAlign w:val="bottom"/>
            <w:hideMark/>
          </w:tcPr>
          <w:p w14:paraId="7C6A3FB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131C452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3E9596A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vAlign w:val="bottom"/>
            <w:hideMark/>
          </w:tcPr>
          <w:p w14:paraId="0BC141F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100C442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41A0229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375C46E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6A183D3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3EF2580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vAlign w:val="bottom"/>
            <w:hideMark/>
          </w:tcPr>
          <w:p w14:paraId="7226E81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vAlign w:val="bottom"/>
            <w:hideMark/>
          </w:tcPr>
          <w:p w14:paraId="59A2B05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vAlign w:val="bottom"/>
            <w:hideMark/>
          </w:tcPr>
          <w:p w14:paraId="5154E349" w14:textId="77777777" w:rsidR="00440606" w:rsidRPr="00440606" w:rsidRDefault="00440606" w:rsidP="00A862E7">
            <w:pPr>
              <w:rPr>
                <w:rFonts w:ascii="Arial" w:eastAsia="Times New Roman" w:hAnsi="Arial" w:cs="Arial"/>
                <w:sz w:val="8"/>
                <w:szCs w:val="8"/>
              </w:rPr>
            </w:pPr>
          </w:p>
        </w:tc>
        <w:tc>
          <w:tcPr>
            <w:tcW w:w="334" w:type="dxa"/>
            <w:vAlign w:val="bottom"/>
            <w:hideMark/>
          </w:tcPr>
          <w:p w14:paraId="40A038E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3B84BDF0" w14:textId="77777777" w:rsidTr="00A862E7">
        <w:trPr>
          <w:trHeight w:val="850"/>
        </w:trPr>
        <w:tc>
          <w:tcPr>
            <w:tcW w:w="2081" w:type="dxa"/>
            <w:vAlign w:val="bottom"/>
            <w:hideMark/>
          </w:tcPr>
          <w:p w14:paraId="46780C7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Stadnytskyi V, et al. The airborne lifetime of small speech droplets and their potential importance in SARS-CoV-2 transmission. </w:t>
            </w:r>
            <w:r w:rsidRPr="00440606">
              <w:rPr>
                <w:rFonts w:ascii="Arial" w:eastAsia="Times New Roman" w:hAnsi="Arial" w:cs="Arial"/>
                <w:i/>
                <w:iCs/>
                <w:sz w:val="8"/>
                <w:szCs w:val="8"/>
              </w:rPr>
              <w:t>PNAS</w:t>
            </w:r>
            <w:r w:rsidRPr="00440606">
              <w:rPr>
                <w:rFonts w:ascii="Arial" w:eastAsia="Times New Roman" w:hAnsi="Arial" w:cs="Arial"/>
                <w:sz w:val="8"/>
                <w:szCs w:val="8"/>
              </w:rPr>
              <w:t>. 2020; 117(22):11875-11877. https://doi.org/10.1073/pnas.2006874117</w:t>
            </w:r>
          </w:p>
        </w:tc>
        <w:tc>
          <w:tcPr>
            <w:tcW w:w="793" w:type="dxa"/>
            <w:vAlign w:val="bottom"/>
            <w:hideMark/>
          </w:tcPr>
          <w:p w14:paraId="0682FB7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69F69E1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vAlign w:val="bottom"/>
            <w:hideMark/>
          </w:tcPr>
          <w:p w14:paraId="351C7EC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vAlign w:val="bottom"/>
            <w:hideMark/>
          </w:tcPr>
          <w:p w14:paraId="213758C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635599A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vAlign w:val="bottom"/>
            <w:hideMark/>
          </w:tcPr>
          <w:p w14:paraId="65F4102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5F1B9CE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415E23E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539334C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515D499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02DC99F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640A90F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0468021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2525EDB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vAlign w:val="bottom"/>
            <w:hideMark/>
          </w:tcPr>
          <w:p w14:paraId="3B1DAE3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vAlign w:val="bottom"/>
            <w:hideMark/>
          </w:tcPr>
          <w:p w14:paraId="7CB1764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vAlign w:val="bottom"/>
            <w:hideMark/>
          </w:tcPr>
          <w:p w14:paraId="3F137D2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vAlign w:val="bottom"/>
            <w:hideMark/>
          </w:tcPr>
          <w:p w14:paraId="69B40DD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6BEC4879" w14:textId="77777777" w:rsidTr="00A862E7">
        <w:trPr>
          <w:trHeight w:val="850"/>
        </w:trPr>
        <w:tc>
          <w:tcPr>
            <w:tcW w:w="2081" w:type="dxa"/>
            <w:vAlign w:val="bottom"/>
            <w:hideMark/>
          </w:tcPr>
          <w:p w14:paraId="6E77742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Caggiano G, et al. SARS-CoV-2 RNA and Supermarket Surfaces: A Real or Presumed Threat? </w:t>
            </w:r>
            <w:r w:rsidRPr="00440606">
              <w:rPr>
                <w:rFonts w:ascii="Arial" w:eastAsia="Times New Roman" w:hAnsi="Arial" w:cs="Arial"/>
                <w:i/>
                <w:iCs/>
                <w:sz w:val="8"/>
                <w:szCs w:val="8"/>
              </w:rPr>
              <w:t>International Journal of Environmental Research and Public Health.</w:t>
            </w:r>
            <w:r w:rsidRPr="00440606">
              <w:rPr>
                <w:rFonts w:ascii="Arial" w:eastAsia="Times New Roman" w:hAnsi="Arial" w:cs="Arial"/>
                <w:sz w:val="8"/>
                <w:szCs w:val="8"/>
              </w:rPr>
              <w:t xml:space="preserve"> 2021; 18(17):9404. https://dx.doi.org/10.3390/ijerph18179404</w:t>
            </w:r>
          </w:p>
        </w:tc>
        <w:tc>
          <w:tcPr>
            <w:tcW w:w="793" w:type="dxa"/>
            <w:vAlign w:val="bottom"/>
            <w:hideMark/>
          </w:tcPr>
          <w:p w14:paraId="77B0FA4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5B7F43E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vAlign w:val="bottom"/>
            <w:hideMark/>
          </w:tcPr>
          <w:p w14:paraId="3C5CA5F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4959008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767518A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vAlign w:val="bottom"/>
            <w:hideMark/>
          </w:tcPr>
          <w:p w14:paraId="0540671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12BF805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57ABA98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vAlign w:val="bottom"/>
            <w:hideMark/>
          </w:tcPr>
          <w:p w14:paraId="6F92852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630B8B2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4CE62A6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34F5F6C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5B091B1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07602EC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vAlign w:val="bottom"/>
            <w:hideMark/>
          </w:tcPr>
          <w:p w14:paraId="0FF016D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vAlign w:val="bottom"/>
            <w:hideMark/>
          </w:tcPr>
          <w:p w14:paraId="08A9CC1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vAlign w:val="bottom"/>
            <w:hideMark/>
          </w:tcPr>
          <w:p w14:paraId="750763D9" w14:textId="77777777" w:rsidR="00440606" w:rsidRPr="00440606" w:rsidRDefault="00440606" w:rsidP="00A862E7">
            <w:pPr>
              <w:rPr>
                <w:rFonts w:ascii="Arial" w:eastAsia="Times New Roman" w:hAnsi="Arial" w:cs="Arial"/>
                <w:sz w:val="8"/>
                <w:szCs w:val="8"/>
              </w:rPr>
            </w:pPr>
          </w:p>
        </w:tc>
        <w:tc>
          <w:tcPr>
            <w:tcW w:w="334" w:type="dxa"/>
            <w:vAlign w:val="bottom"/>
            <w:hideMark/>
          </w:tcPr>
          <w:p w14:paraId="378E5F5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16B27046" w14:textId="77777777" w:rsidTr="00A862E7">
        <w:trPr>
          <w:trHeight w:val="850"/>
        </w:trPr>
        <w:tc>
          <w:tcPr>
            <w:tcW w:w="2081" w:type="dxa"/>
            <w:vAlign w:val="bottom"/>
            <w:hideMark/>
          </w:tcPr>
          <w:p w14:paraId="62A528D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Noorimotlagh Z, et al. A systematic review of possible airborne transmission of the COVID-19 virus (SARS-CoV-2) in the indoor air environment. </w:t>
            </w:r>
            <w:r w:rsidRPr="00440606">
              <w:rPr>
                <w:rFonts w:ascii="Arial" w:eastAsia="Times New Roman" w:hAnsi="Arial" w:cs="Arial"/>
                <w:i/>
                <w:iCs/>
                <w:sz w:val="8"/>
                <w:szCs w:val="8"/>
              </w:rPr>
              <w:t xml:space="preserve">Environ Res. </w:t>
            </w:r>
            <w:r w:rsidRPr="00440606">
              <w:rPr>
                <w:rFonts w:ascii="Arial" w:eastAsia="Times New Roman" w:hAnsi="Arial" w:cs="Arial"/>
                <w:sz w:val="8"/>
                <w:szCs w:val="8"/>
              </w:rPr>
              <w:t>2021; 192:110612. https://doi.org/10.1016/j.envres.2020.110612</w:t>
            </w:r>
          </w:p>
        </w:tc>
        <w:tc>
          <w:tcPr>
            <w:tcW w:w="793" w:type="dxa"/>
            <w:noWrap/>
            <w:vAlign w:val="bottom"/>
            <w:hideMark/>
          </w:tcPr>
          <w:p w14:paraId="751BB24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4292BA7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1208201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CC45A1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3C1EE1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71D8B7B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20D820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B426BE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E329EE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70745C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D0BF9A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3F75046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737F9D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9781C4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5FE07BB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41F8269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67ECCD9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34" w:type="dxa"/>
            <w:noWrap/>
            <w:vAlign w:val="bottom"/>
            <w:hideMark/>
          </w:tcPr>
          <w:p w14:paraId="0297DAD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5A7C9A95" w14:textId="77777777" w:rsidTr="00A862E7">
        <w:trPr>
          <w:trHeight w:val="850"/>
        </w:trPr>
        <w:tc>
          <w:tcPr>
            <w:tcW w:w="2081" w:type="dxa"/>
            <w:vAlign w:val="bottom"/>
            <w:hideMark/>
          </w:tcPr>
          <w:p w14:paraId="5689F9EF"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Bedrosian N, et al. A Systematic Review of Surface Contamination, Stability, and Disinfection Data on SARS-CoV-2 (Through July 10, 2020). </w:t>
            </w:r>
            <w:r w:rsidRPr="00440606">
              <w:rPr>
                <w:rFonts w:ascii="Arial" w:eastAsia="Times New Roman" w:hAnsi="Arial" w:cs="Arial"/>
                <w:i/>
                <w:iCs/>
                <w:sz w:val="8"/>
                <w:szCs w:val="8"/>
              </w:rPr>
              <w:t>Environ Sci Technol.</w:t>
            </w:r>
            <w:r w:rsidRPr="00440606">
              <w:rPr>
                <w:rFonts w:ascii="Arial" w:eastAsia="Times New Roman" w:hAnsi="Arial" w:cs="Arial"/>
                <w:sz w:val="8"/>
                <w:szCs w:val="8"/>
              </w:rPr>
              <w:t xml:space="preserve"> 2021; 55(7):4162-4173. https://doi.org/10.1021/acs.est.0c05651</w:t>
            </w:r>
          </w:p>
        </w:tc>
        <w:tc>
          <w:tcPr>
            <w:tcW w:w="793" w:type="dxa"/>
            <w:noWrap/>
            <w:vAlign w:val="bottom"/>
            <w:hideMark/>
          </w:tcPr>
          <w:p w14:paraId="064621C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4B8A0ACF"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09CD804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BBF6F9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6A291CD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46436EC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3FD442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62D263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D1F40A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30117F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C0261B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26C49C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2F583BE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6FDEA9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361EC55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5585131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6D3B131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34" w:type="dxa"/>
            <w:noWrap/>
            <w:vAlign w:val="bottom"/>
            <w:hideMark/>
          </w:tcPr>
          <w:p w14:paraId="0E57D46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1793FB90" w14:textId="77777777" w:rsidTr="00A862E7">
        <w:trPr>
          <w:trHeight w:val="850"/>
        </w:trPr>
        <w:tc>
          <w:tcPr>
            <w:tcW w:w="2081" w:type="dxa"/>
            <w:vAlign w:val="bottom"/>
            <w:hideMark/>
          </w:tcPr>
          <w:p w14:paraId="7943292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lastRenderedPageBreak/>
              <w:t xml:space="preserve">Otter JA, et al. Transmission of SARS and MERS coronaviruses and influenza virus in healthcare settings: the possible role of dry surface contamination. </w:t>
            </w:r>
            <w:r w:rsidRPr="00440606">
              <w:rPr>
                <w:rFonts w:ascii="Arial" w:eastAsia="Times New Roman" w:hAnsi="Arial" w:cs="Arial"/>
                <w:i/>
                <w:iCs/>
                <w:sz w:val="8"/>
                <w:szCs w:val="8"/>
              </w:rPr>
              <w:t xml:space="preserve">J Hosp Infect. </w:t>
            </w:r>
            <w:r w:rsidRPr="00440606">
              <w:rPr>
                <w:rFonts w:ascii="Arial" w:eastAsia="Times New Roman" w:hAnsi="Arial" w:cs="Arial"/>
                <w:sz w:val="8"/>
                <w:szCs w:val="8"/>
              </w:rPr>
              <w:t>2016; 92(3):235-50. https://doi.org/10.1016/j.jhin.2015.08.027</w:t>
            </w:r>
          </w:p>
        </w:tc>
        <w:tc>
          <w:tcPr>
            <w:tcW w:w="793" w:type="dxa"/>
            <w:noWrap/>
            <w:vAlign w:val="bottom"/>
            <w:hideMark/>
          </w:tcPr>
          <w:p w14:paraId="208FCED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47FF9F3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348C044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A8C147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AF9234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72CBD1F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0436D0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5B9FC6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B15065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0A0E1F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708A61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1D82AB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3CEB0DB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07AD70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23986A2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292C697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noWrap/>
            <w:vAlign w:val="bottom"/>
            <w:hideMark/>
          </w:tcPr>
          <w:p w14:paraId="27D73FF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34" w:type="dxa"/>
            <w:noWrap/>
            <w:vAlign w:val="bottom"/>
            <w:hideMark/>
          </w:tcPr>
          <w:p w14:paraId="07BDCDF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1CC49DD7" w14:textId="77777777" w:rsidTr="00A862E7">
        <w:trPr>
          <w:trHeight w:val="580"/>
        </w:trPr>
        <w:tc>
          <w:tcPr>
            <w:tcW w:w="2081" w:type="dxa"/>
            <w:vAlign w:val="bottom"/>
            <w:hideMark/>
          </w:tcPr>
          <w:p w14:paraId="232693F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Edwards DA, et al. Exhaled aerosol increases with COVID-19 infection, age, and obesity. </w:t>
            </w:r>
            <w:r w:rsidRPr="00440606">
              <w:rPr>
                <w:rFonts w:ascii="Arial" w:eastAsia="Times New Roman" w:hAnsi="Arial" w:cs="Arial"/>
                <w:i/>
                <w:iCs/>
                <w:sz w:val="8"/>
                <w:szCs w:val="8"/>
              </w:rPr>
              <w:t>Proc Natl Acad Sci USA</w:t>
            </w:r>
            <w:r w:rsidRPr="00440606">
              <w:rPr>
                <w:rFonts w:ascii="Arial" w:eastAsia="Times New Roman" w:hAnsi="Arial" w:cs="Arial"/>
                <w:sz w:val="8"/>
                <w:szCs w:val="8"/>
              </w:rPr>
              <w:t>. 2021; 118(8):e2021830118. https://doi.org/10.1073/pnas.2021830118</w:t>
            </w:r>
          </w:p>
        </w:tc>
        <w:tc>
          <w:tcPr>
            <w:tcW w:w="793" w:type="dxa"/>
            <w:noWrap/>
            <w:vAlign w:val="bottom"/>
            <w:hideMark/>
          </w:tcPr>
          <w:p w14:paraId="1A0622C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786FDAF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762F3C6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0D2DD23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1E6D09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7EDC07D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5A24BF2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EC6407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6A3F46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AE36E0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200EA3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827355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336759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B4A261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56A4A42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0539B3C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noWrap/>
            <w:vAlign w:val="bottom"/>
            <w:hideMark/>
          </w:tcPr>
          <w:p w14:paraId="11B188D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62DB93D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19775FB2" w14:textId="77777777" w:rsidTr="00A862E7">
        <w:trPr>
          <w:trHeight w:val="840"/>
        </w:trPr>
        <w:tc>
          <w:tcPr>
            <w:tcW w:w="2081" w:type="dxa"/>
            <w:vAlign w:val="bottom"/>
            <w:hideMark/>
          </w:tcPr>
          <w:p w14:paraId="3DE8140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Krambrich J, et al. SARS-CoV-2 in hospital indoor environments is predominantly non-infectious. </w:t>
            </w:r>
            <w:r w:rsidRPr="00440606">
              <w:rPr>
                <w:rFonts w:ascii="Arial" w:eastAsia="Times New Roman" w:hAnsi="Arial" w:cs="Arial"/>
                <w:i/>
                <w:iCs/>
                <w:sz w:val="8"/>
                <w:szCs w:val="8"/>
              </w:rPr>
              <w:t>Virology Journal.</w:t>
            </w:r>
            <w:r w:rsidRPr="00440606">
              <w:rPr>
                <w:rFonts w:ascii="Arial" w:eastAsia="Times New Roman" w:hAnsi="Arial" w:cs="Arial"/>
                <w:sz w:val="8"/>
                <w:szCs w:val="8"/>
              </w:rPr>
              <w:t xml:space="preserve"> 2021; 18(1):109. </w:t>
            </w:r>
            <w:r w:rsidRPr="00440606">
              <w:rPr>
                <w:rFonts w:ascii="Arial" w:eastAsia="Times New Roman" w:hAnsi="Arial" w:cs="Arial"/>
                <w:sz w:val="8"/>
                <w:szCs w:val="8"/>
              </w:rPr>
              <w:br/>
              <w:t>https://doi.org/10.1186/s12985-021-01556-6</w:t>
            </w:r>
          </w:p>
        </w:tc>
        <w:tc>
          <w:tcPr>
            <w:tcW w:w="793" w:type="dxa"/>
            <w:vAlign w:val="bottom"/>
            <w:hideMark/>
          </w:tcPr>
          <w:p w14:paraId="0B56137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003650F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w:t>
            </w:r>
          </w:p>
        </w:tc>
        <w:tc>
          <w:tcPr>
            <w:tcW w:w="347" w:type="dxa"/>
            <w:vAlign w:val="bottom"/>
            <w:hideMark/>
          </w:tcPr>
          <w:p w14:paraId="3ECBFFA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331C465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5EC2A20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vAlign w:val="bottom"/>
            <w:hideMark/>
          </w:tcPr>
          <w:p w14:paraId="6BCF22D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0478575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17BB782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0DFD37F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46583F9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428B72C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7ABFBCC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vAlign w:val="bottom"/>
            <w:hideMark/>
          </w:tcPr>
          <w:p w14:paraId="28B9C86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7A49F48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vAlign w:val="bottom"/>
            <w:hideMark/>
          </w:tcPr>
          <w:p w14:paraId="0237BCF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vAlign w:val="bottom"/>
            <w:hideMark/>
          </w:tcPr>
          <w:p w14:paraId="2F58E70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vAlign w:val="bottom"/>
            <w:hideMark/>
          </w:tcPr>
          <w:p w14:paraId="00A40A8F" w14:textId="77777777" w:rsidR="00440606" w:rsidRPr="00440606" w:rsidRDefault="00440606" w:rsidP="00A862E7">
            <w:pPr>
              <w:rPr>
                <w:rFonts w:ascii="Arial" w:eastAsia="Times New Roman" w:hAnsi="Arial" w:cs="Arial"/>
                <w:sz w:val="8"/>
                <w:szCs w:val="8"/>
              </w:rPr>
            </w:pPr>
          </w:p>
        </w:tc>
        <w:tc>
          <w:tcPr>
            <w:tcW w:w="334" w:type="dxa"/>
            <w:vAlign w:val="bottom"/>
            <w:hideMark/>
          </w:tcPr>
          <w:p w14:paraId="3035C29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6C2246A8" w14:textId="77777777" w:rsidTr="00A862E7">
        <w:trPr>
          <w:trHeight w:val="840"/>
        </w:trPr>
        <w:tc>
          <w:tcPr>
            <w:tcW w:w="2081" w:type="dxa"/>
            <w:vAlign w:val="bottom"/>
            <w:hideMark/>
          </w:tcPr>
          <w:p w14:paraId="139EF52A"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Zheng G, et al. Indoor Exposure to Commonly Used Disinfectants during the COVID-19 Pandemic. </w:t>
            </w:r>
            <w:r w:rsidRPr="00440606">
              <w:rPr>
                <w:rFonts w:ascii="Arial" w:eastAsia="Times New Roman" w:hAnsi="Arial" w:cs="Arial"/>
                <w:i/>
                <w:iCs/>
                <w:sz w:val="8"/>
                <w:szCs w:val="8"/>
              </w:rPr>
              <w:t>chemRxiv</w:t>
            </w:r>
            <w:r w:rsidRPr="00440606">
              <w:rPr>
                <w:rFonts w:ascii="Arial" w:eastAsia="Times New Roman" w:hAnsi="Arial" w:cs="Arial"/>
                <w:sz w:val="8"/>
                <w:szCs w:val="8"/>
              </w:rPr>
              <w:t>. 2021 June 29. https://doi.org/10.26434/chemrxiv.12567746.v1. Preprint</w:t>
            </w:r>
          </w:p>
        </w:tc>
        <w:tc>
          <w:tcPr>
            <w:tcW w:w="793" w:type="dxa"/>
            <w:noWrap/>
            <w:vAlign w:val="bottom"/>
            <w:hideMark/>
          </w:tcPr>
          <w:p w14:paraId="542FFEA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5048F2D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1999240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3081F6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9A9536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3FF0D3C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4FA73A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734BEF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D8FD58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1FEE81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B1BA58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1EAA3C0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3CEC36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E2BD40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62713F6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2D99EA6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04C2035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220670C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4547DC66" w14:textId="77777777" w:rsidTr="00A862E7">
        <w:trPr>
          <w:trHeight w:val="840"/>
        </w:trPr>
        <w:tc>
          <w:tcPr>
            <w:tcW w:w="2081" w:type="dxa"/>
            <w:vAlign w:val="bottom"/>
            <w:hideMark/>
          </w:tcPr>
          <w:p w14:paraId="79FD813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Mohan N and Deswal S. Corona Virus Disease (COVID-19) Fecal-oral transmission: Is it a potential risk for Indians? </w:t>
            </w:r>
            <w:r w:rsidRPr="00440606">
              <w:rPr>
                <w:rFonts w:ascii="Arial" w:eastAsia="Times New Roman" w:hAnsi="Arial" w:cs="Arial"/>
                <w:i/>
                <w:iCs/>
                <w:sz w:val="8"/>
                <w:szCs w:val="8"/>
              </w:rPr>
              <w:t xml:space="preserve">Indian Journal of Gastroenterology. </w:t>
            </w:r>
            <w:r w:rsidRPr="00440606">
              <w:rPr>
                <w:rFonts w:ascii="Arial" w:eastAsia="Times New Roman" w:hAnsi="Arial" w:cs="Arial"/>
                <w:sz w:val="8"/>
                <w:szCs w:val="8"/>
              </w:rPr>
              <w:t>2020; 39(3):305-306. https://doi.org/10.1007/s12664-020-01072-5</w:t>
            </w:r>
          </w:p>
        </w:tc>
        <w:tc>
          <w:tcPr>
            <w:tcW w:w="793" w:type="dxa"/>
            <w:noWrap/>
            <w:vAlign w:val="bottom"/>
            <w:hideMark/>
          </w:tcPr>
          <w:p w14:paraId="0D53AB5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5DE132FF"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236E4D4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997AB8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A9C5B3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4B6452E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2CC4BE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289497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7D444E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5652B1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533CA7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EEBAD7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269C34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25" w:type="dxa"/>
            <w:noWrap/>
            <w:vAlign w:val="bottom"/>
            <w:hideMark/>
          </w:tcPr>
          <w:p w14:paraId="3E767FD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520" w:type="dxa"/>
            <w:noWrap/>
            <w:vAlign w:val="bottom"/>
            <w:hideMark/>
          </w:tcPr>
          <w:p w14:paraId="6312782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56973F7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036B6C6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34" w:type="dxa"/>
            <w:noWrap/>
            <w:vAlign w:val="bottom"/>
            <w:hideMark/>
          </w:tcPr>
          <w:p w14:paraId="4B2AD55B" w14:textId="77777777" w:rsidR="00440606" w:rsidRPr="00440606" w:rsidRDefault="00440606" w:rsidP="00A862E7">
            <w:pPr>
              <w:rPr>
                <w:rFonts w:ascii="Arial" w:eastAsia="Times New Roman" w:hAnsi="Arial" w:cs="Arial"/>
                <w:sz w:val="8"/>
                <w:szCs w:val="8"/>
              </w:rPr>
            </w:pPr>
          </w:p>
        </w:tc>
      </w:tr>
      <w:tr w:rsidR="00440606" w:rsidRPr="00440606" w14:paraId="38A6203E" w14:textId="77777777" w:rsidTr="00A862E7">
        <w:trPr>
          <w:trHeight w:val="840"/>
        </w:trPr>
        <w:tc>
          <w:tcPr>
            <w:tcW w:w="2081" w:type="dxa"/>
            <w:vAlign w:val="bottom"/>
            <w:hideMark/>
          </w:tcPr>
          <w:p w14:paraId="70DF14CF"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Anand U, et al. SARS-CoV-2 and other pathogens in municipal wastewater, landfill leachate, and solid waste: A review about virus surveillance, infectivity, and inactivation. </w:t>
            </w:r>
            <w:r w:rsidRPr="00440606">
              <w:rPr>
                <w:rFonts w:ascii="Arial" w:eastAsia="Times New Roman" w:hAnsi="Arial" w:cs="Arial"/>
                <w:i/>
                <w:iCs/>
                <w:sz w:val="8"/>
                <w:szCs w:val="8"/>
              </w:rPr>
              <w:t xml:space="preserve">Environ Res. </w:t>
            </w:r>
            <w:r w:rsidRPr="00440606">
              <w:rPr>
                <w:rFonts w:ascii="Arial" w:eastAsia="Times New Roman" w:hAnsi="Arial" w:cs="Arial"/>
                <w:sz w:val="8"/>
                <w:szCs w:val="8"/>
              </w:rPr>
              <w:t>2021; 203:111839. https://doi.org/10.1016/j.envres.2021.111839</w:t>
            </w:r>
          </w:p>
        </w:tc>
        <w:tc>
          <w:tcPr>
            <w:tcW w:w="793" w:type="dxa"/>
            <w:noWrap/>
            <w:vAlign w:val="bottom"/>
            <w:hideMark/>
          </w:tcPr>
          <w:p w14:paraId="392E4EA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408BFD1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557A0DF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6767AB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A4DE0D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28B6B02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391B10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74104A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45B58F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F71230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47" w:type="dxa"/>
            <w:noWrap/>
            <w:vAlign w:val="bottom"/>
            <w:hideMark/>
          </w:tcPr>
          <w:p w14:paraId="525A4DF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D6EB97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BCD691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2464C9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520" w:type="dxa"/>
            <w:noWrap/>
            <w:vAlign w:val="bottom"/>
            <w:hideMark/>
          </w:tcPr>
          <w:p w14:paraId="7DF4E22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369576F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1F02D35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34" w:type="dxa"/>
            <w:noWrap/>
            <w:vAlign w:val="bottom"/>
            <w:hideMark/>
          </w:tcPr>
          <w:p w14:paraId="4A72FEC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362FF88A" w14:textId="77777777" w:rsidTr="00A862E7">
        <w:trPr>
          <w:trHeight w:val="853"/>
        </w:trPr>
        <w:tc>
          <w:tcPr>
            <w:tcW w:w="2081" w:type="dxa"/>
            <w:vAlign w:val="bottom"/>
            <w:hideMark/>
          </w:tcPr>
          <w:p w14:paraId="582FCA9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Hu J, et al. Distribution of airborne SARS-CoV-2 and possible aerosol transmission in Wuhan hospitals, China. </w:t>
            </w:r>
            <w:r w:rsidRPr="00440606">
              <w:rPr>
                <w:rFonts w:ascii="Arial" w:eastAsia="Times New Roman" w:hAnsi="Arial" w:cs="Arial"/>
                <w:i/>
                <w:iCs/>
                <w:sz w:val="8"/>
                <w:szCs w:val="8"/>
              </w:rPr>
              <w:t>National Science Review.</w:t>
            </w:r>
            <w:r w:rsidRPr="00440606">
              <w:rPr>
                <w:rFonts w:ascii="Arial" w:eastAsia="Times New Roman" w:hAnsi="Arial" w:cs="Arial"/>
                <w:sz w:val="8"/>
                <w:szCs w:val="8"/>
              </w:rPr>
              <w:t xml:space="preserve"> 2020; 7(12)1865-1867. https://doi.org/10.1093/nsr/nwaa250</w:t>
            </w:r>
          </w:p>
        </w:tc>
        <w:tc>
          <w:tcPr>
            <w:tcW w:w="793" w:type="dxa"/>
            <w:vAlign w:val="bottom"/>
            <w:hideMark/>
          </w:tcPr>
          <w:p w14:paraId="3C7B8AB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6A85B7D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vAlign w:val="bottom"/>
            <w:hideMark/>
          </w:tcPr>
          <w:p w14:paraId="26E9BA3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6F9ADD3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2326BC5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vAlign w:val="bottom"/>
            <w:hideMark/>
          </w:tcPr>
          <w:p w14:paraId="2014123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3D0BEC8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0D7DA60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285709C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2E1DCED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4895AC0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vAlign w:val="bottom"/>
            <w:hideMark/>
          </w:tcPr>
          <w:p w14:paraId="30F58E2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vAlign w:val="bottom"/>
            <w:hideMark/>
          </w:tcPr>
          <w:p w14:paraId="575ACFB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51E0B5F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vAlign w:val="bottom"/>
            <w:hideMark/>
          </w:tcPr>
          <w:p w14:paraId="34B1ADE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vAlign w:val="bottom"/>
            <w:hideMark/>
          </w:tcPr>
          <w:p w14:paraId="1F6A5E3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vAlign w:val="bottom"/>
            <w:hideMark/>
          </w:tcPr>
          <w:p w14:paraId="4EACA318" w14:textId="77777777" w:rsidR="00440606" w:rsidRPr="00440606" w:rsidRDefault="00440606" w:rsidP="00A862E7">
            <w:pPr>
              <w:rPr>
                <w:rFonts w:ascii="Arial" w:eastAsia="Times New Roman" w:hAnsi="Arial" w:cs="Arial"/>
                <w:sz w:val="8"/>
                <w:szCs w:val="8"/>
              </w:rPr>
            </w:pPr>
          </w:p>
        </w:tc>
        <w:tc>
          <w:tcPr>
            <w:tcW w:w="334" w:type="dxa"/>
            <w:vAlign w:val="bottom"/>
            <w:hideMark/>
          </w:tcPr>
          <w:p w14:paraId="4FF99E0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44438EEE" w14:textId="77777777" w:rsidTr="00A862E7">
        <w:trPr>
          <w:trHeight w:val="850"/>
        </w:trPr>
        <w:tc>
          <w:tcPr>
            <w:tcW w:w="2081" w:type="dxa"/>
            <w:vAlign w:val="bottom"/>
            <w:hideMark/>
          </w:tcPr>
          <w:p w14:paraId="695E8DF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Wang L, et al. Spatial variation of dissolved organic nitrogen in Wuhan surface waters: Correlation with the occurrence of disinfection byproducts during the COVID-19 pandemic. </w:t>
            </w:r>
            <w:r w:rsidRPr="00440606">
              <w:rPr>
                <w:rFonts w:ascii="Arial" w:eastAsia="Times New Roman" w:hAnsi="Arial" w:cs="Arial"/>
                <w:i/>
                <w:iCs/>
                <w:sz w:val="8"/>
                <w:szCs w:val="8"/>
              </w:rPr>
              <w:t xml:space="preserve">Water Res. </w:t>
            </w:r>
            <w:r w:rsidRPr="00440606">
              <w:rPr>
                <w:rFonts w:ascii="Arial" w:eastAsia="Times New Roman" w:hAnsi="Arial" w:cs="Arial"/>
                <w:sz w:val="8"/>
                <w:szCs w:val="8"/>
              </w:rPr>
              <w:t>2021; 198:117138. https://doi.org/10.1016/j.watres.2021.117138</w:t>
            </w:r>
          </w:p>
        </w:tc>
        <w:tc>
          <w:tcPr>
            <w:tcW w:w="793" w:type="dxa"/>
            <w:noWrap/>
            <w:vAlign w:val="bottom"/>
            <w:hideMark/>
          </w:tcPr>
          <w:p w14:paraId="6B7A042A"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42FEB69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40B0B2E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5CB0F4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A169AD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004022B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77FDDA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F674B7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8C665B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E38659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49DF22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A5F80B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CDA797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472F43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520" w:type="dxa"/>
            <w:noWrap/>
            <w:vAlign w:val="bottom"/>
            <w:hideMark/>
          </w:tcPr>
          <w:p w14:paraId="2910CDE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04B81FE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26AC22C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34BFFC6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18743FE1" w14:textId="77777777" w:rsidTr="00A862E7">
        <w:trPr>
          <w:trHeight w:val="565"/>
        </w:trPr>
        <w:tc>
          <w:tcPr>
            <w:tcW w:w="2081" w:type="dxa"/>
            <w:vAlign w:val="bottom"/>
            <w:hideMark/>
          </w:tcPr>
          <w:p w14:paraId="6ECF162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Newey C, et al. Presence and Stability of SARS-CoV-2 on Environmental Currency and Money Cards. </w:t>
            </w:r>
            <w:r w:rsidRPr="00440606">
              <w:rPr>
                <w:rFonts w:ascii="Arial" w:eastAsia="Times New Roman" w:hAnsi="Arial" w:cs="Arial"/>
                <w:i/>
                <w:iCs/>
                <w:sz w:val="8"/>
                <w:szCs w:val="8"/>
              </w:rPr>
              <w:t xml:space="preserve">bioRxiv. </w:t>
            </w:r>
            <w:r w:rsidRPr="00440606">
              <w:rPr>
                <w:rFonts w:ascii="Arial" w:eastAsia="Times New Roman" w:hAnsi="Arial" w:cs="Arial"/>
                <w:sz w:val="8"/>
                <w:szCs w:val="8"/>
              </w:rPr>
              <w:t>2021 August 23. https://doi.org/10.1101/2021.08.23.457328. Preprint</w:t>
            </w:r>
          </w:p>
        </w:tc>
        <w:tc>
          <w:tcPr>
            <w:tcW w:w="793" w:type="dxa"/>
            <w:noWrap/>
            <w:vAlign w:val="bottom"/>
            <w:hideMark/>
          </w:tcPr>
          <w:p w14:paraId="1992B4C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2C2D4C6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60D98BD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4D5E72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6D11CAA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5E97B8A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D9334E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36287F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6080D1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DEB01D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BB1C6A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E1EEE0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339F4C7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144CEF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47C5996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0299CD1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615CFEA2" w14:textId="77777777" w:rsidR="00440606" w:rsidRPr="00440606" w:rsidRDefault="00440606" w:rsidP="00A862E7">
            <w:pPr>
              <w:rPr>
                <w:rFonts w:ascii="Arial" w:eastAsia="Times New Roman" w:hAnsi="Arial" w:cs="Arial"/>
                <w:sz w:val="8"/>
                <w:szCs w:val="8"/>
              </w:rPr>
            </w:pPr>
          </w:p>
        </w:tc>
        <w:tc>
          <w:tcPr>
            <w:tcW w:w="334" w:type="dxa"/>
            <w:noWrap/>
            <w:vAlign w:val="bottom"/>
            <w:hideMark/>
          </w:tcPr>
          <w:p w14:paraId="47A1778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00B9A384" w14:textId="77777777" w:rsidTr="00A862E7">
        <w:trPr>
          <w:trHeight w:val="840"/>
        </w:trPr>
        <w:tc>
          <w:tcPr>
            <w:tcW w:w="2081" w:type="dxa"/>
            <w:vAlign w:val="bottom"/>
            <w:hideMark/>
          </w:tcPr>
          <w:p w14:paraId="3EC3648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Krishan K and Kanchan T. Persistence and distribution of SARS-CoV-2 in the aerosol and on the surfaces. </w:t>
            </w:r>
            <w:r w:rsidRPr="00440606">
              <w:rPr>
                <w:rFonts w:ascii="Arial" w:eastAsia="Times New Roman" w:hAnsi="Arial" w:cs="Arial"/>
                <w:i/>
                <w:iCs/>
                <w:sz w:val="8"/>
                <w:szCs w:val="8"/>
              </w:rPr>
              <w:t>Clinica Terapeutica</w:t>
            </w:r>
            <w:r w:rsidRPr="00440606">
              <w:rPr>
                <w:rFonts w:ascii="Arial" w:eastAsia="Times New Roman" w:hAnsi="Arial" w:cs="Arial"/>
                <w:sz w:val="8"/>
                <w:szCs w:val="8"/>
              </w:rPr>
              <w:t>. 2021; 172(4):268-270. https://doi.org/10.7417/ct.2021.2329</w:t>
            </w:r>
          </w:p>
        </w:tc>
        <w:tc>
          <w:tcPr>
            <w:tcW w:w="793" w:type="dxa"/>
            <w:noWrap/>
            <w:vAlign w:val="bottom"/>
            <w:hideMark/>
          </w:tcPr>
          <w:p w14:paraId="68F4FF1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19EBD47A"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0743171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3D9FE9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4D07A40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392D09A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FD7DC0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71FDCC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C65333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16A303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1C8EED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47FC32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446DFA6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A2CB98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30D5738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07BD46C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0351002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34" w:type="dxa"/>
            <w:noWrap/>
            <w:vAlign w:val="bottom"/>
            <w:hideMark/>
          </w:tcPr>
          <w:p w14:paraId="557EE8E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46FD1193" w14:textId="77777777" w:rsidTr="00A862E7">
        <w:trPr>
          <w:trHeight w:val="853"/>
        </w:trPr>
        <w:tc>
          <w:tcPr>
            <w:tcW w:w="2081" w:type="dxa"/>
            <w:vAlign w:val="bottom"/>
            <w:hideMark/>
          </w:tcPr>
          <w:p w14:paraId="6CC2AEE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Mohaqiq M, et al. Comparison of the transmission and detection potential of COVID-19 virus and other viruses in tear fluids. </w:t>
            </w:r>
            <w:r w:rsidRPr="00440606">
              <w:rPr>
                <w:rFonts w:ascii="Arial" w:eastAsia="Times New Roman" w:hAnsi="Arial" w:cs="Arial"/>
                <w:i/>
                <w:iCs/>
                <w:sz w:val="8"/>
                <w:szCs w:val="8"/>
              </w:rPr>
              <w:t>Health Biotechnology and Biopharma</w:t>
            </w:r>
            <w:r w:rsidRPr="00440606">
              <w:rPr>
                <w:rFonts w:ascii="Arial" w:eastAsia="Times New Roman" w:hAnsi="Arial" w:cs="Arial"/>
                <w:sz w:val="8"/>
                <w:szCs w:val="8"/>
              </w:rPr>
              <w:t>. 2020; 4(4):16-31, doi: 10.22034/HBB.2021.03</w:t>
            </w:r>
          </w:p>
        </w:tc>
        <w:tc>
          <w:tcPr>
            <w:tcW w:w="793" w:type="dxa"/>
            <w:noWrap/>
            <w:vAlign w:val="bottom"/>
            <w:hideMark/>
          </w:tcPr>
          <w:p w14:paraId="03BCDDB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7F9275F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30C57A2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2ECCF3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1D633A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4188F3E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E02859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1CCD2E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9C4570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C4AFF8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439F56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E88209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7575F8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25" w:type="dxa"/>
            <w:noWrap/>
            <w:vAlign w:val="bottom"/>
            <w:hideMark/>
          </w:tcPr>
          <w:p w14:paraId="0DF9997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3B820E2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0765BB6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64D3DC2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34" w:type="dxa"/>
            <w:noWrap/>
            <w:vAlign w:val="bottom"/>
            <w:hideMark/>
          </w:tcPr>
          <w:p w14:paraId="2EB092D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A</w:t>
            </w:r>
          </w:p>
        </w:tc>
      </w:tr>
      <w:tr w:rsidR="00440606" w:rsidRPr="00440606" w14:paraId="0FE93B2A" w14:textId="77777777" w:rsidTr="00A862E7">
        <w:trPr>
          <w:trHeight w:val="565"/>
        </w:trPr>
        <w:tc>
          <w:tcPr>
            <w:tcW w:w="2081" w:type="dxa"/>
            <w:vAlign w:val="bottom"/>
            <w:hideMark/>
          </w:tcPr>
          <w:p w14:paraId="7598105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Patel SH, et al. Assessing the Physiological Relevance of Cough Simulators for Respiratory Droplet Dispersion. </w:t>
            </w:r>
            <w:r w:rsidRPr="00440606">
              <w:rPr>
                <w:rFonts w:ascii="Arial" w:eastAsia="Times New Roman" w:hAnsi="Arial" w:cs="Arial"/>
                <w:i/>
                <w:iCs/>
                <w:sz w:val="8"/>
                <w:szCs w:val="8"/>
              </w:rPr>
              <w:t xml:space="preserve">J Clin Med. </w:t>
            </w:r>
            <w:r w:rsidRPr="00440606">
              <w:rPr>
                <w:rFonts w:ascii="Arial" w:eastAsia="Times New Roman" w:hAnsi="Arial" w:cs="Arial"/>
                <w:sz w:val="8"/>
                <w:szCs w:val="8"/>
              </w:rPr>
              <w:t>2020; 9(9):3002. https://doi.org/10.3390/jcm9093002</w:t>
            </w:r>
          </w:p>
        </w:tc>
        <w:tc>
          <w:tcPr>
            <w:tcW w:w="793" w:type="dxa"/>
            <w:noWrap/>
            <w:vAlign w:val="bottom"/>
            <w:hideMark/>
          </w:tcPr>
          <w:p w14:paraId="65B7AE9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52B116A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6EBE783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C17436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3829E4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04FE5F3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D98540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7DCFC4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3C6A77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713C6F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CC3DA4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09A923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4E8247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8CAE27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520" w:type="dxa"/>
            <w:noWrap/>
            <w:vAlign w:val="bottom"/>
            <w:hideMark/>
          </w:tcPr>
          <w:p w14:paraId="0A5D9EE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44A6EBC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52B0DB0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65D0A22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4F1B1D29" w14:textId="77777777" w:rsidTr="00A862E7">
        <w:trPr>
          <w:trHeight w:val="850"/>
        </w:trPr>
        <w:tc>
          <w:tcPr>
            <w:tcW w:w="2081" w:type="dxa"/>
            <w:vAlign w:val="bottom"/>
            <w:hideMark/>
          </w:tcPr>
          <w:p w14:paraId="018F65F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lastRenderedPageBreak/>
              <w:t xml:space="preserve">Robotto A, et al. SARS-CoV-2 and indoor/outdoor air samples: a methodological approach to have consistent and comparable results. </w:t>
            </w:r>
            <w:r w:rsidRPr="00440606">
              <w:rPr>
                <w:rFonts w:ascii="Arial" w:eastAsia="Times New Roman" w:hAnsi="Arial" w:cs="Arial"/>
                <w:i/>
                <w:iCs/>
                <w:sz w:val="8"/>
                <w:szCs w:val="8"/>
              </w:rPr>
              <w:t>Environ Res.</w:t>
            </w:r>
            <w:r w:rsidRPr="00440606">
              <w:rPr>
                <w:rFonts w:ascii="Arial" w:eastAsia="Times New Roman" w:hAnsi="Arial" w:cs="Arial"/>
                <w:sz w:val="8"/>
                <w:szCs w:val="8"/>
              </w:rPr>
              <w:t xml:space="preserve"> 2021; 195:110847. https://doi.org/10.1016/j.envres.2021.110847</w:t>
            </w:r>
          </w:p>
        </w:tc>
        <w:tc>
          <w:tcPr>
            <w:tcW w:w="793" w:type="dxa"/>
            <w:noWrap/>
            <w:vAlign w:val="bottom"/>
            <w:hideMark/>
          </w:tcPr>
          <w:p w14:paraId="7546A46A"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321E7CD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56A8B6C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17996C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0998AD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2D6FFEF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C95580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485E8F2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EA7CFF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6E24B6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272FD3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0680DA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2E18DA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202FC8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079FADB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13D87FC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73A9D80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34" w:type="dxa"/>
            <w:noWrap/>
            <w:vAlign w:val="bottom"/>
            <w:hideMark/>
          </w:tcPr>
          <w:p w14:paraId="55D1078A" w14:textId="77777777" w:rsidR="00440606" w:rsidRPr="00440606" w:rsidRDefault="00440606" w:rsidP="00A862E7">
            <w:pPr>
              <w:rPr>
                <w:rFonts w:ascii="Arial" w:eastAsia="Times New Roman" w:hAnsi="Arial" w:cs="Arial"/>
                <w:sz w:val="8"/>
                <w:szCs w:val="8"/>
              </w:rPr>
            </w:pPr>
          </w:p>
        </w:tc>
      </w:tr>
      <w:tr w:rsidR="00440606" w:rsidRPr="00440606" w14:paraId="755B4CC6" w14:textId="77777777" w:rsidTr="00A862E7">
        <w:trPr>
          <w:trHeight w:val="840"/>
        </w:trPr>
        <w:tc>
          <w:tcPr>
            <w:tcW w:w="2081" w:type="dxa"/>
            <w:vAlign w:val="bottom"/>
            <w:hideMark/>
          </w:tcPr>
          <w:p w14:paraId="5E3A9A8A" w14:textId="77777777" w:rsidR="00440606" w:rsidRPr="00A862E7" w:rsidRDefault="00440606" w:rsidP="00440606">
            <w:pPr>
              <w:spacing w:after="0" w:line="240" w:lineRule="auto"/>
              <w:rPr>
                <w:rFonts w:ascii="Arial" w:hAnsi="Arial"/>
                <w:sz w:val="8"/>
                <w:lang w:val="fr-FR"/>
              </w:rPr>
            </w:pPr>
            <w:r w:rsidRPr="00440606">
              <w:rPr>
                <w:rFonts w:ascii="Arial" w:eastAsia="Times New Roman" w:hAnsi="Arial" w:cs="Arial"/>
                <w:sz w:val="8"/>
                <w:szCs w:val="8"/>
              </w:rPr>
              <w:t xml:space="preserve">Borges JT, et al. SARS-CoV-2: a systematic review of indoor air sampling for virus detection. </w:t>
            </w:r>
            <w:r w:rsidRPr="00440606">
              <w:rPr>
                <w:rFonts w:ascii="Arial" w:eastAsia="Times New Roman" w:hAnsi="Arial" w:cs="Arial"/>
                <w:i/>
                <w:iCs/>
                <w:sz w:val="8"/>
                <w:szCs w:val="8"/>
              </w:rPr>
              <w:t xml:space="preserve">Environ Sci Pollut Res Int. </w:t>
            </w:r>
            <w:r w:rsidRPr="00440606">
              <w:rPr>
                <w:rFonts w:ascii="Arial" w:eastAsia="Times New Roman" w:hAnsi="Arial" w:cs="Arial"/>
                <w:sz w:val="8"/>
                <w:szCs w:val="8"/>
              </w:rPr>
              <w:t>2021; 28(30):40460-40473. https://doi.org/10.1007/s11356-021-13001-w</w:t>
            </w:r>
          </w:p>
        </w:tc>
        <w:tc>
          <w:tcPr>
            <w:tcW w:w="793" w:type="dxa"/>
            <w:noWrap/>
            <w:vAlign w:val="bottom"/>
            <w:hideMark/>
          </w:tcPr>
          <w:p w14:paraId="0947888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184CBE0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5323652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FECECC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F45479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6FD7705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6FEDF8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6AD210F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7E296A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ABB198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6CF301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5752A0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ADA9E3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FF59DD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2CB541D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40AB647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0A3A0C2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34" w:type="dxa"/>
            <w:noWrap/>
            <w:vAlign w:val="bottom"/>
            <w:hideMark/>
          </w:tcPr>
          <w:p w14:paraId="6FF06B8F" w14:textId="77777777" w:rsidR="00440606" w:rsidRPr="00440606" w:rsidRDefault="00440606" w:rsidP="00A862E7">
            <w:pPr>
              <w:rPr>
                <w:rFonts w:ascii="Arial" w:eastAsia="Times New Roman" w:hAnsi="Arial" w:cs="Arial"/>
                <w:sz w:val="8"/>
                <w:szCs w:val="8"/>
              </w:rPr>
            </w:pPr>
          </w:p>
        </w:tc>
      </w:tr>
      <w:tr w:rsidR="00440606" w:rsidRPr="00440606" w14:paraId="2C2CB34C" w14:textId="77777777" w:rsidTr="00A862E7">
        <w:trPr>
          <w:trHeight w:val="840"/>
        </w:trPr>
        <w:tc>
          <w:tcPr>
            <w:tcW w:w="2081" w:type="dxa"/>
            <w:vAlign w:val="bottom"/>
            <w:hideMark/>
          </w:tcPr>
          <w:p w14:paraId="4A9D43A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Guillier L, et al. Modelling the thermal inactivation of viruses from the Coronaviridae family in suspensions or on surfaces with various relative humidities. </w:t>
            </w:r>
            <w:r w:rsidRPr="00440606">
              <w:rPr>
                <w:rFonts w:ascii="Arial" w:eastAsia="Times New Roman" w:hAnsi="Arial" w:cs="Arial"/>
                <w:i/>
                <w:iCs/>
                <w:sz w:val="8"/>
                <w:szCs w:val="8"/>
              </w:rPr>
              <w:t>medRxiv</w:t>
            </w:r>
            <w:r w:rsidRPr="00440606">
              <w:rPr>
                <w:rFonts w:ascii="Arial" w:eastAsia="Times New Roman" w:hAnsi="Arial" w:cs="Arial"/>
                <w:sz w:val="8"/>
                <w:szCs w:val="8"/>
              </w:rPr>
              <w:t>. 2020 May 29. https://doi.org/10.1101/2020.05.26.20114025. Preprint</w:t>
            </w:r>
          </w:p>
        </w:tc>
        <w:tc>
          <w:tcPr>
            <w:tcW w:w="793" w:type="dxa"/>
            <w:noWrap/>
            <w:vAlign w:val="bottom"/>
            <w:hideMark/>
          </w:tcPr>
          <w:p w14:paraId="0E3899D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2C73580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6003D1F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D9BB68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29B5DD7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40FDED3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881CEF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6EDA2D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58DB68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8A116E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6F7F06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0CDCB5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1FEF6D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D4F6F7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2B74034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1CAE3C2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6346154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34" w:type="dxa"/>
            <w:noWrap/>
            <w:vAlign w:val="bottom"/>
            <w:hideMark/>
          </w:tcPr>
          <w:p w14:paraId="12AA593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71C210E8" w14:textId="77777777" w:rsidTr="00A862E7">
        <w:trPr>
          <w:trHeight w:val="565"/>
        </w:trPr>
        <w:tc>
          <w:tcPr>
            <w:tcW w:w="2081" w:type="dxa"/>
            <w:vAlign w:val="bottom"/>
            <w:hideMark/>
          </w:tcPr>
          <w:p w14:paraId="49E7462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Schröder AS, et al. The handling of SARS-CoV-2 associated deaths-infectivity of the body. </w:t>
            </w:r>
            <w:r w:rsidRPr="00440606">
              <w:rPr>
                <w:rFonts w:ascii="Arial" w:eastAsia="Times New Roman" w:hAnsi="Arial" w:cs="Arial"/>
                <w:i/>
                <w:iCs/>
                <w:sz w:val="8"/>
                <w:szCs w:val="8"/>
              </w:rPr>
              <w:t xml:space="preserve">Forensic Sci Med Pathol. </w:t>
            </w:r>
            <w:r w:rsidRPr="00440606">
              <w:rPr>
                <w:rFonts w:ascii="Arial" w:eastAsia="Times New Roman" w:hAnsi="Arial" w:cs="Arial"/>
                <w:sz w:val="8"/>
                <w:szCs w:val="8"/>
              </w:rPr>
              <w:t>2021; 17(3):411-418. https://doi.org/10.1007/s12024-021-00379-9</w:t>
            </w:r>
          </w:p>
        </w:tc>
        <w:tc>
          <w:tcPr>
            <w:tcW w:w="793" w:type="dxa"/>
            <w:noWrap/>
            <w:vAlign w:val="bottom"/>
            <w:hideMark/>
          </w:tcPr>
          <w:p w14:paraId="487BDE7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5312B5A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w:t>
            </w:r>
          </w:p>
        </w:tc>
        <w:tc>
          <w:tcPr>
            <w:tcW w:w="347" w:type="dxa"/>
            <w:noWrap/>
            <w:vAlign w:val="bottom"/>
            <w:hideMark/>
          </w:tcPr>
          <w:p w14:paraId="0FCF9E8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B00CF1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5914CA5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0DA26B0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AF0D11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3917E1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F9F67C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15C863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595FF2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669D80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2591571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3C7D3D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3415E26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469C3FD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734A2FE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001CF3D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2C6614C6" w14:textId="77777777" w:rsidTr="00A862E7">
        <w:trPr>
          <w:trHeight w:val="853"/>
        </w:trPr>
        <w:tc>
          <w:tcPr>
            <w:tcW w:w="2081" w:type="dxa"/>
            <w:vAlign w:val="bottom"/>
            <w:hideMark/>
          </w:tcPr>
          <w:p w14:paraId="3D0F83C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Jones DL, et al. Shedding of SARS-CoV-2 in feces and urine and its potential role in person-to-person transmission and the environment-based spread of COVID-19. </w:t>
            </w:r>
            <w:r w:rsidRPr="00440606">
              <w:rPr>
                <w:rFonts w:ascii="Arial" w:eastAsia="Times New Roman" w:hAnsi="Arial" w:cs="Arial"/>
                <w:i/>
                <w:iCs/>
                <w:sz w:val="8"/>
                <w:szCs w:val="8"/>
              </w:rPr>
              <w:t xml:space="preserve">Sci Total Environ. </w:t>
            </w:r>
            <w:r w:rsidRPr="00440606">
              <w:rPr>
                <w:rFonts w:ascii="Arial" w:eastAsia="Times New Roman" w:hAnsi="Arial" w:cs="Arial"/>
                <w:sz w:val="8"/>
                <w:szCs w:val="8"/>
              </w:rPr>
              <w:t>2020; 749:141364. https://doi.org/10.1016/j.scitotenv.2020.141364</w:t>
            </w:r>
          </w:p>
        </w:tc>
        <w:tc>
          <w:tcPr>
            <w:tcW w:w="793" w:type="dxa"/>
            <w:noWrap/>
            <w:vAlign w:val="bottom"/>
            <w:hideMark/>
          </w:tcPr>
          <w:p w14:paraId="173F35F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6F0557C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3B058FD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F6AF7A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5AB9A6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434E7DD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53E6B9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6B2221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AD2F34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9CC78C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44195B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318CB1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934344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25" w:type="dxa"/>
            <w:noWrap/>
            <w:vAlign w:val="bottom"/>
            <w:hideMark/>
          </w:tcPr>
          <w:p w14:paraId="22C587F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0EFDED3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3E8232B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23DF96B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34" w:type="dxa"/>
            <w:noWrap/>
            <w:vAlign w:val="bottom"/>
            <w:hideMark/>
          </w:tcPr>
          <w:p w14:paraId="53A6430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21EF131B" w14:textId="77777777" w:rsidTr="00A862E7">
        <w:trPr>
          <w:trHeight w:val="840"/>
        </w:trPr>
        <w:tc>
          <w:tcPr>
            <w:tcW w:w="2081" w:type="dxa"/>
            <w:vAlign w:val="bottom"/>
            <w:hideMark/>
          </w:tcPr>
          <w:p w14:paraId="6337B05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Amoah I, et al. Detection of SARS-CoV-2 RNA on contact surfaces within shared sanitation facilities. </w:t>
            </w:r>
            <w:r w:rsidRPr="00440606">
              <w:rPr>
                <w:rFonts w:ascii="Arial" w:eastAsia="Times New Roman" w:hAnsi="Arial" w:cs="Arial"/>
                <w:i/>
                <w:iCs/>
                <w:sz w:val="8"/>
                <w:szCs w:val="8"/>
              </w:rPr>
              <w:t xml:space="preserve">International Journal of Hygiene and Environmental Health. </w:t>
            </w:r>
            <w:r w:rsidRPr="00440606">
              <w:rPr>
                <w:rFonts w:ascii="Arial" w:eastAsia="Times New Roman" w:hAnsi="Arial" w:cs="Arial"/>
                <w:sz w:val="8"/>
                <w:szCs w:val="8"/>
              </w:rPr>
              <w:t>2021; 236:113807. https://doi.org/10.1016/j.ijheh.2021.113807</w:t>
            </w:r>
          </w:p>
        </w:tc>
        <w:tc>
          <w:tcPr>
            <w:tcW w:w="793" w:type="dxa"/>
            <w:noWrap/>
            <w:vAlign w:val="bottom"/>
            <w:hideMark/>
          </w:tcPr>
          <w:p w14:paraId="6A75E81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4855309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0736DFB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F31197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9A9D31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0314582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E8588C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3DD539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CDCF77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40F474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92D888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2DB0C1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286C9E6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A05EED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00A9D1D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0DE4872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1322307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21AA6B9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364585EF" w14:textId="77777777" w:rsidTr="00A862E7">
        <w:trPr>
          <w:trHeight w:val="853"/>
        </w:trPr>
        <w:tc>
          <w:tcPr>
            <w:tcW w:w="2081" w:type="dxa"/>
            <w:vAlign w:val="bottom"/>
            <w:hideMark/>
          </w:tcPr>
          <w:p w14:paraId="6BBCC35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Dubey A, et al. Evidence of the presence of SARS</w:t>
            </w:r>
            <w:r w:rsidRPr="00440606">
              <w:rPr>
                <w:rFonts w:ascii="Cambria Math" w:eastAsia="Times New Roman" w:hAnsi="Cambria Math" w:cs="Cambria Math"/>
                <w:sz w:val="8"/>
                <w:szCs w:val="8"/>
              </w:rPr>
              <w:t>‐</w:t>
            </w:r>
            <w:r w:rsidRPr="00440606">
              <w:rPr>
                <w:rFonts w:ascii="Arial" w:eastAsia="Times New Roman" w:hAnsi="Arial" w:cs="Arial"/>
                <w:sz w:val="8"/>
                <w:szCs w:val="8"/>
              </w:rPr>
              <w:t>CoV</w:t>
            </w:r>
            <w:r w:rsidRPr="00440606">
              <w:rPr>
                <w:rFonts w:ascii="Cambria Math" w:eastAsia="Times New Roman" w:hAnsi="Cambria Math" w:cs="Cambria Math"/>
                <w:sz w:val="8"/>
                <w:szCs w:val="8"/>
              </w:rPr>
              <w:t>‐</w:t>
            </w:r>
            <w:r w:rsidRPr="00440606">
              <w:rPr>
                <w:rFonts w:ascii="Arial" w:eastAsia="Times New Roman" w:hAnsi="Arial" w:cs="Arial"/>
                <w:sz w:val="8"/>
                <w:szCs w:val="8"/>
              </w:rPr>
              <w:t xml:space="preserve">2 virus in atmospheric air and surfaces of a dedicated COVID hospital. </w:t>
            </w:r>
            <w:r w:rsidRPr="00440606">
              <w:rPr>
                <w:rFonts w:ascii="Arial" w:eastAsia="Times New Roman" w:hAnsi="Arial" w:cs="Arial"/>
                <w:i/>
                <w:iCs/>
                <w:sz w:val="8"/>
                <w:szCs w:val="8"/>
              </w:rPr>
              <w:t>Journal of Medical Virology</w:t>
            </w:r>
            <w:r w:rsidRPr="00440606">
              <w:rPr>
                <w:rFonts w:ascii="Arial" w:eastAsia="Times New Roman" w:hAnsi="Arial" w:cs="Arial"/>
                <w:sz w:val="8"/>
                <w:szCs w:val="8"/>
              </w:rPr>
              <w:t>. 2021; 93(9):5339-5349. https://dx.doi.org/10.1002/jmv.27029</w:t>
            </w:r>
          </w:p>
        </w:tc>
        <w:tc>
          <w:tcPr>
            <w:tcW w:w="793" w:type="dxa"/>
            <w:noWrap/>
            <w:vAlign w:val="bottom"/>
            <w:hideMark/>
          </w:tcPr>
          <w:p w14:paraId="439DEE1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1CC349D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0AF5598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178A3B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C2DF0F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5980DCE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FA7C50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223F632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74CCC54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EB958B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578E0E9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FD3BA0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893CD2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932E0E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0FEC037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6C4DF9D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0676B8DA" w14:textId="77777777" w:rsidR="00440606" w:rsidRPr="00440606" w:rsidRDefault="00440606" w:rsidP="00A862E7">
            <w:pPr>
              <w:rPr>
                <w:rFonts w:ascii="Arial" w:eastAsia="Times New Roman" w:hAnsi="Arial" w:cs="Arial"/>
                <w:sz w:val="8"/>
                <w:szCs w:val="8"/>
              </w:rPr>
            </w:pPr>
          </w:p>
        </w:tc>
        <w:tc>
          <w:tcPr>
            <w:tcW w:w="334" w:type="dxa"/>
            <w:noWrap/>
            <w:vAlign w:val="bottom"/>
            <w:hideMark/>
          </w:tcPr>
          <w:p w14:paraId="139E2D8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78039151" w14:textId="77777777" w:rsidTr="00A862E7">
        <w:trPr>
          <w:trHeight w:val="853"/>
        </w:trPr>
        <w:tc>
          <w:tcPr>
            <w:tcW w:w="2081" w:type="dxa"/>
            <w:vAlign w:val="bottom"/>
            <w:hideMark/>
          </w:tcPr>
          <w:p w14:paraId="242FFF4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Santarpia JL, et al. The size and culturability of patient-generated SARS-CoV-2 aerosol. </w:t>
            </w:r>
            <w:r w:rsidRPr="00440606">
              <w:rPr>
                <w:rFonts w:ascii="Arial" w:eastAsia="Times New Roman" w:hAnsi="Arial" w:cs="Arial"/>
                <w:i/>
                <w:iCs/>
                <w:sz w:val="8"/>
                <w:szCs w:val="8"/>
              </w:rPr>
              <w:t xml:space="preserve">Journal of Exposure Science and Environmental Epidemiology. </w:t>
            </w:r>
            <w:r w:rsidRPr="00440606">
              <w:rPr>
                <w:rFonts w:ascii="Arial" w:eastAsia="Times New Roman" w:hAnsi="Arial" w:cs="Arial"/>
                <w:sz w:val="8"/>
                <w:szCs w:val="8"/>
              </w:rPr>
              <w:t>2021; [Online ahead of print]. https://doi.org/10.1038/s41370-021-00376-8</w:t>
            </w:r>
          </w:p>
        </w:tc>
        <w:tc>
          <w:tcPr>
            <w:tcW w:w="793" w:type="dxa"/>
            <w:noWrap/>
            <w:vAlign w:val="bottom"/>
            <w:hideMark/>
          </w:tcPr>
          <w:p w14:paraId="6060743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6F57821A"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0B26FFA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22A8C3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55154E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7C32C36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27F746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EA1649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09BDDA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693146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381966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1D72845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D4AEE0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E9AF4E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29B365F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625B993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6F117658" w14:textId="77777777" w:rsidR="00440606" w:rsidRPr="00440606" w:rsidRDefault="00440606" w:rsidP="00A862E7">
            <w:pPr>
              <w:rPr>
                <w:rFonts w:ascii="Arial" w:eastAsia="Times New Roman" w:hAnsi="Arial" w:cs="Arial"/>
                <w:sz w:val="8"/>
                <w:szCs w:val="8"/>
              </w:rPr>
            </w:pPr>
          </w:p>
        </w:tc>
        <w:tc>
          <w:tcPr>
            <w:tcW w:w="334" w:type="dxa"/>
            <w:noWrap/>
            <w:vAlign w:val="bottom"/>
            <w:hideMark/>
          </w:tcPr>
          <w:p w14:paraId="0BF603F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03C9F810" w14:textId="77777777" w:rsidTr="00A862E7">
        <w:trPr>
          <w:trHeight w:val="565"/>
        </w:trPr>
        <w:tc>
          <w:tcPr>
            <w:tcW w:w="2081" w:type="dxa"/>
            <w:vAlign w:val="bottom"/>
            <w:hideMark/>
          </w:tcPr>
          <w:p w14:paraId="3BEAC82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Xue X, et al. All Surfaces Are Not Equal in Contact Transmission of SARS-CoV-2. </w:t>
            </w:r>
            <w:r w:rsidRPr="00440606">
              <w:rPr>
                <w:rFonts w:ascii="Arial" w:eastAsia="Times New Roman" w:hAnsi="Arial" w:cs="Arial"/>
                <w:i/>
                <w:iCs/>
                <w:sz w:val="8"/>
                <w:szCs w:val="8"/>
              </w:rPr>
              <w:t xml:space="preserve">Matter. </w:t>
            </w:r>
            <w:r w:rsidRPr="00440606">
              <w:rPr>
                <w:rFonts w:ascii="Arial" w:eastAsia="Times New Roman" w:hAnsi="Arial" w:cs="Arial"/>
                <w:sz w:val="8"/>
                <w:szCs w:val="8"/>
              </w:rPr>
              <w:t>2020; 3(5):1433-1441. https://doi.org/10.1016/j.matt.2020.10.006</w:t>
            </w:r>
          </w:p>
        </w:tc>
        <w:tc>
          <w:tcPr>
            <w:tcW w:w="793" w:type="dxa"/>
            <w:noWrap/>
            <w:vAlign w:val="bottom"/>
            <w:hideMark/>
          </w:tcPr>
          <w:p w14:paraId="390DB0E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5D493A6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5D51839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B32F8D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0D817C5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3B8CEC5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853259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8D6BC5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105552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4A0FF2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F686AC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3D55F2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BAF8B8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88843F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3EA300C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0E6129F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409466A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34" w:type="dxa"/>
            <w:noWrap/>
            <w:vAlign w:val="bottom"/>
            <w:hideMark/>
          </w:tcPr>
          <w:p w14:paraId="1833517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25F82D8D" w14:textId="77777777" w:rsidTr="00A862E7">
        <w:trPr>
          <w:trHeight w:val="575"/>
        </w:trPr>
        <w:tc>
          <w:tcPr>
            <w:tcW w:w="2081" w:type="dxa"/>
            <w:vAlign w:val="bottom"/>
            <w:hideMark/>
          </w:tcPr>
          <w:p w14:paraId="763E348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obie E, et al. Live SARS</w:t>
            </w:r>
            <w:r w:rsidRPr="00440606">
              <w:rPr>
                <w:rFonts w:ascii="Cambria Math" w:eastAsia="Times New Roman" w:hAnsi="Cambria Math" w:cs="Cambria Math"/>
                <w:sz w:val="8"/>
                <w:szCs w:val="8"/>
              </w:rPr>
              <w:t>‐</w:t>
            </w:r>
            <w:r w:rsidRPr="00440606">
              <w:rPr>
                <w:rFonts w:ascii="Arial" w:eastAsia="Times New Roman" w:hAnsi="Arial" w:cs="Arial"/>
                <w:sz w:val="8"/>
                <w:szCs w:val="8"/>
              </w:rPr>
              <w:t>CoV</w:t>
            </w:r>
            <w:r w:rsidRPr="00440606">
              <w:rPr>
                <w:rFonts w:ascii="Cambria Math" w:eastAsia="Times New Roman" w:hAnsi="Cambria Math" w:cs="Cambria Math"/>
                <w:sz w:val="8"/>
                <w:szCs w:val="8"/>
              </w:rPr>
              <w:t>‐</w:t>
            </w:r>
            <w:r w:rsidRPr="00440606">
              <w:rPr>
                <w:rFonts w:ascii="Arial" w:eastAsia="Times New Roman" w:hAnsi="Arial" w:cs="Arial"/>
                <w:sz w:val="8"/>
                <w:szCs w:val="8"/>
              </w:rPr>
              <w:t xml:space="preserve">2 is difficult to detect in patient aerosols. </w:t>
            </w:r>
            <w:r w:rsidRPr="00440606">
              <w:rPr>
                <w:rFonts w:ascii="Arial" w:eastAsia="Times New Roman" w:hAnsi="Arial" w:cs="Arial"/>
                <w:i/>
                <w:iCs/>
                <w:sz w:val="8"/>
                <w:szCs w:val="8"/>
              </w:rPr>
              <w:t xml:space="preserve">Influenza Other Respir Viruses. </w:t>
            </w:r>
            <w:r w:rsidRPr="00440606">
              <w:rPr>
                <w:rFonts w:ascii="Arial" w:eastAsia="Times New Roman" w:hAnsi="Arial" w:cs="Arial"/>
                <w:sz w:val="8"/>
                <w:szCs w:val="8"/>
              </w:rPr>
              <w:t>2021; 15(4):554-557. https://doi.org/10.1111/irv.12860</w:t>
            </w:r>
          </w:p>
        </w:tc>
        <w:tc>
          <w:tcPr>
            <w:tcW w:w="793" w:type="dxa"/>
            <w:noWrap/>
            <w:vAlign w:val="bottom"/>
            <w:hideMark/>
          </w:tcPr>
          <w:p w14:paraId="4B714FF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5516AB5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61B85AA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879E8D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7E77BB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068116A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14E1CE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CB7411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D48657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D69983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700635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14F0151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5966D3D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25" w:type="dxa"/>
            <w:noWrap/>
            <w:vAlign w:val="bottom"/>
            <w:hideMark/>
          </w:tcPr>
          <w:p w14:paraId="58D91AC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1BE4DE9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363C3DB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40178C4A" w14:textId="77777777" w:rsidR="00440606" w:rsidRPr="00440606" w:rsidRDefault="00440606" w:rsidP="00A862E7">
            <w:pPr>
              <w:rPr>
                <w:rFonts w:ascii="Arial" w:eastAsia="Times New Roman" w:hAnsi="Arial" w:cs="Arial"/>
                <w:sz w:val="8"/>
                <w:szCs w:val="8"/>
              </w:rPr>
            </w:pPr>
          </w:p>
        </w:tc>
        <w:tc>
          <w:tcPr>
            <w:tcW w:w="334" w:type="dxa"/>
            <w:noWrap/>
            <w:vAlign w:val="bottom"/>
            <w:hideMark/>
          </w:tcPr>
          <w:p w14:paraId="626DB65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5A017726" w14:textId="77777777" w:rsidTr="00A862E7">
        <w:trPr>
          <w:trHeight w:val="853"/>
        </w:trPr>
        <w:tc>
          <w:tcPr>
            <w:tcW w:w="2081" w:type="dxa"/>
            <w:vAlign w:val="bottom"/>
            <w:hideMark/>
          </w:tcPr>
          <w:p w14:paraId="3CF831D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Huang SY, et al. Stability of SARS-CoV-2 Spike G614 Variant Surpasses That of the D614 Variant after Cold Storage. </w:t>
            </w:r>
            <w:r w:rsidRPr="00440606">
              <w:rPr>
                <w:rFonts w:ascii="Arial" w:eastAsia="Times New Roman" w:hAnsi="Arial" w:cs="Arial"/>
                <w:i/>
                <w:iCs/>
                <w:sz w:val="8"/>
                <w:szCs w:val="8"/>
              </w:rPr>
              <w:t>mSphere</w:t>
            </w:r>
            <w:r w:rsidRPr="00440606">
              <w:rPr>
                <w:rFonts w:ascii="Arial" w:eastAsia="Times New Roman" w:hAnsi="Arial" w:cs="Arial"/>
                <w:sz w:val="8"/>
                <w:szCs w:val="8"/>
              </w:rPr>
              <w:t>. 2021; 6(2):e00104-21. https://doi.org/10.1128/msphere.00104-21</w:t>
            </w:r>
          </w:p>
        </w:tc>
        <w:tc>
          <w:tcPr>
            <w:tcW w:w="793" w:type="dxa"/>
            <w:vAlign w:val="bottom"/>
            <w:hideMark/>
          </w:tcPr>
          <w:p w14:paraId="189C169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371B556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vAlign w:val="bottom"/>
            <w:hideMark/>
          </w:tcPr>
          <w:p w14:paraId="2EA8334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05C2E82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2150179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vAlign w:val="bottom"/>
            <w:hideMark/>
          </w:tcPr>
          <w:p w14:paraId="18A5373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47" w:type="dxa"/>
            <w:vAlign w:val="bottom"/>
            <w:hideMark/>
          </w:tcPr>
          <w:p w14:paraId="154450D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78DEE8E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1A98DB3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751F11A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43F59F8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40F669D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48474ED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72A8AA5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vAlign w:val="bottom"/>
            <w:hideMark/>
          </w:tcPr>
          <w:p w14:paraId="4B9B4E0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vAlign w:val="bottom"/>
            <w:hideMark/>
          </w:tcPr>
          <w:p w14:paraId="200C4F0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vAlign w:val="bottom"/>
            <w:hideMark/>
          </w:tcPr>
          <w:p w14:paraId="133FE6FB" w14:textId="77777777" w:rsidR="00440606" w:rsidRPr="00440606" w:rsidRDefault="00440606" w:rsidP="00A862E7">
            <w:pPr>
              <w:rPr>
                <w:rFonts w:ascii="Arial" w:eastAsia="Times New Roman" w:hAnsi="Arial" w:cs="Arial"/>
                <w:sz w:val="8"/>
                <w:szCs w:val="8"/>
              </w:rPr>
            </w:pPr>
          </w:p>
        </w:tc>
        <w:tc>
          <w:tcPr>
            <w:tcW w:w="334" w:type="dxa"/>
            <w:vAlign w:val="bottom"/>
            <w:hideMark/>
          </w:tcPr>
          <w:p w14:paraId="158CEA34" w14:textId="77777777" w:rsidR="00440606" w:rsidRPr="00A862E7" w:rsidRDefault="00440606" w:rsidP="00A862E7">
            <w:pPr>
              <w:spacing w:after="0"/>
              <w:rPr>
                <w:sz w:val="20"/>
              </w:rPr>
            </w:pPr>
          </w:p>
        </w:tc>
      </w:tr>
      <w:tr w:rsidR="00440606" w:rsidRPr="00440606" w14:paraId="6451441C" w14:textId="77777777" w:rsidTr="00A862E7">
        <w:trPr>
          <w:trHeight w:val="850"/>
        </w:trPr>
        <w:tc>
          <w:tcPr>
            <w:tcW w:w="2081" w:type="dxa"/>
            <w:vAlign w:val="bottom"/>
            <w:hideMark/>
          </w:tcPr>
          <w:p w14:paraId="0544D7B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Bueckert M, et al. Infectivity of SARS-CoV-2 and Other Coronaviruses on Dry Surfaces: Potential for Indirect Transmission. </w:t>
            </w:r>
            <w:r w:rsidRPr="00440606">
              <w:rPr>
                <w:rFonts w:ascii="Arial" w:eastAsia="Times New Roman" w:hAnsi="Arial" w:cs="Arial"/>
                <w:i/>
                <w:iCs/>
                <w:sz w:val="8"/>
                <w:szCs w:val="8"/>
              </w:rPr>
              <w:t>Materials (Basel)</w:t>
            </w:r>
            <w:r w:rsidRPr="00440606">
              <w:rPr>
                <w:rFonts w:ascii="Arial" w:eastAsia="Times New Roman" w:hAnsi="Arial" w:cs="Arial"/>
                <w:sz w:val="8"/>
                <w:szCs w:val="8"/>
              </w:rPr>
              <w:t>. 2020; 13(22):5211. https://doi.org/10.3390/ma13225211</w:t>
            </w:r>
          </w:p>
        </w:tc>
        <w:tc>
          <w:tcPr>
            <w:tcW w:w="793" w:type="dxa"/>
            <w:vAlign w:val="bottom"/>
            <w:hideMark/>
          </w:tcPr>
          <w:p w14:paraId="3D14DC2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644DA47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vAlign w:val="bottom"/>
            <w:hideMark/>
          </w:tcPr>
          <w:p w14:paraId="11AC730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1FC6AE8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vAlign w:val="bottom"/>
            <w:hideMark/>
          </w:tcPr>
          <w:p w14:paraId="24229E6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234" w:type="dxa"/>
            <w:vAlign w:val="bottom"/>
            <w:hideMark/>
          </w:tcPr>
          <w:p w14:paraId="5F24A19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1B57666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0300941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483E67A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1D1AA8E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22CEFB8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7994B18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586A699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0560D97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vAlign w:val="bottom"/>
            <w:hideMark/>
          </w:tcPr>
          <w:p w14:paraId="6F82578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vAlign w:val="bottom"/>
            <w:hideMark/>
          </w:tcPr>
          <w:p w14:paraId="7664DEE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vAlign w:val="bottom"/>
            <w:hideMark/>
          </w:tcPr>
          <w:p w14:paraId="16C971A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34" w:type="dxa"/>
            <w:vAlign w:val="bottom"/>
            <w:hideMark/>
          </w:tcPr>
          <w:p w14:paraId="4919229A" w14:textId="77777777" w:rsidR="00440606" w:rsidRPr="00440606" w:rsidRDefault="00440606" w:rsidP="00A862E7">
            <w:pPr>
              <w:rPr>
                <w:rFonts w:ascii="Arial" w:eastAsia="Times New Roman" w:hAnsi="Arial" w:cs="Arial"/>
                <w:sz w:val="8"/>
                <w:szCs w:val="8"/>
              </w:rPr>
            </w:pPr>
          </w:p>
        </w:tc>
      </w:tr>
      <w:tr w:rsidR="00440606" w:rsidRPr="00440606" w14:paraId="1AC93A52" w14:textId="77777777" w:rsidTr="00A862E7">
        <w:trPr>
          <w:trHeight w:val="580"/>
        </w:trPr>
        <w:tc>
          <w:tcPr>
            <w:tcW w:w="2081" w:type="dxa"/>
            <w:vAlign w:val="bottom"/>
            <w:hideMark/>
          </w:tcPr>
          <w:p w14:paraId="1CAEE20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lastRenderedPageBreak/>
              <w:t xml:space="preserve">Gabbrielli M, et al. How long can SARS-CoV-2 persist in human corpses? </w:t>
            </w:r>
            <w:r w:rsidRPr="00440606">
              <w:rPr>
                <w:rFonts w:ascii="Arial" w:eastAsia="Times New Roman" w:hAnsi="Arial" w:cs="Arial"/>
                <w:i/>
                <w:iCs/>
                <w:sz w:val="8"/>
                <w:szCs w:val="8"/>
              </w:rPr>
              <w:t>International Journal of Infectious Diseases</w:t>
            </w:r>
            <w:r w:rsidRPr="00440606">
              <w:rPr>
                <w:rFonts w:ascii="Arial" w:eastAsia="Times New Roman" w:hAnsi="Arial" w:cs="Arial"/>
                <w:sz w:val="8"/>
                <w:szCs w:val="8"/>
              </w:rPr>
              <w:t>. 2021; 106:1-2. https://doi.org/10.1016/j.ijid.2021.03.052</w:t>
            </w:r>
          </w:p>
        </w:tc>
        <w:tc>
          <w:tcPr>
            <w:tcW w:w="793" w:type="dxa"/>
            <w:noWrap/>
            <w:vAlign w:val="bottom"/>
            <w:hideMark/>
          </w:tcPr>
          <w:p w14:paraId="7C220A0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40E8509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w:t>
            </w:r>
          </w:p>
        </w:tc>
        <w:tc>
          <w:tcPr>
            <w:tcW w:w="347" w:type="dxa"/>
            <w:noWrap/>
            <w:vAlign w:val="bottom"/>
            <w:hideMark/>
          </w:tcPr>
          <w:p w14:paraId="2B688FC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561178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8D0FD3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648E4ED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2745D1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524D97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1B63E2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77A6AC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E5F38A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60C0DF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781A82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41BF88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520" w:type="dxa"/>
            <w:noWrap/>
            <w:vAlign w:val="bottom"/>
            <w:hideMark/>
          </w:tcPr>
          <w:p w14:paraId="701ABE5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4D0410C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3003822C" w14:textId="77777777" w:rsidR="00440606" w:rsidRPr="00440606" w:rsidRDefault="00440606" w:rsidP="00A862E7">
            <w:pPr>
              <w:rPr>
                <w:rFonts w:ascii="Arial" w:eastAsia="Times New Roman" w:hAnsi="Arial" w:cs="Arial"/>
                <w:sz w:val="8"/>
                <w:szCs w:val="8"/>
              </w:rPr>
            </w:pPr>
          </w:p>
        </w:tc>
        <w:tc>
          <w:tcPr>
            <w:tcW w:w="334" w:type="dxa"/>
            <w:noWrap/>
            <w:vAlign w:val="bottom"/>
            <w:hideMark/>
          </w:tcPr>
          <w:p w14:paraId="11A5A57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4C17201B" w14:textId="77777777" w:rsidTr="00A862E7">
        <w:trPr>
          <w:trHeight w:val="565"/>
        </w:trPr>
        <w:tc>
          <w:tcPr>
            <w:tcW w:w="2081" w:type="dxa"/>
            <w:vAlign w:val="bottom"/>
            <w:hideMark/>
          </w:tcPr>
          <w:p w14:paraId="34CF13D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Plenzig S, et al. Infectivity of deceased COVID-19 patients. </w:t>
            </w:r>
            <w:r w:rsidRPr="00440606">
              <w:rPr>
                <w:rFonts w:ascii="Arial" w:eastAsia="Times New Roman" w:hAnsi="Arial" w:cs="Arial"/>
                <w:i/>
                <w:iCs/>
                <w:sz w:val="8"/>
                <w:szCs w:val="8"/>
              </w:rPr>
              <w:t xml:space="preserve">Int J Legal Med. 2021; </w:t>
            </w:r>
            <w:r w:rsidRPr="00440606">
              <w:rPr>
                <w:rFonts w:ascii="Arial" w:eastAsia="Times New Roman" w:hAnsi="Arial" w:cs="Arial"/>
                <w:sz w:val="8"/>
                <w:szCs w:val="8"/>
              </w:rPr>
              <w:t>135(5):2055-2060. https://doi.org/10.1007/s00414-021-02546-7</w:t>
            </w:r>
          </w:p>
        </w:tc>
        <w:tc>
          <w:tcPr>
            <w:tcW w:w="793" w:type="dxa"/>
            <w:noWrap/>
            <w:vAlign w:val="bottom"/>
            <w:hideMark/>
          </w:tcPr>
          <w:p w14:paraId="0738CD7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292FF89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3060C44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B5772B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4D8F84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02B88F5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D5E9E4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1EB7FD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294F8F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81FA74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160DAD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BB8E6C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0F79B39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AEA644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520" w:type="dxa"/>
            <w:noWrap/>
            <w:vAlign w:val="bottom"/>
            <w:hideMark/>
          </w:tcPr>
          <w:p w14:paraId="1D1667F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7F9E421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755A7FBD" w14:textId="77777777" w:rsidR="00440606" w:rsidRPr="00440606" w:rsidRDefault="00440606" w:rsidP="00A862E7">
            <w:pPr>
              <w:rPr>
                <w:rFonts w:ascii="Arial" w:eastAsia="Times New Roman" w:hAnsi="Arial" w:cs="Arial"/>
                <w:sz w:val="8"/>
                <w:szCs w:val="8"/>
              </w:rPr>
            </w:pPr>
          </w:p>
        </w:tc>
        <w:tc>
          <w:tcPr>
            <w:tcW w:w="334" w:type="dxa"/>
            <w:noWrap/>
            <w:vAlign w:val="bottom"/>
            <w:hideMark/>
          </w:tcPr>
          <w:p w14:paraId="2BE35A9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76252464" w14:textId="77777777" w:rsidTr="00A862E7">
        <w:trPr>
          <w:trHeight w:val="850"/>
        </w:trPr>
        <w:tc>
          <w:tcPr>
            <w:tcW w:w="2081" w:type="dxa"/>
            <w:vAlign w:val="bottom"/>
            <w:hideMark/>
          </w:tcPr>
          <w:p w14:paraId="2E37901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Adenaiye OO, et al. Infectious SARS-CoV-2 in Exhaled Aerosols and Efficacy of Masks During Early Mild Infection. </w:t>
            </w:r>
            <w:r w:rsidRPr="00440606">
              <w:rPr>
                <w:rFonts w:ascii="Arial" w:eastAsia="Times New Roman" w:hAnsi="Arial" w:cs="Arial"/>
                <w:i/>
                <w:iCs/>
                <w:sz w:val="8"/>
                <w:szCs w:val="8"/>
              </w:rPr>
              <w:t xml:space="preserve">medRxiv. </w:t>
            </w:r>
            <w:r w:rsidRPr="00440606">
              <w:rPr>
                <w:rFonts w:ascii="Arial" w:eastAsia="Times New Roman" w:hAnsi="Arial" w:cs="Arial"/>
                <w:sz w:val="8"/>
                <w:szCs w:val="8"/>
              </w:rPr>
              <w:t>2021 September 10. https://doi.org/10.1101/2021.08.13.21261989. Preprint</w:t>
            </w:r>
          </w:p>
        </w:tc>
        <w:tc>
          <w:tcPr>
            <w:tcW w:w="793" w:type="dxa"/>
            <w:noWrap/>
            <w:vAlign w:val="bottom"/>
            <w:hideMark/>
          </w:tcPr>
          <w:p w14:paraId="249E910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722D890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57EE140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383259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945CB8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459EB4D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48B928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9817F1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7F56FC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DCEA1C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B22144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356FF93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3B7EF7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25" w:type="dxa"/>
            <w:noWrap/>
            <w:vAlign w:val="bottom"/>
            <w:hideMark/>
          </w:tcPr>
          <w:p w14:paraId="626AB58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32C3855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11E021E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5E81114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187FB3E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71AAD0C1" w14:textId="77777777" w:rsidTr="00A862E7">
        <w:trPr>
          <w:trHeight w:val="840"/>
        </w:trPr>
        <w:tc>
          <w:tcPr>
            <w:tcW w:w="2081" w:type="dxa"/>
            <w:vAlign w:val="bottom"/>
            <w:hideMark/>
          </w:tcPr>
          <w:p w14:paraId="09F2061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rouzbeigi S, et al. Stability of SARS</w:t>
            </w:r>
            <w:r w:rsidRPr="00440606">
              <w:rPr>
                <w:rFonts w:ascii="Cambria Math" w:eastAsia="Times New Roman" w:hAnsi="Cambria Math" w:cs="Cambria Math"/>
                <w:sz w:val="8"/>
                <w:szCs w:val="8"/>
              </w:rPr>
              <w:t>‐</w:t>
            </w:r>
            <w:r w:rsidRPr="00440606">
              <w:rPr>
                <w:rFonts w:ascii="Arial" w:eastAsia="Times New Roman" w:hAnsi="Arial" w:cs="Arial"/>
                <w:sz w:val="8"/>
                <w:szCs w:val="8"/>
              </w:rPr>
              <w:t>CoV</w:t>
            </w:r>
            <w:r w:rsidRPr="00440606">
              <w:rPr>
                <w:rFonts w:ascii="Cambria Math" w:eastAsia="Times New Roman" w:hAnsi="Cambria Math" w:cs="Cambria Math"/>
                <w:sz w:val="8"/>
                <w:szCs w:val="8"/>
              </w:rPr>
              <w:t>‐</w:t>
            </w:r>
            <w:r w:rsidRPr="00440606">
              <w:rPr>
                <w:rFonts w:ascii="Arial" w:eastAsia="Times New Roman" w:hAnsi="Arial" w:cs="Arial"/>
                <w:sz w:val="8"/>
                <w:szCs w:val="8"/>
              </w:rPr>
              <w:t xml:space="preserve">2 as consequence of heating and microwave processing in meat products and bread. </w:t>
            </w:r>
            <w:r w:rsidRPr="00440606">
              <w:rPr>
                <w:rFonts w:ascii="Arial" w:eastAsia="Times New Roman" w:hAnsi="Arial" w:cs="Arial"/>
                <w:i/>
                <w:iCs/>
                <w:sz w:val="8"/>
                <w:szCs w:val="8"/>
              </w:rPr>
              <w:t xml:space="preserve">Food Science &amp; Nutrition. </w:t>
            </w:r>
            <w:r w:rsidRPr="00440606">
              <w:rPr>
                <w:rFonts w:ascii="Arial" w:eastAsia="Times New Roman" w:hAnsi="Arial" w:cs="Arial"/>
                <w:sz w:val="8"/>
                <w:szCs w:val="8"/>
              </w:rPr>
              <w:t>2021; 9(9):5146-5152. https://doi.org/10.1002/fsn3.2481</w:t>
            </w:r>
          </w:p>
        </w:tc>
        <w:tc>
          <w:tcPr>
            <w:tcW w:w="793" w:type="dxa"/>
            <w:noWrap/>
            <w:vAlign w:val="bottom"/>
            <w:hideMark/>
          </w:tcPr>
          <w:p w14:paraId="24E1750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785470DA"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5A7A421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F45958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4B85AEC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628F39F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BAEEC7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0B1FB6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70763E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19096E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52FA94E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22F528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C7E2BD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F64711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3B53F3C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1EBBBA0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22DCD39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0CAD5BE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18C71BF3" w14:textId="77777777" w:rsidTr="00A862E7">
        <w:trPr>
          <w:trHeight w:val="840"/>
        </w:trPr>
        <w:tc>
          <w:tcPr>
            <w:tcW w:w="2081" w:type="dxa"/>
            <w:vAlign w:val="bottom"/>
            <w:hideMark/>
          </w:tcPr>
          <w:p w14:paraId="41176C4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Port JR, et al. Increased aerosol transmission for B.1.1.7 (alpha variant) over lineage A variant of SARS-CoV-2. </w:t>
            </w:r>
            <w:r w:rsidRPr="00440606">
              <w:rPr>
                <w:rFonts w:ascii="Arial" w:eastAsia="Times New Roman" w:hAnsi="Arial" w:cs="Arial"/>
                <w:i/>
                <w:iCs/>
                <w:sz w:val="8"/>
                <w:szCs w:val="8"/>
              </w:rPr>
              <w:t>bioRxiv</w:t>
            </w:r>
            <w:r w:rsidRPr="00440606">
              <w:rPr>
                <w:rFonts w:ascii="Arial" w:eastAsia="Times New Roman" w:hAnsi="Arial" w:cs="Arial"/>
                <w:sz w:val="8"/>
                <w:szCs w:val="8"/>
              </w:rPr>
              <w:t>. 2021 July 26. https://doi.org/10.1101/2021.07.26.453518. Preprint</w:t>
            </w:r>
          </w:p>
        </w:tc>
        <w:tc>
          <w:tcPr>
            <w:tcW w:w="793" w:type="dxa"/>
            <w:noWrap/>
            <w:vAlign w:val="bottom"/>
            <w:hideMark/>
          </w:tcPr>
          <w:p w14:paraId="3AA1DCD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6EA250B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64004FA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AFDAB2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09B514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1189080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5106A1A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6756A9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186657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BF04F5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D1FA74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526101F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E95634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40D9E7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4985EE3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32106E8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3B6BF90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383D0A7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3123D8F9" w14:textId="77777777" w:rsidTr="00A862E7">
        <w:trPr>
          <w:trHeight w:val="853"/>
        </w:trPr>
        <w:tc>
          <w:tcPr>
            <w:tcW w:w="2081" w:type="dxa"/>
            <w:vAlign w:val="bottom"/>
            <w:hideMark/>
          </w:tcPr>
          <w:p w14:paraId="2987ECE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Hawks S, et al. Infectious SARS-CoV-2 is emitted in aerosols. </w:t>
            </w:r>
            <w:r w:rsidRPr="00440606">
              <w:rPr>
                <w:rFonts w:ascii="Arial" w:eastAsia="Times New Roman" w:hAnsi="Arial" w:cs="Arial"/>
                <w:i/>
                <w:iCs/>
                <w:sz w:val="8"/>
                <w:szCs w:val="8"/>
              </w:rPr>
              <w:t>bioRxiv.</w:t>
            </w:r>
            <w:r w:rsidRPr="00440606">
              <w:rPr>
                <w:rFonts w:ascii="Arial" w:eastAsia="Times New Roman" w:hAnsi="Arial" w:cs="Arial"/>
                <w:sz w:val="8"/>
                <w:szCs w:val="8"/>
              </w:rPr>
              <w:t xml:space="preserve"> 2021 August 10. https://doi.org/10.1101/2021.08.10.455702. Preprint</w:t>
            </w:r>
          </w:p>
        </w:tc>
        <w:tc>
          <w:tcPr>
            <w:tcW w:w="793" w:type="dxa"/>
            <w:noWrap/>
            <w:vAlign w:val="bottom"/>
            <w:hideMark/>
          </w:tcPr>
          <w:p w14:paraId="5E98398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10E3C13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0C7743C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566FEE0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F0A657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234" w:type="dxa"/>
            <w:noWrap/>
            <w:vAlign w:val="bottom"/>
            <w:hideMark/>
          </w:tcPr>
          <w:p w14:paraId="6CE4776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3C5821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B1C4D8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7D7DF9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FAA1EC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5C6C114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8DFF88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34F540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5574E5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5165F3A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4F40D1B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04BA2BF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7535EF2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0608B6B1" w14:textId="77777777" w:rsidTr="00A862E7">
        <w:trPr>
          <w:trHeight w:val="840"/>
        </w:trPr>
        <w:tc>
          <w:tcPr>
            <w:tcW w:w="2081" w:type="dxa"/>
            <w:vAlign w:val="bottom"/>
            <w:hideMark/>
          </w:tcPr>
          <w:p w14:paraId="4747986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Moraes Bruna CQ, et al. SARS-CoV-2 aerosol generation during respiratory equipment reprocessing. </w:t>
            </w:r>
            <w:r w:rsidRPr="00440606">
              <w:rPr>
                <w:rFonts w:ascii="Arial" w:eastAsia="Times New Roman" w:hAnsi="Arial" w:cs="Arial"/>
                <w:i/>
                <w:iCs/>
                <w:sz w:val="8"/>
                <w:szCs w:val="8"/>
              </w:rPr>
              <w:t xml:space="preserve">Antimicrobial Resistance &amp; Infection Control. </w:t>
            </w:r>
            <w:r w:rsidRPr="00440606">
              <w:rPr>
                <w:rFonts w:ascii="Arial" w:eastAsia="Times New Roman" w:hAnsi="Arial" w:cs="Arial"/>
                <w:sz w:val="8"/>
                <w:szCs w:val="8"/>
              </w:rPr>
              <w:t>2021; 10(1):82. https://doi.org/10.1186/s13756-021-00955-2</w:t>
            </w:r>
          </w:p>
        </w:tc>
        <w:tc>
          <w:tcPr>
            <w:tcW w:w="793" w:type="dxa"/>
            <w:noWrap/>
            <w:vAlign w:val="bottom"/>
            <w:hideMark/>
          </w:tcPr>
          <w:p w14:paraId="20AEA05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664A7CFA"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w:t>
            </w:r>
          </w:p>
        </w:tc>
        <w:tc>
          <w:tcPr>
            <w:tcW w:w="347" w:type="dxa"/>
            <w:noWrap/>
            <w:vAlign w:val="bottom"/>
            <w:hideMark/>
          </w:tcPr>
          <w:p w14:paraId="52A96C5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8AD560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CCA85B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40788D4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BD0C7C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38D78E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564451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2BBFB1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509BA85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7E962AC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61F338C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AD7191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38E9800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70E1B17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1D61CDB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4C1CC04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29103B22" w14:textId="77777777" w:rsidTr="00A862E7">
        <w:trPr>
          <w:trHeight w:val="515"/>
        </w:trPr>
        <w:tc>
          <w:tcPr>
            <w:tcW w:w="2081" w:type="dxa"/>
            <w:vAlign w:val="bottom"/>
            <w:hideMark/>
          </w:tcPr>
          <w:p w14:paraId="17554A7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Mallach G, et al. Aerosol SARS-CoV-2 in hospitals and long-term care homes during the COVID-19 pandemic. </w:t>
            </w:r>
            <w:r w:rsidRPr="00440606">
              <w:rPr>
                <w:rFonts w:ascii="Arial" w:eastAsia="Times New Roman" w:hAnsi="Arial" w:cs="Arial"/>
                <w:i/>
                <w:iCs/>
                <w:sz w:val="8"/>
                <w:szCs w:val="8"/>
              </w:rPr>
              <w:t>medRxiv</w:t>
            </w:r>
            <w:r w:rsidRPr="00440606">
              <w:rPr>
                <w:rFonts w:ascii="Arial" w:eastAsia="Times New Roman" w:hAnsi="Arial" w:cs="Arial"/>
                <w:sz w:val="8"/>
                <w:szCs w:val="8"/>
              </w:rPr>
              <w:t>. 2021 June 4. https://doi.org/10.1101/2021.05.31.21257841. Preprint</w:t>
            </w:r>
          </w:p>
        </w:tc>
        <w:tc>
          <w:tcPr>
            <w:tcW w:w="793" w:type="dxa"/>
            <w:noWrap/>
            <w:vAlign w:val="bottom"/>
            <w:hideMark/>
          </w:tcPr>
          <w:p w14:paraId="3E1595F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5D27C29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w:t>
            </w:r>
          </w:p>
        </w:tc>
        <w:tc>
          <w:tcPr>
            <w:tcW w:w="347" w:type="dxa"/>
            <w:noWrap/>
            <w:vAlign w:val="bottom"/>
            <w:hideMark/>
          </w:tcPr>
          <w:p w14:paraId="5960A66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BDC497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CFBD6E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646FAF2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BA08D7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960F86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827961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1B69D9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5C7A50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771215B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0BD70A9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3BDC38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3203043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38C644B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294809C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4BAC38E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3589C577" w14:textId="77777777" w:rsidTr="00A862E7">
        <w:trPr>
          <w:trHeight w:val="853"/>
        </w:trPr>
        <w:tc>
          <w:tcPr>
            <w:tcW w:w="2081" w:type="dxa"/>
            <w:vAlign w:val="bottom"/>
            <w:hideMark/>
          </w:tcPr>
          <w:p w14:paraId="6EB93DD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Zhang C, et al. SARS-CoV-2 Aerosol Exhaled by Experimentally Infected Cynomolgus Monkeys. </w:t>
            </w:r>
            <w:r w:rsidRPr="00440606">
              <w:rPr>
                <w:rFonts w:ascii="Arial" w:eastAsia="Times New Roman" w:hAnsi="Arial" w:cs="Arial"/>
                <w:i/>
                <w:iCs/>
                <w:sz w:val="8"/>
                <w:szCs w:val="8"/>
              </w:rPr>
              <w:t xml:space="preserve">Emerging Infectious Diseases. </w:t>
            </w:r>
            <w:r w:rsidRPr="00440606">
              <w:rPr>
                <w:rFonts w:ascii="Arial" w:eastAsia="Times New Roman" w:hAnsi="Arial" w:cs="Arial"/>
                <w:sz w:val="8"/>
                <w:szCs w:val="8"/>
              </w:rPr>
              <w:t>2021; 27(7):1979-1981. https://doi.org/10.3201/eid2707.203948</w:t>
            </w:r>
          </w:p>
        </w:tc>
        <w:tc>
          <w:tcPr>
            <w:tcW w:w="793" w:type="dxa"/>
            <w:noWrap/>
            <w:vAlign w:val="bottom"/>
            <w:hideMark/>
          </w:tcPr>
          <w:p w14:paraId="5385A38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48DECD1A"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w:t>
            </w:r>
          </w:p>
        </w:tc>
        <w:tc>
          <w:tcPr>
            <w:tcW w:w="347" w:type="dxa"/>
            <w:noWrap/>
            <w:vAlign w:val="bottom"/>
            <w:hideMark/>
          </w:tcPr>
          <w:p w14:paraId="266F499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16671C5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CB62FF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4459BBD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188F78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E8D0BF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4113B0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4135BA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55AF1DA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A10AA2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C5BFC3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FE6F13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39BFB54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0A9A1B6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551A9B4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78C4EB7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0BAF3FE1" w14:textId="77777777" w:rsidTr="00A862E7">
        <w:trPr>
          <w:trHeight w:val="850"/>
        </w:trPr>
        <w:tc>
          <w:tcPr>
            <w:tcW w:w="2081" w:type="dxa"/>
            <w:vAlign w:val="bottom"/>
            <w:hideMark/>
          </w:tcPr>
          <w:p w14:paraId="016937AF"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Bartlett C, et al. COVID-19 global pandemic planning: Presence of SARS-CoV-2 fomites in a university hospital setting. </w:t>
            </w:r>
            <w:r w:rsidRPr="00440606">
              <w:rPr>
                <w:rFonts w:ascii="Arial" w:eastAsia="Times New Roman" w:hAnsi="Arial" w:cs="Arial"/>
                <w:i/>
                <w:iCs/>
                <w:sz w:val="8"/>
                <w:szCs w:val="8"/>
              </w:rPr>
              <w:t xml:space="preserve">Exp Biol Med (Maywood). </w:t>
            </w:r>
            <w:r w:rsidRPr="00440606">
              <w:rPr>
                <w:rFonts w:ascii="Arial" w:eastAsia="Times New Roman" w:hAnsi="Arial" w:cs="Arial"/>
                <w:sz w:val="8"/>
                <w:szCs w:val="8"/>
              </w:rPr>
              <w:t>2021; 246(18):2039-2045. https://doi.org/10.1177/15353702211024597</w:t>
            </w:r>
          </w:p>
        </w:tc>
        <w:tc>
          <w:tcPr>
            <w:tcW w:w="793" w:type="dxa"/>
            <w:noWrap/>
            <w:vAlign w:val="bottom"/>
            <w:hideMark/>
          </w:tcPr>
          <w:p w14:paraId="3C89D2B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0E64D14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w:t>
            </w:r>
          </w:p>
        </w:tc>
        <w:tc>
          <w:tcPr>
            <w:tcW w:w="347" w:type="dxa"/>
            <w:vAlign w:val="bottom"/>
            <w:hideMark/>
          </w:tcPr>
          <w:p w14:paraId="4CBC80B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76A26E4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506D816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vAlign w:val="bottom"/>
            <w:hideMark/>
          </w:tcPr>
          <w:p w14:paraId="140AC7C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7C9FECD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1E4D1CF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0F5D002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7DDAC80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4D37BC4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6E3F01F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vAlign w:val="bottom"/>
            <w:hideMark/>
          </w:tcPr>
          <w:p w14:paraId="023BBC4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48B284F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520" w:type="dxa"/>
            <w:vAlign w:val="bottom"/>
            <w:hideMark/>
          </w:tcPr>
          <w:p w14:paraId="03A513F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vAlign w:val="bottom"/>
            <w:hideMark/>
          </w:tcPr>
          <w:p w14:paraId="6EFCAA3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vAlign w:val="bottom"/>
            <w:hideMark/>
          </w:tcPr>
          <w:p w14:paraId="6E1B3A5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vAlign w:val="bottom"/>
            <w:hideMark/>
          </w:tcPr>
          <w:p w14:paraId="2599787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49C76F51" w14:textId="77777777" w:rsidTr="00A862E7">
        <w:trPr>
          <w:trHeight w:val="840"/>
        </w:trPr>
        <w:tc>
          <w:tcPr>
            <w:tcW w:w="2081" w:type="dxa"/>
            <w:vAlign w:val="bottom"/>
            <w:hideMark/>
          </w:tcPr>
          <w:p w14:paraId="5D325BA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Dancer S, et al. What is the risk of acquiring SARS-CoV-2 from the use of public toilets? </w:t>
            </w:r>
            <w:r w:rsidRPr="00440606">
              <w:rPr>
                <w:rFonts w:ascii="Arial" w:eastAsia="Times New Roman" w:hAnsi="Arial" w:cs="Arial"/>
                <w:i/>
                <w:iCs/>
                <w:sz w:val="8"/>
                <w:szCs w:val="8"/>
              </w:rPr>
              <w:t>Science of the Total Environment</w:t>
            </w:r>
            <w:r w:rsidRPr="00440606">
              <w:rPr>
                <w:rFonts w:ascii="Arial" w:eastAsia="Times New Roman" w:hAnsi="Arial" w:cs="Arial"/>
                <w:sz w:val="8"/>
                <w:szCs w:val="8"/>
              </w:rPr>
              <w:t>. 2021; 792:148341. https://doi.org/10.1016/j.scitotenv.2021.148341</w:t>
            </w:r>
          </w:p>
        </w:tc>
        <w:tc>
          <w:tcPr>
            <w:tcW w:w="793" w:type="dxa"/>
            <w:noWrap/>
            <w:vAlign w:val="bottom"/>
            <w:hideMark/>
          </w:tcPr>
          <w:p w14:paraId="6FF1EE8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2F579B7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4EF4CEF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0B4E1A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6418A2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2B5EB74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BA97A2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FC00AD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56C26C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118903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66235E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20B9915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0A08A59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25" w:type="dxa"/>
            <w:noWrap/>
            <w:vAlign w:val="bottom"/>
            <w:hideMark/>
          </w:tcPr>
          <w:p w14:paraId="08C51C7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0CE1961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45481A4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7A2417A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34" w:type="dxa"/>
            <w:noWrap/>
            <w:vAlign w:val="bottom"/>
            <w:hideMark/>
          </w:tcPr>
          <w:p w14:paraId="55AC305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3B1EABE5" w14:textId="77777777" w:rsidTr="00A862E7">
        <w:trPr>
          <w:trHeight w:val="853"/>
        </w:trPr>
        <w:tc>
          <w:tcPr>
            <w:tcW w:w="2081" w:type="dxa"/>
            <w:vAlign w:val="bottom"/>
            <w:hideMark/>
          </w:tcPr>
          <w:p w14:paraId="03065DF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Coleman KK, et al. Viral Load of SARS-CoV-2 in Respiratory Aerosols Emitted by COVID-19 Patients while Breathing, Talking, and Singing. </w:t>
            </w:r>
            <w:r w:rsidRPr="00440606">
              <w:rPr>
                <w:rFonts w:ascii="Arial" w:eastAsia="Times New Roman" w:hAnsi="Arial" w:cs="Arial"/>
                <w:i/>
                <w:iCs/>
                <w:sz w:val="8"/>
                <w:szCs w:val="8"/>
              </w:rPr>
              <w:t xml:space="preserve">Clinical Infectious Diseases. </w:t>
            </w:r>
            <w:r w:rsidRPr="00440606">
              <w:rPr>
                <w:rFonts w:ascii="Arial" w:eastAsia="Times New Roman" w:hAnsi="Arial" w:cs="Arial"/>
                <w:sz w:val="8"/>
                <w:szCs w:val="8"/>
              </w:rPr>
              <w:t>2021; ciab691. https://doi.org/10.1093/cid/ciab691</w:t>
            </w:r>
          </w:p>
        </w:tc>
        <w:tc>
          <w:tcPr>
            <w:tcW w:w="793" w:type="dxa"/>
            <w:noWrap/>
            <w:vAlign w:val="bottom"/>
            <w:hideMark/>
          </w:tcPr>
          <w:p w14:paraId="26501AB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6A1D784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079B590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DB39F0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EE9044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6C55A96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D50A23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96B20A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DCF400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2D8960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A004EA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48D63AC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D99C38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EEEE6B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5E15B7B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023510F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48D7A8E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14772DA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6DA2FA54" w14:textId="77777777" w:rsidTr="00A862E7">
        <w:trPr>
          <w:trHeight w:val="840"/>
        </w:trPr>
        <w:tc>
          <w:tcPr>
            <w:tcW w:w="2081" w:type="dxa"/>
            <w:vAlign w:val="bottom"/>
            <w:hideMark/>
          </w:tcPr>
          <w:p w14:paraId="22B5365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lastRenderedPageBreak/>
              <w:t xml:space="preserve">Kotwa JD, et al. Surface and air contamination with SARS-CoV-2 from hospitalized COVID-19 patients in Toronto, Canada. </w:t>
            </w:r>
            <w:r w:rsidRPr="00440606">
              <w:rPr>
                <w:rFonts w:ascii="Arial" w:eastAsia="Times New Roman" w:hAnsi="Arial" w:cs="Arial"/>
                <w:i/>
                <w:iCs/>
                <w:sz w:val="8"/>
                <w:szCs w:val="8"/>
              </w:rPr>
              <w:t>medRxiv.</w:t>
            </w:r>
            <w:r w:rsidRPr="00440606">
              <w:rPr>
                <w:rFonts w:ascii="Arial" w:eastAsia="Times New Roman" w:hAnsi="Arial" w:cs="Arial"/>
                <w:sz w:val="8"/>
                <w:szCs w:val="8"/>
              </w:rPr>
              <w:t xml:space="preserve"> 2021 June 19. https://doi.org/10.1101/2021.05.17.21257122. Preprint</w:t>
            </w:r>
          </w:p>
        </w:tc>
        <w:tc>
          <w:tcPr>
            <w:tcW w:w="793" w:type="dxa"/>
            <w:noWrap/>
            <w:vAlign w:val="bottom"/>
            <w:hideMark/>
          </w:tcPr>
          <w:p w14:paraId="1CF1E89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0774CBEA"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26BF886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CE1B53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9F0A20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3F845A6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538D114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5DCFEA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A21298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543CF8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57C541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6DB1DF9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5BDBDF1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25" w:type="dxa"/>
            <w:noWrap/>
            <w:vAlign w:val="bottom"/>
            <w:hideMark/>
          </w:tcPr>
          <w:p w14:paraId="1D0ABF4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4059415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3B2D719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596A86E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66C6A48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530C3D8D" w14:textId="77777777" w:rsidTr="00A862E7">
        <w:trPr>
          <w:trHeight w:val="850"/>
        </w:trPr>
        <w:tc>
          <w:tcPr>
            <w:tcW w:w="2081" w:type="dxa"/>
            <w:vAlign w:val="bottom"/>
            <w:hideMark/>
          </w:tcPr>
          <w:p w14:paraId="206A4B3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Paton S, et al. Persistence of SARS-CoV-2 virus and viral RNA in relation to surface type and contamination concentration. </w:t>
            </w:r>
            <w:r w:rsidRPr="00440606">
              <w:rPr>
                <w:rFonts w:ascii="Arial" w:eastAsia="Times New Roman" w:hAnsi="Arial" w:cs="Arial"/>
                <w:i/>
                <w:iCs/>
                <w:sz w:val="8"/>
                <w:szCs w:val="8"/>
              </w:rPr>
              <w:t>Applied and Environmental Microbiology</w:t>
            </w:r>
            <w:r w:rsidRPr="00440606">
              <w:rPr>
                <w:rFonts w:ascii="Arial" w:eastAsia="Times New Roman" w:hAnsi="Arial" w:cs="Arial"/>
                <w:sz w:val="8"/>
                <w:szCs w:val="8"/>
              </w:rPr>
              <w:t>. 2021; 87(14):e0052621. https://doi.org/10.1128/aem.00526-21</w:t>
            </w:r>
          </w:p>
        </w:tc>
        <w:tc>
          <w:tcPr>
            <w:tcW w:w="793" w:type="dxa"/>
            <w:noWrap/>
            <w:vAlign w:val="bottom"/>
            <w:hideMark/>
          </w:tcPr>
          <w:p w14:paraId="28D39F8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599C844A"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648C013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A16ADB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0313E59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2D5B484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1F028F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55FF7B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1DAF614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C34B2C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CBBFE3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313A61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3D7D01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95604D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3404EF9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3C68703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0DA69BB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4BB0A73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119B552C" w14:textId="77777777" w:rsidTr="00A862E7">
        <w:trPr>
          <w:trHeight w:val="853"/>
        </w:trPr>
        <w:tc>
          <w:tcPr>
            <w:tcW w:w="2081" w:type="dxa"/>
            <w:vAlign w:val="bottom"/>
            <w:hideMark/>
          </w:tcPr>
          <w:p w14:paraId="17A2302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Ahn JY, et al. Environmental contamination in the isolation rooms of COVID-19 patients with severe pneumonia requiring mechanical ventilation or high-flow oxygen therapy. </w:t>
            </w:r>
            <w:r w:rsidRPr="00440606">
              <w:rPr>
                <w:rFonts w:ascii="Arial" w:eastAsia="Times New Roman" w:hAnsi="Arial" w:cs="Arial"/>
                <w:i/>
                <w:iCs/>
                <w:sz w:val="8"/>
                <w:szCs w:val="8"/>
              </w:rPr>
              <w:t xml:space="preserve">Journal of Hospital Infection. </w:t>
            </w:r>
            <w:r w:rsidRPr="00440606">
              <w:rPr>
                <w:rFonts w:ascii="Arial" w:eastAsia="Times New Roman" w:hAnsi="Arial" w:cs="Arial"/>
                <w:sz w:val="8"/>
                <w:szCs w:val="8"/>
              </w:rPr>
              <w:t>2020; 106(3):570-576. https://doi.org/10.1016/j.jhin.2020.08.014</w:t>
            </w:r>
          </w:p>
        </w:tc>
        <w:tc>
          <w:tcPr>
            <w:tcW w:w="793" w:type="dxa"/>
            <w:noWrap/>
            <w:vAlign w:val="bottom"/>
            <w:hideMark/>
          </w:tcPr>
          <w:p w14:paraId="441D16AA"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2AFB45D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04B2E09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D5DA22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C232BC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1C5266A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039D37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57337A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02BDCD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DC2DFC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8104C7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6452ED8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5C6EAAD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C9C8AF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3C8BFA8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6117BE6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66EF49D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04F04BD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0B21A840" w14:textId="77777777" w:rsidTr="00A862E7">
        <w:trPr>
          <w:trHeight w:val="570"/>
        </w:trPr>
        <w:tc>
          <w:tcPr>
            <w:tcW w:w="2081" w:type="dxa"/>
            <w:vAlign w:val="bottom"/>
            <w:hideMark/>
          </w:tcPr>
          <w:p w14:paraId="0F1F4471" w14:textId="77777777" w:rsidR="00440606" w:rsidRPr="00A862E7" w:rsidRDefault="00440606" w:rsidP="00440606">
            <w:pPr>
              <w:spacing w:after="0" w:line="240" w:lineRule="auto"/>
              <w:rPr>
                <w:rFonts w:ascii="Arial" w:hAnsi="Arial"/>
                <w:sz w:val="8"/>
                <w:lang w:val="fr-FR"/>
              </w:rPr>
            </w:pPr>
            <w:r w:rsidRPr="00440606">
              <w:rPr>
                <w:rFonts w:ascii="Arial" w:eastAsia="Times New Roman" w:hAnsi="Arial" w:cs="Arial"/>
                <w:sz w:val="8"/>
                <w:szCs w:val="8"/>
              </w:rPr>
              <w:t xml:space="preserve">Mykytyn AZ, et al. Susceptibility of rabbits to SARS-CoV-2. </w:t>
            </w:r>
            <w:r w:rsidRPr="00440606">
              <w:rPr>
                <w:rFonts w:ascii="Arial" w:eastAsia="Times New Roman" w:hAnsi="Arial" w:cs="Arial"/>
                <w:i/>
                <w:iCs/>
                <w:sz w:val="8"/>
                <w:szCs w:val="8"/>
              </w:rPr>
              <w:t xml:space="preserve">Emerg Microbes Infect. </w:t>
            </w:r>
            <w:r w:rsidRPr="00440606">
              <w:rPr>
                <w:rFonts w:ascii="Arial" w:eastAsia="Times New Roman" w:hAnsi="Arial" w:cs="Arial"/>
                <w:sz w:val="8"/>
                <w:szCs w:val="8"/>
              </w:rPr>
              <w:t>2021; 10(1):1-7. https://doi.org/10.1080/22221751.2020.1868951</w:t>
            </w:r>
          </w:p>
        </w:tc>
        <w:tc>
          <w:tcPr>
            <w:tcW w:w="793" w:type="dxa"/>
            <w:noWrap/>
            <w:vAlign w:val="bottom"/>
            <w:hideMark/>
          </w:tcPr>
          <w:p w14:paraId="3D91532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0B2FF08A"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492B8AC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6784B1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FE6684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234" w:type="dxa"/>
            <w:noWrap/>
            <w:vAlign w:val="bottom"/>
            <w:hideMark/>
          </w:tcPr>
          <w:p w14:paraId="753C713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47" w:type="dxa"/>
            <w:noWrap/>
            <w:vAlign w:val="bottom"/>
            <w:hideMark/>
          </w:tcPr>
          <w:p w14:paraId="2ACF648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15169E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B57FC2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972854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9706F8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97278D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793775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F55781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4CED6C3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4B5C591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30D361B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3857609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6F34EF13" w14:textId="77777777" w:rsidTr="00A862E7">
        <w:trPr>
          <w:trHeight w:val="840"/>
        </w:trPr>
        <w:tc>
          <w:tcPr>
            <w:tcW w:w="2081" w:type="dxa"/>
            <w:vAlign w:val="bottom"/>
            <w:hideMark/>
          </w:tcPr>
          <w:p w14:paraId="25404A7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Biryukov J, et al. Increasing Temperature and Relative Humidity Accelerates Inactivation of SARS-CoV-2 on Surfaces. </w:t>
            </w:r>
            <w:r w:rsidRPr="00440606">
              <w:rPr>
                <w:rFonts w:ascii="Arial" w:eastAsia="Times New Roman" w:hAnsi="Arial" w:cs="Arial"/>
                <w:i/>
                <w:iCs/>
                <w:sz w:val="8"/>
                <w:szCs w:val="8"/>
              </w:rPr>
              <w:t xml:space="preserve">mSphere. </w:t>
            </w:r>
            <w:r w:rsidRPr="00440606">
              <w:rPr>
                <w:rFonts w:ascii="Arial" w:eastAsia="Times New Roman" w:hAnsi="Arial" w:cs="Arial"/>
                <w:sz w:val="8"/>
                <w:szCs w:val="8"/>
              </w:rPr>
              <w:t>2020; 5(4):e00441-20. https://doi.org/10.1128/msphere.00441-20</w:t>
            </w:r>
          </w:p>
        </w:tc>
        <w:tc>
          <w:tcPr>
            <w:tcW w:w="793" w:type="dxa"/>
            <w:noWrap/>
            <w:vAlign w:val="bottom"/>
            <w:hideMark/>
          </w:tcPr>
          <w:p w14:paraId="2E76497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0AED52F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4D93B2E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64423F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6F24637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234" w:type="dxa"/>
            <w:noWrap/>
            <w:vAlign w:val="bottom"/>
            <w:hideMark/>
          </w:tcPr>
          <w:p w14:paraId="6209AB6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8020F3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20DDD8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8F7B71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237D8B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3823C9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65AA78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EDA7F0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F47E8D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54BD3E6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7B0FC04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2650028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667D47B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58EB19C4" w14:textId="77777777" w:rsidTr="00A862E7">
        <w:trPr>
          <w:trHeight w:val="840"/>
        </w:trPr>
        <w:tc>
          <w:tcPr>
            <w:tcW w:w="2081" w:type="dxa"/>
            <w:vAlign w:val="bottom"/>
            <w:hideMark/>
          </w:tcPr>
          <w:p w14:paraId="5CC4A39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Colavita F, et al. SARS-CoV-2 Isolation From Ocular Secretions of a Patient With COVID-19 in Italy With Prolonged Viral RNA Detection. </w:t>
            </w:r>
            <w:r w:rsidRPr="00440606">
              <w:rPr>
                <w:rFonts w:ascii="Arial" w:eastAsia="Times New Roman" w:hAnsi="Arial" w:cs="Arial"/>
                <w:i/>
                <w:iCs/>
                <w:sz w:val="8"/>
                <w:szCs w:val="8"/>
              </w:rPr>
              <w:t xml:space="preserve">Annals of Internal Medicine. </w:t>
            </w:r>
            <w:r w:rsidRPr="00440606">
              <w:rPr>
                <w:rFonts w:ascii="Arial" w:eastAsia="Times New Roman" w:hAnsi="Arial" w:cs="Arial"/>
                <w:sz w:val="8"/>
                <w:szCs w:val="8"/>
              </w:rPr>
              <w:t>2020; 173(3):242-243. https://doi.org/10.7326/m20-1176</w:t>
            </w:r>
          </w:p>
        </w:tc>
        <w:tc>
          <w:tcPr>
            <w:tcW w:w="793" w:type="dxa"/>
            <w:noWrap/>
            <w:vAlign w:val="bottom"/>
            <w:hideMark/>
          </w:tcPr>
          <w:p w14:paraId="7EC3A84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331C556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610562E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6B015E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C442A0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6E0D782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5C85F8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306217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D3E1D5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2F8169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286F74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EC9D5A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017618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25" w:type="dxa"/>
            <w:noWrap/>
            <w:vAlign w:val="bottom"/>
            <w:hideMark/>
          </w:tcPr>
          <w:p w14:paraId="7C0578C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520" w:type="dxa"/>
            <w:noWrap/>
            <w:vAlign w:val="bottom"/>
            <w:hideMark/>
          </w:tcPr>
          <w:p w14:paraId="78F6F9A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35D45EA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2F3FDE32" w14:textId="77777777" w:rsidR="00440606" w:rsidRPr="00440606" w:rsidRDefault="00440606" w:rsidP="00A862E7">
            <w:pPr>
              <w:rPr>
                <w:rFonts w:ascii="Arial" w:eastAsia="Times New Roman" w:hAnsi="Arial" w:cs="Arial"/>
                <w:sz w:val="8"/>
                <w:szCs w:val="8"/>
              </w:rPr>
            </w:pPr>
          </w:p>
        </w:tc>
        <w:tc>
          <w:tcPr>
            <w:tcW w:w="334" w:type="dxa"/>
            <w:noWrap/>
            <w:vAlign w:val="bottom"/>
            <w:hideMark/>
          </w:tcPr>
          <w:p w14:paraId="403C007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1A13CF4B" w14:textId="77777777" w:rsidTr="00A862E7">
        <w:trPr>
          <w:trHeight w:val="840"/>
        </w:trPr>
        <w:tc>
          <w:tcPr>
            <w:tcW w:w="2081" w:type="dxa"/>
            <w:vAlign w:val="bottom"/>
            <w:hideMark/>
          </w:tcPr>
          <w:p w14:paraId="4E485F0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Fears AC, et al. Persistence of Severe Acute Respiratory Syndrome Coronavirus 2 in Aerosol Suspension. </w:t>
            </w:r>
            <w:r w:rsidRPr="00440606">
              <w:rPr>
                <w:rFonts w:ascii="Arial" w:eastAsia="Times New Roman" w:hAnsi="Arial" w:cs="Arial"/>
                <w:i/>
                <w:iCs/>
                <w:sz w:val="8"/>
                <w:szCs w:val="8"/>
              </w:rPr>
              <w:t xml:space="preserve">Emerg Infect Dis. </w:t>
            </w:r>
            <w:r w:rsidRPr="00440606">
              <w:rPr>
                <w:rFonts w:ascii="Arial" w:eastAsia="Times New Roman" w:hAnsi="Arial" w:cs="Arial"/>
                <w:sz w:val="8"/>
                <w:szCs w:val="8"/>
              </w:rPr>
              <w:t>2020; 26(9):2168-2171. https://doi.org/10.3201/eid2609.201806</w:t>
            </w:r>
          </w:p>
        </w:tc>
        <w:tc>
          <w:tcPr>
            <w:tcW w:w="793" w:type="dxa"/>
            <w:noWrap/>
            <w:vAlign w:val="bottom"/>
            <w:hideMark/>
          </w:tcPr>
          <w:p w14:paraId="4973505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67DCD7B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1E4B77D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50416B7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8C39CF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0368FA6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D5A4ED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C8FE57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762481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0756A7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382EAE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07A107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5D72ED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B2D37D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70C2FF8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03D0C2A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7AC7F23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63A3B2E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760C24E0" w14:textId="77777777" w:rsidTr="00A862E7">
        <w:trPr>
          <w:trHeight w:val="850"/>
        </w:trPr>
        <w:tc>
          <w:tcPr>
            <w:tcW w:w="2081" w:type="dxa"/>
            <w:vAlign w:val="bottom"/>
            <w:hideMark/>
          </w:tcPr>
          <w:p w14:paraId="050435A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Ryan KA, et al. Dose-dependent response to infection with SARS-CoV-2 in the ferret model and evidence of protective immunity. </w:t>
            </w:r>
            <w:r w:rsidRPr="00440606">
              <w:rPr>
                <w:rFonts w:ascii="Arial" w:eastAsia="Times New Roman" w:hAnsi="Arial" w:cs="Arial"/>
                <w:i/>
                <w:iCs/>
                <w:sz w:val="8"/>
                <w:szCs w:val="8"/>
              </w:rPr>
              <w:t xml:space="preserve">Nat Commun. </w:t>
            </w:r>
            <w:r w:rsidRPr="00440606">
              <w:rPr>
                <w:rFonts w:ascii="Arial" w:eastAsia="Times New Roman" w:hAnsi="Arial" w:cs="Arial"/>
                <w:sz w:val="8"/>
                <w:szCs w:val="8"/>
              </w:rPr>
              <w:t>2021; 12(1):81. https://doi.org/10.1038/s41467-020-20439-y</w:t>
            </w:r>
          </w:p>
        </w:tc>
        <w:tc>
          <w:tcPr>
            <w:tcW w:w="793" w:type="dxa"/>
            <w:noWrap/>
            <w:vAlign w:val="bottom"/>
            <w:hideMark/>
          </w:tcPr>
          <w:p w14:paraId="0D8A42F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0C380A0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5CE456A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EDDF8E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4A359E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234" w:type="dxa"/>
            <w:noWrap/>
            <w:vAlign w:val="bottom"/>
            <w:hideMark/>
          </w:tcPr>
          <w:p w14:paraId="69BD3A3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47" w:type="dxa"/>
            <w:noWrap/>
            <w:vAlign w:val="bottom"/>
            <w:hideMark/>
          </w:tcPr>
          <w:p w14:paraId="1B6FA33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4D4DD7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54083A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706A52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4FBD2E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BD748D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D12B7F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228B10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1E1D71F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6AAA627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258FE5C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1C6F549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79124B4B" w14:textId="77777777" w:rsidTr="00A862E7">
        <w:trPr>
          <w:trHeight w:val="850"/>
        </w:trPr>
        <w:tc>
          <w:tcPr>
            <w:tcW w:w="2081" w:type="dxa"/>
            <w:vAlign w:val="bottom"/>
            <w:hideMark/>
          </w:tcPr>
          <w:p w14:paraId="4AEF9C4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Mirikar D, Palanivel S, Arumuru V. Droplet fate, efficacy of face mask, and transmission of virus-laden droplets inside a conference room. </w:t>
            </w:r>
            <w:r w:rsidRPr="00440606">
              <w:rPr>
                <w:rFonts w:ascii="Arial" w:eastAsia="Times New Roman" w:hAnsi="Arial" w:cs="Arial"/>
                <w:i/>
                <w:iCs/>
                <w:sz w:val="8"/>
                <w:szCs w:val="8"/>
              </w:rPr>
              <w:t>Physics of Fluids</w:t>
            </w:r>
            <w:r w:rsidRPr="00440606">
              <w:rPr>
                <w:rFonts w:ascii="Arial" w:eastAsia="Times New Roman" w:hAnsi="Arial" w:cs="Arial"/>
                <w:sz w:val="8"/>
                <w:szCs w:val="8"/>
              </w:rPr>
              <w:t>. 2021; 33(6):065108. https://doi.org/10.1063/5.0054110</w:t>
            </w:r>
          </w:p>
        </w:tc>
        <w:tc>
          <w:tcPr>
            <w:tcW w:w="793" w:type="dxa"/>
            <w:noWrap/>
            <w:vAlign w:val="bottom"/>
            <w:hideMark/>
          </w:tcPr>
          <w:p w14:paraId="654B808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1C8F678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4482A83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37D06F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E815DF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53FFA37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12E6C3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CFB247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9B3E8C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5F6604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7D7736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F7335C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1E3A4D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53845E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3ADF127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1AD49E7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noWrap/>
            <w:vAlign w:val="bottom"/>
            <w:hideMark/>
          </w:tcPr>
          <w:p w14:paraId="69CF6A3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552B4C1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0E552996" w14:textId="77777777" w:rsidTr="00A862E7">
        <w:trPr>
          <w:trHeight w:val="850"/>
        </w:trPr>
        <w:tc>
          <w:tcPr>
            <w:tcW w:w="2081" w:type="dxa"/>
            <w:vAlign w:val="bottom"/>
            <w:hideMark/>
          </w:tcPr>
          <w:p w14:paraId="4DDF66A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Zhou J, et al. Investigating SARS-CoV-2 surface and air contamination in an acute healthcare setting during the peak of the COVID-19 pandemic in London. </w:t>
            </w:r>
            <w:r w:rsidRPr="00440606">
              <w:rPr>
                <w:rFonts w:ascii="Arial" w:eastAsia="Times New Roman" w:hAnsi="Arial" w:cs="Arial"/>
                <w:i/>
                <w:iCs/>
                <w:sz w:val="8"/>
                <w:szCs w:val="8"/>
              </w:rPr>
              <w:t>Clinical Infectious Diseases</w:t>
            </w:r>
            <w:r w:rsidRPr="00440606">
              <w:rPr>
                <w:rFonts w:ascii="Arial" w:eastAsia="Times New Roman" w:hAnsi="Arial" w:cs="Arial"/>
                <w:sz w:val="8"/>
                <w:szCs w:val="8"/>
              </w:rPr>
              <w:t>. 2021; 73(7):e1870-e1877. https://doi.org/10.1093/cid/ciaa905</w:t>
            </w:r>
          </w:p>
        </w:tc>
        <w:tc>
          <w:tcPr>
            <w:tcW w:w="793" w:type="dxa"/>
            <w:noWrap/>
            <w:vAlign w:val="bottom"/>
            <w:hideMark/>
          </w:tcPr>
          <w:p w14:paraId="0E719F1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37F0CBF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w:t>
            </w:r>
          </w:p>
        </w:tc>
        <w:tc>
          <w:tcPr>
            <w:tcW w:w="347" w:type="dxa"/>
            <w:noWrap/>
            <w:vAlign w:val="bottom"/>
            <w:hideMark/>
          </w:tcPr>
          <w:p w14:paraId="2BCE56D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5E65D3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19291B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3EEC328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65B4F3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7FAD99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D79F27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A58524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959D99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76FD67A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727F07F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E60E6C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3682DAC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550FE6B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5E14212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4548A0F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574A55E0" w14:textId="77777777" w:rsidTr="00A862E7">
        <w:trPr>
          <w:trHeight w:val="850"/>
        </w:trPr>
        <w:tc>
          <w:tcPr>
            <w:tcW w:w="2081" w:type="dxa"/>
            <w:vAlign w:val="bottom"/>
            <w:hideMark/>
          </w:tcPr>
          <w:p w14:paraId="742915E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Matson MJ, et al. Effect of Environmental Conditions on SARS-CoV-2 Stability in Human Nasal Mucus and Sputum. </w:t>
            </w:r>
            <w:r w:rsidRPr="00440606">
              <w:rPr>
                <w:rFonts w:ascii="Arial" w:eastAsia="Times New Roman" w:hAnsi="Arial" w:cs="Arial"/>
                <w:i/>
                <w:iCs/>
                <w:sz w:val="8"/>
                <w:szCs w:val="8"/>
              </w:rPr>
              <w:t xml:space="preserve">Emerg Infect Dis. </w:t>
            </w:r>
            <w:r w:rsidRPr="00440606">
              <w:rPr>
                <w:rFonts w:ascii="Arial" w:eastAsia="Times New Roman" w:hAnsi="Arial" w:cs="Arial"/>
                <w:sz w:val="8"/>
                <w:szCs w:val="8"/>
              </w:rPr>
              <w:t>2020; 26(9):2276-2278. https://doi.org/10.3201/eid2609.202267</w:t>
            </w:r>
          </w:p>
        </w:tc>
        <w:tc>
          <w:tcPr>
            <w:tcW w:w="793" w:type="dxa"/>
            <w:noWrap/>
            <w:vAlign w:val="bottom"/>
            <w:hideMark/>
          </w:tcPr>
          <w:p w14:paraId="6739A0B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28D7AB6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74D7723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845CC7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8C1263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234" w:type="dxa"/>
            <w:noWrap/>
            <w:vAlign w:val="bottom"/>
            <w:hideMark/>
          </w:tcPr>
          <w:p w14:paraId="24E45FB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83948B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8A6C49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0D1566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9EBD2F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709B7C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ADD44C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5A3A80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27227E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607293F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26A2BDD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4C5A0F3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3607761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49998940" w14:textId="77777777" w:rsidTr="00A862E7">
        <w:trPr>
          <w:trHeight w:val="570"/>
        </w:trPr>
        <w:tc>
          <w:tcPr>
            <w:tcW w:w="2081" w:type="dxa"/>
            <w:vAlign w:val="bottom"/>
            <w:hideMark/>
          </w:tcPr>
          <w:p w14:paraId="59CD667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lastRenderedPageBreak/>
              <w:t xml:space="preserve">Robinson CA, et al. Characterization of SARS-CoV-2 Genetic Material in Wastewater. </w:t>
            </w:r>
            <w:r w:rsidRPr="00440606">
              <w:rPr>
                <w:rFonts w:ascii="Arial" w:eastAsia="Times New Roman" w:hAnsi="Arial" w:cs="Arial"/>
                <w:i/>
                <w:iCs/>
                <w:sz w:val="8"/>
                <w:szCs w:val="8"/>
              </w:rPr>
              <w:t>medRxiv</w:t>
            </w:r>
            <w:r w:rsidRPr="00440606">
              <w:rPr>
                <w:rFonts w:ascii="Arial" w:eastAsia="Times New Roman" w:hAnsi="Arial" w:cs="Arial"/>
                <w:sz w:val="8"/>
                <w:szCs w:val="8"/>
              </w:rPr>
              <w:t>. 2021 July 25. https://doi.org/10.1101/2021.07.19.21260777. Preprint</w:t>
            </w:r>
          </w:p>
        </w:tc>
        <w:tc>
          <w:tcPr>
            <w:tcW w:w="793" w:type="dxa"/>
            <w:noWrap/>
            <w:vAlign w:val="bottom"/>
            <w:hideMark/>
          </w:tcPr>
          <w:p w14:paraId="37DFBE6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1D97C4C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w:t>
            </w:r>
          </w:p>
        </w:tc>
        <w:tc>
          <w:tcPr>
            <w:tcW w:w="347" w:type="dxa"/>
            <w:noWrap/>
            <w:vAlign w:val="bottom"/>
            <w:hideMark/>
          </w:tcPr>
          <w:p w14:paraId="626557A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4E01BB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495612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71BDDFA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C3AD20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797486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1C181A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798465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7CEC9C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31E9E4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8AB916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8F5839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520" w:type="dxa"/>
            <w:noWrap/>
            <w:vAlign w:val="bottom"/>
            <w:hideMark/>
          </w:tcPr>
          <w:p w14:paraId="5DC7198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3A2AC3F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15AD44A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332FBE0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3F98E979" w14:textId="77777777" w:rsidTr="00A862E7">
        <w:trPr>
          <w:trHeight w:val="850"/>
        </w:trPr>
        <w:tc>
          <w:tcPr>
            <w:tcW w:w="2081" w:type="dxa"/>
            <w:vAlign w:val="bottom"/>
            <w:hideMark/>
          </w:tcPr>
          <w:p w14:paraId="2233486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Brown A, et al. Risk for Acquiring Coronavirus Disease Illness among Emergency Medical Service Personnel Exposed to Aerosol-Generating Procedures. </w:t>
            </w:r>
            <w:r w:rsidRPr="00440606">
              <w:rPr>
                <w:rFonts w:ascii="Arial" w:eastAsia="Times New Roman" w:hAnsi="Arial" w:cs="Arial"/>
                <w:i/>
                <w:iCs/>
                <w:sz w:val="8"/>
                <w:szCs w:val="8"/>
              </w:rPr>
              <w:t>Emerg Infect Dis</w:t>
            </w:r>
            <w:r w:rsidRPr="00440606">
              <w:rPr>
                <w:rFonts w:ascii="Arial" w:eastAsia="Times New Roman" w:hAnsi="Arial" w:cs="Arial"/>
                <w:sz w:val="8"/>
                <w:szCs w:val="8"/>
              </w:rPr>
              <w:t>. 2021; 27(9):2340-2348. https://doi.org/10.3201/eid2709.210363</w:t>
            </w:r>
          </w:p>
        </w:tc>
        <w:tc>
          <w:tcPr>
            <w:tcW w:w="793" w:type="dxa"/>
            <w:noWrap/>
            <w:vAlign w:val="bottom"/>
            <w:hideMark/>
          </w:tcPr>
          <w:p w14:paraId="246C427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683EED4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5120B38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E93FE8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E97B17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5C80265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B4B474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1FA0B5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091EA5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8D6D38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47CF0E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832A8A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A7D0D9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A7F74E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36B3D4D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2BF86A8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741ADE7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45D60C0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4F41DD1C" w14:textId="77777777" w:rsidTr="00A862E7">
        <w:trPr>
          <w:trHeight w:val="570"/>
        </w:trPr>
        <w:tc>
          <w:tcPr>
            <w:tcW w:w="2081" w:type="dxa"/>
            <w:vAlign w:val="bottom"/>
            <w:hideMark/>
          </w:tcPr>
          <w:p w14:paraId="68419AE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Vernez D, et al. Probable aerosol transmission of SARS-CoV-2 in a poorly ventilated courtroom. </w:t>
            </w:r>
            <w:r w:rsidRPr="00440606">
              <w:rPr>
                <w:rFonts w:ascii="Arial" w:eastAsia="Times New Roman" w:hAnsi="Arial" w:cs="Arial"/>
                <w:i/>
                <w:iCs/>
                <w:sz w:val="8"/>
                <w:szCs w:val="8"/>
              </w:rPr>
              <w:t xml:space="preserve">Indoor Air. </w:t>
            </w:r>
            <w:r w:rsidRPr="00440606">
              <w:rPr>
                <w:rFonts w:ascii="Arial" w:eastAsia="Times New Roman" w:hAnsi="Arial" w:cs="Arial"/>
                <w:sz w:val="8"/>
                <w:szCs w:val="8"/>
              </w:rPr>
              <w:t xml:space="preserve">2021; 31(6):1776-1785. </w:t>
            </w:r>
          </w:p>
        </w:tc>
        <w:tc>
          <w:tcPr>
            <w:tcW w:w="793" w:type="dxa"/>
            <w:noWrap/>
            <w:vAlign w:val="bottom"/>
            <w:hideMark/>
          </w:tcPr>
          <w:p w14:paraId="37DF6E0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118BBBB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38ABFF9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978331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34CFC4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4B762FF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01AF53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53E1AB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A92DEB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F776B1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3547CA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B3E824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818004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BCFAFF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499F2A9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7A32C19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noWrap/>
            <w:vAlign w:val="bottom"/>
            <w:hideMark/>
          </w:tcPr>
          <w:p w14:paraId="0839C80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2BBB65E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4C7E2991" w14:textId="77777777" w:rsidTr="00A862E7">
        <w:trPr>
          <w:trHeight w:val="840"/>
        </w:trPr>
        <w:tc>
          <w:tcPr>
            <w:tcW w:w="2081" w:type="dxa"/>
            <w:vAlign w:val="bottom"/>
            <w:hideMark/>
          </w:tcPr>
          <w:p w14:paraId="2CCC54D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Santarpia JL, et al. Aerosol and surface contamination of SARS-CoV-2 observed in quarantine and isolation care. </w:t>
            </w:r>
            <w:r w:rsidRPr="00440606">
              <w:rPr>
                <w:rFonts w:ascii="Arial" w:eastAsia="Times New Roman" w:hAnsi="Arial" w:cs="Arial"/>
                <w:i/>
                <w:iCs/>
                <w:sz w:val="8"/>
                <w:szCs w:val="8"/>
              </w:rPr>
              <w:t xml:space="preserve">Scientific Reports. </w:t>
            </w:r>
            <w:r w:rsidRPr="00440606">
              <w:rPr>
                <w:rFonts w:ascii="Arial" w:eastAsia="Times New Roman" w:hAnsi="Arial" w:cs="Arial"/>
                <w:sz w:val="8"/>
                <w:szCs w:val="8"/>
              </w:rPr>
              <w:t>2020; 10(1):12732. https://doi.org/10.1038/s41598-020-69286-3</w:t>
            </w:r>
          </w:p>
        </w:tc>
        <w:tc>
          <w:tcPr>
            <w:tcW w:w="793" w:type="dxa"/>
            <w:noWrap/>
            <w:vAlign w:val="bottom"/>
            <w:hideMark/>
          </w:tcPr>
          <w:p w14:paraId="35E0660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7CB6AF7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w:t>
            </w:r>
          </w:p>
        </w:tc>
        <w:tc>
          <w:tcPr>
            <w:tcW w:w="347" w:type="dxa"/>
            <w:vAlign w:val="bottom"/>
            <w:hideMark/>
          </w:tcPr>
          <w:p w14:paraId="07759C4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45F83C8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5F3816B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vAlign w:val="bottom"/>
            <w:hideMark/>
          </w:tcPr>
          <w:p w14:paraId="05CC190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01E85A3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49D9A67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3DD38C0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77AEE75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0BEED54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vAlign w:val="bottom"/>
            <w:hideMark/>
          </w:tcPr>
          <w:p w14:paraId="6479777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vAlign w:val="bottom"/>
            <w:hideMark/>
          </w:tcPr>
          <w:p w14:paraId="22E9B6B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7B12C50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vAlign w:val="bottom"/>
            <w:hideMark/>
          </w:tcPr>
          <w:p w14:paraId="1A1D426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vAlign w:val="bottom"/>
            <w:hideMark/>
          </w:tcPr>
          <w:p w14:paraId="6F8977B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vAlign w:val="bottom"/>
            <w:hideMark/>
          </w:tcPr>
          <w:p w14:paraId="07C2322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vAlign w:val="bottom"/>
            <w:hideMark/>
          </w:tcPr>
          <w:p w14:paraId="4009A14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752812A1" w14:textId="77777777" w:rsidTr="00A862E7">
        <w:trPr>
          <w:trHeight w:val="853"/>
        </w:trPr>
        <w:tc>
          <w:tcPr>
            <w:tcW w:w="2081" w:type="dxa"/>
            <w:vAlign w:val="bottom"/>
            <w:hideMark/>
          </w:tcPr>
          <w:p w14:paraId="1F0D7FA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Lednicky J, et al. Isolation of SARS-CoV-2 from the air in a car driven by a COVID patient with mild illness. </w:t>
            </w:r>
            <w:r w:rsidRPr="00440606">
              <w:rPr>
                <w:rFonts w:ascii="Arial" w:eastAsia="Times New Roman" w:hAnsi="Arial" w:cs="Arial"/>
                <w:i/>
                <w:iCs/>
                <w:sz w:val="8"/>
                <w:szCs w:val="8"/>
              </w:rPr>
              <w:t>International Journal of Infectious Diseases</w:t>
            </w:r>
            <w:r w:rsidRPr="00440606">
              <w:rPr>
                <w:rFonts w:ascii="Arial" w:eastAsia="Times New Roman" w:hAnsi="Arial" w:cs="Arial"/>
                <w:sz w:val="8"/>
                <w:szCs w:val="8"/>
              </w:rPr>
              <w:t>. 2021; 108:212-216. https://doi.org/10.1016/j.ijid.2021.04.063</w:t>
            </w:r>
          </w:p>
        </w:tc>
        <w:tc>
          <w:tcPr>
            <w:tcW w:w="793" w:type="dxa"/>
            <w:noWrap/>
            <w:vAlign w:val="bottom"/>
            <w:hideMark/>
          </w:tcPr>
          <w:p w14:paraId="63E7440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3A29548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5E9D6BC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83D9BB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E8BD28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6518B2C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F9044E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CB12BD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3EC893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457D05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7E0E55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39CAE99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86FF51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A192AE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72907DD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2C38A6B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14601C2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46242EE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605CA32F" w14:textId="77777777" w:rsidTr="00A862E7">
        <w:trPr>
          <w:trHeight w:val="853"/>
        </w:trPr>
        <w:tc>
          <w:tcPr>
            <w:tcW w:w="2081" w:type="dxa"/>
            <w:vAlign w:val="bottom"/>
            <w:hideMark/>
          </w:tcPr>
          <w:p w14:paraId="1D5FABF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Binder RA, et al. Environmental and Aerosolized Severe Acute Respiratory Syndrome Coronavirus 2 Among Hospitalized Coronavirus Disease 2019 Patients. </w:t>
            </w:r>
            <w:r w:rsidRPr="00440606">
              <w:rPr>
                <w:rFonts w:ascii="Arial" w:eastAsia="Times New Roman" w:hAnsi="Arial" w:cs="Arial"/>
                <w:i/>
                <w:iCs/>
                <w:sz w:val="8"/>
                <w:szCs w:val="8"/>
              </w:rPr>
              <w:t>The Journal of Infectious Diseases</w:t>
            </w:r>
            <w:r w:rsidRPr="00440606">
              <w:rPr>
                <w:rFonts w:ascii="Arial" w:eastAsia="Times New Roman" w:hAnsi="Arial" w:cs="Arial"/>
                <w:sz w:val="8"/>
                <w:szCs w:val="8"/>
              </w:rPr>
              <w:t>. 2020; 222(11):1798-1806. https://doi.org/10.1093/infdis/jiaa575</w:t>
            </w:r>
          </w:p>
        </w:tc>
        <w:tc>
          <w:tcPr>
            <w:tcW w:w="793" w:type="dxa"/>
            <w:noWrap/>
            <w:vAlign w:val="bottom"/>
            <w:hideMark/>
          </w:tcPr>
          <w:p w14:paraId="7A54F7C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28B246F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5A5A2CA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06FED3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0EC3C0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31C8E69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341F75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4BB3E1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E4AD97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886AA6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1437C4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45042B6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4C01E67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25" w:type="dxa"/>
            <w:noWrap/>
            <w:vAlign w:val="bottom"/>
            <w:hideMark/>
          </w:tcPr>
          <w:p w14:paraId="7FF300C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520" w:type="dxa"/>
            <w:noWrap/>
            <w:vAlign w:val="bottom"/>
            <w:hideMark/>
          </w:tcPr>
          <w:p w14:paraId="2870B55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06E8D01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2C84299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653C963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4F04AAE6" w14:textId="77777777" w:rsidTr="00A862E7">
        <w:trPr>
          <w:trHeight w:val="570"/>
        </w:trPr>
        <w:tc>
          <w:tcPr>
            <w:tcW w:w="2081" w:type="dxa"/>
            <w:vAlign w:val="bottom"/>
            <w:hideMark/>
          </w:tcPr>
          <w:p w14:paraId="5CED3A0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Blondin-Brosseau M, et al. Examining the persistence of human coronaviruses on fresh produce. </w:t>
            </w:r>
            <w:r w:rsidRPr="00440606">
              <w:rPr>
                <w:rFonts w:ascii="Arial" w:eastAsia="Times New Roman" w:hAnsi="Arial" w:cs="Arial"/>
                <w:i/>
                <w:iCs/>
                <w:sz w:val="8"/>
                <w:szCs w:val="8"/>
              </w:rPr>
              <w:t xml:space="preserve">bioRxiv. </w:t>
            </w:r>
            <w:r w:rsidRPr="00440606">
              <w:rPr>
                <w:rFonts w:ascii="Arial" w:eastAsia="Times New Roman" w:hAnsi="Arial" w:cs="Arial"/>
                <w:sz w:val="8"/>
                <w:szCs w:val="8"/>
              </w:rPr>
              <w:t>2020 November 16. https://doi.org/10.1101/2020.11.16.385468. Preprint</w:t>
            </w:r>
          </w:p>
        </w:tc>
        <w:tc>
          <w:tcPr>
            <w:tcW w:w="793" w:type="dxa"/>
            <w:noWrap/>
            <w:vAlign w:val="bottom"/>
            <w:hideMark/>
          </w:tcPr>
          <w:p w14:paraId="13D83DB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69C381A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0C5188B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EF5711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18FFB50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24D0A03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29E38B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AF19D5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22CFD1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2F7802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BFC359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5A1424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678051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567394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240CA23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13B91BB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3F69D4C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5A14120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5BF7A376" w14:textId="77777777" w:rsidTr="00A862E7">
        <w:trPr>
          <w:trHeight w:val="840"/>
        </w:trPr>
        <w:tc>
          <w:tcPr>
            <w:tcW w:w="2081" w:type="dxa"/>
            <w:vAlign w:val="bottom"/>
            <w:hideMark/>
          </w:tcPr>
          <w:p w14:paraId="011D2C4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Burke CA, et al. A cohort study of men infected with COVID-19 for presence of SARS-CoV-2 virus in their semen. </w:t>
            </w:r>
            <w:r w:rsidRPr="00440606">
              <w:rPr>
                <w:rFonts w:ascii="Arial" w:eastAsia="Times New Roman" w:hAnsi="Arial" w:cs="Arial"/>
                <w:i/>
                <w:iCs/>
                <w:sz w:val="8"/>
                <w:szCs w:val="8"/>
              </w:rPr>
              <w:t>Journal of Assisted Reporduction and Genetics</w:t>
            </w:r>
            <w:r w:rsidRPr="00440606">
              <w:rPr>
                <w:rFonts w:ascii="Arial" w:eastAsia="Times New Roman" w:hAnsi="Arial" w:cs="Arial"/>
                <w:sz w:val="8"/>
                <w:szCs w:val="8"/>
              </w:rPr>
              <w:t>. 2021; 38(4):785-789. https://doi.org/10.1007/s10815-021-02119-y</w:t>
            </w:r>
          </w:p>
        </w:tc>
        <w:tc>
          <w:tcPr>
            <w:tcW w:w="793" w:type="dxa"/>
            <w:noWrap/>
            <w:hideMark/>
          </w:tcPr>
          <w:p w14:paraId="5738306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21A6ABE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121C935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D4DE1D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FDF23B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234" w:type="dxa"/>
            <w:noWrap/>
            <w:vAlign w:val="bottom"/>
            <w:hideMark/>
          </w:tcPr>
          <w:p w14:paraId="0E6A1F7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846C97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EAC9A6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EAC1AA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B87BCE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166DF5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2928B8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B00B1F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4B7F47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302A921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6C331E7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0023EE0F" w14:textId="77777777" w:rsidR="00440606" w:rsidRPr="00440606" w:rsidRDefault="00440606" w:rsidP="00A862E7">
            <w:pPr>
              <w:rPr>
                <w:rFonts w:ascii="Arial" w:eastAsia="Times New Roman" w:hAnsi="Arial" w:cs="Arial"/>
                <w:sz w:val="8"/>
                <w:szCs w:val="8"/>
              </w:rPr>
            </w:pPr>
          </w:p>
        </w:tc>
        <w:tc>
          <w:tcPr>
            <w:tcW w:w="334" w:type="dxa"/>
            <w:noWrap/>
            <w:vAlign w:val="bottom"/>
            <w:hideMark/>
          </w:tcPr>
          <w:p w14:paraId="7D7065A0" w14:textId="77777777" w:rsidR="00440606" w:rsidRPr="00A862E7" w:rsidRDefault="00440606" w:rsidP="00A862E7">
            <w:pPr>
              <w:spacing w:after="0"/>
              <w:rPr>
                <w:sz w:val="20"/>
              </w:rPr>
            </w:pPr>
          </w:p>
        </w:tc>
      </w:tr>
      <w:tr w:rsidR="00440606" w:rsidRPr="00440606" w14:paraId="38961FCC" w14:textId="77777777" w:rsidTr="00A862E7">
        <w:trPr>
          <w:trHeight w:val="1115"/>
        </w:trPr>
        <w:tc>
          <w:tcPr>
            <w:tcW w:w="2081" w:type="dxa"/>
            <w:vAlign w:val="bottom"/>
            <w:hideMark/>
          </w:tcPr>
          <w:p w14:paraId="4646C32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Dumont-Leblond N, et al. Positive no-touch surfaces and undetectable SARS-CoV-2 aerosols in long-term care facilities: An attempt to understand contributing factors and the importance of timing in air sampling campaigns. </w:t>
            </w:r>
            <w:r w:rsidRPr="00440606">
              <w:rPr>
                <w:rFonts w:ascii="Arial" w:eastAsia="Times New Roman" w:hAnsi="Arial" w:cs="Arial"/>
                <w:i/>
                <w:iCs/>
                <w:sz w:val="8"/>
                <w:szCs w:val="8"/>
              </w:rPr>
              <w:t xml:space="preserve">Am J Infect Control. </w:t>
            </w:r>
            <w:r w:rsidRPr="00440606">
              <w:rPr>
                <w:rFonts w:ascii="Arial" w:eastAsia="Times New Roman" w:hAnsi="Arial" w:cs="Arial"/>
                <w:sz w:val="8"/>
                <w:szCs w:val="8"/>
              </w:rPr>
              <w:t>2021; 49(6):701-706. https://doi.org/10.1016/j.ajic.2021.02.004</w:t>
            </w:r>
          </w:p>
        </w:tc>
        <w:tc>
          <w:tcPr>
            <w:tcW w:w="793" w:type="dxa"/>
            <w:noWrap/>
            <w:vAlign w:val="bottom"/>
            <w:hideMark/>
          </w:tcPr>
          <w:p w14:paraId="23B98E7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209BB9F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w:t>
            </w:r>
          </w:p>
        </w:tc>
        <w:tc>
          <w:tcPr>
            <w:tcW w:w="347" w:type="dxa"/>
            <w:noWrap/>
            <w:vAlign w:val="bottom"/>
            <w:hideMark/>
          </w:tcPr>
          <w:p w14:paraId="1139CB7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13F577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60A614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7742580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737D4B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3E8581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388E5A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5DF8D2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C36648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6DBAC58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313911B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56906D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59379DB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45AAB0B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404AA65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0ADC181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32198154" w14:textId="77777777" w:rsidTr="00A862E7">
        <w:trPr>
          <w:trHeight w:val="850"/>
        </w:trPr>
        <w:tc>
          <w:tcPr>
            <w:tcW w:w="2081" w:type="dxa"/>
            <w:vAlign w:val="bottom"/>
            <w:hideMark/>
          </w:tcPr>
          <w:p w14:paraId="724EBA5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de Rooij MMT, et al. Occupational and environmental exposure to SARS-CoV-2 in and around infected mink farms. </w:t>
            </w:r>
            <w:r w:rsidRPr="00440606">
              <w:rPr>
                <w:rFonts w:ascii="Arial" w:eastAsia="Times New Roman" w:hAnsi="Arial" w:cs="Arial"/>
                <w:i/>
                <w:iCs/>
                <w:sz w:val="8"/>
                <w:szCs w:val="8"/>
              </w:rPr>
              <w:t xml:space="preserve">Occup Environ Med. </w:t>
            </w:r>
            <w:r w:rsidRPr="00440606">
              <w:rPr>
                <w:rFonts w:ascii="Arial" w:eastAsia="Times New Roman" w:hAnsi="Arial" w:cs="Arial"/>
                <w:sz w:val="8"/>
                <w:szCs w:val="8"/>
              </w:rPr>
              <w:t>2021; oemed-2021-107443. https://doi.org/10.1136/oemed-2021-107443</w:t>
            </w:r>
          </w:p>
        </w:tc>
        <w:tc>
          <w:tcPr>
            <w:tcW w:w="793" w:type="dxa"/>
            <w:noWrap/>
            <w:vAlign w:val="bottom"/>
            <w:hideMark/>
          </w:tcPr>
          <w:p w14:paraId="514F5E4A"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6CE1303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w:t>
            </w:r>
          </w:p>
        </w:tc>
        <w:tc>
          <w:tcPr>
            <w:tcW w:w="347" w:type="dxa"/>
            <w:noWrap/>
            <w:vAlign w:val="bottom"/>
            <w:hideMark/>
          </w:tcPr>
          <w:p w14:paraId="1602DCE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6E19C1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82E79E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4A0727F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F9556D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F32739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D88513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1A1DA7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947F04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07DAED2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74C7CA1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FA038D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30B2107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3A2D5B3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79117EE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2F3F7FE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4E557157" w14:textId="77777777" w:rsidTr="00A862E7">
        <w:trPr>
          <w:trHeight w:val="840"/>
        </w:trPr>
        <w:tc>
          <w:tcPr>
            <w:tcW w:w="2081" w:type="dxa"/>
            <w:vAlign w:val="bottom"/>
            <w:hideMark/>
          </w:tcPr>
          <w:p w14:paraId="17833BE6" w14:textId="77777777" w:rsidR="00440606" w:rsidRPr="00440606" w:rsidRDefault="008630E9" w:rsidP="00440606">
            <w:pPr>
              <w:spacing w:after="0" w:line="240" w:lineRule="auto"/>
              <w:rPr>
                <w:rFonts w:ascii="Arial" w:eastAsia="Times New Roman" w:hAnsi="Arial" w:cs="Arial"/>
                <w:sz w:val="8"/>
                <w:szCs w:val="8"/>
              </w:rPr>
            </w:pPr>
            <w:hyperlink r:id="rId18" w:history="1">
              <w:r w:rsidR="00440606" w:rsidRPr="00A862E7">
                <w:rPr>
                  <w:rStyle w:val="Hyperlink"/>
                  <w:rFonts w:ascii="Arial" w:hAnsi="Arial"/>
                  <w:color w:val="auto"/>
                  <w:sz w:val="8"/>
                  <w:u w:val="none"/>
                </w:rPr>
                <w:t xml:space="preserve">Guarracino F, et al. Preventing Severe Acute Respiratory Syndrome Coronavirus-2 Exhalation Upon Tracheal Extubation in the Intensive Care Unit: A Case Series. </w:t>
              </w:r>
              <w:r w:rsidR="00440606" w:rsidRPr="00A862E7">
                <w:rPr>
                  <w:rStyle w:val="Hyperlink"/>
                  <w:rFonts w:ascii="Arial" w:hAnsi="Arial"/>
                  <w:i/>
                  <w:color w:val="auto"/>
                  <w:sz w:val="8"/>
                  <w:u w:val="none"/>
                </w:rPr>
                <w:t>A&amp;A Practice</w:t>
              </w:r>
              <w:r w:rsidR="00440606" w:rsidRPr="00A862E7">
                <w:rPr>
                  <w:rStyle w:val="Hyperlink"/>
                  <w:rFonts w:ascii="Arial" w:hAnsi="Arial"/>
                  <w:color w:val="auto"/>
                  <w:sz w:val="8"/>
                  <w:u w:val="none"/>
                </w:rPr>
                <w:t>. 2021; 15(5):e01466. https://doi.org/10.1213/XAA.0000000000001466</w:t>
              </w:r>
            </w:hyperlink>
          </w:p>
        </w:tc>
        <w:tc>
          <w:tcPr>
            <w:tcW w:w="793" w:type="dxa"/>
            <w:noWrap/>
            <w:vAlign w:val="bottom"/>
            <w:hideMark/>
          </w:tcPr>
          <w:p w14:paraId="209DABD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5BD717C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65B8D72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F220E0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880810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54E3A23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BD317A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C3F75A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991578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7D83B1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D60127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9B2082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DF053C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7C9EFC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1901596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63CF744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28AD641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1EE4E5E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20BD1073" w14:textId="77777777" w:rsidTr="00A862E7">
        <w:trPr>
          <w:trHeight w:val="850"/>
        </w:trPr>
        <w:tc>
          <w:tcPr>
            <w:tcW w:w="2081" w:type="dxa"/>
            <w:vAlign w:val="bottom"/>
            <w:hideMark/>
          </w:tcPr>
          <w:p w14:paraId="3EE9F1F2" w14:textId="77777777" w:rsidR="00440606" w:rsidRPr="00440606" w:rsidRDefault="008630E9" w:rsidP="00440606">
            <w:pPr>
              <w:spacing w:after="0" w:line="240" w:lineRule="auto"/>
              <w:rPr>
                <w:rFonts w:ascii="Arial" w:eastAsia="Times New Roman" w:hAnsi="Arial" w:cs="Arial"/>
                <w:sz w:val="8"/>
                <w:szCs w:val="8"/>
              </w:rPr>
            </w:pPr>
            <w:hyperlink r:id="rId19" w:history="1">
              <w:r w:rsidR="00440606" w:rsidRPr="00A862E7">
                <w:rPr>
                  <w:rStyle w:val="Hyperlink"/>
                  <w:rFonts w:ascii="Arial" w:hAnsi="Arial"/>
                  <w:color w:val="auto"/>
                  <w:sz w:val="8"/>
                  <w:u w:val="none"/>
                </w:rPr>
                <w:t xml:space="preserve">Zhang N, et al. Evidence for lack of transmission by close contact and surface touch in a restaurant outbreak of COVID-19. </w:t>
              </w:r>
              <w:r w:rsidR="00440606" w:rsidRPr="00A862E7">
                <w:rPr>
                  <w:rStyle w:val="Hyperlink"/>
                  <w:rFonts w:ascii="Arial" w:hAnsi="Arial"/>
                  <w:i/>
                  <w:color w:val="auto"/>
                  <w:sz w:val="8"/>
                  <w:u w:val="none"/>
                </w:rPr>
                <w:t>Journal of Infection</w:t>
              </w:r>
              <w:r w:rsidR="00440606" w:rsidRPr="00A862E7">
                <w:rPr>
                  <w:rStyle w:val="Hyperlink"/>
                  <w:rFonts w:ascii="Arial" w:hAnsi="Arial"/>
                  <w:color w:val="auto"/>
                  <w:sz w:val="8"/>
                  <w:u w:val="none"/>
                </w:rPr>
                <w:t>. 2021; 83(2):207-216. https://doi.org/10.1016/j.jinf.2021.05.030</w:t>
              </w:r>
            </w:hyperlink>
          </w:p>
        </w:tc>
        <w:tc>
          <w:tcPr>
            <w:tcW w:w="793" w:type="dxa"/>
            <w:noWrap/>
            <w:vAlign w:val="bottom"/>
            <w:hideMark/>
          </w:tcPr>
          <w:p w14:paraId="2FF3948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2E94C63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1C8441E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8E04D2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FFC80A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44E1267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C8D974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EF1FFF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4F4CFB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ED263E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8501B8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43D6FE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3FB950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592690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2CD4A9E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7587EE9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noWrap/>
            <w:vAlign w:val="bottom"/>
            <w:hideMark/>
          </w:tcPr>
          <w:p w14:paraId="7ADA177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1BC2F1A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683EACBA" w14:textId="77777777" w:rsidTr="00A862E7">
        <w:trPr>
          <w:trHeight w:val="850"/>
        </w:trPr>
        <w:tc>
          <w:tcPr>
            <w:tcW w:w="2081" w:type="dxa"/>
            <w:vAlign w:val="bottom"/>
            <w:hideMark/>
          </w:tcPr>
          <w:p w14:paraId="102CC686" w14:textId="77777777" w:rsidR="00440606" w:rsidRPr="00440606" w:rsidRDefault="008630E9" w:rsidP="00440606">
            <w:pPr>
              <w:spacing w:after="0" w:line="240" w:lineRule="auto"/>
              <w:rPr>
                <w:rFonts w:ascii="Arial" w:eastAsia="Times New Roman" w:hAnsi="Arial" w:cs="Arial"/>
                <w:sz w:val="8"/>
                <w:szCs w:val="8"/>
              </w:rPr>
            </w:pPr>
            <w:hyperlink r:id="rId20" w:history="1">
              <w:r w:rsidR="00440606" w:rsidRPr="00A862E7">
                <w:rPr>
                  <w:rStyle w:val="Hyperlink"/>
                  <w:rFonts w:ascii="Arial" w:hAnsi="Arial"/>
                  <w:color w:val="auto"/>
                  <w:sz w:val="8"/>
                  <w:u w:val="none"/>
                </w:rPr>
                <w:t xml:space="preserve">Salido R, et al. Comparison of heat-inactivated and infectious SARS-CoV-2 across indoor surface materials shows comparable RT-qPCR viral signal intensity and persistence. </w:t>
              </w:r>
              <w:r w:rsidR="00440606" w:rsidRPr="00A862E7">
                <w:rPr>
                  <w:rStyle w:val="Hyperlink"/>
                  <w:rFonts w:ascii="Arial" w:hAnsi="Arial"/>
                  <w:i/>
                  <w:color w:val="auto"/>
                  <w:sz w:val="8"/>
                  <w:u w:val="none"/>
                </w:rPr>
                <w:t>bioRxiv</w:t>
              </w:r>
              <w:r w:rsidR="00440606" w:rsidRPr="00A862E7">
                <w:rPr>
                  <w:rStyle w:val="Hyperlink"/>
                  <w:rFonts w:ascii="Arial" w:hAnsi="Arial"/>
                  <w:color w:val="auto"/>
                  <w:sz w:val="8"/>
                  <w:u w:val="none"/>
                </w:rPr>
                <w:t>. 2021 July 20. https://doi.org/10.1101/2021.07.16.452756. Preprint</w:t>
              </w:r>
            </w:hyperlink>
          </w:p>
        </w:tc>
        <w:tc>
          <w:tcPr>
            <w:tcW w:w="793" w:type="dxa"/>
            <w:noWrap/>
            <w:vAlign w:val="bottom"/>
            <w:hideMark/>
          </w:tcPr>
          <w:p w14:paraId="20C8C5B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5156D34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0AF5238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961348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212A1A1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673854A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714522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1A0609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0A619C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F38E05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402F75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0D6C17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9C96A7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F064ED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600A7DD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0D8B94A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3ED3815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531503C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12608B02" w14:textId="77777777" w:rsidTr="00A862E7">
        <w:trPr>
          <w:trHeight w:val="570"/>
        </w:trPr>
        <w:tc>
          <w:tcPr>
            <w:tcW w:w="2081" w:type="dxa"/>
            <w:vAlign w:val="bottom"/>
            <w:hideMark/>
          </w:tcPr>
          <w:p w14:paraId="477547B1" w14:textId="77777777" w:rsidR="00440606" w:rsidRPr="00440606" w:rsidRDefault="008630E9" w:rsidP="00440606">
            <w:pPr>
              <w:spacing w:after="0" w:line="240" w:lineRule="auto"/>
              <w:rPr>
                <w:rFonts w:ascii="Arial" w:eastAsia="Times New Roman" w:hAnsi="Arial" w:cs="Arial"/>
                <w:sz w:val="8"/>
                <w:szCs w:val="8"/>
              </w:rPr>
            </w:pPr>
            <w:hyperlink r:id="rId21" w:history="1">
              <w:r w:rsidR="00440606" w:rsidRPr="00A862E7">
                <w:rPr>
                  <w:rStyle w:val="Hyperlink"/>
                  <w:rFonts w:ascii="Arial" w:hAnsi="Arial"/>
                  <w:color w:val="auto"/>
                  <w:sz w:val="8"/>
                  <w:u w:val="none"/>
                </w:rPr>
                <w:t xml:space="preserve">Albert S, et al. Lack of evidence for infectious SARS-CoV-2 in feces and sewage. </w:t>
              </w:r>
              <w:r w:rsidR="00440606" w:rsidRPr="00A862E7">
                <w:rPr>
                  <w:rStyle w:val="Hyperlink"/>
                  <w:rFonts w:ascii="Arial" w:hAnsi="Arial"/>
                  <w:i/>
                  <w:color w:val="auto"/>
                  <w:sz w:val="8"/>
                  <w:u w:val="none"/>
                </w:rPr>
                <w:t>medRxiv</w:t>
              </w:r>
              <w:r w:rsidR="00440606" w:rsidRPr="00A862E7">
                <w:rPr>
                  <w:rStyle w:val="Hyperlink"/>
                  <w:rFonts w:ascii="Arial" w:hAnsi="Arial"/>
                  <w:color w:val="auto"/>
                  <w:sz w:val="8"/>
                  <w:u w:val="none"/>
                </w:rPr>
                <w:t>. 2021 May 11. https://doi.org/10.1101/2021.05.11.21256886. Preprint</w:t>
              </w:r>
            </w:hyperlink>
          </w:p>
        </w:tc>
        <w:tc>
          <w:tcPr>
            <w:tcW w:w="793" w:type="dxa"/>
            <w:noWrap/>
            <w:vAlign w:val="bottom"/>
            <w:hideMark/>
          </w:tcPr>
          <w:p w14:paraId="794C2F4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7ABDEEA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w:t>
            </w:r>
          </w:p>
        </w:tc>
        <w:tc>
          <w:tcPr>
            <w:tcW w:w="347" w:type="dxa"/>
            <w:noWrap/>
            <w:vAlign w:val="bottom"/>
            <w:hideMark/>
          </w:tcPr>
          <w:p w14:paraId="6378C03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A724E6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E36922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0E916F4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C66EEE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3E7F44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493120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928306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5D685C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1D8499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18BF53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25" w:type="dxa"/>
            <w:noWrap/>
            <w:vAlign w:val="bottom"/>
            <w:hideMark/>
          </w:tcPr>
          <w:p w14:paraId="114AB37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520" w:type="dxa"/>
            <w:noWrap/>
            <w:vAlign w:val="bottom"/>
            <w:hideMark/>
          </w:tcPr>
          <w:p w14:paraId="79D2D0F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27A66DB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36CAE55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20CDCDE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1B9A4136" w14:textId="77777777" w:rsidTr="00A862E7">
        <w:trPr>
          <w:trHeight w:val="565"/>
        </w:trPr>
        <w:tc>
          <w:tcPr>
            <w:tcW w:w="2081" w:type="dxa"/>
            <w:vAlign w:val="bottom"/>
            <w:hideMark/>
          </w:tcPr>
          <w:p w14:paraId="1CC183C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Döhla M, et al. SARS-CoV-2 in environmental samples of quarantined households. </w:t>
            </w:r>
            <w:r w:rsidRPr="00440606">
              <w:rPr>
                <w:rFonts w:ascii="Arial" w:eastAsia="Times New Roman" w:hAnsi="Arial" w:cs="Arial"/>
                <w:i/>
                <w:iCs/>
                <w:sz w:val="8"/>
                <w:szCs w:val="8"/>
              </w:rPr>
              <w:t>medRxiv</w:t>
            </w:r>
            <w:r w:rsidRPr="00440606">
              <w:rPr>
                <w:rFonts w:ascii="Arial" w:eastAsia="Times New Roman" w:hAnsi="Arial" w:cs="Arial"/>
                <w:sz w:val="8"/>
                <w:szCs w:val="8"/>
              </w:rPr>
              <w:t>. 2020 June 2. https://doi.org/10.1101/2020.05.28.20114041. Preprint</w:t>
            </w:r>
          </w:p>
        </w:tc>
        <w:tc>
          <w:tcPr>
            <w:tcW w:w="793" w:type="dxa"/>
            <w:noWrap/>
            <w:vAlign w:val="bottom"/>
            <w:hideMark/>
          </w:tcPr>
          <w:p w14:paraId="46E917A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773E0C0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w:t>
            </w:r>
          </w:p>
        </w:tc>
        <w:tc>
          <w:tcPr>
            <w:tcW w:w="347" w:type="dxa"/>
            <w:noWrap/>
            <w:vAlign w:val="bottom"/>
            <w:hideMark/>
          </w:tcPr>
          <w:p w14:paraId="226073F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94E65B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FA1B94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7A4EE7A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0192D4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0EA1D1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06B96B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A8282C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BE046B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605B15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137084A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E9D1FA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520" w:type="dxa"/>
            <w:noWrap/>
            <w:vAlign w:val="bottom"/>
            <w:hideMark/>
          </w:tcPr>
          <w:p w14:paraId="4CD3491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60A7DCE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22D1A8A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60403E1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6DC73434" w14:textId="77777777" w:rsidTr="00A862E7">
        <w:trPr>
          <w:trHeight w:val="853"/>
        </w:trPr>
        <w:tc>
          <w:tcPr>
            <w:tcW w:w="2081" w:type="dxa"/>
            <w:vAlign w:val="bottom"/>
            <w:hideMark/>
          </w:tcPr>
          <w:p w14:paraId="07C4741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Gokulan C, et al. Temporal stability and detection sensitivity of the dry swab-based diagnosis of SARS-CoV-2. </w:t>
            </w:r>
            <w:r w:rsidRPr="00440606">
              <w:rPr>
                <w:rFonts w:ascii="Arial" w:eastAsia="Times New Roman" w:hAnsi="Arial" w:cs="Arial"/>
                <w:i/>
                <w:iCs/>
                <w:sz w:val="8"/>
                <w:szCs w:val="8"/>
              </w:rPr>
              <w:t xml:space="preserve">medRxiv. </w:t>
            </w:r>
            <w:r w:rsidRPr="00440606">
              <w:rPr>
                <w:rFonts w:ascii="Arial" w:eastAsia="Times New Roman" w:hAnsi="Arial" w:cs="Arial"/>
                <w:sz w:val="8"/>
                <w:szCs w:val="8"/>
              </w:rPr>
              <w:t>2021 May 31. https://doi.org/10.1101/2021.05.28.21258007. Preprint</w:t>
            </w:r>
          </w:p>
        </w:tc>
        <w:tc>
          <w:tcPr>
            <w:tcW w:w="793" w:type="dxa"/>
            <w:noWrap/>
            <w:vAlign w:val="bottom"/>
            <w:hideMark/>
          </w:tcPr>
          <w:p w14:paraId="16A61DB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7DCE2E3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69D0248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1158D5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62DBC44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2404CB7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6FDF2C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758EEF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69D3D4D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E9A146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80D7F6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8DD26B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72369B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49C4C0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3B1D969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7927D85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08A3F44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14DFEE5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1D41A41D" w14:textId="77777777" w:rsidTr="00A862E7">
        <w:trPr>
          <w:trHeight w:val="570"/>
        </w:trPr>
        <w:tc>
          <w:tcPr>
            <w:tcW w:w="2081" w:type="dxa"/>
            <w:vAlign w:val="bottom"/>
            <w:hideMark/>
          </w:tcPr>
          <w:p w14:paraId="0E2A9C5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Sajgalik P, et al. Characterization of Aerosol Generation during Various Intensities of Exercise. </w:t>
            </w:r>
            <w:r w:rsidRPr="00440606">
              <w:rPr>
                <w:rFonts w:ascii="Arial" w:eastAsia="Times New Roman" w:hAnsi="Arial" w:cs="Arial"/>
                <w:i/>
                <w:iCs/>
                <w:sz w:val="8"/>
                <w:szCs w:val="8"/>
              </w:rPr>
              <w:t xml:space="preserve">CHEST Journal. </w:t>
            </w:r>
            <w:r w:rsidRPr="00440606">
              <w:rPr>
                <w:rFonts w:ascii="Arial" w:eastAsia="Times New Roman" w:hAnsi="Arial" w:cs="Arial"/>
                <w:sz w:val="8"/>
                <w:szCs w:val="8"/>
              </w:rPr>
              <w:t>2021; 160(4):1377-1387. https://doi.org/10.1016/j.chest.2021.04.041</w:t>
            </w:r>
          </w:p>
        </w:tc>
        <w:tc>
          <w:tcPr>
            <w:tcW w:w="793" w:type="dxa"/>
            <w:vAlign w:val="bottom"/>
            <w:hideMark/>
          </w:tcPr>
          <w:p w14:paraId="13BD5DC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62C435E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vAlign w:val="bottom"/>
            <w:hideMark/>
          </w:tcPr>
          <w:p w14:paraId="1C557E4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16D9E74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40892EF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vAlign w:val="bottom"/>
            <w:hideMark/>
          </w:tcPr>
          <w:p w14:paraId="69DC3DE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413ED3C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224E65F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34AB4A5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2A4FC49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5136D98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4043309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6CABB49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123C1DB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vAlign w:val="bottom"/>
            <w:hideMark/>
          </w:tcPr>
          <w:p w14:paraId="274C979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vAlign w:val="bottom"/>
            <w:hideMark/>
          </w:tcPr>
          <w:p w14:paraId="405FAEA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vAlign w:val="bottom"/>
            <w:hideMark/>
          </w:tcPr>
          <w:p w14:paraId="31BD1F9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vAlign w:val="bottom"/>
            <w:hideMark/>
          </w:tcPr>
          <w:p w14:paraId="3F72415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1D4468EE" w14:textId="77777777" w:rsidTr="00A862E7">
        <w:trPr>
          <w:trHeight w:val="565"/>
        </w:trPr>
        <w:tc>
          <w:tcPr>
            <w:tcW w:w="2081" w:type="dxa"/>
            <w:vAlign w:val="bottom"/>
            <w:hideMark/>
          </w:tcPr>
          <w:p w14:paraId="7A41A98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Santarpia JL, et al. Aerosol and surface transmission potential of SARS-CoV-2. </w:t>
            </w:r>
            <w:r w:rsidRPr="00440606">
              <w:rPr>
                <w:rFonts w:ascii="Arial" w:eastAsia="Times New Roman" w:hAnsi="Arial" w:cs="Arial"/>
                <w:i/>
                <w:iCs/>
                <w:sz w:val="8"/>
                <w:szCs w:val="8"/>
              </w:rPr>
              <w:t>medRxiv</w:t>
            </w:r>
            <w:r w:rsidRPr="00440606">
              <w:rPr>
                <w:rFonts w:ascii="Arial" w:eastAsia="Times New Roman" w:hAnsi="Arial" w:cs="Arial"/>
                <w:sz w:val="8"/>
                <w:szCs w:val="8"/>
              </w:rPr>
              <w:t>. 2021 June 3. https://doi.org/10.1101/2020.03.23.20039446. Preprint</w:t>
            </w:r>
          </w:p>
        </w:tc>
        <w:tc>
          <w:tcPr>
            <w:tcW w:w="793" w:type="dxa"/>
            <w:noWrap/>
            <w:vAlign w:val="bottom"/>
            <w:hideMark/>
          </w:tcPr>
          <w:p w14:paraId="4411745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6CA8EE6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w:t>
            </w:r>
          </w:p>
        </w:tc>
        <w:tc>
          <w:tcPr>
            <w:tcW w:w="347" w:type="dxa"/>
            <w:noWrap/>
            <w:vAlign w:val="bottom"/>
            <w:hideMark/>
          </w:tcPr>
          <w:p w14:paraId="27CF5D4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93A67E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0B0CD1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09B9438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36046C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F88AEC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9A65B7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E0ED2A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9B3E0A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24BD4E7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0D78EEA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367221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56941F3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0B7DED2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78FEB94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5F1755D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2226CB85" w14:textId="77777777" w:rsidTr="00A862E7">
        <w:trPr>
          <w:trHeight w:val="853"/>
        </w:trPr>
        <w:tc>
          <w:tcPr>
            <w:tcW w:w="2081" w:type="dxa"/>
            <w:vAlign w:val="bottom"/>
            <w:hideMark/>
          </w:tcPr>
          <w:p w14:paraId="647A2DC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Dight T and Gormley M. What’s in the Pipeline? Evidence on the Transmission of SARS-CoV-2 via Building Wastewater Plumbing Systems. </w:t>
            </w:r>
            <w:r w:rsidRPr="00440606">
              <w:rPr>
                <w:rFonts w:ascii="Arial" w:eastAsia="Times New Roman" w:hAnsi="Arial" w:cs="Arial"/>
                <w:i/>
                <w:iCs/>
                <w:sz w:val="8"/>
                <w:szCs w:val="8"/>
              </w:rPr>
              <w:t xml:space="preserve">Frontiers in Built Environment. </w:t>
            </w:r>
            <w:r w:rsidRPr="00440606">
              <w:rPr>
                <w:rFonts w:ascii="Arial" w:eastAsia="Times New Roman" w:hAnsi="Arial" w:cs="Arial"/>
                <w:sz w:val="8"/>
                <w:szCs w:val="8"/>
              </w:rPr>
              <w:t>2021; </w:t>
            </w:r>
            <w:r w:rsidRPr="00440606">
              <w:rPr>
                <w:rFonts w:ascii="Arial" w:eastAsia="Times New Roman" w:hAnsi="Arial" w:cs="Arial"/>
                <w:i/>
                <w:iCs/>
                <w:sz w:val="8"/>
                <w:szCs w:val="8"/>
              </w:rPr>
              <w:t>7</w:t>
            </w:r>
            <w:r w:rsidRPr="00440606">
              <w:rPr>
                <w:rFonts w:ascii="Arial" w:eastAsia="Times New Roman" w:hAnsi="Arial" w:cs="Arial"/>
                <w:sz w:val="8"/>
                <w:szCs w:val="8"/>
              </w:rPr>
              <w:t>:641745. https://doi.org/10.3389/fbuil.2021.641745</w:t>
            </w:r>
          </w:p>
        </w:tc>
        <w:tc>
          <w:tcPr>
            <w:tcW w:w="793" w:type="dxa"/>
            <w:noWrap/>
            <w:vAlign w:val="bottom"/>
            <w:hideMark/>
          </w:tcPr>
          <w:p w14:paraId="3E3C0C4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20AFF4D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19505E9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B492D6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15EC55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2BC68CE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B18470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D696CA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07974F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E891A2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CBCE54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5B54A1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6E8E25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25" w:type="dxa"/>
            <w:noWrap/>
            <w:vAlign w:val="bottom"/>
            <w:hideMark/>
          </w:tcPr>
          <w:p w14:paraId="6F3F4F0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6AC6FD2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6EEAC41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3F70A69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34" w:type="dxa"/>
            <w:noWrap/>
            <w:vAlign w:val="bottom"/>
            <w:hideMark/>
          </w:tcPr>
          <w:p w14:paraId="5FB4477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4EB76F91" w14:textId="77777777" w:rsidTr="00A862E7">
        <w:trPr>
          <w:trHeight w:val="565"/>
        </w:trPr>
        <w:tc>
          <w:tcPr>
            <w:tcW w:w="2081" w:type="dxa"/>
            <w:vAlign w:val="bottom"/>
            <w:hideMark/>
          </w:tcPr>
          <w:p w14:paraId="455A69A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Akter S et al. (2021) Prevalence and stability of SARS-CoV-2 RNA on Bangladeshi banknotes. </w:t>
            </w:r>
            <w:r w:rsidRPr="00440606">
              <w:rPr>
                <w:rFonts w:ascii="Arial" w:eastAsia="Times New Roman" w:hAnsi="Arial" w:cs="Arial"/>
                <w:i/>
                <w:iCs/>
                <w:sz w:val="8"/>
                <w:szCs w:val="8"/>
              </w:rPr>
              <w:t>Sci Total Environ.</w:t>
            </w:r>
            <w:r w:rsidRPr="00440606">
              <w:rPr>
                <w:rFonts w:ascii="Arial" w:eastAsia="Times New Roman" w:hAnsi="Arial" w:cs="Arial"/>
                <w:sz w:val="8"/>
                <w:szCs w:val="8"/>
              </w:rPr>
              <w:t xml:space="preserve"> 779</w:t>
            </w:r>
            <w:r w:rsidRPr="00440606">
              <w:rPr>
                <w:rFonts w:ascii="Arial" w:eastAsia="Times New Roman" w:hAnsi="Arial" w:cs="Arial"/>
                <w:b/>
                <w:bCs/>
                <w:sz w:val="8"/>
                <w:szCs w:val="8"/>
              </w:rPr>
              <w:t>:</w:t>
            </w:r>
            <w:r w:rsidRPr="00440606">
              <w:rPr>
                <w:rFonts w:ascii="Arial" w:eastAsia="Times New Roman" w:hAnsi="Arial" w:cs="Arial"/>
                <w:sz w:val="8"/>
                <w:szCs w:val="8"/>
              </w:rPr>
              <w:t>146133. https://doi.org/10.1016/j.scitotenv.2021.146133</w:t>
            </w:r>
          </w:p>
        </w:tc>
        <w:tc>
          <w:tcPr>
            <w:tcW w:w="793" w:type="dxa"/>
            <w:noWrap/>
            <w:vAlign w:val="bottom"/>
            <w:hideMark/>
          </w:tcPr>
          <w:p w14:paraId="38934E2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062A3A5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vAlign w:val="bottom"/>
            <w:hideMark/>
          </w:tcPr>
          <w:p w14:paraId="1D0DAF7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311246F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25397BE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vAlign w:val="bottom"/>
            <w:hideMark/>
          </w:tcPr>
          <w:p w14:paraId="2952FE4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6FF277F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43F1D83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30015FF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3FCB95B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003A970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62C06DF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vAlign w:val="bottom"/>
            <w:hideMark/>
          </w:tcPr>
          <w:p w14:paraId="0B484E3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6FED6AE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vAlign w:val="bottom"/>
            <w:hideMark/>
          </w:tcPr>
          <w:p w14:paraId="022AC80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vAlign w:val="bottom"/>
            <w:hideMark/>
          </w:tcPr>
          <w:p w14:paraId="3E47AF1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vAlign w:val="bottom"/>
            <w:hideMark/>
          </w:tcPr>
          <w:p w14:paraId="5F1518A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vAlign w:val="bottom"/>
            <w:hideMark/>
          </w:tcPr>
          <w:p w14:paraId="476026A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65A3AF80" w14:textId="77777777" w:rsidTr="00A862E7">
        <w:trPr>
          <w:trHeight w:val="840"/>
        </w:trPr>
        <w:tc>
          <w:tcPr>
            <w:tcW w:w="2081" w:type="dxa"/>
            <w:vAlign w:val="bottom"/>
            <w:hideMark/>
          </w:tcPr>
          <w:p w14:paraId="6E3FEF8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Lednicky JA, et al. Viable SARS-CoV-2 in the air of a hospital room with COVID-19 patients. International Journal of Infectious Diseases. 2020; 100:476-482. https://doi.org/10.1016/j.ijid.2020.09.025</w:t>
            </w:r>
          </w:p>
        </w:tc>
        <w:tc>
          <w:tcPr>
            <w:tcW w:w="793" w:type="dxa"/>
            <w:noWrap/>
            <w:vAlign w:val="bottom"/>
            <w:hideMark/>
          </w:tcPr>
          <w:p w14:paraId="25D516CA"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7AD809E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vAlign w:val="bottom"/>
            <w:hideMark/>
          </w:tcPr>
          <w:p w14:paraId="4D0046B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1EA6DBD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024C816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vAlign w:val="bottom"/>
            <w:hideMark/>
          </w:tcPr>
          <w:p w14:paraId="4C0D0C0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2B9370E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525FA1F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39D55C3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493FA1D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29318D1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vAlign w:val="bottom"/>
            <w:hideMark/>
          </w:tcPr>
          <w:p w14:paraId="6CFEF4E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0C06800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7069C62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vAlign w:val="bottom"/>
            <w:hideMark/>
          </w:tcPr>
          <w:p w14:paraId="24E4E3C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vAlign w:val="bottom"/>
            <w:hideMark/>
          </w:tcPr>
          <w:p w14:paraId="7C02EF9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vAlign w:val="bottom"/>
            <w:hideMark/>
          </w:tcPr>
          <w:p w14:paraId="17ADFA0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vAlign w:val="bottom"/>
            <w:hideMark/>
          </w:tcPr>
          <w:p w14:paraId="085CA7F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34231BB9" w14:textId="77777777" w:rsidTr="00A862E7">
        <w:trPr>
          <w:trHeight w:val="840"/>
        </w:trPr>
        <w:tc>
          <w:tcPr>
            <w:tcW w:w="2081" w:type="dxa"/>
            <w:vAlign w:val="bottom"/>
            <w:hideMark/>
          </w:tcPr>
          <w:p w14:paraId="5390B15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Kutter JS et al. SARS-CoV and SARS-CoV-2 are transmitted through the air between ferrets over more than one meter distance. bioRxiv. 2020 October 19. https://doi.org/10.1101/2020.10.19.345363. Preprint</w:t>
            </w:r>
          </w:p>
        </w:tc>
        <w:tc>
          <w:tcPr>
            <w:tcW w:w="793" w:type="dxa"/>
            <w:vAlign w:val="bottom"/>
            <w:hideMark/>
          </w:tcPr>
          <w:p w14:paraId="70F1444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72D45B0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vAlign w:val="bottom"/>
            <w:hideMark/>
          </w:tcPr>
          <w:p w14:paraId="57B557F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62FD582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2C2BC8C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vAlign w:val="bottom"/>
            <w:hideMark/>
          </w:tcPr>
          <w:p w14:paraId="26C34B3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2D2A838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5303E0F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56DAACF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1E2B3B6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7B92C1E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48265CF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02C94EA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7FDBAEE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vAlign w:val="bottom"/>
            <w:hideMark/>
          </w:tcPr>
          <w:p w14:paraId="29D23B1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vAlign w:val="bottom"/>
            <w:hideMark/>
          </w:tcPr>
          <w:p w14:paraId="0131203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vAlign w:val="bottom"/>
            <w:hideMark/>
          </w:tcPr>
          <w:p w14:paraId="54AECA4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vAlign w:val="bottom"/>
            <w:hideMark/>
          </w:tcPr>
          <w:p w14:paraId="50930B3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0504EFFD" w14:textId="77777777" w:rsidTr="00A862E7">
        <w:trPr>
          <w:trHeight w:val="860"/>
        </w:trPr>
        <w:tc>
          <w:tcPr>
            <w:tcW w:w="2081" w:type="dxa"/>
            <w:vAlign w:val="bottom"/>
            <w:hideMark/>
          </w:tcPr>
          <w:p w14:paraId="41EB45A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Colaneri M, et al. (2020). Severe acute respiratory syndrome coronavirus 2 RNA contamination of inanimate surfaces and virus viability in a health care emergency unit. </w:t>
            </w:r>
            <w:r w:rsidRPr="00440606">
              <w:rPr>
                <w:rFonts w:ascii="Arial" w:eastAsia="Times New Roman" w:hAnsi="Arial" w:cs="Arial"/>
                <w:i/>
                <w:iCs/>
                <w:sz w:val="8"/>
                <w:szCs w:val="8"/>
              </w:rPr>
              <w:t>Clinical Microbiology and Infection</w:t>
            </w:r>
            <w:r w:rsidRPr="00440606">
              <w:rPr>
                <w:rFonts w:ascii="Arial" w:eastAsia="Times New Roman" w:hAnsi="Arial" w:cs="Arial"/>
                <w:sz w:val="8"/>
                <w:szCs w:val="8"/>
              </w:rPr>
              <w:t>. 2020; 26(8):1094.E1-1094.E5. https://doi.org/10.1016/j.cmi.2020.05.009</w:t>
            </w:r>
          </w:p>
        </w:tc>
        <w:tc>
          <w:tcPr>
            <w:tcW w:w="793" w:type="dxa"/>
            <w:noWrap/>
            <w:vAlign w:val="bottom"/>
            <w:hideMark/>
          </w:tcPr>
          <w:p w14:paraId="79DBC90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7FBC9FB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w:t>
            </w:r>
          </w:p>
        </w:tc>
        <w:tc>
          <w:tcPr>
            <w:tcW w:w="347" w:type="dxa"/>
            <w:noWrap/>
            <w:vAlign w:val="bottom"/>
            <w:hideMark/>
          </w:tcPr>
          <w:p w14:paraId="0248C92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D59157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D99303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18DC022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B4C61C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C4FB23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8748DD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A7180B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F63B4A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F15A7F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7CDA2F0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94C3B6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5C908A8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301E62C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18BF9BE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09CC7DD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5ABFFB9D" w14:textId="77777777" w:rsidTr="00A862E7">
        <w:trPr>
          <w:trHeight w:val="1115"/>
        </w:trPr>
        <w:tc>
          <w:tcPr>
            <w:tcW w:w="2081" w:type="dxa"/>
            <w:vAlign w:val="bottom"/>
            <w:hideMark/>
          </w:tcPr>
          <w:p w14:paraId="29775D9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lastRenderedPageBreak/>
              <w:t>Castrica M, et al. Evaluation of the persistence of SARS-CoV-2 (ATCC® VR-1986HK™) on two different food contact materials: flow pack polyethylene and polystyrene food trays. </w:t>
            </w:r>
            <w:r w:rsidRPr="00440606">
              <w:rPr>
                <w:rFonts w:ascii="Arial" w:eastAsia="Times New Roman" w:hAnsi="Arial" w:cs="Arial"/>
                <w:i/>
                <w:iCs/>
                <w:sz w:val="8"/>
                <w:szCs w:val="8"/>
              </w:rPr>
              <w:t>Lebensm Wiss Technol.</w:t>
            </w:r>
            <w:r w:rsidRPr="00440606">
              <w:rPr>
                <w:rFonts w:ascii="Arial" w:eastAsia="Times New Roman" w:hAnsi="Arial" w:cs="Arial"/>
                <w:sz w:val="8"/>
                <w:szCs w:val="8"/>
              </w:rPr>
              <w:t xml:space="preserve"> 2021; 146:111606. https://doi.org/10.1016/j.lwt.2021.111606</w:t>
            </w:r>
          </w:p>
        </w:tc>
        <w:tc>
          <w:tcPr>
            <w:tcW w:w="793" w:type="dxa"/>
            <w:noWrap/>
            <w:vAlign w:val="bottom"/>
            <w:hideMark/>
          </w:tcPr>
          <w:p w14:paraId="634DD81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3C680F0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7F1622A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F3BBAE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017E1B2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5DE40B2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08C66D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551B6E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AE24DE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6D3612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643AF0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D9F45F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24AD53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BE26E5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78AF742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7E076AE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7D9E355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3971B88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56B53088" w14:textId="77777777" w:rsidTr="00A862E7">
        <w:trPr>
          <w:trHeight w:val="840"/>
        </w:trPr>
        <w:tc>
          <w:tcPr>
            <w:tcW w:w="2081" w:type="dxa"/>
            <w:vAlign w:val="bottom"/>
            <w:hideMark/>
          </w:tcPr>
          <w:p w14:paraId="12248C35" w14:textId="77777777" w:rsidR="00440606" w:rsidRPr="00440606" w:rsidRDefault="008630E9" w:rsidP="00440606">
            <w:pPr>
              <w:spacing w:after="0" w:line="240" w:lineRule="auto"/>
              <w:rPr>
                <w:rFonts w:ascii="Arial" w:eastAsia="Times New Roman" w:hAnsi="Arial" w:cs="Arial"/>
                <w:sz w:val="8"/>
                <w:szCs w:val="8"/>
              </w:rPr>
            </w:pPr>
            <w:hyperlink r:id="rId22" w:history="1">
              <w:r w:rsidR="00440606" w:rsidRPr="00A862E7">
                <w:rPr>
                  <w:rStyle w:val="Hyperlink"/>
                  <w:rFonts w:ascii="Arial" w:hAnsi="Arial"/>
                  <w:color w:val="auto"/>
                  <w:sz w:val="8"/>
                  <w:u w:val="none"/>
                </w:rPr>
                <w:t xml:space="preserve">Li Z, et al. Effects of slope and speed of escalator on the dispersion of cough-generated droplets from a passenger. </w:t>
              </w:r>
              <w:r w:rsidR="00440606" w:rsidRPr="00A862E7">
                <w:rPr>
                  <w:rStyle w:val="Hyperlink"/>
                  <w:rFonts w:ascii="Arial" w:hAnsi="Arial"/>
                  <w:i/>
                  <w:color w:val="auto"/>
                  <w:sz w:val="8"/>
                  <w:u w:val="none"/>
                </w:rPr>
                <w:t>Physics of Fluids</w:t>
              </w:r>
              <w:r w:rsidR="00440606" w:rsidRPr="00A862E7">
                <w:rPr>
                  <w:rStyle w:val="Hyperlink"/>
                  <w:rFonts w:ascii="Arial" w:hAnsi="Arial"/>
                  <w:color w:val="auto"/>
                  <w:sz w:val="8"/>
                  <w:u w:val="none"/>
                </w:rPr>
                <w:t>. 2021; 33:041701. https://doi.org/10.1063/5.0046870</w:t>
              </w:r>
            </w:hyperlink>
          </w:p>
        </w:tc>
        <w:tc>
          <w:tcPr>
            <w:tcW w:w="793" w:type="dxa"/>
            <w:noWrap/>
            <w:vAlign w:val="bottom"/>
            <w:hideMark/>
          </w:tcPr>
          <w:p w14:paraId="1F237C6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2F679F1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354FB10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D47AB7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18AD8F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56B24D8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156018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B86443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8F371C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E5FE46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FCA6E2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3F1B2F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A6BF99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B53B8E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45E8561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7D3BC60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noWrap/>
            <w:vAlign w:val="bottom"/>
            <w:hideMark/>
          </w:tcPr>
          <w:p w14:paraId="792A2A8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61AD76D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3DC596A8" w14:textId="77777777" w:rsidTr="00A862E7">
        <w:trPr>
          <w:trHeight w:val="840"/>
        </w:trPr>
        <w:tc>
          <w:tcPr>
            <w:tcW w:w="2081" w:type="dxa"/>
            <w:vAlign w:val="bottom"/>
            <w:hideMark/>
          </w:tcPr>
          <w:p w14:paraId="0013B91C" w14:textId="77777777" w:rsidR="00440606" w:rsidRPr="00440606" w:rsidRDefault="008630E9" w:rsidP="00440606">
            <w:pPr>
              <w:spacing w:after="0" w:line="240" w:lineRule="auto"/>
              <w:rPr>
                <w:rFonts w:ascii="Arial" w:eastAsia="Times New Roman" w:hAnsi="Arial" w:cs="Arial"/>
                <w:sz w:val="8"/>
                <w:szCs w:val="8"/>
              </w:rPr>
            </w:pPr>
            <w:hyperlink r:id="rId23" w:history="1">
              <w:r w:rsidR="00440606" w:rsidRPr="00A862E7">
                <w:rPr>
                  <w:rStyle w:val="Hyperlink"/>
                  <w:rFonts w:ascii="Arial" w:hAnsi="Arial"/>
                  <w:color w:val="auto"/>
                  <w:sz w:val="8"/>
                  <w:u w:val="none"/>
                </w:rPr>
                <w:t xml:space="preserve">Santarpia JL, et al. The Infectious Nature of Patient-Generated SARS-CoV-2 Aerosol. </w:t>
              </w:r>
              <w:r w:rsidR="00440606" w:rsidRPr="00A862E7">
                <w:rPr>
                  <w:rStyle w:val="Hyperlink"/>
                  <w:rFonts w:ascii="Arial" w:hAnsi="Arial"/>
                  <w:i/>
                  <w:color w:val="auto"/>
                  <w:sz w:val="8"/>
                  <w:u w:val="none"/>
                </w:rPr>
                <w:t>medRvix</w:t>
              </w:r>
              <w:r w:rsidR="00440606" w:rsidRPr="00A862E7">
                <w:rPr>
                  <w:rStyle w:val="Hyperlink"/>
                  <w:rFonts w:ascii="Arial" w:hAnsi="Arial"/>
                  <w:color w:val="auto"/>
                  <w:sz w:val="8"/>
                  <w:u w:val="none"/>
                </w:rPr>
                <w:t>. 2020 July 21. https://doi.org/10.1101/2020.07.13.20041632. Preprint</w:t>
              </w:r>
            </w:hyperlink>
          </w:p>
        </w:tc>
        <w:tc>
          <w:tcPr>
            <w:tcW w:w="793" w:type="dxa"/>
            <w:noWrap/>
            <w:vAlign w:val="bottom"/>
            <w:hideMark/>
          </w:tcPr>
          <w:p w14:paraId="0FB129A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1A970A1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vAlign w:val="bottom"/>
            <w:hideMark/>
          </w:tcPr>
          <w:p w14:paraId="2F6BCF0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55F0F9D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18ACFE9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vAlign w:val="bottom"/>
            <w:hideMark/>
          </w:tcPr>
          <w:p w14:paraId="3FAF2EF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3EA959E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01E9BD4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7F0FB4B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1893F15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7E9DD3D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vAlign w:val="bottom"/>
            <w:hideMark/>
          </w:tcPr>
          <w:p w14:paraId="07D4E56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0D7080E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300DB60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vAlign w:val="bottom"/>
            <w:hideMark/>
          </w:tcPr>
          <w:p w14:paraId="190DB09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vAlign w:val="bottom"/>
            <w:hideMark/>
          </w:tcPr>
          <w:p w14:paraId="3D3B8C1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vAlign w:val="bottom"/>
            <w:hideMark/>
          </w:tcPr>
          <w:p w14:paraId="3079E09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vAlign w:val="bottom"/>
            <w:hideMark/>
          </w:tcPr>
          <w:p w14:paraId="4EA8D37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63FCB68F" w14:textId="77777777" w:rsidTr="00A862E7">
        <w:trPr>
          <w:trHeight w:val="570"/>
        </w:trPr>
        <w:tc>
          <w:tcPr>
            <w:tcW w:w="2081" w:type="dxa"/>
            <w:vAlign w:val="bottom"/>
            <w:hideMark/>
          </w:tcPr>
          <w:p w14:paraId="603192BB" w14:textId="77777777" w:rsidR="00440606" w:rsidRPr="00440606" w:rsidRDefault="008630E9" w:rsidP="00440606">
            <w:pPr>
              <w:spacing w:after="0" w:line="240" w:lineRule="auto"/>
              <w:rPr>
                <w:rFonts w:ascii="Arial" w:eastAsia="Times New Roman" w:hAnsi="Arial" w:cs="Arial"/>
                <w:sz w:val="8"/>
                <w:szCs w:val="8"/>
              </w:rPr>
            </w:pPr>
            <w:hyperlink r:id="rId24" w:history="1">
              <w:r w:rsidR="00440606" w:rsidRPr="00A862E7">
                <w:rPr>
                  <w:rStyle w:val="Hyperlink"/>
                  <w:rFonts w:ascii="Arial" w:hAnsi="Arial"/>
                  <w:color w:val="auto"/>
                  <w:sz w:val="8"/>
                  <w:u w:val="none"/>
                </w:rPr>
                <w:t xml:space="preserve">Nissen K, et al. Long-distance airborne dispersal of SARS-CoV-2 in COVID-19 wards. </w:t>
              </w:r>
              <w:r w:rsidR="00440606" w:rsidRPr="00A862E7">
                <w:rPr>
                  <w:rStyle w:val="Hyperlink"/>
                  <w:rFonts w:ascii="Arial" w:hAnsi="Arial"/>
                  <w:i/>
                  <w:color w:val="auto"/>
                  <w:sz w:val="8"/>
                  <w:u w:val="none"/>
                </w:rPr>
                <w:t>Sci Rep</w:t>
              </w:r>
              <w:r w:rsidR="00440606" w:rsidRPr="00A862E7">
                <w:rPr>
                  <w:rStyle w:val="Hyperlink"/>
                  <w:rFonts w:ascii="Arial" w:hAnsi="Arial"/>
                  <w:color w:val="auto"/>
                  <w:sz w:val="8"/>
                  <w:u w:val="none"/>
                </w:rPr>
                <w:t xml:space="preserve">. 2020; 10(1):19589. https://doi.org/10.1038/s41598-020-76442-2. </w:t>
              </w:r>
            </w:hyperlink>
          </w:p>
        </w:tc>
        <w:tc>
          <w:tcPr>
            <w:tcW w:w="793" w:type="dxa"/>
            <w:noWrap/>
            <w:vAlign w:val="bottom"/>
            <w:hideMark/>
          </w:tcPr>
          <w:p w14:paraId="68D6F8C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1A1208B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w:t>
            </w:r>
          </w:p>
        </w:tc>
        <w:tc>
          <w:tcPr>
            <w:tcW w:w="347" w:type="dxa"/>
            <w:noWrap/>
            <w:vAlign w:val="bottom"/>
            <w:hideMark/>
          </w:tcPr>
          <w:p w14:paraId="40E6017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2D3250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940152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7A780E9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AD4DB7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2F48D5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ADF417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1DF133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5F0797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56FF62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2343646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B6E9CC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0D81595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364CE00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3E3B57B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059FF16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35EA577E" w14:textId="77777777" w:rsidTr="00A862E7">
        <w:trPr>
          <w:trHeight w:val="575"/>
        </w:trPr>
        <w:tc>
          <w:tcPr>
            <w:tcW w:w="2081" w:type="dxa"/>
            <w:vAlign w:val="bottom"/>
            <w:hideMark/>
          </w:tcPr>
          <w:p w14:paraId="70F48A5A" w14:textId="77777777" w:rsidR="00440606" w:rsidRPr="00440606" w:rsidRDefault="008630E9" w:rsidP="00440606">
            <w:pPr>
              <w:spacing w:after="0" w:line="240" w:lineRule="auto"/>
              <w:rPr>
                <w:rFonts w:ascii="Arial" w:eastAsia="Times New Roman" w:hAnsi="Arial" w:cs="Arial"/>
                <w:sz w:val="8"/>
                <w:szCs w:val="8"/>
              </w:rPr>
            </w:pPr>
            <w:hyperlink r:id="rId25" w:history="1">
              <w:r w:rsidR="00440606" w:rsidRPr="00A862E7">
                <w:rPr>
                  <w:rStyle w:val="Hyperlink"/>
                  <w:rFonts w:ascii="Arial" w:hAnsi="Arial"/>
                  <w:color w:val="auto"/>
                  <w:sz w:val="8"/>
                  <w:u w:val="none"/>
                </w:rPr>
                <w:t xml:space="preserve">Chandra Shekar NV, et al. Controlling virus droplets diffusion in an isolated room using CFD. </w:t>
              </w:r>
              <w:r w:rsidR="00440606" w:rsidRPr="00A862E7">
                <w:rPr>
                  <w:rStyle w:val="Hyperlink"/>
                  <w:rFonts w:ascii="Arial" w:hAnsi="Arial"/>
                  <w:i/>
                  <w:color w:val="auto"/>
                  <w:sz w:val="8"/>
                  <w:u w:val="none"/>
                </w:rPr>
                <w:t>IOP Conference Series: Materials Science and Engineering</w:t>
              </w:r>
              <w:r w:rsidR="00440606" w:rsidRPr="00A862E7">
                <w:rPr>
                  <w:rStyle w:val="Hyperlink"/>
                  <w:rFonts w:ascii="Arial" w:hAnsi="Arial"/>
                  <w:color w:val="auto"/>
                  <w:sz w:val="8"/>
                  <w:u w:val="none"/>
                </w:rPr>
                <w:t>. 2021; 1128:012003. https://doi.org/10.1088/1757-899X/1128/1/012003</w:t>
              </w:r>
            </w:hyperlink>
          </w:p>
        </w:tc>
        <w:tc>
          <w:tcPr>
            <w:tcW w:w="793" w:type="dxa"/>
            <w:noWrap/>
            <w:vAlign w:val="bottom"/>
            <w:hideMark/>
          </w:tcPr>
          <w:p w14:paraId="706C88F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0ECE754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2175AB5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A39EE5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B791DA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5073634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5B4DCA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681090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F43DA7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920ABF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5713CE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43A498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B23913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E85D3C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6F1A3E0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5CC9759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noWrap/>
            <w:vAlign w:val="bottom"/>
            <w:hideMark/>
          </w:tcPr>
          <w:p w14:paraId="37B0275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7BE25BD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7755DBDE" w14:textId="77777777" w:rsidTr="00A862E7">
        <w:trPr>
          <w:trHeight w:val="840"/>
        </w:trPr>
        <w:tc>
          <w:tcPr>
            <w:tcW w:w="2081" w:type="dxa"/>
            <w:vAlign w:val="bottom"/>
            <w:hideMark/>
          </w:tcPr>
          <w:p w14:paraId="7A2B5782" w14:textId="77777777" w:rsidR="00440606" w:rsidRPr="00440606" w:rsidRDefault="008630E9" w:rsidP="00440606">
            <w:pPr>
              <w:spacing w:after="0" w:line="240" w:lineRule="auto"/>
              <w:rPr>
                <w:rFonts w:ascii="Arial" w:eastAsia="Times New Roman" w:hAnsi="Arial" w:cs="Arial"/>
                <w:sz w:val="8"/>
                <w:szCs w:val="8"/>
              </w:rPr>
            </w:pPr>
            <w:hyperlink r:id="rId26" w:history="1">
              <w:r w:rsidR="00440606" w:rsidRPr="00A862E7">
                <w:rPr>
                  <w:rStyle w:val="Hyperlink"/>
                  <w:rFonts w:ascii="Arial" w:hAnsi="Arial"/>
                  <w:color w:val="auto"/>
                  <w:sz w:val="8"/>
                  <w:u w:val="none"/>
                </w:rPr>
                <w:t xml:space="preserve">Wang J, et al. Short-range exposure to airborne virus transmission and current guidelines. </w:t>
              </w:r>
              <w:r w:rsidR="00440606" w:rsidRPr="00A862E7">
                <w:rPr>
                  <w:rStyle w:val="Hyperlink"/>
                  <w:rFonts w:ascii="Arial" w:hAnsi="Arial"/>
                  <w:i/>
                  <w:color w:val="auto"/>
                  <w:sz w:val="8"/>
                  <w:u w:val="none"/>
                </w:rPr>
                <w:t>medRxiv</w:t>
              </w:r>
              <w:r w:rsidR="00440606" w:rsidRPr="00A862E7">
                <w:rPr>
                  <w:rStyle w:val="Hyperlink"/>
                  <w:rFonts w:ascii="Arial" w:hAnsi="Arial"/>
                  <w:color w:val="auto"/>
                  <w:sz w:val="8"/>
                  <w:u w:val="none"/>
                </w:rPr>
                <w:t>. 2021 April 9. https://doi.org/10.1101/2021.04.06.21255017. Preprint</w:t>
              </w:r>
            </w:hyperlink>
          </w:p>
        </w:tc>
        <w:tc>
          <w:tcPr>
            <w:tcW w:w="793" w:type="dxa"/>
            <w:noWrap/>
            <w:vAlign w:val="bottom"/>
            <w:hideMark/>
          </w:tcPr>
          <w:p w14:paraId="6BC9152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1C3D6DF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7BB116E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3C8FBF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0769DA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418BCE1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B6F075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D78DE5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0F735C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6D702A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18CFDE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8F598B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0EF939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1FE869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5C7EFEB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0EFD94F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noWrap/>
            <w:vAlign w:val="bottom"/>
            <w:hideMark/>
          </w:tcPr>
          <w:p w14:paraId="3149425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6283DA2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02749A80" w14:textId="77777777" w:rsidTr="00A862E7">
        <w:trPr>
          <w:trHeight w:val="565"/>
        </w:trPr>
        <w:tc>
          <w:tcPr>
            <w:tcW w:w="2081" w:type="dxa"/>
            <w:vAlign w:val="bottom"/>
            <w:hideMark/>
          </w:tcPr>
          <w:p w14:paraId="33E0C697" w14:textId="77777777" w:rsidR="00440606" w:rsidRPr="00440606" w:rsidRDefault="008630E9" w:rsidP="00440606">
            <w:pPr>
              <w:spacing w:after="0" w:line="240" w:lineRule="auto"/>
              <w:rPr>
                <w:rFonts w:ascii="Arial" w:eastAsia="Times New Roman" w:hAnsi="Arial" w:cs="Arial"/>
                <w:sz w:val="8"/>
                <w:szCs w:val="8"/>
              </w:rPr>
            </w:pPr>
            <w:hyperlink r:id="rId27" w:history="1">
              <w:r w:rsidR="00440606" w:rsidRPr="00A862E7">
                <w:rPr>
                  <w:rStyle w:val="Hyperlink"/>
                  <w:rFonts w:ascii="Arial" w:hAnsi="Arial"/>
                  <w:color w:val="auto"/>
                  <w:sz w:val="8"/>
                  <w:u w:val="none"/>
                </w:rPr>
                <w:t xml:space="preserve">Sharif S, et al. Detection of SARs-CoV-2 in wastewater using the existing environmental surveillance network: A potential supplementary system for monitoring COVID-19 transmission. </w:t>
              </w:r>
              <w:r w:rsidR="00440606" w:rsidRPr="00A862E7">
                <w:rPr>
                  <w:rStyle w:val="Hyperlink"/>
                  <w:rFonts w:ascii="Arial" w:hAnsi="Arial"/>
                  <w:i/>
                  <w:color w:val="auto"/>
                  <w:sz w:val="8"/>
                  <w:u w:val="none"/>
                </w:rPr>
                <w:t>PLOS One</w:t>
              </w:r>
              <w:r w:rsidR="00440606" w:rsidRPr="00A862E7">
                <w:rPr>
                  <w:rStyle w:val="Hyperlink"/>
                  <w:rFonts w:ascii="Arial" w:hAnsi="Arial"/>
                  <w:color w:val="auto"/>
                  <w:sz w:val="8"/>
                  <w:u w:val="none"/>
                </w:rPr>
                <w:t>. 2021; 16(6):e0249568. https://doi.org/10.1371/journal.pone.0249568</w:t>
              </w:r>
            </w:hyperlink>
          </w:p>
        </w:tc>
        <w:tc>
          <w:tcPr>
            <w:tcW w:w="793" w:type="dxa"/>
            <w:noWrap/>
            <w:vAlign w:val="bottom"/>
            <w:hideMark/>
          </w:tcPr>
          <w:p w14:paraId="512F5AE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20BF5E2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688B0EB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9C1B1C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6CD9A1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289E830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414C53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BDE682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E4EA19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9992C1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43E38D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218587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B05BEF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67AFFD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520" w:type="dxa"/>
            <w:noWrap/>
            <w:vAlign w:val="bottom"/>
            <w:hideMark/>
          </w:tcPr>
          <w:p w14:paraId="17B692B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5227FAC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62CCA53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5FEC2C8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64454BCB" w14:textId="77777777" w:rsidTr="00A862E7">
        <w:trPr>
          <w:trHeight w:val="850"/>
        </w:trPr>
        <w:tc>
          <w:tcPr>
            <w:tcW w:w="2081" w:type="dxa"/>
            <w:vAlign w:val="bottom"/>
            <w:hideMark/>
          </w:tcPr>
          <w:p w14:paraId="4E57CC1C" w14:textId="77777777" w:rsidR="00440606" w:rsidRPr="00440606" w:rsidRDefault="008630E9" w:rsidP="00440606">
            <w:pPr>
              <w:spacing w:after="0" w:line="240" w:lineRule="auto"/>
              <w:rPr>
                <w:rFonts w:ascii="Arial" w:eastAsia="Times New Roman" w:hAnsi="Arial" w:cs="Arial"/>
                <w:sz w:val="8"/>
                <w:szCs w:val="8"/>
              </w:rPr>
            </w:pPr>
            <w:hyperlink r:id="rId28" w:history="1">
              <w:r w:rsidR="00440606" w:rsidRPr="00A862E7">
                <w:rPr>
                  <w:rStyle w:val="Hyperlink"/>
                  <w:rFonts w:ascii="Arial" w:hAnsi="Arial"/>
                  <w:color w:val="auto"/>
                  <w:sz w:val="8"/>
                  <w:u w:val="none"/>
                </w:rPr>
                <w:t xml:space="preserve">Tomasino M, et al. SARS-CoV-2 RNA detected in urban wastewater from Porto, Portugal: Method optimization and continuous 25-week monitoring. </w:t>
              </w:r>
              <w:r w:rsidR="00440606" w:rsidRPr="00A862E7">
                <w:rPr>
                  <w:rStyle w:val="Hyperlink"/>
                  <w:rFonts w:ascii="Arial" w:hAnsi="Arial"/>
                  <w:i/>
                  <w:color w:val="auto"/>
                  <w:sz w:val="8"/>
                  <w:u w:val="none"/>
                </w:rPr>
                <w:t>Science of The Total Environment</w:t>
              </w:r>
              <w:r w:rsidR="00440606" w:rsidRPr="00A862E7">
                <w:rPr>
                  <w:rStyle w:val="Hyperlink"/>
                  <w:rFonts w:ascii="Arial" w:hAnsi="Arial"/>
                  <w:color w:val="auto"/>
                  <w:sz w:val="8"/>
                  <w:u w:val="none"/>
                </w:rPr>
                <w:t>. 2021; 792:148467. https://doi.org/10.1016/j.scitotenv.2021.148467.</w:t>
              </w:r>
            </w:hyperlink>
          </w:p>
        </w:tc>
        <w:tc>
          <w:tcPr>
            <w:tcW w:w="793" w:type="dxa"/>
            <w:noWrap/>
            <w:vAlign w:val="bottom"/>
            <w:hideMark/>
          </w:tcPr>
          <w:p w14:paraId="193E1D1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7EEE36A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13B3427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F0A9AA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4DB484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5B70258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85BA6A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F15E20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58D4D1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8D3FCE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79AA3B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288070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782D6C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175BF4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520" w:type="dxa"/>
            <w:noWrap/>
            <w:vAlign w:val="bottom"/>
            <w:hideMark/>
          </w:tcPr>
          <w:p w14:paraId="5D3892E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5E67E4D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52C38FF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3376812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7EBE8657" w14:textId="77777777" w:rsidTr="00A862E7">
        <w:trPr>
          <w:trHeight w:val="840"/>
        </w:trPr>
        <w:tc>
          <w:tcPr>
            <w:tcW w:w="2081" w:type="dxa"/>
            <w:vAlign w:val="bottom"/>
            <w:hideMark/>
          </w:tcPr>
          <w:p w14:paraId="5179A56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Dowell SF, et al. Severe acute respiratory syndrome coronavirus on hospital surfaces. </w:t>
            </w:r>
            <w:r w:rsidRPr="00440606">
              <w:rPr>
                <w:rFonts w:ascii="Arial" w:eastAsia="Times New Roman" w:hAnsi="Arial" w:cs="Arial"/>
                <w:i/>
                <w:iCs/>
                <w:sz w:val="8"/>
                <w:szCs w:val="8"/>
              </w:rPr>
              <w:t xml:space="preserve">Clinical infectious diseases. </w:t>
            </w:r>
            <w:r w:rsidRPr="00440606">
              <w:rPr>
                <w:rFonts w:ascii="Arial" w:eastAsia="Times New Roman" w:hAnsi="Arial" w:cs="Arial"/>
                <w:sz w:val="8"/>
                <w:szCs w:val="8"/>
              </w:rPr>
              <w:t>2004; 39(5):652-657. https://doi.org/10.1086/422652</w:t>
            </w:r>
          </w:p>
        </w:tc>
        <w:tc>
          <w:tcPr>
            <w:tcW w:w="793" w:type="dxa"/>
            <w:noWrap/>
            <w:vAlign w:val="bottom"/>
            <w:hideMark/>
          </w:tcPr>
          <w:p w14:paraId="42CB478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0B8390C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w:t>
            </w:r>
          </w:p>
        </w:tc>
        <w:tc>
          <w:tcPr>
            <w:tcW w:w="347" w:type="dxa"/>
            <w:noWrap/>
            <w:vAlign w:val="bottom"/>
            <w:hideMark/>
          </w:tcPr>
          <w:p w14:paraId="51553B5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DD262C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B2454E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5BD99E8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6A4340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46CE23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02EFA2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53F570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9FB600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B9E8C7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5C7E4D2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46287F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0305F9E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1751B6C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34DD437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2772EB6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4923315F" w14:textId="77777777" w:rsidTr="00A862E7">
        <w:trPr>
          <w:trHeight w:val="570"/>
        </w:trPr>
        <w:tc>
          <w:tcPr>
            <w:tcW w:w="2081" w:type="dxa"/>
            <w:vAlign w:val="bottom"/>
            <w:hideMark/>
          </w:tcPr>
          <w:p w14:paraId="6E34BE53" w14:textId="77777777" w:rsidR="00440606" w:rsidRPr="00440606" w:rsidRDefault="008630E9" w:rsidP="00440606">
            <w:pPr>
              <w:spacing w:after="0" w:line="240" w:lineRule="auto"/>
              <w:rPr>
                <w:rFonts w:ascii="Arial" w:eastAsia="Times New Roman" w:hAnsi="Arial" w:cs="Arial"/>
                <w:sz w:val="8"/>
                <w:szCs w:val="8"/>
              </w:rPr>
            </w:pPr>
            <w:hyperlink r:id="rId29" w:history="1">
              <w:r w:rsidR="00440606" w:rsidRPr="00A862E7">
                <w:rPr>
                  <w:rStyle w:val="Hyperlink"/>
                  <w:rFonts w:ascii="Arial" w:hAnsi="Arial"/>
                  <w:color w:val="auto"/>
                  <w:sz w:val="8"/>
                  <w:u w:val="none"/>
                </w:rPr>
                <w:t xml:space="preserve">Raiteux J, et al. Inactivation of SARS-CoV-2 by Simulated Sunlight on Contaminated Surfaces. </w:t>
              </w:r>
              <w:r w:rsidR="00440606" w:rsidRPr="00A862E7">
                <w:rPr>
                  <w:rStyle w:val="Hyperlink"/>
                  <w:rFonts w:ascii="Arial" w:hAnsi="Arial"/>
                  <w:i/>
                  <w:color w:val="auto"/>
                  <w:sz w:val="8"/>
                  <w:u w:val="none"/>
                </w:rPr>
                <w:t>Microbiology Spectrum</w:t>
              </w:r>
              <w:r w:rsidR="00440606" w:rsidRPr="00A862E7">
                <w:rPr>
                  <w:rStyle w:val="Hyperlink"/>
                  <w:rFonts w:ascii="Arial" w:hAnsi="Arial"/>
                  <w:color w:val="auto"/>
                  <w:sz w:val="8"/>
                  <w:u w:val="none"/>
                </w:rPr>
                <w:t>. 2021; 9(1). https://doi.org/10.1128/Spectrum.00333-21</w:t>
              </w:r>
            </w:hyperlink>
          </w:p>
        </w:tc>
        <w:tc>
          <w:tcPr>
            <w:tcW w:w="793" w:type="dxa"/>
            <w:noWrap/>
            <w:vAlign w:val="bottom"/>
            <w:hideMark/>
          </w:tcPr>
          <w:p w14:paraId="787666C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71516DB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5BEA800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E3DC30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3270293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13E9902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24CD17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80D524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21AF5B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F506E1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B9CBD6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719F53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9E1746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93AA3E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49AF8A2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6E539F7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191A1D0F" w14:textId="77777777" w:rsidR="00440606" w:rsidRPr="00440606" w:rsidRDefault="00440606" w:rsidP="00A862E7">
            <w:pPr>
              <w:rPr>
                <w:rFonts w:ascii="Arial" w:eastAsia="Times New Roman" w:hAnsi="Arial" w:cs="Arial"/>
                <w:sz w:val="8"/>
                <w:szCs w:val="8"/>
              </w:rPr>
            </w:pPr>
          </w:p>
        </w:tc>
        <w:tc>
          <w:tcPr>
            <w:tcW w:w="334" w:type="dxa"/>
            <w:noWrap/>
            <w:vAlign w:val="bottom"/>
            <w:hideMark/>
          </w:tcPr>
          <w:p w14:paraId="19D9872B" w14:textId="77777777" w:rsidR="00440606" w:rsidRPr="00A862E7" w:rsidRDefault="00440606" w:rsidP="00A862E7">
            <w:pPr>
              <w:spacing w:after="0"/>
              <w:rPr>
                <w:sz w:val="20"/>
              </w:rPr>
            </w:pPr>
          </w:p>
        </w:tc>
      </w:tr>
      <w:tr w:rsidR="00440606" w:rsidRPr="00440606" w14:paraId="08B1AD1D" w14:textId="77777777" w:rsidTr="00A862E7">
        <w:trPr>
          <w:trHeight w:val="565"/>
        </w:trPr>
        <w:tc>
          <w:tcPr>
            <w:tcW w:w="2081" w:type="dxa"/>
            <w:vAlign w:val="bottom"/>
            <w:hideMark/>
          </w:tcPr>
          <w:p w14:paraId="6629DE8E" w14:textId="77777777" w:rsidR="00440606" w:rsidRPr="00440606" w:rsidRDefault="008630E9" w:rsidP="00440606">
            <w:pPr>
              <w:spacing w:after="0" w:line="240" w:lineRule="auto"/>
              <w:rPr>
                <w:rFonts w:ascii="Arial" w:eastAsia="Times New Roman" w:hAnsi="Arial" w:cs="Arial"/>
                <w:sz w:val="8"/>
                <w:szCs w:val="8"/>
              </w:rPr>
            </w:pPr>
            <w:hyperlink r:id="rId30" w:history="1">
              <w:r w:rsidR="00440606" w:rsidRPr="00A862E7">
                <w:rPr>
                  <w:rStyle w:val="Hyperlink"/>
                  <w:rFonts w:ascii="Arial" w:hAnsi="Arial"/>
                  <w:color w:val="auto"/>
                  <w:sz w:val="8"/>
                  <w:u w:val="none"/>
                </w:rPr>
                <w:t xml:space="preserve">Brisolara KF, et al. Assessing and managing SARS-CoV-2 occupational health risk to workers handling residuals and biosolids. </w:t>
              </w:r>
              <w:r w:rsidR="00440606" w:rsidRPr="00A862E7">
                <w:rPr>
                  <w:rStyle w:val="Hyperlink"/>
                  <w:rFonts w:ascii="Arial" w:hAnsi="Arial"/>
                  <w:i/>
                  <w:color w:val="auto"/>
                  <w:sz w:val="8"/>
                  <w:u w:val="none"/>
                </w:rPr>
                <w:t>Sci Total Environ</w:t>
              </w:r>
              <w:r w:rsidR="00440606" w:rsidRPr="00A862E7">
                <w:rPr>
                  <w:rStyle w:val="Hyperlink"/>
                  <w:rFonts w:ascii="Arial" w:hAnsi="Arial"/>
                  <w:color w:val="auto"/>
                  <w:sz w:val="8"/>
                  <w:u w:val="none"/>
                </w:rPr>
                <w:t>. 2021; 774:145732. https://doi.org/10.1016/j.scitotenv.2021.145732</w:t>
              </w:r>
            </w:hyperlink>
          </w:p>
        </w:tc>
        <w:tc>
          <w:tcPr>
            <w:tcW w:w="793" w:type="dxa"/>
            <w:noWrap/>
            <w:vAlign w:val="bottom"/>
            <w:hideMark/>
          </w:tcPr>
          <w:p w14:paraId="6F4BCDA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4A1D078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56B6EF7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30D296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AFB373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4281A25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23E363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7B33F9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29C3D2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EE21CB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37375E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F7E592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D2F4F9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B0E0C1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54F2577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7013831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379A09E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34" w:type="dxa"/>
            <w:noWrap/>
            <w:vAlign w:val="bottom"/>
            <w:hideMark/>
          </w:tcPr>
          <w:p w14:paraId="2B7A2A3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4330A60C" w14:textId="77777777" w:rsidTr="00A862E7">
        <w:trPr>
          <w:trHeight w:val="850"/>
        </w:trPr>
        <w:tc>
          <w:tcPr>
            <w:tcW w:w="2081" w:type="dxa"/>
            <w:vAlign w:val="bottom"/>
            <w:hideMark/>
          </w:tcPr>
          <w:p w14:paraId="234AE90F" w14:textId="77777777" w:rsidR="00440606" w:rsidRPr="00440606" w:rsidRDefault="008630E9" w:rsidP="00440606">
            <w:pPr>
              <w:spacing w:after="0" w:line="240" w:lineRule="auto"/>
              <w:rPr>
                <w:rFonts w:ascii="Arial" w:eastAsia="Times New Roman" w:hAnsi="Arial" w:cs="Arial"/>
                <w:sz w:val="8"/>
                <w:szCs w:val="8"/>
              </w:rPr>
            </w:pPr>
            <w:hyperlink r:id="rId31" w:history="1">
              <w:r w:rsidR="00440606" w:rsidRPr="00A862E7">
                <w:rPr>
                  <w:rStyle w:val="Hyperlink"/>
                  <w:rFonts w:ascii="Arial" w:hAnsi="Arial"/>
                  <w:color w:val="auto"/>
                  <w:sz w:val="8"/>
                  <w:u w:val="none"/>
                </w:rPr>
                <w:t xml:space="preserve">Furuya H. Prediction of Potential Respiratory Tract Infection from SARS-CoV-2 Through Hand-to-face Contact Transmission. </w:t>
              </w:r>
              <w:r w:rsidR="00440606" w:rsidRPr="00A862E7">
                <w:rPr>
                  <w:rStyle w:val="Hyperlink"/>
                  <w:rFonts w:ascii="Arial" w:hAnsi="Arial"/>
                  <w:i/>
                  <w:color w:val="auto"/>
                  <w:sz w:val="8"/>
                  <w:u w:val="none"/>
                </w:rPr>
                <w:t>Toki J Exp Clin Med</w:t>
              </w:r>
              <w:r w:rsidR="00440606" w:rsidRPr="00A862E7">
                <w:rPr>
                  <w:rStyle w:val="Hyperlink"/>
                  <w:rFonts w:ascii="Arial" w:hAnsi="Arial"/>
                  <w:color w:val="auto"/>
                  <w:sz w:val="8"/>
                  <w:u w:val="none"/>
                </w:rPr>
                <w:t>. 2020; 45(4):170-175. http://mj-med-u-tokai.com/pdf/450403.pdf</w:t>
              </w:r>
            </w:hyperlink>
          </w:p>
        </w:tc>
        <w:tc>
          <w:tcPr>
            <w:tcW w:w="793" w:type="dxa"/>
            <w:noWrap/>
            <w:vAlign w:val="bottom"/>
            <w:hideMark/>
          </w:tcPr>
          <w:p w14:paraId="0BDBAEC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05CCE95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211FF79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26AE91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A7C49B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4D255DE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D8F5D8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002CC6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66810D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159D86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ECF9CE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DC3B15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77866C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10C7F7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1783E76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3A504F9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noWrap/>
            <w:vAlign w:val="bottom"/>
            <w:hideMark/>
          </w:tcPr>
          <w:p w14:paraId="3609A45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2AF2E46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209D9EEC" w14:textId="77777777" w:rsidTr="00A862E7">
        <w:trPr>
          <w:trHeight w:val="850"/>
        </w:trPr>
        <w:tc>
          <w:tcPr>
            <w:tcW w:w="2081" w:type="dxa"/>
            <w:vAlign w:val="bottom"/>
            <w:hideMark/>
          </w:tcPr>
          <w:p w14:paraId="3C5EEC6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lastRenderedPageBreak/>
              <w:t>Ong SWX, et al. Lack of viable SARS-CoV-2 among PCR-positive air samples from hospital rooms and community isolation facilities. </w:t>
            </w:r>
            <w:r w:rsidRPr="00440606">
              <w:rPr>
                <w:rFonts w:ascii="Arial" w:eastAsia="Times New Roman" w:hAnsi="Arial" w:cs="Arial"/>
                <w:i/>
                <w:iCs/>
                <w:sz w:val="8"/>
                <w:szCs w:val="8"/>
              </w:rPr>
              <w:t xml:space="preserve">Infection Control and Hospital Epidemiology. </w:t>
            </w:r>
            <w:r w:rsidRPr="00440606">
              <w:rPr>
                <w:rFonts w:ascii="Arial" w:eastAsia="Times New Roman" w:hAnsi="Arial" w:cs="Arial"/>
                <w:sz w:val="8"/>
                <w:szCs w:val="8"/>
              </w:rPr>
              <w:t>2021; 1-6. https://doi.org/10.1017/ice.2021.8</w:t>
            </w:r>
          </w:p>
        </w:tc>
        <w:tc>
          <w:tcPr>
            <w:tcW w:w="793" w:type="dxa"/>
            <w:noWrap/>
            <w:vAlign w:val="bottom"/>
            <w:hideMark/>
          </w:tcPr>
          <w:p w14:paraId="20A027A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3B1DEB4A"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w:t>
            </w:r>
          </w:p>
        </w:tc>
        <w:tc>
          <w:tcPr>
            <w:tcW w:w="347" w:type="dxa"/>
            <w:noWrap/>
            <w:vAlign w:val="bottom"/>
            <w:hideMark/>
          </w:tcPr>
          <w:p w14:paraId="05D8438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4A2B2F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0B84DF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3993412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137B29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0CB10F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957945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FE2FD6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21F9DE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01F95FB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6D9BD2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A3B756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56143CF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6173F1C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38101B0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5CEA391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56A139F4" w14:textId="77777777" w:rsidTr="00A862E7">
        <w:trPr>
          <w:trHeight w:val="840"/>
        </w:trPr>
        <w:tc>
          <w:tcPr>
            <w:tcW w:w="2081" w:type="dxa"/>
            <w:vAlign w:val="bottom"/>
            <w:hideMark/>
          </w:tcPr>
          <w:p w14:paraId="59E67C9B" w14:textId="77777777" w:rsidR="00440606" w:rsidRPr="00440606" w:rsidRDefault="008630E9" w:rsidP="00440606">
            <w:pPr>
              <w:spacing w:after="0" w:line="240" w:lineRule="auto"/>
              <w:rPr>
                <w:rFonts w:ascii="Arial" w:eastAsia="Times New Roman" w:hAnsi="Arial" w:cs="Arial"/>
                <w:sz w:val="8"/>
                <w:szCs w:val="8"/>
              </w:rPr>
            </w:pPr>
            <w:hyperlink r:id="rId32" w:history="1">
              <w:r w:rsidR="00440606" w:rsidRPr="00A862E7">
                <w:rPr>
                  <w:rStyle w:val="Hyperlink"/>
                  <w:rFonts w:ascii="Arial" w:hAnsi="Arial"/>
                  <w:color w:val="auto"/>
                  <w:sz w:val="8"/>
                  <w:u w:val="none"/>
                </w:rPr>
                <w:t>Gamble A, et al. (2021) Heat-Treated Virus Inactivation Rate Depends Strongly on Treatment Procedure: Illustration with SARS-CoV-2.</w:t>
              </w:r>
              <w:r w:rsidR="00440606" w:rsidRPr="00A862E7">
                <w:rPr>
                  <w:rStyle w:val="Hyperlink"/>
                  <w:rFonts w:ascii="Arial" w:hAnsi="Arial"/>
                  <w:i/>
                  <w:color w:val="auto"/>
                  <w:sz w:val="8"/>
                  <w:u w:val="none"/>
                </w:rPr>
                <w:t xml:space="preserve"> Applied and Environmental Microbiology.</w:t>
              </w:r>
              <w:r w:rsidR="00440606" w:rsidRPr="00A862E7">
                <w:rPr>
                  <w:rStyle w:val="Hyperlink"/>
                  <w:rFonts w:ascii="Arial" w:hAnsi="Arial"/>
                  <w:color w:val="auto"/>
                  <w:sz w:val="8"/>
                  <w:u w:val="none"/>
                </w:rPr>
                <w:t xml:space="preserve"> 2021; 87(19):e0031421. https://doi.org/10.1128/AEM.00314-21</w:t>
              </w:r>
            </w:hyperlink>
          </w:p>
        </w:tc>
        <w:tc>
          <w:tcPr>
            <w:tcW w:w="793" w:type="dxa"/>
            <w:noWrap/>
            <w:vAlign w:val="bottom"/>
            <w:hideMark/>
          </w:tcPr>
          <w:p w14:paraId="7A471AF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14E2CC6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5BC84E5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E71CE3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5F01352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4C60E7D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CAB18A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ADE31B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926DC6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2E3275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F6974C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BB28C6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BC2150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FAD88C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4F6629D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1D5F0EB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62C5645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49A83FB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0DEC906B" w14:textId="77777777" w:rsidTr="00A862E7">
        <w:trPr>
          <w:trHeight w:val="850"/>
        </w:trPr>
        <w:tc>
          <w:tcPr>
            <w:tcW w:w="2081" w:type="dxa"/>
            <w:vAlign w:val="bottom"/>
            <w:hideMark/>
          </w:tcPr>
          <w:p w14:paraId="023923C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Shahi AK, et al. Environmental contamination and personal protective equipment contamination with SARS-CoV-2 virus in a real-life clinical setting. </w:t>
            </w:r>
            <w:r w:rsidRPr="00440606">
              <w:rPr>
                <w:rFonts w:ascii="Arial" w:eastAsia="Times New Roman" w:hAnsi="Arial" w:cs="Arial"/>
                <w:i/>
                <w:iCs/>
                <w:sz w:val="8"/>
                <w:szCs w:val="8"/>
              </w:rPr>
              <w:t xml:space="preserve">Journal of Infection Prevention. </w:t>
            </w:r>
            <w:r w:rsidRPr="00440606">
              <w:rPr>
                <w:rFonts w:ascii="Arial" w:eastAsia="Times New Roman" w:hAnsi="Arial" w:cs="Arial"/>
                <w:sz w:val="8"/>
                <w:szCs w:val="8"/>
              </w:rPr>
              <w:t>2021; Online First. https://doi.org/10.1177/17571774211033348</w:t>
            </w:r>
          </w:p>
        </w:tc>
        <w:tc>
          <w:tcPr>
            <w:tcW w:w="793" w:type="dxa"/>
            <w:vAlign w:val="bottom"/>
            <w:hideMark/>
          </w:tcPr>
          <w:p w14:paraId="651D5BF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325EA73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vAlign w:val="bottom"/>
            <w:hideMark/>
          </w:tcPr>
          <w:p w14:paraId="7441E38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1EC3EB7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5D2C500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vAlign w:val="bottom"/>
            <w:hideMark/>
          </w:tcPr>
          <w:p w14:paraId="0807E22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317CE84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1FE80FB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24B0899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239C68F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4272804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3DB0DDE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vAlign w:val="bottom"/>
            <w:hideMark/>
          </w:tcPr>
          <w:p w14:paraId="453D5E7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5E5D4DD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vAlign w:val="bottom"/>
            <w:hideMark/>
          </w:tcPr>
          <w:p w14:paraId="3C7F6EA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vAlign w:val="bottom"/>
            <w:hideMark/>
          </w:tcPr>
          <w:p w14:paraId="7FC4855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vAlign w:val="bottom"/>
            <w:hideMark/>
          </w:tcPr>
          <w:p w14:paraId="313CF6F6" w14:textId="77777777" w:rsidR="00440606" w:rsidRPr="00440606" w:rsidRDefault="00440606" w:rsidP="00A862E7">
            <w:pPr>
              <w:rPr>
                <w:rFonts w:ascii="Arial" w:eastAsia="Times New Roman" w:hAnsi="Arial" w:cs="Arial"/>
                <w:sz w:val="8"/>
                <w:szCs w:val="8"/>
              </w:rPr>
            </w:pPr>
          </w:p>
        </w:tc>
        <w:tc>
          <w:tcPr>
            <w:tcW w:w="334" w:type="dxa"/>
            <w:vAlign w:val="bottom"/>
            <w:hideMark/>
          </w:tcPr>
          <w:p w14:paraId="0ADAFB6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418B76F6" w14:textId="77777777" w:rsidTr="00A862E7">
        <w:trPr>
          <w:trHeight w:val="850"/>
        </w:trPr>
        <w:tc>
          <w:tcPr>
            <w:tcW w:w="2081" w:type="dxa"/>
            <w:vAlign w:val="bottom"/>
            <w:hideMark/>
          </w:tcPr>
          <w:p w14:paraId="476D0A19" w14:textId="77777777" w:rsidR="00440606" w:rsidRPr="00440606" w:rsidRDefault="008630E9" w:rsidP="00440606">
            <w:pPr>
              <w:spacing w:after="0" w:line="240" w:lineRule="auto"/>
              <w:rPr>
                <w:rFonts w:ascii="Arial" w:eastAsia="Times New Roman" w:hAnsi="Arial" w:cs="Arial"/>
                <w:sz w:val="8"/>
                <w:szCs w:val="8"/>
              </w:rPr>
            </w:pPr>
            <w:hyperlink r:id="rId33" w:history="1">
              <w:r w:rsidR="00440606" w:rsidRPr="00A862E7">
                <w:rPr>
                  <w:rStyle w:val="Hyperlink"/>
                  <w:rFonts w:ascii="Arial" w:hAnsi="Arial"/>
                  <w:color w:val="auto"/>
                  <w:sz w:val="8"/>
                  <w:u w:val="none"/>
                </w:rPr>
                <w:t xml:space="preserve">Nicastro F, et al. Solar UV-B/A Radiation is highly effective in inactivating SARS-CoV-2. </w:t>
              </w:r>
              <w:r w:rsidR="00440606" w:rsidRPr="00A862E7">
                <w:rPr>
                  <w:rStyle w:val="Hyperlink"/>
                  <w:rFonts w:ascii="Arial" w:hAnsi="Arial"/>
                  <w:i/>
                  <w:color w:val="auto"/>
                  <w:sz w:val="8"/>
                  <w:u w:val="none"/>
                </w:rPr>
                <w:t>Scientific Reports</w:t>
              </w:r>
              <w:r w:rsidR="00440606" w:rsidRPr="00A862E7">
                <w:rPr>
                  <w:rStyle w:val="Hyperlink"/>
                  <w:rFonts w:ascii="Arial" w:hAnsi="Arial"/>
                  <w:color w:val="auto"/>
                  <w:sz w:val="8"/>
                  <w:u w:val="none"/>
                </w:rPr>
                <w:t>. 2021; 11:14805. https://doi.org/10.1038/s41598-021-94417-9</w:t>
              </w:r>
            </w:hyperlink>
          </w:p>
        </w:tc>
        <w:tc>
          <w:tcPr>
            <w:tcW w:w="793" w:type="dxa"/>
            <w:noWrap/>
            <w:vAlign w:val="bottom"/>
            <w:hideMark/>
          </w:tcPr>
          <w:p w14:paraId="3D2947E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73B78B0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w:t>
            </w:r>
          </w:p>
        </w:tc>
        <w:tc>
          <w:tcPr>
            <w:tcW w:w="347" w:type="dxa"/>
            <w:noWrap/>
            <w:vAlign w:val="bottom"/>
            <w:hideMark/>
          </w:tcPr>
          <w:p w14:paraId="635D9B4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919F57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13E9A7F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05DCDC1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4F4046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05A613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64FC3A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D12E87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596CF98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4AE1AF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64C7A6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F0075A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6FAE059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0218889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noWrap/>
            <w:vAlign w:val="bottom"/>
            <w:hideMark/>
          </w:tcPr>
          <w:p w14:paraId="023C8E2E" w14:textId="77777777" w:rsidR="00440606" w:rsidRPr="00440606" w:rsidRDefault="00440606" w:rsidP="00A862E7">
            <w:pPr>
              <w:rPr>
                <w:rFonts w:ascii="Arial" w:eastAsia="Times New Roman" w:hAnsi="Arial" w:cs="Arial"/>
                <w:sz w:val="8"/>
                <w:szCs w:val="8"/>
              </w:rPr>
            </w:pPr>
          </w:p>
        </w:tc>
        <w:tc>
          <w:tcPr>
            <w:tcW w:w="334" w:type="dxa"/>
            <w:noWrap/>
            <w:vAlign w:val="bottom"/>
            <w:hideMark/>
          </w:tcPr>
          <w:p w14:paraId="68272A37" w14:textId="77777777" w:rsidR="00440606" w:rsidRPr="00A862E7" w:rsidRDefault="00440606" w:rsidP="00A862E7">
            <w:pPr>
              <w:spacing w:after="0"/>
              <w:rPr>
                <w:sz w:val="20"/>
              </w:rPr>
            </w:pPr>
          </w:p>
        </w:tc>
      </w:tr>
      <w:tr w:rsidR="00440606" w:rsidRPr="00440606" w14:paraId="04F5E082" w14:textId="77777777" w:rsidTr="00A862E7">
        <w:trPr>
          <w:trHeight w:val="588"/>
        </w:trPr>
        <w:tc>
          <w:tcPr>
            <w:tcW w:w="2081" w:type="dxa"/>
            <w:vAlign w:val="bottom"/>
            <w:hideMark/>
          </w:tcPr>
          <w:p w14:paraId="1E5F9EA6" w14:textId="77777777" w:rsidR="00440606" w:rsidRPr="00440606" w:rsidRDefault="00440606" w:rsidP="00440606">
            <w:pPr>
              <w:spacing w:after="0" w:line="240" w:lineRule="auto"/>
              <w:rPr>
                <w:rFonts w:ascii="Arial" w:eastAsia="Times New Roman" w:hAnsi="Arial" w:cs="Arial"/>
                <w:color w:val="222222"/>
                <w:sz w:val="8"/>
                <w:szCs w:val="8"/>
              </w:rPr>
            </w:pPr>
            <w:r w:rsidRPr="00440606">
              <w:rPr>
                <w:rFonts w:ascii="Arial" w:eastAsia="Times New Roman" w:hAnsi="Arial" w:cs="Arial"/>
                <w:color w:val="222222"/>
                <w:sz w:val="8"/>
                <w:szCs w:val="8"/>
              </w:rPr>
              <w:t>Thadhani, Ravi, et al. Transmission of SARS-CoV-2 considering shared chairs in outpatient dialysis: a real-world case-control study. BMC nephrology 22.1 (2021): 1-10. https://doi.org/10.1186/s12882-021-02518-4</w:t>
            </w:r>
          </w:p>
        </w:tc>
        <w:tc>
          <w:tcPr>
            <w:tcW w:w="793" w:type="dxa"/>
            <w:noWrap/>
            <w:vAlign w:val="bottom"/>
            <w:hideMark/>
          </w:tcPr>
          <w:p w14:paraId="555613A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623BF2B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30DB072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DAF727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EC6F14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21233DE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009E21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6326D4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7974B7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2369B5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3F288F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A7E1BB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2FA121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E95220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7A470AF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127C3D7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434F87D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5D1B8CD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3FAEE0C7" w14:textId="77777777" w:rsidTr="00A862E7">
        <w:trPr>
          <w:trHeight w:val="840"/>
        </w:trPr>
        <w:tc>
          <w:tcPr>
            <w:tcW w:w="2081" w:type="dxa"/>
            <w:vAlign w:val="bottom"/>
            <w:hideMark/>
          </w:tcPr>
          <w:p w14:paraId="67B27FA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Pottage T, et al. (2021) A Comparison of Persistence of SARS-CoV-2 Variants on Stainless Steel. </w:t>
            </w:r>
            <w:r w:rsidRPr="00440606">
              <w:rPr>
                <w:rFonts w:ascii="Arial" w:eastAsia="Times New Roman" w:hAnsi="Arial" w:cs="Arial"/>
                <w:i/>
                <w:iCs/>
                <w:sz w:val="8"/>
                <w:szCs w:val="8"/>
              </w:rPr>
              <w:t>Journal of Hospital Infection</w:t>
            </w:r>
            <w:r w:rsidRPr="00440606">
              <w:rPr>
                <w:rFonts w:ascii="Arial" w:eastAsia="Times New Roman" w:hAnsi="Arial" w:cs="Arial"/>
                <w:sz w:val="8"/>
                <w:szCs w:val="8"/>
              </w:rPr>
              <w:t xml:space="preserve">. 2021; 114:163-166. https://doi.org/10.1016/j.jhin.2021.05.015 </w:t>
            </w:r>
          </w:p>
        </w:tc>
        <w:tc>
          <w:tcPr>
            <w:tcW w:w="793" w:type="dxa"/>
            <w:noWrap/>
            <w:vAlign w:val="bottom"/>
            <w:hideMark/>
          </w:tcPr>
          <w:p w14:paraId="45D79B0F"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7B64582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5397AC5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CBC228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5886995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3EB4C2D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7A2B89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88FA16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9303A5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A3A3B5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702A95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C26F4F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D90DF3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9D0AE0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55B21DD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2D2F70F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100E500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10203C1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5A876CE0" w14:textId="77777777" w:rsidTr="00A862E7">
        <w:trPr>
          <w:trHeight w:val="840"/>
        </w:trPr>
        <w:tc>
          <w:tcPr>
            <w:tcW w:w="2081" w:type="dxa"/>
            <w:vAlign w:val="bottom"/>
            <w:hideMark/>
          </w:tcPr>
          <w:p w14:paraId="32F20DA2" w14:textId="77777777" w:rsidR="00440606" w:rsidRPr="00440606" w:rsidRDefault="008630E9" w:rsidP="00440606">
            <w:pPr>
              <w:spacing w:after="0" w:line="240" w:lineRule="auto"/>
              <w:rPr>
                <w:rFonts w:ascii="Arial" w:eastAsia="Times New Roman" w:hAnsi="Arial" w:cs="Arial"/>
                <w:sz w:val="8"/>
                <w:szCs w:val="8"/>
              </w:rPr>
            </w:pPr>
            <w:hyperlink r:id="rId34" w:history="1">
              <w:r w:rsidR="00440606" w:rsidRPr="00A862E7">
                <w:rPr>
                  <w:rStyle w:val="Hyperlink"/>
                  <w:rFonts w:ascii="Arial" w:hAnsi="Arial"/>
                  <w:color w:val="auto"/>
                  <w:sz w:val="8"/>
                  <w:u w:val="none"/>
                </w:rPr>
                <w:t xml:space="preserve">Kumar M, et al. The Spectre of SARS-CoV-2 in the Ambient Urban Natural Water in Ahmedabad and Guwahati: A Tale of Two Cities. </w:t>
              </w:r>
              <w:r w:rsidR="00440606" w:rsidRPr="00A862E7">
                <w:rPr>
                  <w:rStyle w:val="Hyperlink"/>
                  <w:rFonts w:ascii="Arial" w:hAnsi="Arial"/>
                  <w:i/>
                  <w:color w:val="auto"/>
                  <w:sz w:val="8"/>
                  <w:u w:val="none"/>
                </w:rPr>
                <w:t>medRxiv</w:t>
              </w:r>
              <w:r w:rsidR="00440606" w:rsidRPr="00A862E7">
                <w:rPr>
                  <w:rStyle w:val="Hyperlink"/>
                  <w:rFonts w:ascii="Arial" w:hAnsi="Arial"/>
                  <w:color w:val="auto"/>
                  <w:sz w:val="8"/>
                  <w:u w:val="none"/>
                </w:rPr>
                <w:t>. 2021 June 20. https://doi.org/10.1101/2021.06.12.21258829. Preprint</w:t>
              </w:r>
            </w:hyperlink>
          </w:p>
        </w:tc>
        <w:tc>
          <w:tcPr>
            <w:tcW w:w="793" w:type="dxa"/>
            <w:noWrap/>
            <w:vAlign w:val="bottom"/>
            <w:hideMark/>
          </w:tcPr>
          <w:p w14:paraId="0B01C37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5DB3736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485E4C5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4A2B7D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173629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529ADAA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9C32CA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F9509C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3A46AC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5A17F0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F94145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EDD997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6560D5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E4A1CD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520" w:type="dxa"/>
            <w:noWrap/>
            <w:vAlign w:val="bottom"/>
            <w:hideMark/>
          </w:tcPr>
          <w:p w14:paraId="1C414F5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108D209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1127D08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3F77305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72DE3AE5" w14:textId="77777777" w:rsidTr="00A862E7">
        <w:trPr>
          <w:trHeight w:val="840"/>
        </w:trPr>
        <w:tc>
          <w:tcPr>
            <w:tcW w:w="2081" w:type="dxa"/>
            <w:vAlign w:val="bottom"/>
            <w:hideMark/>
          </w:tcPr>
          <w:p w14:paraId="1868A857" w14:textId="77777777" w:rsidR="00440606" w:rsidRPr="00440606" w:rsidRDefault="008630E9" w:rsidP="00440606">
            <w:pPr>
              <w:spacing w:after="0" w:line="240" w:lineRule="auto"/>
              <w:rPr>
                <w:rFonts w:ascii="Arial" w:eastAsia="Times New Roman" w:hAnsi="Arial" w:cs="Arial"/>
                <w:sz w:val="8"/>
                <w:szCs w:val="8"/>
              </w:rPr>
            </w:pPr>
            <w:hyperlink r:id="rId35" w:history="1">
              <w:r w:rsidR="00440606" w:rsidRPr="00A862E7">
                <w:rPr>
                  <w:rStyle w:val="Hyperlink"/>
                  <w:rFonts w:ascii="Arial" w:hAnsi="Arial"/>
                  <w:color w:val="auto"/>
                  <w:sz w:val="8"/>
                  <w:u w:val="none"/>
                </w:rPr>
                <w:t xml:space="preserve">Moore G, et al. Detection of SARS-CoV-2 within the healthcare environment: a multi-centre study conducted during the first wave of the COVID-19 outbreak in England. </w:t>
              </w:r>
              <w:r w:rsidR="00440606" w:rsidRPr="00A862E7">
                <w:rPr>
                  <w:rStyle w:val="Hyperlink"/>
                  <w:rFonts w:ascii="Arial" w:hAnsi="Arial"/>
                  <w:i/>
                  <w:color w:val="auto"/>
                  <w:sz w:val="8"/>
                  <w:u w:val="none"/>
                </w:rPr>
                <w:t>J Hosp Infect</w:t>
              </w:r>
              <w:r w:rsidR="00440606" w:rsidRPr="00A862E7">
                <w:rPr>
                  <w:rStyle w:val="Hyperlink"/>
                  <w:rFonts w:ascii="Arial" w:hAnsi="Arial"/>
                  <w:color w:val="auto"/>
                  <w:sz w:val="8"/>
                  <w:u w:val="none"/>
                </w:rPr>
                <w:t>. 2021; 108:189-196. https://doi.org/10.1016/j.jhin.2020.11.024</w:t>
              </w:r>
            </w:hyperlink>
          </w:p>
        </w:tc>
        <w:tc>
          <w:tcPr>
            <w:tcW w:w="793" w:type="dxa"/>
            <w:noWrap/>
            <w:vAlign w:val="bottom"/>
            <w:hideMark/>
          </w:tcPr>
          <w:p w14:paraId="020ED8B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0E9CA66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w:t>
            </w:r>
          </w:p>
        </w:tc>
        <w:tc>
          <w:tcPr>
            <w:tcW w:w="347" w:type="dxa"/>
            <w:noWrap/>
            <w:vAlign w:val="bottom"/>
            <w:hideMark/>
          </w:tcPr>
          <w:p w14:paraId="2AA92AB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6D8A92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0DD8AD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3E234B5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B0F2E0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065134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0A0DA0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5D89BC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51DCF05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23FD371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438108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5DEDF5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422ACD5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7F14806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508F150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1C25D80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56BF82E6" w14:textId="77777777" w:rsidTr="00A862E7">
        <w:trPr>
          <w:trHeight w:val="853"/>
        </w:trPr>
        <w:tc>
          <w:tcPr>
            <w:tcW w:w="2081" w:type="dxa"/>
            <w:vAlign w:val="bottom"/>
            <w:hideMark/>
          </w:tcPr>
          <w:p w14:paraId="52864AA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Hollinghurst J, et al. Intensity of COVID-19 in care homes following Hospital Discharge in the early stages of the UK epidemic. </w:t>
            </w:r>
            <w:r w:rsidRPr="00440606">
              <w:rPr>
                <w:rFonts w:ascii="Arial" w:eastAsia="Times New Roman" w:hAnsi="Arial" w:cs="Arial"/>
                <w:i/>
                <w:iCs/>
                <w:sz w:val="8"/>
                <w:szCs w:val="8"/>
              </w:rPr>
              <w:t>medRxiv</w:t>
            </w:r>
            <w:r w:rsidRPr="00440606">
              <w:rPr>
                <w:rFonts w:ascii="Arial" w:eastAsia="Times New Roman" w:hAnsi="Arial" w:cs="Arial"/>
                <w:sz w:val="8"/>
                <w:szCs w:val="8"/>
              </w:rPr>
              <w:t>. 2021 March 20. https://doi.org/10.1101/2021.03.18.21253443. Preprint</w:t>
            </w:r>
          </w:p>
        </w:tc>
        <w:tc>
          <w:tcPr>
            <w:tcW w:w="793" w:type="dxa"/>
            <w:noWrap/>
            <w:vAlign w:val="bottom"/>
            <w:hideMark/>
          </w:tcPr>
          <w:p w14:paraId="04EB561F"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5353882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469A1B8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11FC79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B38BDC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2AD45D0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002573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4D8F29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1DF25E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8BDFEB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BE1664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11CB92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5F822C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B5BE23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0F017C3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4706508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noWrap/>
            <w:vAlign w:val="bottom"/>
            <w:hideMark/>
          </w:tcPr>
          <w:p w14:paraId="584BEDA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73E9431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4401F2B3" w14:textId="77777777" w:rsidTr="00A862E7">
        <w:trPr>
          <w:trHeight w:val="840"/>
        </w:trPr>
        <w:tc>
          <w:tcPr>
            <w:tcW w:w="2081" w:type="dxa"/>
            <w:vAlign w:val="bottom"/>
            <w:hideMark/>
          </w:tcPr>
          <w:p w14:paraId="0C0D9E94" w14:textId="77777777" w:rsidR="00440606" w:rsidRPr="00440606" w:rsidRDefault="008630E9" w:rsidP="00440606">
            <w:pPr>
              <w:spacing w:after="0" w:line="240" w:lineRule="auto"/>
              <w:rPr>
                <w:rFonts w:ascii="Arial" w:eastAsia="Times New Roman" w:hAnsi="Arial" w:cs="Arial"/>
                <w:sz w:val="8"/>
                <w:szCs w:val="8"/>
              </w:rPr>
            </w:pPr>
            <w:hyperlink r:id="rId36" w:history="1">
              <w:r w:rsidR="00440606" w:rsidRPr="00A862E7">
                <w:rPr>
                  <w:rStyle w:val="Hyperlink"/>
                  <w:rFonts w:ascii="Arial" w:hAnsi="Arial"/>
                  <w:color w:val="auto"/>
                  <w:sz w:val="8"/>
                  <w:u w:val="none"/>
                </w:rPr>
                <w:t xml:space="preserve">Lednicky J, et al. Collection of SARS-CoV-2 Virus from the Air of a Clinic within a University Student Health Care Center and Analyses of the Viral Genomic Sequence. </w:t>
              </w:r>
              <w:r w:rsidR="00440606" w:rsidRPr="00A862E7">
                <w:rPr>
                  <w:rStyle w:val="Hyperlink"/>
                  <w:rFonts w:ascii="Arial" w:hAnsi="Arial"/>
                  <w:i/>
                  <w:color w:val="auto"/>
                  <w:sz w:val="8"/>
                  <w:u w:val="none"/>
                </w:rPr>
                <w:t>Aerosol and Air Quality Research</w:t>
              </w:r>
              <w:r w:rsidR="00440606" w:rsidRPr="00A862E7">
                <w:rPr>
                  <w:rStyle w:val="Hyperlink"/>
                  <w:rFonts w:ascii="Arial" w:hAnsi="Arial"/>
                  <w:color w:val="auto"/>
                  <w:sz w:val="8"/>
                  <w:u w:val="none"/>
                </w:rPr>
                <w:t>. 2020; 20(6):1167. https://doi.org/10.4209/aaqr.2020.05.0202</w:t>
              </w:r>
            </w:hyperlink>
          </w:p>
        </w:tc>
        <w:tc>
          <w:tcPr>
            <w:tcW w:w="793" w:type="dxa"/>
            <w:noWrap/>
            <w:vAlign w:val="bottom"/>
            <w:hideMark/>
          </w:tcPr>
          <w:p w14:paraId="0189524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0C25743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w:t>
            </w:r>
          </w:p>
        </w:tc>
        <w:tc>
          <w:tcPr>
            <w:tcW w:w="347" w:type="dxa"/>
            <w:noWrap/>
            <w:vAlign w:val="bottom"/>
            <w:hideMark/>
          </w:tcPr>
          <w:p w14:paraId="13E7107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270291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3E651B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75D95AD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E7FCB2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7A2064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DD729C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26AB7C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319D44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00F20A2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07C49E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B2B93D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71D430A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745BF07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062568F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6437995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2134A477" w14:textId="77777777" w:rsidTr="00A862E7">
        <w:trPr>
          <w:trHeight w:val="850"/>
        </w:trPr>
        <w:tc>
          <w:tcPr>
            <w:tcW w:w="2081" w:type="dxa"/>
            <w:vAlign w:val="bottom"/>
            <w:hideMark/>
          </w:tcPr>
          <w:p w14:paraId="19C885EF"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Akin H, et al. Investigation of the Presence of SARS-CoV-2 in Aerosol after Dental Treatment. </w:t>
            </w:r>
            <w:r w:rsidRPr="00440606">
              <w:rPr>
                <w:rFonts w:ascii="Arial" w:eastAsia="Times New Roman" w:hAnsi="Arial" w:cs="Arial"/>
                <w:i/>
                <w:iCs/>
                <w:sz w:val="8"/>
                <w:szCs w:val="8"/>
              </w:rPr>
              <w:t>International Dental Journal</w:t>
            </w:r>
            <w:r w:rsidRPr="00440606">
              <w:rPr>
                <w:rFonts w:ascii="Arial" w:eastAsia="Times New Roman" w:hAnsi="Arial" w:cs="Arial"/>
                <w:sz w:val="8"/>
                <w:szCs w:val="8"/>
              </w:rPr>
              <w:t>. 2021; S0020-6539(21)00098-8. https://doi.org/10.1016/j.identj.2021.05.002.</w:t>
            </w:r>
          </w:p>
        </w:tc>
        <w:tc>
          <w:tcPr>
            <w:tcW w:w="793" w:type="dxa"/>
            <w:vAlign w:val="bottom"/>
            <w:hideMark/>
          </w:tcPr>
          <w:p w14:paraId="3CC6F18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372D6BE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vAlign w:val="bottom"/>
            <w:hideMark/>
          </w:tcPr>
          <w:p w14:paraId="6490D01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228CAA8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097797A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vAlign w:val="bottom"/>
            <w:hideMark/>
          </w:tcPr>
          <w:p w14:paraId="4C02810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171C670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37A817B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46A34BA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0199528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71FEF1B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5C8C8F1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vAlign w:val="bottom"/>
            <w:hideMark/>
          </w:tcPr>
          <w:p w14:paraId="175A49F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7DD5203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vAlign w:val="bottom"/>
            <w:hideMark/>
          </w:tcPr>
          <w:p w14:paraId="7441A56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vAlign w:val="bottom"/>
            <w:hideMark/>
          </w:tcPr>
          <w:p w14:paraId="1572A4D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vAlign w:val="bottom"/>
            <w:hideMark/>
          </w:tcPr>
          <w:p w14:paraId="6A2B0999" w14:textId="77777777" w:rsidR="00440606" w:rsidRPr="00440606" w:rsidRDefault="00440606" w:rsidP="00A862E7">
            <w:pPr>
              <w:rPr>
                <w:rFonts w:ascii="Arial" w:eastAsia="Times New Roman" w:hAnsi="Arial" w:cs="Arial"/>
                <w:sz w:val="8"/>
                <w:szCs w:val="8"/>
              </w:rPr>
            </w:pPr>
          </w:p>
        </w:tc>
        <w:tc>
          <w:tcPr>
            <w:tcW w:w="334" w:type="dxa"/>
            <w:vAlign w:val="bottom"/>
            <w:hideMark/>
          </w:tcPr>
          <w:p w14:paraId="101C1A9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50BDCE2B" w14:textId="77777777" w:rsidTr="00A862E7">
        <w:trPr>
          <w:trHeight w:val="853"/>
        </w:trPr>
        <w:tc>
          <w:tcPr>
            <w:tcW w:w="2081" w:type="dxa"/>
            <w:vAlign w:val="bottom"/>
            <w:hideMark/>
          </w:tcPr>
          <w:p w14:paraId="7B963701" w14:textId="77777777" w:rsidR="00440606" w:rsidRPr="00440606" w:rsidRDefault="008630E9" w:rsidP="00440606">
            <w:pPr>
              <w:spacing w:after="0" w:line="240" w:lineRule="auto"/>
              <w:rPr>
                <w:rFonts w:ascii="Arial" w:eastAsia="Times New Roman" w:hAnsi="Arial" w:cs="Arial"/>
                <w:sz w:val="8"/>
                <w:szCs w:val="8"/>
              </w:rPr>
            </w:pPr>
            <w:hyperlink r:id="rId37" w:history="1">
              <w:r w:rsidR="00440606" w:rsidRPr="00A862E7">
                <w:rPr>
                  <w:rStyle w:val="Hyperlink"/>
                  <w:rFonts w:ascii="Arial" w:hAnsi="Arial"/>
                  <w:color w:val="auto"/>
                  <w:sz w:val="8"/>
                  <w:u w:val="none"/>
                </w:rPr>
                <w:t>Haddow A, et al. Stability of SARS-CoV-2 on Produce following a Low-Dose Aerosol Exposure.</w:t>
              </w:r>
              <w:r w:rsidR="00440606" w:rsidRPr="00A862E7">
                <w:rPr>
                  <w:rStyle w:val="Hyperlink"/>
                  <w:rFonts w:ascii="Arial" w:hAnsi="Arial"/>
                  <w:i/>
                  <w:color w:val="auto"/>
                  <w:sz w:val="8"/>
                  <w:u w:val="none"/>
                </w:rPr>
                <w:t xml:space="preserve"> American Journal of Tropical Medicine and Hygiene</w:t>
              </w:r>
              <w:r w:rsidR="00440606" w:rsidRPr="00A862E7">
                <w:rPr>
                  <w:rStyle w:val="Hyperlink"/>
                  <w:rFonts w:ascii="Arial" w:hAnsi="Arial"/>
                  <w:color w:val="auto"/>
                  <w:sz w:val="8"/>
                  <w:u w:val="none"/>
                </w:rPr>
                <w:t>. 2020; 103(5). https://doi.org/10.4269/ajtmh.20-1033</w:t>
              </w:r>
            </w:hyperlink>
          </w:p>
        </w:tc>
        <w:tc>
          <w:tcPr>
            <w:tcW w:w="793" w:type="dxa"/>
            <w:noWrap/>
            <w:vAlign w:val="bottom"/>
            <w:hideMark/>
          </w:tcPr>
          <w:p w14:paraId="4CC9100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5878E7AF"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w:t>
            </w:r>
          </w:p>
        </w:tc>
        <w:tc>
          <w:tcPr>
            <w:tcW w:w="347" w:type="dxa"/>
            <w:noWrap/>
            <w:vAlign w:val="bottom"/>
            <w:hideMark/>
          </w:tcPr>
          <w:p w14:paraId="315D0A2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95C45E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43F180E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22EC338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5A80BE2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80C5D7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D69D8D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0B0CF0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A03235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56FE51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0B3D84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E7CF57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2AE259C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489B2F4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0471F75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232B573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23EB8DCA" w14:textId="77777777" w:rsidTr="00A862E7">
        <w:trPr>
          <w:trHeight w:val="840"/>
        </w:trPr>
        <w:tc>
          <w:tcPr>
            <w:tcW w:w="2081" w:type="dxa"/>
            <w:vAlign w:val="bottom"/>
            <w:hideMark/>
          </w:tcPr>
          <w:p w14:paraId="1C9B24C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Yang X, et al. Airborne transmission of pathogen-laden expiratory droplets in open outdoor space. </w:t>
            </w:r>
            <w:r w:rsidRPr="00440606">
              <w:rPr>
                <w:rFonts w:ascii="Arial" w:eastAsia="Times New Roman" w:hAnsi="Arial" w:cs="Arial"/>
                <w:i/>
                <w:iCs/>
                <w:sz w:val="8"/>
                <w:szCs w:val="8"/>
              </w:rPr>
              <w:t>Sci Total Environ</w:t>
            </w:r>
            <w:r w:rsidRPr="00440606">
              <w:rPr>
                <w:rFonts w:ascii="Arial" w:eastAsia="Times New Roman" w:hAnsi="Arial" w:cs="Arial"/>
                <w:sz w:val="8"/>
                <w:szCs w:val="8"/>
              </w:rPr>
              <w:t>. 2021; 773:145537. https://doi.org/10.1016/j.scitotenv.2021.145537</w:t>
            </w:r>
          </w:p>
        </w:tc>
        <w:tc>
          <w:tcPr>
            <w:tcW w:w="793" w:type="dxa"/>
            <w:noWrap/>
            <w:vAlign w:val="bottom"/>
            <w:hideMark/>
          </w:tcPr>
          <w:p w14:paraId="06DDF7DA"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0C7A23B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44B8DBD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2D61E4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B54172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1408339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9AF25B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F46570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885DCA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26E80D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4512B9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902333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474C73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F0C305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21A7A13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36E0C7D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noWrap/>
            <w:vAlign w:val="bottom"/>
            <w:hideMark/>
          </w:tcPr>
          <w:p w14:paraId="685F95E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36061F4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7E611872" w14:textId="77777777" w:rsidTr="00A862E7">
        <w:trPr>
          <w:trHeight w:val="570"/>
        </w:trPr>
        <w:tc>
          <w:tcPr>
            <w:tcW w:w="2081" w:type="dxa"/>
            <w:vAlign w:val="bottom"/>
            <w:hideMark/>
          </w:tcPr>
          <w:p w14:paraId="1EAB366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Wang Z, et al. Inflight Transmission of COVID-19 Based on Aerosol Dispersion Data. </w:t>
            </w:r>
            <w:r w:rsidRPr="00440606">
              <w:rPr>
                <w:rFonts w:ascii="Arial" w:eastAsia="Times New Roman" w:hAnsi="Arial" w:cs="Arial"/>
                <w:i/>
                <w:iCs/>
                <w:sz w:val="8"/>
                <w:szCs w:val="8"/>
              </w:rPr>
              <w:t>medRxiv</w:t>
            </w:r>
            <w:r w:rsidRPr="00440606">
              <w:rPr>
                <w:rFonts w:ascii="Arial" w:eastAsia="Times New Roman" w:hAnsi="Arial" w:cs="Arial"/>
                <w:sz w:val="8"/>
                <w:szCs w:val="8"/>
              </w:rPr>
              <w:t>. 2021 January 8. https://doi.org/10.1101/2021.01.08.21249439. Preprint</w:t>
            </w:r>
          </w:p>
        </w:tc>
        <w:tc>
          <w:tcPr>
            <w:tcW w:w="793" w:type="dxa"/>
            <w:noWrap/>
            <w:vAlign w:val="bottom"/>
            <w:hideMark/>
          </w:tcPr>
          <w:p w14:paraId="2953EEB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13F959F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5FFC314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8FAD8D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A5C9EF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4E4B702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F1A5CE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16B413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AB0D9E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DA367E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0D6CB1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B3ACD1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9DB803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4D29E1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6F089A1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380C899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noWrap/>
            <w:vAlign w:val="bottom"/>
            <w:hideMark/>
          </w:tcPr>
          <w:p w14:paraId="540693C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1B614A0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70647BEB" w14:textId="77777777" w:rsidTr="00A862E7">
        <w:trPr>
          <w:trHeight w:val="565"/>
        </w:trPr>
        <w:tc>
          <w:tcPr>
            <w:tcW w:w="2081" w:type="dxa"/>
            <w:vAlign w:val="bottom"/>
            <w:hideMark/>
          </w:tcPr>
          <w:p w14:paraId="6DF3D8E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Karami C, et al. Investigation of SARS-CoV-2 virus on nozzle surfaces of fuel supply stations in North West of Iran. </w:t>
            </w:r>
            <w:r w:rsidRPr="00440606">
              <w:rPr>
                <w:rFonts w:ascii="Arial" w:eastAsia="Times New Roman" w:hAnsi="Arial" w:cs="Arial"/>
                <w:i/>
                <w:iCs/>
                <w:sz w:val="8"/>
                <w:szCs w:val="8"/>
              </w:rPr>
              <w:t xml:space="preserve">Science of The Total Environment. </w:t>
            </w:r>
            <w:r w:rsidRPr="00440606">
              <w:rPr>
                <w:rFonts w:ascii="Arial" w:eastAsia="Times New Roman" w:hAnsi="Arial" w:cs="Arial"/>
                <w:sz w:val="8"/>
                <w:szCs w:val="8"/>
              </w:rPr>
              <w:t>2021; 780:146641. https://doi.org/10.1016/j.scitotenv.2021.146641</w:t>
            </w:r>
          </w:p>
        </w:tc>
        <w:tc>
          <w:tcPr>
            <w:tcW w:w="793" w:type="dxa"/>
            <w:noWrap/>
            <w:vAlign w:val="bottom"/>
            <w:hideMark/>
          </w:tcPr>
          <w:p w14:paraId="3ED604B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337ED93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2460B1F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C97D1B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754CE1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6B73312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D328FF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7CA0A6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CFE5ED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58A6D1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A883B0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74EACA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704171D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9B8CDF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61C1A78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5D451ED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3FBC0EEB" w14:textId="77777777" w:rsidR="00440606" w:rsidRPr="00440606" w:rsidRDefault="00440606" w:rsidP="00A862E7">
            <w:pPr>
              <w:rPr>
                <w:rFonts w:ascii="Arial" w:eastAsia="Times New Roman" w:hAnsi="Arial" w:cs="Arial"/>
                <w:sz w:val="8"/>
                <w:szCs w:val="8"/>
              </w:rPr>
            </w:pPr>
          </w:p>
        </w:tc>
        <w:tc>
          <w:tcPr>
            <w:tcW w:w="334" w:type="dxa"/>
            <w:noWrap/>
            <w:vAlign w:val="bottom"/>
            <w:hideMark/>
          </w:tcPr>
          <w:p w14:paraId="2C9522C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1C1BF204" w14:textId="77777777" w:rsidTr="00A862E7">
        <w:trPr>
          <w:trHeight w:val="850"/>
        </w:trPr>
        <w:tc>
          <w:tcPr>
            <w:tcW w:w="2081" w:type="dxa"/>
            <w:vAlign w:val="bottom"/>
            <w:hideMark/>
          </w:tcPr>
          <w:p w14:paraId="59F2CCB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Bloise I, et al. Detection of SARS-CoV-2 on high-touch surfaces in a clinical microbiology laboratory. </w:t>
            </w:r>
            <w:r w:rsidRPr="00440606">
              <w:rPr>
                <w:rFonts w:ascii="Arial" w:eastAsia="Times New Roman" w:hAnsi="Arial" w:cs="Arial"/>
                <w:i/>
                <w:iCs/>
                <w:sz w:val="8"/>
                <w:szCs w:val="8"/>
              </w:rPr>
              <w:t>Journal of Hospital Infection.</w:t>
            </w:r>
            <w:r w:rsidRPr="00440606">
              <w:rPr>
                <w:rFonts w:ascii="Arial" w:eastAsia="Times New Roman" w:hAnsi="Arial" w:cs="Arial"/>
                <w:sz w:val="8"/>
                <w:szCs w:val="8"/>
              </w:rPr>
              <w:t xml:space="preserve"> 2020; 105(4):784-786. https://doi.org/10.1016/j.jhin.2020.05.017</w:t>
            </w:r>
          </w:p>
        </w:tc>
        <w:tc>
          <w:tcPr>
            <w:tcW w:w="793" w:type="dxa"/>
            <w:noWrap/>
            <w:vAlign w:val="bottom"/>
            <w:hideMark/>
          </w:tcPr>
          <w:p w14:paraId="52A4B3D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139428C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35EC524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61E13D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AEAE31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70178D2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528DEA4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962788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1B74DE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03475D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79A0B5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BB26FC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27764D2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07BA02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21BC963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5ADCB5B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60334597" w14:textId="77777777" w:rsidR="00440606" w:rsidRPr="00440606" w:rsidRDefault="00440606" w:rsidP="00A862E7">
            <w:pPr>
              <w:rPr>
                <w:rFonts w:ascii="Arial" w:eastAsia="Times New Roman" w:hAnsi="Arial" w:cs="Arial"/>
                <w:sz w:val="8"/>
                <w:szCs w:val="8"/>
              </w:rPr>
            </w:pPr>
          </w:p>
        </w:tc>
        <w:tc>
          <w:tcPr>
            <w:tcW w:w="334" w:type="dxa"/>
            <w:noWrap/>
            <w:vAlign w:val="bottom"/>
            <w:hideMark/>
          </w:tcPr>
          <w:p w14:paraId="2A01A4C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4FC6AF1A" w14:textId="77777777" w:rsidTr="00A862E7">
        <w:trPr>
          <w:trHeight w:val="840"/>
        </w:trPr>
        <w:tc>
          <w:tcPr>
            <w:tcW w:w="2081" w:type="dxa"/>
            <w:vAlign w:val="bottom"/>
            <w:hideMark/>
          </w:tcPr>
          <w:p w14:paraId="77203700" w14:textId="77777777" w:rsidR="00440606" w:rsidRPr="00440606" w:rsidRDefault="008630E9" w:rsidP="00440606">
            <w:pPr>
              <w:spacing w:after="0" w:line="240" w:lineRule="auto"/>
              <w:rPr>
                <w:rFonts w:ascii="Arial" w:eastAsia="Times New Roman" w:hAnsi="Arial" w:cs="Arial"/>
                <w:sz w:val="8"/>
                <w:szCs w:val="8"/>
              </w:rPr>
            </w:pPr>
            <w:hyperlink r:id="rId38" w:history="1">
              <w:r w:rsidR="00440606" w:rsidRPr="00A862E7">
                <w:rPr>
                  <w:rStyle w:val="Hyperlink"/>
                  <w:rFonts w:ascii="Arial" w:hAnsi="Arial"/>
                  <w:color w:val="auto"/>
                  <w:sz w:val="8"/>
                  <w:u w:val="none"/>
                </w:rPr>
                <w:t xml:space="preserve">Riediker M and Monn C. Simulation of SARS-CoV-2 Aerosol Emissions in the Infected Population and Resulting Airborne Exposures in Different Indoor Scenarios. </w:t>
              </w:r>
              <w:r w:rsidR="00440606" w:rsidRPr="00A862E7">
                <w:rPr>
                  <w:rStyle w:val="Hyperlink"/>
                  <w:rFonts w:ascii="Arial" w:hAnsi="Arial"/>
                  <w:i/>
                  <w:color w:val="auto"/>
                  <w:sz w:val="8"/>
                  <w:u w:val="none"/>
                </w:rPr>
                <w:t>Aerosol and Air Quality Research</w:t>
              </w:r>
              <w:r w:rsidR="00440606" w:rsidRPr="00A862E7">
                <w:rPr>
                  <w:rStyle w:val="Hyperlink"/>
                  <w:rFonts w:ascii="Arial" w:hAnsi="Arial"/>
                  <w:color w:val="auto"/>
                  <w:sz w:val="8"/>
                  <w:u w:val="none"/>
                </w:rPr>
                <w:t>. 2021; 21(2):200531. https://doi.org/10.4209/aaqr.2020.08.0531</w:t>
              </w:r>
            </w:hyperlink>
          </w:p>
        </w:tc>
        <w:tc>
          <w:tcPr>
            <w:tcW w:w="793" w:type="dxa"/>
            <w:noWrap/>
            <w:vAlign w:val="bottom"/>
            <w:hideMark/>
          </w:tcPr>
          <w:p w14:paraId="29EAFA0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3685CDB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46316E5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1622A4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DFC2A7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2DF55D0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8FE10C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5D5C60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51BF04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BDDFB4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DFCEB9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AE7E1A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CC92BB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C9F207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0FAC466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5F167FF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noWrap/>
            <w:vAlign w:val="bottom"/>
            <w:hideMark/>
          </w:tcPr>
          <w:p w14:paraId="7D38F62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0D494AC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100E19AD" w14:textId="77777777" w:rsidTr="00A862E7">
        <w:trPr>
          <w:trHeight w:val="850"/>
        </w:trPr>
        <w:tc>
          <w:tcPr>
            <w:tcW w:w="2081" w:type="dxa"/>
            <w:vAlign w:val="bottom"/>
            <w:hideMark/>
          </w:tcPr>
          <w:p w14:paraId="1438471F" w14:textId="77777777" w:rsidR="00440606" w:rsidRPr="00440606" w:rsidRDefault="008630E9" w:rsidP="00440606">
            <w:pPr>
              <w:spacing w:after="0" w:line="240" w:lineRule="auto"/>
              <w:rPr>
                <w:rFonts w:ascii="Arial" w:eastAsia="Times New Roman" w:hAnsi="Arial" w:cs="Arial"/>
                <w:sz w:val="8"/>
                <w:szCs w:val="8"/>
              </w:rPr>
            </w:pPr>
            <w:hyperlink r:id="rId39" w:history="1">
              <w:r w:rsidR="00440606" w:rsidRPr="00A862E7">
                <w:rPr>
                  <w:rStyle w:val="Hyperlink"/>
                  <w:rFonts w:ascii="Arial" w:hAnsi="Arial"/>
                  <w:color w:val="auto"/>
                  <w:sz w:val="8"/>
                  <w:u w:val="none"/>
                </w:rPr>
                <w:t>Butot S, Baert L, Zuber S. Assessment of antiviral coatings for high-touch surfaces using human coronaviruses HCoV-229E and SARS-CoV-2.</w:t>
              </w:r>
              <w:r w:rsidR="00440606" w:rsidRPr="00A862E7">
                <w:rPr>
                  <w:rStyle w:val="Hyperlink"/>
                  <w:rFonts w:ascii="Arial" w:hAnsi="Arial"/>
                  <w:i/>
                  <w:color w:val="auto"/>
                  <w:sz w:val="8"/>
                  <w:u w:val="none"/>
                </w:rPr>
                <w:t xml:space="preserve"> Applied and Environmental Microbiology</w:t>
              </w:r>
              <w:r w:rsidR="00440606" w:rsidRPr="00A862E7">
                <w:rPr>
                  <w:rStyle w:val="Hyperlink"/>
                  <w:rFonts w:ascii="Arial" w:hAnsi="Arial"/>
                  <w:color w:val="auto"/>
                  <w:sz w:val="8"/>
                  <w:u w:val="none"/>
                </w:rPr>
                <w:t>. 2021; 87(19):e01098-21. https://doi.org/10.1128/AEM.01098-21</w:t>
              </w:r>
            </w:hyperlink>
          </w:p>
        </w:tc>
        <w:tc>
          <w:tcPr>
            <w:tcW w:w="793" w:type="dxa"/>
            <w:noWrap/>
            <w:vAlign w:val="bottom"/>
            <w:hideMark/>
          </w:tcPr>
          <w:p w14:paraId="4E0D3F7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6D486B7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0E5030D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56D816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4509AD6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1F4DF44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CA01F0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5D433D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8D51A6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262482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F776B4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35BF5A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9EB3C7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07A86C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479258D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5466047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68C55DE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76B16F7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51ABAD67" w14:textId="77777777" w:rsidTr="00A862E7">
        <w:trPr>
          <w:trHeight w:val="853"/>
        </w:trPr>
        <w:tc>
          <w:tcPr>
            <w:tcW w:w="2081" w:type="dxa"/>
            <w:vAlign w:val="bottom"/>
            <w:hideMark/>
          </w:tcPr>
          <w:p w14:paraId="07FBB5A0" w14:textId="77777777" w:rsidR="00440606" w:rsidRPr="00440606" w:rsidRDefault="008630E9" w:rsidP="00440606">
            <w:pPr>
              <w:spacing w:after="0" w:line="240" w:lineRule="auto"/>
              <w:rPr>
                <w:rFonts w:ascii="Arial" w:eastAsia="Times New Roman" w:hAnsi="Arial" w:cs="Arial"/>
                <w:sz w:val="8"/>
                <w:szCs w:val="8"/>
              </w:rPr>
            </w:pPr>
            <w:hyperlink r:id="rId40" w:history="1">
              <w:r w:rsidR="00440606" w:rsidRPr="00A862E7">
                <w:rPr>
                  <w:rStyle w:val="Hyperlink"/>
                  <w:rFonts w:ascii="Arial" w:hAnsi="Arial"/>
                  <w:color w:val="auto"/>
                  <w:sz w:val="8"/>
                  <w:u w:val="none"/>
                </w:rPr>
                <w:t xml:space="preserve">Buonanno G, Stabile L, Morawska L. Estimation of airborne viral emission: Quanta emission rate of SARS-CoV-2 for infection risk assessment. </w:t>
              </w:r>
              <w:r w:rsidR="00440606" w:rsidRPr="00A862E7">
                <w:rPr>
                  <w:rStyle w:val="Hyperlink"/>
                  <w:rFonts w:ascii="Arial" w:hAnsi="Arial"/>
                  <w:i/>
                  <w:color w:val="auto"/>
                  <w:sz w:val="8"/>
                  <w:u w:val="none"/>
                </w:rPr>
                <w:t>Environ Int</w:t>
              </w:r>
              <w:r w:rsidR="00440606" w:rsidRPr="00A862E7">
                <w:rPr>
                  <w:rStyle w:val="Hyperlink"/>
                  <w:rFonts w:ascii="Arial" w:hAnsi="Arial"/>
                  <w:color w:val="auto"/>
                  <w:sz w:val="8"/>
                  <w:u w:val="none"/>
                </w:rPr>
                <w:t>. 2020; 141:105794. https://doi.org/10.1016/j.envint.2020.105794</w:t>
              </w:r>
            </w:hyperlink>
          </w:p>
        </w:tc>
        <w:tc>
          <w:tcPr>
            <w:tcW w:w="793" w:type="dxa"/>
            <w:noWrap/>
            <w:vAlign w:val="bottom"/>
            <w:hideMark/>
          </w:tcPr>
          <w:p w14:paraId="5E73824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105AD99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085ADF0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12B19F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D8ED27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3B2D2DF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F495DE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CA46CD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AEF581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B13D6E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328469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B29E80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1B80D9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CEE560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2E668A1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2ECD168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noWrap/>
            <w:vAlign w:val="bottom"/>
            <w:hideMark/>
          </w:tcPr>
          <w:p w14:paraId="0CE6E74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1142FB3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26E31613" w14:textId="77777777" w:rsidTr="00A862E7">
        <w:trPr>
          <w:trHeight w:val="840"/>
        </w:trPr>
        <w:tc>
          <w:tcPr>
            <w:tcW w:w="2081" w:type="dxa"/>
            <w:vAlign w:val="bottom"/>
            <w:hideMark/>
          </w:tcPr>
          <w:p w14:paraId="422830C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Sundar V and Bhaskar E. (2021) Low secondary transmission rates of SARS-CoV-2 infection among contacts of construction laborers at open air environment. </w:t>
            </w:r>
            <w:r w:rsidRPr="00440606">
              <w:rPr>
                <w:rFonts w:ascii="Arial" w:eastAsia="Times New Roman" w:hAnsi="Arial" w:cs="Arial"/>
                <w:i/>
                <w:iCs/>
                <w:sz w:val="8"/>
                <w:szCs w:val="8"/>
              </w:rPr>
              <w:t>Germs</w:t>
            </w:r>
            <w:r w:rsidRPr="00440606">
              <w:rPr>
                <w:rFonts w:ascii="Arial" w:eastAsia="Times New Roman" w:hAnsi="Arial" w:cs="Arial"/>
                <w:sz w:val="8"/>
                <w:szCs w:val="8"/>
              </w:rPr>
              <w:t>. 2021; 11(1):128-131. https://doi.org/10.18683/germs.2021.1250</w:t>
            </w:r>
          </w:p>
        </w:tc>
        <w:tc>
          <w:tcPr>
            <w:tcW w:w="793" w:type="dxa"/>
            <w:noWrap/>
            <w:vAlign w:val="bottom"/>
            <w:hideMark/>
          </w:tcPr>
          <w:p w14:paraId="1AE346AA"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1C1AA67A"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45714B1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659C69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D24222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4E40600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6B0EF8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CE1884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335BFC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00BAAD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AA5904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C9D115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0B01C9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F46883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6FE5071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404CE38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60C18F7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7CAA289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41DA8C8E" w14:textId="77777777" w:rsidTr="00A862E7">
        <w:trPr>
          <w:trHeight w:val="853"/>
        </w:trPr>
        <w:tc>
          <w:tcPr>
            <w:tcW w:w="2081" w:type="dxa"/>
            <w:vAlign w:val="bottom"/>
            <w:hideMark/>
          </w:tcPr>
          <w:p w14:paraId="70D290D2" w14:textId="77777777" w:rsidR="00440606" w:rsidRPr="00440606" w:rsidRDefault="008630E9" w:rsidP="00440606">
            <w:pPr>
              <w:spacing w:after="0" w:line="240" w:lineRule="auto"/>
              <w:rPr>
                <w:rFonts w:ascii="Arial" w:eastAsia="Times New Roman" w:hAnsi="Arial" w:cs="Arial"/>
                <w:sz w:val="8"/>
                <w:szCs w:val="8"/>
              </w:rPr>
            </w:pPr>
            <w:hyperlink r:id="rId41" w:history="1">
              <w:r w:rsidR="00440606" w:rsidRPr="00A862E7">
                <w:rPr>
                  <w:rStyle w:val="Hyperlink"/>
                  <w:rFonts w:ascii="Arial" w:hAnsi="Arial"/>
                  <w:color w:val="auto"/>
                  <w:sz w:val="8"/>
                  <w:u w:val="none"/>
                </w:rPr>
                <w:t xml:space="preserve">Vuorinen V, et al. Modelling aerosol transport and virus exposure with numerical simulations in relation to SARS-CoV-2 transmission by inhalation indoors. </w:t>
              </w:r>
              <w:r w:rsidR="00440606" w:rsidRPr="00A862E7">
                <w:rPr>
                  <w:rStyle w:val="Hyperlink"/>
                  <w:rFonts w:ascii="Arial" w:hAnsi="Arial"/>
                  <w:i/>
                  <w:color w:val="auto"/>
                  <w:sz w:val="8"/>
                  <w:u w:val="none"/>
                </w:rPr>
                <w:t>Safety Science</w:t>
              </w:r>
              <w:r w:rsidR="00440606" w:rsidRPr="00A862E7">
                <w:rPr>
                  <w:rStyle w:val="Hyperlink"/>
                  <w:rFonts w:ascii="Arial" w:hAnsi="Arial"/>
                  <w:color w:val="auto"/>
                  <w:sz w:val="8"/>
                  <w:u w:val="none"/>
                </w:rPr>
                <w:t>. 2020; 130:104866. https://doi.org/10.1016/j.ssci.2020.104866</w:t>
              </w:r>
            </w:hyperlink>
          </w:p>
        </w:tc>
        <w:tc>
          <w:tcPr>
            <w:tcW w:w="793" w:type="dxa"/>
            <w:noWrap/>
            <w:vAlign w:val="bottom"/>
            <w:hideMark/>
          </w:tcPr>
          <w:p w14:paraId="590AB1C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0A5362A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3BFBA8E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08CA8A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F2DC6C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4A2EE90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4AD8DD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126B5E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51D98D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B7C565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5C099F0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8268B5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9BC3A2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50F06B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6C82592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5FA2F48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noWrap/>
            <w:vAlign w:val="bottom"/>
            <w:hideMark/>
          </w:tcPr>
          <w:p w14:paraId="098AA95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278F5C7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4D2D4104" w14:textId="77777777" w:rsidTr="00A862E7">
        <w:trPr>
          <w:trHeight w:val="850"/>
        </w:trPr>
        <w:tc>
          <w:tcPr>
            <w:tcW w:w="2081" w:type="dxa"/>
            <w:vAlign w:val="bottom"/>
            <w:hideMark/>
          </w:tcPr>
          <w:p w14:paraId="784F0930" w14:textId="77777777" w:rsidR="00440606" w:rsidRPr="00440606" w:rsidRDefault="008630E9" w:rsidP="00440606">
            <w:pPr>
              <w:spacing w:after="0" w:line="240" w:lineRule="auto"/>
              <w:rPr>
                <w:rFonts w:ascii="Arial" w:eastAsia="Times New Roman" w:hAnsi="Arial" w:cs="Arial"/>
                <w:sz w:val="8"/>
                <w:szCs w:val="8"/>
              </w:rPr>
            </w:pPr>
            <w:hyperlink r:id="rId42" w:history="1">
              <w:r w:rsidR="00440606" w:rsidRPr="00A862E7">
                <w:rPr>
                  <w:rStyle w:val="Hyperlink"/>
                  <w:rFonts w:ascii="Arial" w:hAnsi="Arial"/>
                  <w:color w:val="auto"/>
                  <w:sz w:val="8"/>
                  <w:u w:val="none"/>
                </w:rPr>
                <w:t xml:space="preserve">Espinoza EPS, et al. Are Mobile Phones part of the chain of transmission of SARS-CoV-2 in the hospital? </w:t>
              </w:r>
              <w:r w:rsidR="00440606" w:rsidRPr="00A862E7">
                <w:rPr>
                  <w:rStyle w:val="Hyperlink"/>
                  <w:rFonts w:ascii="Arial" w:hAnsi="Arial"/>
                  <w:i/>
                  <w:color w:val="auto"/>
                  <w:sz w:val="8"/>
                  <w:u w:val="none"/>
                </w:rPr>
                <w:t>medRvix</w:t>
              </w:r>
              <w:r w:rsidR="00440606" w:rsidRPr="00A862E7">
                <w:rPr>
                  <w:rStyle w:val="Hyperlink"/>
                  <w:rFonts w:ascii="Arial" w:hAnsi="Arial"/>
                  <w:color w:val="auto"/>
                  <w:sz w:val="8"/>
                  <w:u w:val="none"/>
                </w:rPr>
                <w:t>. 2020 November 4. https://doi.org/10.1101/2020.11.02.20224519. Preprint</w:t>
              </w:r>
            </w:hyperlink>
          </w:p>
        </w:tc>
        <w:tc>
          <w:tcPr>
            <w:tcW w:w="793" w:type="dxa"/>
            <w:noWrap/>
            <w:vAlign w:val="bottom"/>
            <w:hideMark/>
          </w:tcPr>
          <w:p w14:paraId="0B205BF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7374F15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w:t>
            </w:r>
          </w:p>
        </w:tc>
        <w:tc>
          <w:tcPr>
            <w:tcW w:w="347" w:type="dxa"/>
            <w:noWrap/>
            <w:vAlign w:val="bottom"/>
            <w:hideMark/>
          </w:tcPr>
          <w:p w14:paraId="685C666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BD28EA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7B7B72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7DFADB4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BBB8A9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4C07B2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740644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C53AF9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185003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0666F4B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6C6A7B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E1CB06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2DA9587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54B35AF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7FB4B29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5234C31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57431C2B" w14:textId="77777777" w:rsidTr="00A862E7">
        <w:trPr>
          <w:trHeight w:val="840"/>
        </w:trPr>
        <w:tc>
          <w:tcPr>
            <w:tcW w:w="2081" w:type="dxa"/>
            <w:vAlign w:val="bottom"/>
            <w:hideMark/>
          </w:tcPr>
          <w:p w14:paraId="5C24135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lastRenderedPageBreak/>
              <w:t>Singh M, et al. Detection of SARS-CoV-2 on surfaces in food retailers in Ontario. </w:t>
            </w:r>
            <w:r w:rsidRPr="00440606">
              <w:rPr>
                <w:rFonts w:ascii="Arial" w:eastAsia="Times New Roman" w:hAnsi="Arial" w:cs="Arial"/>
                <w:i/>
                <w:iCs/>
                <w:sz w:val="8"/>
                <w:szCs w:val="8"/>
              </w:rPr>
              <w:t>Current Research in Food Science.</w:t>
            </w:r>
            <w:r w:rsidRPr="00440606">
              <w:rPr>
                <w:rFonts w:ascii="Arial" w:eastAsia="Times New Roman" w:hAnsi="Arial" w:cs="Arial"/>
                <w:sz w:val="8"/>
                <w:szCs w:val="8"/>
              </w:rPr>
              <w:t xml:space="preserve"> 2021; 4</w:t>
            </w:r>
            <w:r w:rsidRPr="00440606">
              <w:rPr>
                <w:rFonts w:ascii="Arial" w:eastAsia="Times New Roman" w:hAnsi="Arial" w:cs="Arial"/>
                <w:i/>
                <w:iCs/>
                <w:sz w:val="8"/>
                <w:szCs w:val="8"/>
              </w:rPr>
              <w:t>:</w:t>
            </w:r>
            <w:r w:rsidRPr="00440606">
              <w:rPr>
                <w:rFonts w:ascii="Arial" w:eastAsia="Times New Roman" w:hAnsi="Arial" w:cs="Arial"/>
                <w:sz w:val="8"/>
                <w:szCs w:val="8"/>
              </w:rPr>
              <w:t>598-602. https://doi.org/10.1016/j.crfs.2021.08.009</w:t>
            </w:r>
          </w:p>
        </w:tc>
        <w:tc>
          <w:tcPr>
            <w:tcW w:w="793" w:type="dxa"/>
            <w:noWrap/>
            <w:vAlign w:val="bottom"/>
            <w:hideMark/>
          </w:tcPr>
          <w:p w14:paraId="6F07B99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1668AC4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48A5FD8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2FC06C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99DA96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7077F64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531092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5389F3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83FF0F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80C2F9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68A710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81DC8D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79AFCB8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81F126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0B1264C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5BB0A17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22306D5D" w14:textId="77777777" w:rsidR="00440606" w:rsidRPr="00440606" w:rsidRDefault="00440606" w:rsidP="00A862E7">
            <w:pPr>
              <w:rPr>
                <w:rFonts w:ascii="Arial" w:eastAsia="Times New Roman" w:hAnsi="Arial" w:cs="Arial"/>
                <w:sz w:val="8"/>
                <w:szCs w:val="8"/>
              </w:rPr>
            </w:pPr>
          </w:p>
        </w:tc>
        <w:tc>
          <w:tcPr>
            <w:tcW w:w="334" w:type="dxa"/>
            <w:noWrap/>
            <w:vAlign w:val="bottom"/>
            <w:hideMark/>
          </w:tcPr>
          <w:p w14:paraId="36E055A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4C0FBE57" w14:textId="77777777" w:rsidTr="00A862E7">
        <w:trPr>
          <w:trHeight w:val="575"/>
        </w:trPr>
        <w:tc>
          <w:tcPr>
            <w:tcW w:w="2081" w:type="dxa"/>
            <w:vAlign w:val="bottom"/>
            <w:hideMark/>
          </w:tcPr>
          <w:p w14:paraId="449C8D6A" w14:textId="77777777" w:rsidR="00440606" w:rsidRPr="00440606" w:rsidRDefault="008630E9" w:rsidP="00440606">
            <w:pPr>
              <w:spacing w:after="0" w:line="240" w:lineRule="auto"/>
              <w:rPr>
                <w:rFonts w:ascii="Arial" w:eastAsia="Times New Roman" w:hAnsi="Arial" w:cs="Arial"/>
                <w:sz w:val="8"/>
                <w:szCs w:val="8"/>
              </w:rPr>
            </w:pPr>
            <w:hyperlink r:id="rId43" w:history="1">
              <w:r w:rsidR="00440606" w:rsidRPr="00A862E7">
                <w:rPr>
                  <w:rStyle w:val="Hyperlink"/>
                  <w:rFonts w:ascii="Arial" w:hAnsi="Arial"/>
                  <w:color w:val="auto"/>
                  <w:sz w:val="8"/>
                  <w:u w:val="none"/>
                </w:rPr>
                <w:t xml:space="preserve">Khedkar GD, et al. Infected Surfaces as a Source of Transmissible Material in Healthcare Settings Dealing with COVID 19 Patients. </w:t>
              </w:r>
              <w:r w:rsidR="00440606" w:rsidRPr="00A862E7">
                <w:rPr>
                  <w:rStyle w:val="Hyperlink"/>
                  <w:rFonts w:ascii="Arial" w:hAnsi="Arial"/>
                  <w:i/>
                  <w:color w:val="auto"/>
                  <w:sz w:val="8"/>
                  <w:u w:val="none"/>
                </w:rPr>
                <w:t>medRxiv</w:t>
              </w:r>
              <w:r w:rsidR="00440606" w:rsidRPr="00A862E7">
                <w:rPr>
                  <w:rStyle w:val="Hyperlink"/>
                  <w:rFonts w:ascii="Arial" w:hAnsi="Arial"/>
                  <w:color w:val="auto"/>
                  <w:sz w:val="8"/>
                  <w:u w:val="none"/>
                </w:rPr>
                <w:t>. 2021 August 10.  https://doi.org/10.1101/2021.08.06.21261491. Preprint</w:t>
              </w:r>
            </w:hyperlink>
          </w:p>
        </w:tc>
        <w:tc>
          <w:tcPr>
            <w:tcW w:w="793" w:type="dxa"/>
            <w:noWrap/>
            <w:vAlign w:val="bottom"/>
            <w:hideMark/>
          </w:tcPr>
          <w:p w14:paraId="44E9F5A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5E81A87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2F298C5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7F8CF2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F2FC8D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7738800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D944E8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D96787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098A07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A5094E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06E1B9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B2470D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000A399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350C40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6C7E114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3B6976C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57FEB417" w14:textId="77777777" w:rsidR="00440606" w:rsidRPr="00440606" w:rsidRDefault="00440606" w:rsidP="00A862E7">
            <w:pPr>
              <w:rPr>
                <w:rFonts w:ascii="Arial" w:eastAsia="Times New Roman" w:hAnsi="Arial" w:cs="Arial"/>
                <w:sz w:val="8"/>
                <w:szCs w:val="8"/>
              </w:rPr>
            </w:pPr>
          </w:p>
        </w:tc>
        <w:tc>
          <w:tcPr>
            <w:tcW w:w="334" w:type="dxa"/>
            <w:noWrap/>
            <w:vAlign w:val="bottom"/>
            <w:hideMark/>
          </w:tcPr>
          <w:p w14:paraId="614FC39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3D2CB922" w14:textId="77777777" w:rsidTr="00A862E7">
        <w:trPr>
          <w:trHeight w:val="588"/>
        </w:trPr>
        <w:tc>
          <w:tcPr>
            <w:tcW w:w="2081" w:type="dxa"/>
            <w:vAlign w:val="bottom"/>
            <w:hideMark/>
          </w:tcPr>
          <w:p w14:paraId="1305EFD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Kampf G, et al. SARS-CoV-2 Detection Rates from Surface Samples Do Not Implicate Public Surfaces as Relevant Sources for Transmission. </w:t>
            </w:r>
            <w:r w:rsidRPr="00440606">
              <w:rPr>
                <w:rFonts w:ascii="Arial" w:eastAsia="Times New Roman" w:hAnsi="Arial" w:cs="Arial"/>
                <w:i/>
                <w:iCs/>
                <w:sz w:val="8"/>
                <w:szCs w:val="8"/>
              </w:rPr>
              <w:t xml:space="preserve">Hygiene. </w:t>
            </w:r>
            <w:r w:rsidRPr="00440606">
              <w:rPr>
                <w:rFonts w:ascii="Arial" w:eastAsia="Times New Roman" w:hAnsi="Arial" w:cs="Arial"/>
                <w:sz w:val="8"/>
                <w:szCs w:val="8"/>
              </w:rPr>
              <w:t>2021;</w:t>
            </w:r>
            <w:r w:rsidRPr="00440606">
              <w:rPr>
                <w:rFonts w:ascii="Arial" w:eastAsia="Times New Roman" w:hAnsi="Arial" w:cs="Arial"/>
                <w:i/>
                <w:iCs/>
                <w:sz w:val="8"/>
                <w:szCs w:val="8"/>
              </w:rPr>
              <w:t xml:space="preserve"> </w:t>
            </w:r>
            <w:r w:rsidRPr="00440606">
              <w:rPr>
                <w:rFonts w:ascii="Arial" w:eastAsia="Times New Roman" w:hAnsi="Arial" w:cs="Arial"/>
                <w:sz w:val="8"/>
                <w:szCs w:val="8"/>
              </w:rPr>
              <w:t>1(1):24-40. https://doi.org/10.3390/hygiene1010003</w:t>
            </w:r>
          </w:p>
        </w:tc>
        <w:tc>
          <w:tcPr>
            <w:tcW w:w="793" w:type="dxa"/>
            <w:noWrap/>
            <w:vAlign w:val="bottom"/>
            <w:hideMark/>
          </w:tcPr>
          <w:p w14:paraId="65CDE11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26412A1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2CF87C1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3BC452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8B5029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5331418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3AAEC6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F3AD1A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E8AB98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AFC6E9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12BB56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4DB17B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542AC07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725A8E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4ACCCD4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2DEBFB3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5110CEA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34" w:type="dxa"/>
            <w:noWrap/>
            <w:vAlign w:val="bottom"/>
            <w:hideMark/>
          </w:tcPr>
          <w:p w14:paraId="0CD4076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29FDD3BB" w14:textId="77777777" w:rsidTr="00A862E7">
        <w:trPr>
          <w:trHeight w:val="828"/>
        </w:trPr>
        <w:tc>
          <w:tcPr>
            <w:tcW w:w="2081" w:type="dxa"/>
            <w:vAlign w:val="bottom"/>
            <w:hideMark/>
          </w:tcPr>
          <w:p w14:paraId="77C72876" w14:textId="77777777" w:rsidR="00440606" w:rsidRPr="00440606" w:rsidRDefault="008630E9" w:rsidP="00440606">
            <w:pPr>
              <w:spacing w:after="0" w:line="240" w:lineRule="auto"/>
              <w:rPr>
                <w:rFonts w:ascii="Arial" w:eastAsia="Times New Roman" w:hAnsi="Arial" w:cs="Arial"/>
                <w:sz w:val="8"/>
                <w:szCs w:val="8"/>
              </w:rPr>
            </w:pPr>
            <w:hyperlink r:id="rId44" w:history="1">
              <w:r w:rsidR="00440606" w:rsidRPr="00A862E7">
                <w:rPr>
                  <w:rStyle w:val="Hyperlink"/>
                  <w:rFonts w:ascii="Arial" w:hAnsi="Arial"/>
                  <w:color w:val="auto"/>
                  <w:sz w:val="8"/>
                  <w:u w:val="none"/>
                </w:rPr>
                <w:t xml:space="preserve">Li Y, et al. (2021) Probable airborne transmission of SARS-CoV-2 in a poorly ventilated restaurant. </w:t>
              </w:r>
              <w:r w:rsidR="00440606" w:rsidRPr="00A862E7">
                <w:rPr>
                  <w:rStyle w:val="Hyperlink"/>
                  <w:rFonts w:ascii="Arial" w:hAnsi="Arial"/>
                  <w:i/>
                  <w:color w:val="auto"/>
                  <w:sz w:val="8"/>
                  <w:u w:val="none"/>
                </w:rPr>
                <w:t>Build Environ</w:t>
              </w:r>
              <w:r w:rsidR="00440606" w:rsidRPr="00A862E7">
                <w:rPr>
                  <w:rStyle w:val="Hyperlink"/>
                  <w:rFonts w:ascii="Arial" w:hAnsi="Arial"/>
                  <w:color w:val="auto"/>
                  <w:sz w:val="8"/>
                  <w:u w:val="none"/>
                </w:rPr>
                <w:t>. 2021; 196:107788. https://doi.org/10.1016/j.buildenv.2021.107788</w:t>
              </w:r>
            </w:hyperlink>
          </w:p>
        </w:tc>
        <w:tc>
          <w:tcPr>
            <w:tcW w:w="793" w:type="dxa"/>
            <w:noWrap/>
            <w:vAlign w:val="bottom"/>
            <w:hideMark/>
          </w:tcPr>
          <w:p w14:paraId="2E68324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6E5D878F"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15267AE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044BC0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7EDBAB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262119C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5EE7F0D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30E5AD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8C0C16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5C9571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81E7AF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46175A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9EB92E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D6ED4A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3FE1ABE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4F8C28C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4F04A00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7F7AEDB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45CE4C48" w14:textId="77777777" w:rsidTr="00A862E7">
        <w:trPr>
          <w:trHeight w:val="840"/>
        </w:trPr>
        <w:tc>
          <w:tcPr>
            <w:tcW w:w="2081" w:type="dxa"/>
            <w:vAlign w:val="bottom"/>
            <w:hideMark/>
          </w:tcPr>
          <w:p w14:paraId="09B06F66" w14:textId="77777777" w:rsidR="00440606" w:rsidRPr="00440606" w:rsidRDefault="008630E9" w:rsidP="00440606">
            <w:pPr>
              <w:spacing w:after="0" w:line="240" w:lineRule="auto"/>
              <w:rPr>
                <w:rFonts w:ascii="Arial" w:eastAsia="Times New Roman" w:hAnsi="Arial" w:cs="Arial"/>
                <w:sz w:val="8"/>
                <w:szCs w:val="8"/>
              </w:rPr>
            </w:pPr>
            <w:hyperlink r:id="rId45" w:history="1">
              <w:r w:rsidR="00440606" w:rsidRPr="00A862E7">
                <w:rPr>
                  <w:rStyle w:val="Hyperlink"/>
                  <w:rFonts w:ascii="Arial" w:hAnsi="Arial"/>
                  <w:color w:val="auto"/>
                  <w:sz w:val="8"/>
                  <w:u w:val="none"/>
                </w:rPr>
                <w:t xml:space="preserve">Telang K, et al. Do vegetables/fruits act as a vehicle in the spread of COVID-19? </w:t>
              </w:r>
              <w:r w:rsidR="00440606" w:rsidRPr="00A862E7">
                <w:rPr>
                  <w:rStyle w:val="Hyperlink"/>
                  <w:rFonts w:ascii="Arial" w:hAnsi="Arial"/>
                  <w:i/>
                  <w:color w:val="auto"/>
                  <w:sz w:val="8"/>
                  <w:u w:val="none"/>
                </w:rPr>
                <w:t>International Journal of Community Medicine and Public Health</w:t>
              </w:r>
              <w:r w:rsidR="00440606" w:rsidRPr="00A862E7">
                <w:rPr>
                  <w:rStyle w:val="Hyperlink"/>
                  <w:rFonts w:ascii="Arial" w:hAnsi="Arial"/>
                  <w:color w:val="auto"/>
                  <w:sz w:val="8"/>
                  <w:u w:val="none"/>
                </w:rPr>
                <w:t>. 2020; 7(10). http://dx.doi.org/10.18203/2394-6040.ijcmph20204388</w:t>
              </w:r>
            </w:hyperlink>
          </w:p>
        </w:tc>
        <w:tc>
          <w:tcPr>
            <w:tcW w:w="793" w:type="dxa"/>
            <w:noWrap/>
            <w:vAlign w:val="bottom"/>
            <w:hideMark/>
          </w:tcPr>
          <w:p w14:paraId="50AE53F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4AD77E7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vAlign w:val="bottom"/>
            <w:hideMark/>
          </w:tcPr>
          <w:p w14:paraId="481ACE3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4765853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vAlign w:val="bottom"/>
            <w:hideMark/>
          </w:tcPr>
          <w:p w14:paraId="1CB4978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vAlign w:val="bottom"/>
            <w:hideMark/>
          </w:tcPr>
          <w:p w14:paraId="5724E16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3CE795A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1B64860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7A767F0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2EF40A2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6335850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173E479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vAlign w:val="bottom"/>
            <w:hideMark/>
          </w:tcPr>
          <w:p w14:paraId="4B4D866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782B1F9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vAlign w:val="bottom"/>
            <w:hideMark/>
          </w:tcPr>
          <w:p w14:paraId="2968112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vAlign w:val="bottom"/>
            <w:hideMark/>
          </w:tcPr>
          <w:p w14:paraId="1867575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vAlign w:val="bottom"/>
            <w:hideMark/>
          </w:tcPr>
          <w:p w14:paraId="4F8E91B3" w14:textId="77777777" w:rsidR="00440606" w:rsidRPr="00440606" w:rsidRDefault="00440606" w:rsidP="00A862E7">
            <w:pPr>
              <w:rPr>
                <w:rFonts w:ascii="Arial" w:eastAsia="Times New Roman" w:hAnsi="Arial" w:cs="Arial"/>
                <w:sz w:val="8"/>
                <w:szCs w:val="8"/>
              </w:rPr>
            </w:pPr>
          </w:p>
        </w:tc>
        <w:tc>
          <w:tcPr>
            <w:tcW w:w="334" w:type="dxa"/>
            <w:vAlign w:val="bottom"/>
            <w:hideMark/>
          </w:tcPr>
          <w:p w14:paraId="2B786BDA" w14:textId="77777777" w:rsidR="00440606" w:rsidRPr="00A862E7" w:rsidRDefault="00440606" w:rsidP="00A862E7">
            <w:pPr>
              <w:spacing w:after="0"/>
              <w:rPr>
                <w:sz w:val="20"/>
              </w:rPr>
            </w:pPr>
          </w:p>
        </w:tc>
      </w:tr>
      <w:tr w:rsidR="00440606" w:rsidRPr="00440606" w14:paraId="3A28AE04" w14:textId="77777777" w:rsidTr="00A862E7">
        <w:trPr>
          <w:trHeight w:val="840"/>
        </w:trPr>
        <w:tc>
          <w:tcPr>
            <w:tcW w:w="2081" w:type="dxa"/>
            <w:vAlign w:val="bottom"/>
            <w:hideMark/>
          </w:tcPr>
          <w:p w14:paraId="165147F1" w14:textId="77777777" w:rsidR="00440606" w:rsidRPr="00440606" w:rsidRDefault="008630E9" w:rsidP="00440606">
            <w:pPr>
              <w:spacing w:after="0" w:line="240" w:lineRule="auto"/>
              <w:rPr>
                <w:rFonts w:ascii="Arial" w:eastAsia="Times New Roman" w:hAnsi="Arial" w:cs="Arial"/>
                <w:sz w:val="8"/>
                <w:szCs w:val="8"/>
              </w:rPr>
            </w:pPr>
            <w:hyperlink r:id="rId46" w:history="1">
              <w:r w:rsidR="00440606" w:rsidRPr="00A862E7">
                <w:rPr>
                  <w:rStyle w:val="Hyperlink"/>
                  <w:rFonts w:ascii="Arial" w:hAnsi="Arial"/>
                  <w:color w:val="auto"/>
                  <w:sz w:val="8"/>
                  <w:u w:val="none"/>
                </w:rPr>
                <w:t xml:space="preserve">Jin T, et al. SARS-CoV-2 presented in the air of an intensive care unit (ICU). </w:t>
              </w:r>
              <w:r w:rsidR="00440606" w:rsidRPr="00A862E7">
                <w:rPr>
                  <w:rStyle w:val="Hyperlink"/>
                  <w:rFonts w:ascii="Arial" w:hAnsi="Arial"/>
                  <w:i/>
                  <w:color w:val="auto"/>
                  <w:sz w:val="8"/>
                  <w:u w:val="none"/>
                </w:rPr>
                <w:t>Sustain Cities Soc</w:t>
              </w:r>
              <w:r w:rsidR="00440606" w:rsidRPr="00A862E7">
                <w:rPr>
                  <w:rStyle w:val="Hyperlink"/>
                  <w:rFonts w:ascii="Arial" w:hAnsi="Arial"/>
                  <w:color w:val="auto"/>
                  <w:sz w:val="8"/>
                  <w:u w:val="none"/>
                </w:rPr>
                <w:t>. 2021; 65:102446. https://doi.org/10.1016/j.scs.2020.102446</w:t>
              </w:r>
            </w:hyperlink>
          </w:p>
        </w:tc>
        <w:tc>
          <w:tcPr>
            <w:tcW w:w="793" w:type="dxa"/>
            <w:noWrap/>
            <w:vAlign w:val="bottom"/>
            <w:hideMark/>
          </w:tcPr>
          <w:p w14:paraId="47419D9A"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3B47E78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vAlign w:val="bottom"/>
            <w:hideMark/>
          </w:tcPr>
          <w:p w14:paraId="5088E91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2F6253F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6A3D2C2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vAlign w:val="bottom"/>
            <w:hideMark/>
          </w:tcPr>
          <w:p w14:paraId="47D4088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2C57B82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3C41525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3101A69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2760721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3A053BD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75D5610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15F80CA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680B3F7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vAlign w:val="bottom"/>
            <w:hideMark/>
          </w:tcPr>
          <w:p w14:paraId="128E59F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vAlign w:val="bottom"/>
            <w:hideMark/>
          </w:tcPr>
          <w:p w14:paraId="7A1D8F1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vAlign w:val="bottom"/>
            <w:hideMark/>
          </w:tcPr>
          <w:p w14:paraId="5B06B6E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vAlign w:val="bottom"/>
            <w:hideMark/>
          </w:tcPr>
          <w:p w14:paraId="2BA37E1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0E6AD2FD" w14:textId="77777777" w:rsidTr="00A862E7">
        <w:trPr>
          <w:trHeight w:val="565"/>
        </w:trPr>
        <w:tc>
          <w:tcPr>
            <w:tcW w:w="2081" w:type="dxa"/>
            <w:vAlign w:val="bottom"/>
            <w:hideMark/>
          </w:tcPr>
          <w:p w14:paraId="45A8A6BF" w14:textId="77777777" w:rsidR="00440606" w:rsidRPr="00440606" w:rsidRDefault="008630E9" w:rsidP="00440606">
            <w:pPr>
              <w:spacing w:after="0" w:line="240" w:lineRule="auto"/>
              <w:rPr>
                <w:rFonts w:ascii="Arial" w:eastAsia="Times New Roman" w:hAnsi="Arial" w:cs="Arial"/>
                <w:sz w:val="8"/>
                <w:szCs w:val="8"/>
              </w:rPr>
            </w:pPr>
            <w:hyperlink r:id="rId47" w:history="1">
              <w:r w:rsidR="00440606" w:rsidRPr="00A862E7">
                <w:rPr>
                  <w:rStyle w:val="Hyperlink"/>
                  <w:rFonts w:ascii="Arial" w:hAnsi="Arial"/>
                  <w:color w:val="auto"/>
                  <w:sz w:val="8"/>
                  <w:u w:val="none"/>
                </w:rPr>
                <w:t xml:space="preserve">Kenarkoohi A, et al. Hospital indoor air quality monitoring for the detection of SARS-CoV-2 (COVID-19) virus. </w:t>
              </w:r>
              <w:r w:rsidR="00440606" w:rsidRPr="00A862E7">
                <w:rPr>
                  <w:rStyle w:val="Hyperlink"/>
                  <w:rFonts w:ascii="Arial" w:hAnsi="Arial"/>
                  <w:i/>
                  <w:color w:val="auto"/>
                  <w:sz w:val="8"/>
                  <w:u w:val="none"/>
                </w:rPr>
                <w:t>Sci Total Environ</w:t>
              </w:r>
              <w:r w:rsidR="00440606" w:rsidRPr="00A862E7">
                <w:rPr>
                  <w:rStyle w:val="Hyperlink"/>
                  <w:rFonts w:ascii="Arial" w:hAnsi="Arial"/>
                  <w:color w:val="auto"/>
                  <w:sz w:val="8"/>
                  <w:u w:val="none"/>
                </w:rPr>
                <w:t>. 2020; 748:141324. https://doi.org/10.1016/j.scitotenv.2020.141324</w:t>
              </w:r>
            </w:hyperlink>
          </w:p>
        </w:tc>
        <w:tc>
          <w:tcPr>
            <w:tcW w:w="793" w:type="dxa"/>
            <w:noWrap/>
            <w:vAlign w:val="bottom"/>
            <w:hideMark/>
          </w:tcPr>
          <w:p w14:paraId="7211B85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2CD8C77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vAlign w:val="bottom"/>
            <w:hideMark/>
          </w:tcPr>
          <w:p w14:paraId="13697B4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50A9F74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237F4A8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vAlign w:val="bottom"/>
            <w:hideMark/>
          </w:tcPr>
          <w:p w14:paraId="655A4B8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5410158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0817426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7F5A1E4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3F48C65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65ECC53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4756231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4E8C58C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7937CCE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vAlign w:val="bottom"/>
            <w:hideMark/>
          </w:tcPr>
          <w:p w14:paraId="6CBD5DC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vAlign w:val="bottom"/>
            <w:hideMark/>
          </w:tcPr>
          <w:p w14:paraId="37C2EE9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vAlign w:val="bottom"/>
            <w:hideMark/>
          </w:tcPr>
          <w:p w14:paraId="4C46D35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vAlign w:val="bottom"/>
            <w:hideMark/>
          </w:tcPr>
          <w:p w14:paraId="54279AC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3DF07227" w14:textId="77777777" w:rsidTr="00A862E7">
        <w:trPr>
          <w:trHeight w:val="850"/>
        </w:trPr>
        <w:tc>
          <w:tcPr>
            <w:tcW w:w="2081" w:type="dxa"/>
            <w:vAlign w:val="bottom"/>
            <w:hideMark/>
          </w:tcPr>
          <w:p w14:paraId="332CFAF1" w14:textId="77777777" w:rsidR="00440606" w:rsidRPr="00440606" w:rsidRDefault="008630E9" w:rsidP="00440606">
            <w:pPr>
              <w:spacing w:after="0" w:line="240" w:lineRule="auto"/>
              <w:rPr>
                <w:rFonts w:ascii="Arial" w:eastAsia="Times New Roman" w:hAnsi="Arial" w:cs="Arial"/>
                <w:sz w:val="8"/>
                <w:szCs w:val="8"/>
              </w:rPr>
            </w:pPr>
            <w:hyperlink r:id="rId48" w:history="1">
              <w:r w:rsidR="00440606" w:rsidRPr="00A862E7">
                <w:rPr>
                  <w:rStyle w:val="Hyperlink"/>
                  <w:rFonts w:ascii="Arial" w:hAnsi="Arial"/>
                  <w:color w:val="auto"/>
                  <w:sz w:val="8"/>
                  <w:u w:val="none"/>
                </w:rPr>
                <w:t xml:space="preserve">Cheng VC, et al. Air and environmental sampling for SARS-CoV-2 around hospitalized patients with coronavirus disease 2019 (COVID-19). </w:t>
              </w:r>
              <w:r w:rsidR="00440606" w:rsidRPr="00A862E7">
                <w:rPr>
                  <w:rStyle w:val="Hyperlink"/>
                  <w:rFonts w:ascii="Arial" w:hAnsi="Arial"/>
                  <w:i/>
                  <w:color w:val="auto"/>
                  <w:sz w:val="8"/>
                  <w:u w:val="none"/>
                </w:rPr>
                <w:t>Infect Control Hosp Epidemiol</w:t>
              </w:r>
              <w:r w:rsidR="00440606" w:rsidRPr="00A862E7">
                <w:rPr>
                  <w:rStyle w:val="Hyperlink"/>
                  <w:rFonts w:ascii="Arial" w:hAnsi="Arial"/>
                  <w:color w:val="auto"/>
                  <w:sz w:val="8"/>
                  <w:u w:val="none"/>
                </w:rPr>
                <w:t>. 2020; 41(11):1258-1265. https://doi.org/10.1017/ice.2020.282</w:t>
              </w:r>
            </w:hyperlink>
          </w:p>
        </w:tc>
        <w:tc>
          <w:tcPr>
            <w:tcW w:w="793" w:type="dxa"/>
            <w:noWrap/>
            <w:vAlign w:val="bottom"/>
            <w:hideMark/>
          </w:tcPr>
          <w:p w14:paraId="5FA3D0E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2A91461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vAlign w:val="bottom"/>
            <w:hideMark/>
          </w:tcPr>
          <w:p w14:paraId="2239DD7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20F19ED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7067163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vAlign w:val="bottom"/>
            <w:hideMark/>
          </w:tcPr>
          <w:p w14:paraId="3DCCF93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7B82029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45AADAA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4693640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1F714A3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583817F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7AFD04B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57AC0A4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7E13E9A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vAlign w:val="bottom"/>
            <w:hideMark/>
          </w:tcPr>
          <w:p w14:paraId="5CF6FED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vAlign w:val="bottom"/>
            <w:hideMark/>
          </w:tcPr>
          <w:p w14:paraId="0A9C267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vAlign w:val="bottom"/>
            <w:hideMark/>
          </w:tcPr>
          <w:p w14:paraId="237BCC2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vAlign w:val="bottom"/>
            <w:hideMark/>
          </w:tcPr>
          <w:p w14:paraId="5F543E8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1BD030EA" w14:textId="77777777" w:rsidTr="00A862E7">
        <w:trPr>
          <w:trHeight w:val="850"/>
        </w:trPr>
        <w:tc>
          <w:tcPr>
            <w:tcW w:w="2081" w:type="dxa"/>
            <w:vAlign w:val="bottom"/>
            <w:hideMark/>
          </w:tcPr>
          <w:p w14:paraId="4C580E3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Razzini K, et al. SARS-CoV-2 RNA detection in the air and on surfaces in the COVID-19 ward of a hospital in Milan, Italy. </w:t>
            </w:r>
            <w:r w:rsidRPr="00440606">
              <w:rPr>
                <w:rFonts w:ascii="Arial" w:eastAsia="Times New Roman" w:hAnsi="Arial" w:cs="Arial"/>
                <w:i/>
                <w:iCs/>
                <w:sz w:val="8"/>
                <w:szCs w:val="8"/>
              </w:rPr>
              <w:t>Sci Total Environ.</w:t>
            </w:r>
            <w:r w:rsidRPr="00440606">
              <w:rPr>
                <w:rFonts w:ascii="Arial" w:eastAsia="Times New Roman" w:hAnsi="Arial" w:cs="Arial"/>
                <w:sz w:val="8"/>
                <w:szCs w:val="8"/>
              </w:rPr>
              <w:t xml:space="preserve"> 2020; 742</w:t>
            </w:r>
            <w:r w:rsidRPr="00440606">
              <w:rPr>
                <w:rFonts w:ascii="Arial" w:eastAsia="Times New Roman" w:hAnsi="Arial" w:cs="Arial"/>
                <w:b/>
                <w:bCs/>
                <w:sz w:val="8"/>
                <w:szCs w:val="8"/>
              </w:rPr>
              <w:t>:</w:t>
            </w:r>
            <w:r w:rsidRPr="00440606">
              <w:rPr>
                <w:rFonts w:ascii="Arial" w:eastAsia="Times New Roman" w:hAnsi="Arial" w:cs="Arial"/>
                <w:sz w:val="8"/>
                <w:szCs w:val="8"/>
              </w:rPr>
              <w:t>140540. https://doi.org/10.1016/j.scitotenv.2020.140540</w:t>
            </w:r>
          </w:p>
        </w:tc>
        <w:tc>
          <w:tcPr>
            <w:tcW w:w="793" w:type="dxa"/>
            <w:vAlign w:val="bottom"/>
            <w:hideMark/>
          </w:tcPr>
          <w:p w14:paraId="6926623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0091E89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vAlign w:val="bottom"/>
            <w:hideMark/>
          </w:tcPr>
          <w:p w14:paraId="7893B25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552D2E7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415B4FA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vAlign w:val="bottom"/>
            <w:hideMark/>
          </w:tcPr>
          <w:p w14:paraId="670CD3F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722CEAC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4037765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2AC2A08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0794F6C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78CB9EF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369F04F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0D8E1BE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1FD1FC4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vAlign w:val="bottom"/>
            <w:hideMark/>
          </w:tcPr>
          <w:p w14:paraId="55C938C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vAlign w:val="bottom"/>
            <w:hideMark/>
          </w:tcPr>
          <w:p w14:paraId="2394924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vAlign w:val="bottom"/>
            <w:hideMark/>
          </w:tcPr>
          <w:p w14:paraId="15BC48B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vAlign w:val="bottom"/>
            <w:hideMark/>
          </w:tcPr>
          <w:p w14:paraId="733D902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02BF77B4" w14:textId="77777777" w:rsidTr="00A862E7">
        <w:trPr>
          <w:trHeight w:val="850"/>
        </w:trPr>
        <w:tc>
          <w:tcPr>
            <w:tcW w:w="2081" w:type="dxa"/>
            <w:vAlign w:val="bottom"/>
            <w:hideMark/>
          </w:tcPr>
          <w:p w14:paraId="1CF1478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Li YH, et al. Aerosol and environmental surface monitoring for SARS-CoV-2 RNA in a designated hospital for severe COVID-19 patients. </w:t>
            </w:r>
            <w:r w:rsidRPr="00440606">
              <w:rPr>
                <w:rFonts w:ascii="Arial" w:eastAsia="Times New Roman" w:hAnsi="Arial" w:cs="Arial"/>
                <w:i/>
                <w:iCs/>
                <w:sz w:val="8"/>
                <w:szCs w:val="8"/>
              </w:rPr>
              <w:t>Epidemiol Infect.</w:t>
            </w:r>
            <w:r w:rsidRPr="00440606">
              <w:rPr>
                <w:rFonts w:ascii="Arial" w:eastAsia="Times New Roman" w:hAnsi="Arial" w:cs="Arial"/>
                <w:sz w:val="8"/>
                <w:szCs w:val="8"/>
              </w:rPr>
              <w:t xml:space="preserve"> 2020; 148</w:t>
            </w:r>
            <w:r w:rsidRPr="00440606">
              <w:rPr>
                <w:rFonts w:ascii="Arial" w:eastAsia="Times New Roman" w:hAnsi="Arial" w:cs="Arial"/>
                <w:b/>
                <w:bCs/>
                <w:sz w:val="8"/>
                <w:szCs w:val="8"/>
              </w:rPr>
              <w:t>:</w:t>
            </w:r>
            <w:r w:rsidRPr="00440606">
              <w:rPr>
                <w:rFonts w:ascii="Arial" w:eastAsia="Times New Roman" w:hAnsi="Arial" w:cs="Arial"/>
                <w:sz w:val="8"/>
                <w:szCs w:val="8"/>
              </w:rPr>
              <w:t>e154. https://doi.org/10.1017/S0950268820001570</w:t>
            </w:r>
          </w:p>
        </w:tc>
        <w:tc>
          <w:tcPr>
            <w:tcW w:w="793" w:type="dxa"/>
            <w:vAlign w:val="bottom"/>
            <w:hideMark/>
          </w:tcPr>
          <w:p w14:paraId="6F5169D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21575E7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vAlign w:val="bottom"/>
            <w:hideMark/>
          </w:tcPr>
          <w:p w14:paraId="2FCFB59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4E769B8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373967E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vAlign w:val="bottom"/>
            <w:hideMark/>
          </w:tcPr>
          <w:p w14:paraId="3054DFC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431A296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5DB3A9F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508C362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2E05822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245FF1A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0FC696C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5093BEA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4F056BB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vAlign w:val="bottom"/>
            <w:hideMark/>
          </w:tcPr>
          <w:p w14:paraId="1E018ED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vAlign w:val="bottom"/>
            <w:hideMark/>
          </w:tcPr>
          <w:p w14:paraId="3CD2902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vAlign w:val="bottom"/>
            <w:hideMark/>
          </w:tcPr>
          <w:p w14:paraId="74F0CFC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vAlign w:val="bottom"/>
            <w:hideMark/>
          </w:tcPr>
          <w:p w14:paraId="5560EF0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1D7823A0" w14:textId="77777777" w:rsidTr="00A862E7">
        <w:trPr>
          <w:trHeight w:val="850"/>
        </w:trPr>
        <w:tc>
          <w:tcPr>
            <w:tcW w:w="2081" w:type="dxa"/>
            <w:vAlign w:val="bottom"/>
            <w:hideMark/>
          </w:tcPr>
          <w:p w14:paraId="065FEDCA" w14:textId="77777777" w:rsidR="00440606" w:rsidRPr="00440606" w:rsidRDefault="008630E9" w:rsidP="00440606">
            <w:pPr>
              <w:spacing w:after="0" w:line="240" w:lineRule="auto"/>
              <w:rPr>
                <w:rFonts w:ascii="Arial" w:eastAsia="Times New Roman" w:hAnsi="Arial" w:cs="Arial"/>
                <w:sz w:val="8"/>
                <w:szCs w:val="8"/>
              </w:rPr>
            </w:pPr>
            <w:hyperlink r:id="rId49" w:history="1">
              <w:r w:rsidR="00440606" w:rsidRPr="00A862E7">
                <w:rPr>
                  <w:rStyle w:val="Hyperlink"/>
                  <w:rFonts w:ascii="Arial" w:hAnsi="Arial"/>
                  <w:color w:val="auto"/>
                  <w:sz w:val="8"/>
                  <w:u w:val="none"/>
                </w:rPr>
                <w:t xml:space="preserve">Pochtovyi AA, et al. SARS-CoV-2 Aerosol and Surface Contamination in Health Care Settings: The Moscow Pilot Study. </w:t>
              </w:r>
              <w:r w:rsidR="00440606" w:rsidRPr="00A862E7">
                <w:rPr>
                  <w:rStyle w:val="Hyperlink"/>
                  <w:rFonts w:ascii="Arial" w:hAnsi="Arial"/>
                  <w:i/>
                  <w:color w:val="auto"/>
                  <w:sz w:val="8"/>
                  <w:u w:val="none"/>
                </w:rPr>
                <w:t>Aerosol and Air Quality Research</w:t>
              </w:r>
              <w:r w:rsidR="00440606" w:rsidRPr="00A862E7">
                <w:rPr>
                  <w:rStyle w:val="Hyperlink"/>
                  <w:rFonts w:ascii="Arial" w:hAnsi="Arial"/>
                  <w:color w:val="auto"/>
                  <w:sz w:val="8"/>
                  <w:u w:val="none"/>
                </w:rPr>
                <w:t>. 2021; 21(4):200604-200600. https://doi.org/10.4209/aaqr.200604</w:t>
              </w:r>
            </w:hyperlink>
          </w:p>
        </w:tc>
        <w:tc>
          <w:tcPr>
            <w:tcW w:w="793" w:type="dxa"/>
            <w:vAlign w:val="bottom"/>
            <w:hideMark/>
          </w:tcPr>
          <w:p w14:paraId="2932171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01AD448A"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vAlign w:val="bottom"/>
            <w:hideMark/>
          </w:tcPr>
          <w:p w14:paraId="6F2B0F4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61F5EE4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32C2D3B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vAlign w:val="bottom"/>
            <w:hideMark/>
          </w:tcPr>
          <w:p w14:paraId="7740D69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0D763BA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0BDB177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6F1FE0A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34F98DB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64BF018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0EAB1DB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559EF43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4E0C489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vAlign w:val="bottom"/>
            <w:hideMark/>
          </w:tcPr>
          <w:p w14:paraId="484A65F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vAlign w:val="bottom"/>
            <w:hideMark/>
          </w:tcPr>
          <w:p w14:paraId="6936474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vAlign w:val="bottom"/>
            <w:hideMark/>
          </w:tcPr>
          <w:p w14:paraId="625AA3B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vAlign w:val="bottom"/>
            <w:hideMark/>
          </w:tcPr>
          <w:p w14:paraId="4A46E97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03DC6518" w14:textId="77777777" w:rsidTr="00A862E7">
        <w:trPr>
          <w:trHeight w:val="850"/>
        </w:trPr>
        <w:tc>
          <w:tcPr>
            <w:tcW w:w="2081" w:type="dxa"/>
            <w:vAlign w:val="bottom"/>
            <w:hideMark/>
          </w:tcPr>
          <w:p w14:paraId="24FB61FB" w14:textId="77777777" w:rsidR="00440606" w:rsidRPr="00440606" w:rsidRDefault="008630E9" w:rsidP="00440606">
            <w:pPr>
              <w:spacing w:after="0" w:line="240" w:lineRule="auto"/>
              <w:rPr>
                <w:rFonts w:ascii="Arial" w:eastAsia="Times New Roman" w:hAnsi="Arial" w:cs="Arial"/>
                <w:sz w:val="8"/>
                <w:szCs w:val="8"/>
              </w:rPr>
            </w:pPr>
            <w:hyperlink r:id="rId50" w:history="1">
              <w:r w:rsidR="00440606" w:rsidRPr="00A862E7">
                <w:rPr>
                  <w:rStyle w:val="Hyperlink"/>
                  <w:rFonts w:ascii="Arial" w:hAnsi="Arial"/>
                  <w:color w:val="auto"/>
                  <w:sz w:val="8"/>
                  <w:u w:val="none"/>
                </w:rPr>
                <w:t xml:space="preserve">Mahlknecht J, et al. The presence of SARS-CoV-2 RNA in different freshwater environments in urban settings determined by RT-qPCR: Implications for water safety. </w:t>
              </w:r>
              <w:r w:rsidR="00440606" w:rsidRPr="00A862E7">
                <w:rPr>
                  <w:rStyle w:val="Hyperlink"/>
                  <w:rFonts w:ascii="Arial" w:hAnsi="Arial"/>
                  <w:i/>
                  <w:color w:val="auto"/>
                  <w:sz w:val="8"/>
                  <w:u w:val="none"/>
                </w:rPr>
                <w:t>Sci Total Environ</w:t>
              </w:r>
              <w:r w:rsidR="00440606" w:rsidRPr="00A862E7">
                <w:rPr>
                  <w:rStyle w:val="Hyperlink"/>
                  <w:rFonts w:ascii="Arial" w:hAnsi="Arial"/>
                  <w:color w:val="auto"/>
                  <w:sz w:val="8"/>
                  <w:u w:val="none"/>
                </w:rPr>
                <w:t>. 2021; 784:147183. https://doi.org/10.1016/j.scitotenv.2021.147183</w:t>
              </w:r>
            </w:hyperlink>
          </w:p>
        </w:tc>
        <w:tc>
          <w:tcPr>
            <w:tcW w:w="793" w:type="dxa"/>
            <w:noWrap/>
            <w:vAlign w:val="bottom"/>
            <w:hideMark/>
          </w:tcPr>
          <w:p w14:paraId="5AEA9E2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75C1C19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252D8B8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F4DF49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CACE9B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208F1FC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DC29FE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E7E65B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211322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8BD50F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1D6FA8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F54EF3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86B093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D4C9DA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520" w:type="dxa"/>
            <w:noWrap/>
            <w:vAlign w:val="bottom"/>
            <w:hideMark/>
          </w:tcPr>
          <w:p w14:paraId="5F49DFD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301E48A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14D6E67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135375D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6FE9C1A9" w14:textId="77777777" w:rsidTr="00A862E7">
        <w:trPr>
          <w:trHeight w:val="850"/>
        </w:trPr>
        <w:tc>
          <w:tcPr>
            <w:tcW w:w="2081" w:type="dxa"/>
            <w:vAlign w:val="bottom"/>
            <w:hideMark/>
          </w:tcPr>
          <w:p w14:paraId="391EEEB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lastRenderedPageBreak/>
              <w:t xml:space="preserve">Lesho EP, et al. 489. A Case-Control Approach to an Outbreak of SARS-CoV-2 on an Acute Stroke Unit in the U.S. </w:t>
            </w:r>
            <w:r w:rsidRPr="00440606">
              <w:rPr>
                <w:rFonts w:ascii="Arial" w:eastAsia="Times New Roman" w:hAnsi="Arial" w:cs="Arial"/>
                <w:i/>
                <w:iCs/>
                <w:sz w:val="8"/>
                <w:szCs w:val="8"/>
              </w:rPr>
              <w:t>Open Forum Infectious Diseases.</w:t>
            </w:r>
            <w:r w:rsidRPr="00440606">
              <w:rPr>
                <w:rFonts w:ascii="Arial" w:eastAsia="Times New Roman" w:hAnsi="Arial" w:cs="Arial"/>
                <w:sz w:val="8"/>
                <w:szCs w:val="8"/>
              </w:rPr>
              <w:t xml:space="preserve"> 2020; 7(Supplement_1)</w:t>
            </w:r>
            <w:r w:rsidRPr="00440606">
              <w:rPr>
                <w:rFonts w:ascii="Arial" w:eastAsia="Times New Roman" w:hAnsi="Arial" w:cs="Arial"/>
                <w:b/>
                <w:bCs/>
                <w:sz w:val="8"/>
                <w:szCs w:val="8"/>
              </w:rPr>
              <w:t>:</w:t>
            </w:r>
            <w:r w:rsidRPr="00440606">
              <w:rPr>
                <w:rFonts w:ascii="Arial" w:eastAsia="Times New Roman" w:hAnsi="Arial" w:cs="Arial"/>
                <w:sz w:val="8"/>
                <w:szCs w:val="8"/>
              </w:rPr>
              <w:t xml:space="preserve"> S310-S311. https://doi.org/10.1093/ofid/ofaa439.682</w:t>
            </w:r>
          </w:p>
        </w:tc>
        <w:tc>
          <w:tcPr>
            <w:tcW w:w="793" w:type="dxa"/>
            <w:noWrap/>
            <w:vAlign w:val="bottom"/>
            <w:hideMark/>
          </w:tcPr>
          <w:p w14:paraId="72B971C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4F4F6E3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3544C67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A7DC44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5E0A35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05E7845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DCC025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682F1E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8867E5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AA9802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3A6735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3A3D7A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6F93FB1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B14F68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0E426A0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24EAE90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62FACB3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4A53121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3E9A2C6F" w14:textId="77777777" w:rsidTr="00A862E7">
        <w:trPr>
          <w:trHeight w:val="850"/>
        </w:trPr>
        <w:tc>
          <w:tcPr>
            <w:tcW w:w="2081" w:type="dxa"/>
            <w:vAlign w:val="bottom"/>
            <w:hideMark/>
          </w:tcPr>
          <w:p w14:paraId="75B7714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Dumont-Leblond N, et al. Low incidence of airborne SARS-CoV-2 in acute care hospital rooms with optimized ventilation</w:t>
            </w:r>
            <w:r w:rsidRPr="00440606">
              <w:rPr>
                <w:rFonts w:ascii="Arial" w:eastAsia="Times New Roman" w:hAnsi="Arial" w:cs="Arial"/>
                <w:i/>
                <w:iCs/>
                <w:sz w:val="8"/>
                <w:szCs w:val="8"/>
              </w:rPr>
              <w:t>. Emerg Microbes Infect</w:t>
            </w:r>
            <w:r w:rsidRPr="00440606">
              <w:rPr>
                <w:rFonts w:ascii="Arial" w:eastAsia="Times New Roman" w:hAnsi="Arial" w:cs="Arial"/>
                <w:sz w:val="8"/>
                <w:szCs w:val="8"/>
              </w:rPr>
              <w:t>. 2020; 9(1):2597-2605. https://doi.org/10.1080/22221751.2020.1850184.</w:t>
            </w:r>
          </w:p>
        </w:tc>
        <w:tc>
          <w:tcPr>
            <w:tcW w:w="793" w:type="dxa"/>
            <w:noWrap/>
            <w:vAlign w:val="bottom"/>
            <w:hideMark/>
          </w:tcPr>
          <w:p w14:paraId="19814E1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109DA31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w:t>
            </w:r>
          </w:p>
        </w:tc>
        <w:tc>
          <w:tcPr>
            <w:tcW w:w="347" w:type="dxa"/>
            <w:noWrap/>
            <w:vAlign w:val="bottom"/>
            <w:hideMark/>
          </w:tcPr>
          <w:p w14:paraId="0A86A84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AF2C6D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EC2390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7C11EFF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572EF83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FF660E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9F14E5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957758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5B44F45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7F5F8DB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FCBAD7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3C9C8D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3F2B364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77CD140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11866E7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6D49ADB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01663054" w14:textId="77777777" w:rsidTr="00A862E7">
        <w:trPr>
          <w:trHeight w:val="850"/>
        </w:trPr>
        <w:tc>
          <w:tcPr>
            <w:tcW w:w="2081" w:type="dxa"/>
            <w:vAlign w:val="bottom"/>
            <w:hideMark/>
          </w:tcPr>
          <w:p w14:paraId="3BA767FB" w14:textId="77777777" w:rsidR="00440606" w:rsidRPr="00440606" w:rsidRDefault="008630E9" w:rsidP="00440606">
            <w:pPr>
              <w:spacing w:after="0" w:line="240" w:lineRule="auto"/>
              <w:rPr>
                <w:rFonts w:ascii="Arial" w:eastAsia="Times New Roman" w:hAnsi="Arial" w:cs="Arial"/>
                <w:sz w:val="8"/>
                <w:szCs w:val="8"/>
              </w:rPr>
            </w:pPr>
            <w:hyperlink r:id="rId51" w:history="1">
              <w:r w:rsidR="00440606" w:rsidRPr="00A862E7">
                <w:rPr>
                  <w:rStyle w:val="Hyperlink"/>
                  <w:rFonts w:ascii="Arial" w:hAnsi="Arial"/>
                  <w:color w:val="auto"/>
                  <w:sz w:val="8"/>
                  <w:u w:val="none"/>
                </w:rPr>
                <w:t xml:space="preserve">Tastanova A, et al. A comparative study of real-time RT-PCR-based SARS-CoV-2 detection methods and its application to human-derived and surface swabbed material. </w:t>
              </w:r>
              <w:r w:rsidR="00440606" w:rsidRPr="00A862E7">
                <w:rPr>
                  <w:rStyle w:val="Hyperlink"/>
                  <w:rFonts w:ascii="Arial" w:hAnsi="Arial"/>
                  <w:i/>
                  <w:color w:val="auto"/>
                  <w:sz w:val="8"/>
                  <w:u w:val="none"/>
                </w:rPr>
                <w:t>J Mol Diagn</w:t>
              </w:r>
              <w:r w:rsidR="00440606" w:rsidRPr="00A862E7">
                <w:rPr>
                  <w:rStyle w:val="Hyperlink"/>
                  <w:rFonts w:ascii="Arial" w:hAnsi="Arial"/>
                  <w:color w:val="auto"/>
                  <w:sz w:val="8"/>
                  <w:u w:val="none"/>
                </w:rPr>
                <w:t>. 2021; 23(7):796-804. https://doi.org/10.1016/j.jmoldx.2021.04.009</w:t>
              </w:r>
            </w:hyperlink>
          </w:p>
        </w:tc>
        <w:tc>
          <w:tcPr>
            <w:tcW w:w="793" w:type="dxa"/>
            <w:noWrap/>
            <w:vAlign w:val="bottom"/>
            <w:hideMark/>
          </w:tcPr>
          <w:p w14:paraId="204CD0D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3DF58F7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108DB8A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7F0974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3E8981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1D1FC2F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688177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DF8E28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20166A7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70058B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35912E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B36929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47A1811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9E1527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7424E77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46D1547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67A3348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7B22CED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1FBEB0F6" w14:textId="77777777" w:rsidTr="00A862E7">
        <w:trPr>
          <w:trHeight w:val="1130"/>
        </w:trPr>
        <w:tc>
          <w:tcPr>
            <w:tcW w:w="2081" w:type="dxa"/>
            <w:vAlign w:val="bottom"/>
            <w:hideMark/>
          </w:tcPr>
          <w:p w14:paraId="4858C3BB" w14:textId="77777777" w:rsidR="00440606" w:rsidRPr="00440606" w:rsidRDefault="008630E9" w:rsidP="00440606">
            <w:pPr>
              <w:spacing w:after="0" w:line="240" w:lineRule="auto"/>
              <w:rPr>
                <w:rFonts w:ascii="Arial" w:eastAsia="Times New Roman" w:hAnsi="Arial" w:cs="Arial"/>
                <w:sz w:val="8"/>
                <w:szCs w:val="8"/>
              </w:rPr>
            </w:pPr>
            <w:hyperlink r:id="rId52" w:history="1">
              <w:r w:rsidR="00440606" w:rsidRPr="00A862E7">
                <w:rPr>
                  <w:rStyle w:val="Hyperlink"/>
                  <w:rFonts w:ascii="Arial" w:hAnsi="Arial"/>
                  <w:color w:val="auto"/>
                  <w:sz w:val="8"/>
                  <w:u w:val="none"/>
                </w:rPr>
                <w:t xml:space="preserve">Redmond SN, et al. Severe acute respiratory syndrome coronavirus 2 (SARS-CoV-2) nucleic acid contamination of surfaces on a coronavirus disease 2019 (COVID-19) ward and intensive care unit. </w:t>
              </w:r>
              <w:r w:rsidR="00440606" w:rsidRPr="00A862E7">
                <w:rPr>
                  <w:rStyle w:val="Hyperlink"/>
                  <w:rFonts w:ascii="Arial" w:hAnsi="Arial"/>
                  <w:i/>
                  <w:color w:val="auto"/>
                  <w:sz w:val="8"/>
                  <w:u w:val="none"/>
                </w:rPr>
                <w:t>Infect Control Hosp Epidemiol</w:t>
              </w:r>
              <w:r w:rsidR="00440606" w:rsidRPr="00A862E7">
                <w:rPr>
                  <w:rStyle w:val="Hyperlink"/>
                  <w:rFonts w:ascii="Arial" w:hAnsi="Arial"/>
                  <w:color w:val="auto"/>
                  <w:sz w:val="8"/>
                  <w:u w:val="none"/>
                </w:rPr>
                <w:t>. 2021; 42(2):215-217. http://doi.org/10.1017/ice.2020.416</w:t>
              </w:r>
            </w:hyperlink>
          </w:p>
        </w:tc>
        <w:tc>
          <w:tcPr>
            <w:tcW w:w="793" w:type="dxa"/>
            <w:noWrap/>
            <w:vAlign w:val="bottom"/>
            <w:hideMark/>
          </w:tcPr>
          <w:p w14:paraId="1059C62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5F12EC8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7409D42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81C004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544962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53419D5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73D71B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B4036E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987D37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AC8BDB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2222F5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47F79C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6970426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2AF50B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6AB84F4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3BC6259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3B9DFB8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36C7882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5BF47981" w14:textId="77777777" w:rsidTr="00A862E7">
        <w:trPr>
          <w:trHeight w:val="850"/>
        </w:trPr>
        <w:tc>
          <w:tcPr>
            <w:tcW w:w="2081" w:type="dxa"/>
            <w:vAlign w:val="bottom"/>
            <w:hideMark/>
          </w:tcPr>
          <w:p w14:paraId="719785B6" w14:textId="77777777" w:rsidR="00440606" w:rsidRPr="00440606" w:rsidRDefault="008630E9" w:rsidP="00440606">
            <w:pPr>
              <w:spacing w:after="0" w:line="240" w:lineRule="auto"/>
              <w:rPr>
                <w:rFonts w:ascii="Arial" w:eastAsia="Times New Roman" w:hAnsi="Arial" w:cs="Arial"/>
                <w:sz w:val="8"/>
                <w:szCs w:val="8"/>
              </w:rPr>
            </w:pPr>
            <w:hyperlink r:id="rId53" w:history="1">
              <w:r w:rsidR="00440606" w:rsidRPr="00A862E7">
                <w:rPr>
                  <w:rStyle w:val="Hyperlink"/>
                  <w:rFonts w:ascii="Arial" w:hAnsi="Arial"/>
                  <w:color w:val="auto"/>
                  <w:sz w:val="8"/>
                  <w:u w:val="none"/>
                </w:rPr>
                <w:t>Inagaki H, et al. Rapid inactivation of SARS-CoV-2 variants by continuous and intermittent irradiation with a deep-ultraviolet light-emitting diode (DUV-LED) device. </w:t>
              </w:r>
              <w:r w:rsidR="00440606" w:rsidRPr="00A862E7">
                <w:rPr>
                  <w:rStyle w:val="Hyperlink"/>
                  <w:rFonts w:ascii="Arial" w:hAnsi="Arial"/>
                  <w:i/>
                  <w:color w:val="auto"/>
                  <w:sz w:val="8"/>
                  <w:u w:val="none"/>
                </w:rPr>
                <w:t>Pathogens</w:t>
              </w:r>
              <w:r w:rsidR="00440606" w:rsidRPr="00A862E7">
                <w:rPr>
                  <w:rStyle w:val="Hyperlink"/>
                  <w:rFonts w:ascii="Arial" w:hAnsi="Arial"/>
                  <w:color w:val="auto"/>
                  <w:sz w:val="8"/>
                  <w:u w:val="none"/>
                </w:rPr>
                <w:t>. 2021; 10(6):754. https://doi.org/10.3390/pathogens10060754</w:t>
              </w:r>
            </w:hyperlink>
          </w:p>
        </w:tc>
        <w:tc>
          <w:tcPr>
            <w:tcW w:w="793" w:type="dxa"/>
            <w:noWrap/>
            <w:vAlign w:val="bottom"/>
            <w:hideMark/>
          </w:tcPr>
          <w:p w14:paraId="5CF187B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38F1117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1336BCD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5F87FE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19502A1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336BBEC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781920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0CC254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2BF15F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7BAAAA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F30ACA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95CEF3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D51FBA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D310ED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4E14072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71635F5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0C4CCC2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79415F5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2BC7CF28" w14:textId="77777777" w:rsidTr="00A862E7">
        <w:trPr>
          <w:trHeight w:val="570"/>
        </w:trPr>
        <w:tc>
          <w:tcPr>
            <w:tcW w:w="2081" w:type="dxa"/>
            <w:vAlign w:val="bottom"/>
            <w:hideMark/>
          </w:tcPr>
          <w:p w14:paraId="4CE63A7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Kozer E, et al. Presence of SARS-CoV-2 RNA on playground surfaces and water fountains. </w:t>
            </w:r>
            <w:r w:rsidRPr="00440606">
              <w:rPr>
                <w:rFonts w:ascii="Arial" w:eastAsia="Times New Roman" w:hAnsi="Arial" w:cs="Arial"/>
                <w:i/>
                <w:iCs/>
                <w:sz w:val="8"/>
                <w:szCs w:val="8"/>
              </w:rPr>
              <w:t>Epidemiol Infect.</w:t>
            </w:r>
            <w:r w:rsidRPr="00440606">
              <w:rPr>
                <w:rFonts w:ascii="Arial" w:eastAsia="Times New Roman" w:hAnsi="Arial" w:cs="Arial"/>
                <w:sz w:val="8"/>
                <w:szCs w:val="8"/>
              </w:rPr>
              <w:t xml:space="preserve"> 2021; 149</w:t>
            </w:r>
            <w:r w:rsidRPr="00440606">
              <w:rPr>
                <w:rFonts w:ascii="Arial" w:eastAsia="Times New Roman" w:hAnsi="Arial" w:cs="Arial"/>
                <w:b/>
                <w:bCs/>
                <w:sz w:val="8"/>
                <w:szCs w:val="8"/>
              </w:rPr>
              <w:t>:</w:t>
            </w:r>
            <w:r w:rsidRPr="00440606">
              <w:rPr>
                <w:rFonts w:ascii="Arial" w:eastAsia="Times New Roman" w:hAnsi="Arial" w:cs="Arial"/>
                <w:sz w:val="8"/>
                <w:szCs w:val="8"/>
              </w:rPr>
              <w:t>e67. http://doi.org/10.1017/S0950268821000546</w:t>
            </w:r>
          </w:p>
        </w:tc>
        <w:tc>
          <w:tcPr>
            <w:tcW w:w="793" w:type="dxa"/>
            <w:noWrap/>
            <w:vAlign w:val="bottom"/>
            <w:hideMark/>
          </w:tcPr>
          <w:p w14:paraId="375E5AC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39CC37F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6A8BCBC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014A0D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26AA63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5076F3C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E72FFC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CCC122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BE1EC8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53C39B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27EAAD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06D155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73D92BA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D6DBA6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2595FBE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05ECD29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6956A06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3B544AD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0BC369A4" w14:textId="77777777" w:rsidTr="00A862E7">
        <w:trPr>
          <w:trHeight w:val="565"/>
        </w:trPr>
        <w:tc>
          <w:tcPr>
            <w:tcW w:w="2081" w:type="dxa"/>
            <w:vAlign w:val="bottom"/>
            <w:hideMark/>
          </w:tcPr>
          <w:p w14:paraId="2B62FC16" w14:textId="77777777" w:rsidR="00440606" w:rsidRPr="00440606" w:rsidRDefault="008630E9" w:rsidP="00440606">
            <w:pPr>
              <w:spacing w:after="0" w:line="240" w:lineRule="auto"/>
              <w:rPr>
                <w:rFonts w:ascii="Arial" w:eastAsia="Times New Roman" w:hAnsi="Arial" w:cs="Arial"/>
                <w:sz w:val="8"/>
                <w:szCs w:val="8"/>
              </w:rPr>
            </w:pPr>
            <w:hyperlink r:id="rId54" w:history="1">
              <w:r w:rsidR="00440606" w:rsidRPr="00A862E7">
                <w:rPr>
                  <w:rStyle w:val="Hyperlink"/>
                  <w:rFonts w:ascii="Arial" w:hAnsi="Arial"/>
                  <w:color w:val="auto"/>
                  <w:sz w:val="8"/>
                  <w:u w:val="none"/>
                </w:rPr>
                <w:t>Tada T, et al. Convalescent-Phase Sera and Vaccine-Elicited Antibodies Largely Maintain Neutralizing Titer against Global SARS-CoV-2 Variant Spikes. </w:t>
              </w:r>
              <w:r w:rsidR="00440606" w:rsidRPr="00A862E7">
                <w:rPr>
                  <w:rStyle w:val="Hyperlink"/>
                  <w:rFonts w:ascii="Arial" w:hAnsi="Arial"/>
                  <w:i/>
                  <w:color w:val="auto"/>
                  <w:sz w:val="8"/>
                  <w:u w:val="none"/>
                </w:rPr>
                <w:t>Mbio</w:t>
              </w:r>
              <w:r w:rsidR="00440606" w:rsidRPr="00A862E7">
                <w:rPr>
                  <w:rStyle w:val="Hyperlink"/>
                  <w:rFonts w:ascii="Arial" w:hAnsi="Arial"/>
                  <w:color w:val="auto"/>
                  <w:sz w:val="8"/>
                  <w:u w:val="none"/>
                </w:rPr>
                <w:t>. 2021; 12(3):e00696-21. https://doi.org/10.1128/mBio.00696-21</w:t>
              </w:r>
            </w:hyperlink>
          </w:p>
        </w:tc>
        <w:tc>
          <w:tcPr>
            <w:tcW w:w="793" w:type="dxa"/>
            <w:noWrap/>
            <w:vAlign w:val="bottom"/>
            <w:hideMark/>
          </w:tcPr>
          <w:p w14:paraId="0F6DA79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7CC23BC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427BC31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0F830F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6C7BEF0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698E350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F94A0F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3EFD44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2AFC2F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BD784C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60C9FB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D58849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7E2EBB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779D66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6822D7C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1BBBD2A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0F8CBB0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24EF4F5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4866C800" w14:textId="77777777" w:rsidTr="00A862E7">
        <w:trPr>
          <w:trHeight w:val="840"/>
        </w:trPr>
        <w:tc>
          <w:tcPr>
            <w:tcW w:w="2081" w:type="dxa"/>
            <w:vAlign w:val="bottom"/>
            <w:hideMark/>
          </w:tcPr>
          <w:p w14:paraId="62B8726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Williams CM, et al. Exhaled SARS-CoV-2 quantified by face-mask sampling in hospitalised patients with COVID-19. </w:t>
            </w:r>
            <w:r w:rsidRPr="00440606">
              <w:rPr>
                <w:rFonts w:ascii="Arial" w:eastAsia="Times New Roman" w:hAnsi="Arial" w:cs="Arial"/>
                <w:i/>
                <w:iCs/>
                <w:sz w:val="8"/>
                <w:szCs w:val="8"/>
              </w:rPr>
              <w:t>J Infect</w:t>
            </w:r>
            <w:r w:rsidRPr="00440606">
              <w:rPr>
                <w:rFonts w:ascii="Arial" w:eastAsia="Times New Roman" w:hAnsi="Arial" w:cs="Arial"/>
                <w:sz w:val="8"/>
                <w:szCs w:val="8"/>
              </w:rPr>
              <w:t>. 2021; 82(6):253-259. https://doi.org/10.1016/j.jinf.2021.03.018</w:t>
            </w:r>
          </w:p>
        </w:tc>
        <w:tc>
          <w:tcPr>
            <w:tcW w:w="793" w:type="dxa"/>
            <w:noWrap/>
            <w:vAlign w:val="bottom"/>
            <w:hideMark/>
          </w:tcPr>
          <w:p w14:paraId="590A7BC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023AE29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2812E91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885AA7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AEA940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543D3B3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C14833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9F9D81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0E3329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7195F1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362D09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0E866C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0EBABB4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CB053D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038E056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7A72ECA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25EDBC8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2C6561D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00C8CE86" w14:textId="77777777" w:rsidTr="00A862E7">
        <w:trPr>
          <w:trHeight w:val="840"/>
        </w:trPr>
        <w:tc>
          <w:tcPr>
            <w:tcW w:w="2081" w:type="dxa"/>
            <w:vAlign w:val="bottom"/>
            <w:hideMark/>
          </w:tcPr>
          <w:p w14:paraId="2A13748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Ahmed F, et al. First detection of SARS-CoV-2 genetic material in the vicinity of COVID-19 isolation centre through wastewater surveillance in Bangladesh. </w:t>
            </w:r>
            <w:r w:rsidRPr="00440606">
              <w:rPr>
                <w:rFonts w:ascii="Arial" w:eastAsia="Times New Roman" w:hAnsi="Arial" w:cs="Arial"/>
                <w:i/>
                <w:iCs/>
                <w:sz w:val="8"/>
                <w:szCs w:val="8"/>
              </w:rPr>
              <w:t>medRxiv</w:t>
            </w:r>
            <w:r w:rsidRPr="00440606">
              <w:rPr>
                <w:rFonts w:ascii="Arial" w:eastAsia="Times New Roman" w:hAnsi="Arial" w:cs="Arial"/>
                <w:sz w:val="8"/>
                <w:szCs w:val="8"/>
              </w:rPr>
              <w:t>. 2020 September 22. https://doi.org/10.1101/2020.09.14.20194696. Preprint</w:t>
            </w:r>
          </w:p>
        </w:tc>
        <w:tc>
          <w:tcPr>
            <w:tcW w:w="793" w:type="dxa"/>
            <w:vAlign w:val="bottom"/>
            <w:hideMark/>
          </w:tcPr>
          <w:p w14:paraId="47693DC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2B74992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vAlign w:val="bottom"/>
            <w:hideMark/>
          </w:tcPr>
          <w:p w14:paraId="3323F8B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0609108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24CC87B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vAlign w:val="bottom"/>
            <w:hideMark/>
          </w:tcPr>
          <w:p w14:paraId="557ECAB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7C34F0B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16040CA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3465361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29D99DC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1C877BD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14A6D40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5F21D49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2FE62F0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520" w:type="dxa"/>
            <w:vAlign w:val="bottom"/>
            <w:hideMark/>
          </w:tcPr>
          <w:p w14:paraId="2CA5F40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vAlign w:val="bottom"/>
            <w:hideMark/>
          </w:tcPr>
          <w:p w14:paraId="758FB95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vAlign w:val="bottom"/>
            <w:hideMark/>
          </w:tcPr>
          <w:p w14:paraId="25C6F23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vAlign w:val="bottom"/>
            <w:hideMark/>
          </w:tcPr>
          <w:p w14:paraId="5C45E75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7C62C132" w14:textId="77777777" w:rsidTr="00A862E7">
        <w:trPr>
          <w:trHeight w:val="853"/>
        </w:trPr>
        <w:tc>
          <w:tcPr>
            <w:tcW w:w="2081" w:type="dxa"/>
            <w:vAlign w:val="bottom"/>
            <w:hideMark/>
          </w:tcPr>
          <w:p w14:paraId="32A79CF5" w14:textId="77777777" w:rsidR="00440606" w:rsidRPr="00440606" w:rsidRDefault="008630E9" w:rsidP="00440606">
            <w:pPr>
              <w:spacing w:after="0" w:line="240" w:lineRule="auto"/>
              <w:rPr>
                <w:rFonts w:ascii="Arial" w:eastAsia="Times New Roman" w:hAnsi="Arial" w:cs="Arial"/>
                <w:sz w:val="8"/>
                <w:szCs w:val="8"/>
              </w:rPr>
            </w:pPr>
            <w:hyperlink r:id="rId55" w:history="1">
              <w:r w:rsidR="00440606" w:rsidRPr="00A862E7">
                <w:rPr>
                  <w:rStyle w:val="Hyperlink"/>
                  <w:rFonts w:ascii="Arial" w:hAnsi="Arial"/>
                  <w:color w:val="auto"/>
                  <w:sz w:val="8"/>
                  <w:u w:val="none"/>
                </w:rPr>
                <w:t>Arslan B, et al. SARS-CoV-2 is not found in the sweat of COVID-19 positive patients.</w:t>
              </w:r>
              <w:r w:rsidR="00440606" w:rsidRPr="00A862E7">
                <w:rPr>
                  <w:rStyle w:val="Hyperlink"/>
                  <w:rFonts w:ascii="Arial" w:hAnsi="Arial"/>
                  <w:i/>
                  <w:color w:val="auto"/>
                  <w:sz w:val="8"/>
                  <w:u w:val="none"/>
                </w:rPr>
                <w:t xml:space="preserve"> Irish Journal of Medical Science (1971-)</w:t>
              </w:r>
              <w:r w:rsidR="00440606" w:rsidRPr="00A862E7">
                <w:rPr>
                  <w:rStyle w:val="Hyperlink"/>
                  <w:rFonts w:ascii="Arial" w:hAnsi="Arial"/>
                  <w:color w:val="auto"/>
                  <w:sz w:val="8"/>
                  <w:u w:val="none"/>
                </w:rPr>
                <w:t xml:space="preserve">. ePub 12 February 2021.  https://doi.org/10.1007/s11845-021-02537-y </w:t>
              </w:r>
            </w:hyperlink>
          </w:p>
        </w:tc>
        <w:tc>
          <w:tcPr>
            <w:tcW w:w="793" w:type="dxa"/>
            <w:noWrap/>
            <w:vAlign w:val="bottom"/>
            <w:hideMark/>
          </w:tcPr>
          <w:p w14:paraId="633D384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3EA4AF8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4EEECB5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9FAFD9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CDFDD9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634542E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32539D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627D7D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190804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F9581D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5A3573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656D79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C989AA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25" w:type="dxa"/>
            <w:noWrap/>
            <w:vAlign w:val="bottom"/>
            <w:hideMark/>
          </w:tcPr>
          <w:p w14:paraId="6573109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0A4FD1E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3334B0C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076FD4E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6846BA3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67A2EA83" w14:textId="77777777" w:rsidTr="00A862E7">
        <w:trPr>
          <w:trHeight w:val="853"/>
        </w:trPr>
        <w:tc>
          <w:tcPr>
            <w:tcW w:w="2081" w:type="dxa"/>
            <w:vAlign w:val="bottom"/>
            <w:hideMark/>
          </w:tcPr>
          <w:p w14:paraId="739A869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Zhuo J. COVID-19 Case Likely Caused by Contaminated Object During Hotel Disinfection—Guangxi Zhuang Autonomous Region, China, January 2021. </w:t>
            </w:r>
            <w:r w:rsidRPr="00440606">
              <w:rPr>
                <w:rFonts w:ascii="Arial" w:eastAsia="Times New Roman" w:hAnsi="Arial" w:cs="Arial"/>
                <w:i/>
                <w:iCs/>
                <w:sz w:val="8"/>
                <w:szCs w:val="8"/>
              </w:rPr>
              <w:t xml:space="preserve">China CDC Weekly. </w:t>
            </w:r>
            <w:r w:rsidRPr="00440606">
              <w:rPr>
                <w:rFonts w:ascii="Arial" w:eastAsia="Times New Roman" w:hAnsi="Arial" w:cs="Arial"/>
                <w:sz w:val="8"/>
                <w:szCs w:val="8"/>
              </w:rPr>
              <w:t>2021; 3(8):174. https://dx.doi.org/10.46234/ccdcw2021.046</w:t>
            </w:r>
          </w:p>
        </w:tc>
        <w:tc>
          <w:tcPr>
            <w:tcW w:w="793" w:type="dxa"/>
            <w:noWrap/>
            <w:vAlign w:val="bottom"/>
            <w:hideMark/>
          </w:tcPr>
          <w:p w14:paraId="0A2AFAC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2DE41BC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230A9FE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9A5F98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F626CE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1DF806D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F2A95A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FBB3E8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D5B3A6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FDC6E7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685A38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FDFD1D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882879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2996FC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6361BB5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375C221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6493A18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0EA83FC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51CC7475" w14:textId="77777777" w:rsidTr="00A862E7">
        <w:trPr>
          <w:trHeight w:val="853"/>
        </w:trPr>
        <w:tc>
          <w:tcPr>
            <w:tcW w:w="2081" w:type="dxa"/>
            <w:vAlign w:val="bottom"/>
            <w:hideMark/>
          </w:tcPr>
          <w:p w14:paraId="700B992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lastRenderedPageBreak/>
              <w:t>Seyyed Mahdi SM, et al. Assessment of SARS-CoV-2 in air and surfaces of ICU ward in one of the designated hospitals in Tehran. </w:t>
            </w:r>
            <w:r w:rsidRPr="00440606">
              <w:rPr>
                <w:rFonts w:ascii="Arial" w:eastAsia="Times New Roman" w:hAnsi="Arial" w:cs="Arial"/>
                <w:i/>
                <w:iCs/>
                <w:sz w:val="8"/>
                <w:szCs w:val="8"/>
              </w:rPr>
              <w:t xml:space="preserve">Iran Occupational Health. </w:t>
            </w:r>
            <w:r w:rsidRPr="00440606">
              <w:rPr>
                <w:rFonts w:ascii="Arial" w:eastAsia="Times New Roman" w:hAnsi="Arial" w:cs="Arial"/>
                <w:sz w:val="8"/>
                <w:szCs w:val="8"/>
              </w:rPr>
              <w:t>2020; 17(S1):126-136. http://ioh.iums.ac.ir/article-1-3121-en.html</w:t>
            </w:r>
          </w:p>
        </w:tc>
        <w:tc>
          <w:tcPr>
            <w:tcW w:w="793" w:type="dxa"/>
            <w:noWrap/>
            <w:vAlign w:val="bottom"/>
            <w:hideMark/>
          </w:tcPr>
          <w:p w14:paraId="07FF46C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674B49C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4E5A89C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2643E0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AAC8F3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28FF612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83E6DF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E0E101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C8C67B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173F97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9368BE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CA2A50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6A2555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CB0A2E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0F65550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3D7BA55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4B83C6F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1975A87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3E8F35E7" w14:textId="77777777" w:rsidTr="00A862E7">
        <w:trPr>
          <w:trHeight w:val="850"/>
        </w:trPr>
        <w:tc>
          <w:tcPr>
            <w:tcW w:w="2081" w:type="dxa"/>
            <w:vAlign w:val="bottom"/>
            <w:hideMark/>
          </w:tcPr>
          <w:p w14:paraId="2B9C922F"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Shah MR, et al. SARS</w:t>
            </w:r>
            <w:r w:rsidRPr="00440606">
              <w:rPr>
                <w:rFonts w:ascii="Cambria Math" w:eastAsia="Times New Roman" w:hAnsi="Cambria Math" w:cs="Cambria Math"/>
                <w:sz w:val="8"/>
                <w:szCs w:val="8"/>
              </w:rPr>
              <w:t>‐</w:t>
            </w:r>
            <w:r w:rsidRPr="00440606">
              <w:rPr>
                <w:rFonts w:ascii="Arial" w:eastAsia="Times New Roman" w:hAnsi="Arial" w:cs="Arial"/>
                <w:sz w:val="8"/>
                <w:szCs w:val="8"/>
              </w:rPr>
              <w:t>CoV</w:t>
            </w:r>
            <w:r w:rsidRPr="00440606">
              <w:rPr>
                <w:rFonts w:ascii="Cambria Math" w:eastAsia="Times New Roman" w:hAnsi="Cambria Math" w:cs="Cambria Math"/>
                <w:sz w:val="8"/>
                <w:szCs w:val="8"/>
              </w:rPr>
              <w:t>‐</w:t>
            </w:r>
            <w:r w:rsidRPr="00440606">
              <w:rPr>
                <w:rFonts w:ascii="Arial" w:eastAsia="Times New Roman" w:hAnsi="Arial" w:cs="Arial"/>
                <w:sz w:val="8"/>
                <w:szCs w:val="8"/>
              </w:rPr>
              <w:t>2 nosocomial infection: Real</w:t>
            </w:r>
            <w:r w:rsidRPr="00440606">
              <w:rPr>
                <w:rFonts w:ascii="Cambria Math" w:eastAsia="Times New Roman" w:hAnsi="Cambria Math" w:cs="Cambria Math"/>
                <w:sz w:val="8"/>
                <w:szCs w:val="8"/>
              </w:rPr>
              <w:t>‐</w:t>
            </w:r>
            <w:r w:rsidRPr="00440606">
              <w:rPr>
                <w:rFonts w:ascii="Arial" w:eastAsia="Times New Roman" w:hAnsi="Arial" w:cs="Arial"/>
                <w:sz w:val="8"/>
                <w:szCs w:val="8"/>
              </w:rPr>
              <w:t>world results of environmental surface testing from a large tertiary cancer center. </w:t>
            </w:r>
            <w:r w:rsidRPr="00440606">
              <w:rPr>
                <w:rFonts w:ascii="Arial" w:eastAsia="Times New Roman" w:hAnsi="Arial" w:cs="Arial"/>
                <w:i/>
                <w:iCs/>
                <w:sz w:val="8"/>
                <w:szCs w:val="8"/>
              </w:rPr>
              <w:t xml:space="preserve">Cancer. </w:t>
            </w:r>
            <w:r w:rsidRPr="00440606">
              <w:rPr>
                <w:rFonts w:ascii="Arial" w:eastAsia="Times New Roman" w:hAnsi="Arial" w:cs="Arial"/>
                <w:sz w:val="8"/>
                <w:szCs w:val="8"/>
              </w:rPr>
              <w:t>2021; 127(11):1926-1932. https://doi.org/10.1002/cncr.33453</w:t>
            </w:r>
          </w:p>
        </w:tc>
        <w:tc>
          <w:tcPr>
            <w:tcW w:w="793" w:type="dxa"/>
            <w:noWrap/>
            <w:vAlign w:val="bottom"/>
            <w:hideMark/>
          </w:tcPr>
          <w:p w14:paraId="30A0DB3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26065AB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5CD21B5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37050D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6DA3FB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7DCA3F3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52E9147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2C355F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AC6208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DD9AFA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335969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9DF7D7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DDD313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9B710C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2F0AB84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494C081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04DEDF6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752C463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52FFDF58" w14:textId="77777777" w:rsidTr="00A862E7">
        <w:trPr>
          <w:trHeight w:val="840"/>
        </w:trPr>
        <w:tc>
          <w:tcPr>
            <w:tcW w:w="2081" w:type="dxa"/>
            <w:vAlign w:val="bottom"/>
            <w:hideMark/>
          </w:tcPr>
          <w:p w14:paraId="1713AB1F" w14:textId="77777777" w:rsidR="00440606" w:rsidRPr="00440606" w:rsidRDefault="008630E9" w:rsidP="00440606">
            <w:pPr>
              <w:spacing w:after="0" w:line="240" w:lineRule="auto"/>
              <w:rPr>
                <w:rFonts w:ascii="Arial" w:eastAsia="Times New Roman" w:hAnsi="Arial" w:cs="Arial"/>
                <w:sz w:val="8"/>
                <w:szCs w:val="8"/>
              </w:rPr>
            </w:pPr>
            <w:hyperlink r:id="rId56" w:history="1">
              <w:r w:rsidR="00440606" w:rsidRPr="00A862E7">
                <w:rPr>
                  <w:rStyle w:val="Hyperlink"/>
                  <w:rFonts w:ascii="Arial" w:hAnsi="Arial"/>
                  <w:color w:val="auto"/>
                  <w:sz w:val="8"/>
                  <w:u w:val="none"/>
                </w:rPr>
                <w:t>Colombo V, et al. SARS-CoV-2 surveillance in Norway rats (Rattus norvegicus) from Antwerp sewer system, Belgium. </w:t>
              </w:r>
              <w:r w:rsidR="00440606" w:rsidRPr="00A862E7">
                <w:rPr>
                  <w:rStyle w:val="Hyperlink"/>
                  <w:rFonts w:ascii="Arial" w:hAnsi="Arial"/>
                  <w:i/>
                  <w:color w:val="auto"/>
                  <w:sz w:val="8"/>
                  <w:u w:val="none"/>
                </w:rPr>
                <w:t>Transboundary and Emerging Diseases</w:t>
              </w:r>
              <w:r w:rsidR="00440606" w:rsidRPr="00A862E7">
                <w:rPr>
                  <w:rStyle w:val="Hyperlink"/>
                  <w:rFonts w:ascii="Arial" w:hAnsi="Arial"/>
                  <w:color w:val="auto"/>
                  <w:sz w:val="8"/>
                  <w:u w:val="none"/>
                </w:rPr>
                <w:t>. 2021; Early View. https://doi.org/10.1111/tbed.14219</w:t>
              </w:r>
            </w:hyperlink>
          </w:p>
        </w:tc>
        <w:tc>
          <w:tcPr>
            <w:tcW w:w="793" w:type="dxa"/>
            <w:noWrap/>
            <w:vAlign w:val="bottom"/>
            <w:hideMark/>
          </w:tcPr>
          <w:p w14:paraId="689893AF"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40668F1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398C627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9AB15E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374E7A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06E7171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A6D435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CBC473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E055CE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EC8F14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DDD7DA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52A140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A4E6E3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25" w:type="dxa"/>
            <w:noWrap/>
            <w:vAlign w:val="bottom"/>
            <w:hideMark/>
          </w:tcPr>
          <w:p w14:paraId="2DE7E80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520" w:type="dxa"/>
            <w:noWrap/>
            <w:vAlign w:val="bottom"/>
            <w:hideMark/>
          </w:tcPr>
          <w:p w14:paraId="34BC8A7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4017D23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6CE9490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4CA437D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4D828801" w14:textId="77777777" w:rsidTr="00A862E7">
        <w:trPr>
          <w:trHeight w:val="853"/>
        </w:trPr>
        <w:tc>
          <w:tcPr>
            <w:tcW w:w="2081" w:type="dxa"/>
            <w:vAlign w:val="bottom"/>
            <w:hideMark/>
          </w:tcPr>
          <w:p w14:paraId="3D280670" w14:textId="77777777" w:rsidR="00440606" w:rsidRPr="00440606" w:rsidRDefault="008630E9" w:rsidP="00440606">
            <w:pPr>
              <w:spacing w:after="0" w:line="240" w:lineRule="auto"/>
              <w:rPr>
                <w:rFonts w:ascii="Arial" w:eastAsia="Times New Roman" w:hAnsi="Arial" w:cs="Arial"/>
                <w:sz w:val="8"/>
                <w:szCs w:val="8"/>
              </w:rPr>
            </w:pPr>
            <w:hyperlink r:id="rId57" w:history="1">
              <w:r w:rsidR="00440606" w:rsidRPr="00A862E7">
                <w:rPr>
                  <w:rStyle w:val="Hyperlink"/>
                  <w:rFonts w:ascii="Arial" w:hAnsi="Arial"/>
                  <w:color w:val="auto"/>
                  <w:sz w:val="8"/>
                  <w:u w:val="none"/>
                </w:rPr>
                <w:t xml:space="preserve">Klompas M, et al. A SARS-CoV-2 Cluster in an Acute Care Hospital. </w:t>
              </w:r>
              <w:r w:rsidR="00440606" w:rsidRPr="00A862E7">
                <w:rPr>
                  <w:rStyle w:val="Hyperlink"/>
                  <w:rFonts w:ascii="Arial" w:hAnsi="Arial"/>
                  <w:i/>
                  <w:color w:val="auto"/>
                  <w:sz w:val="8"/>
                  <w:u w:val="none"/>
                </w:rPr>
                <w:t>Ann Intern Med</w:t>
              </w:r>
              <w:r w:rsidR="00440606" w:rsidRPr="00A862E7">
                <w:rPr>
                  <w:rStyle w:val="Hyperlink"/>
                  <w:rFonts w:ascii="Arial" w:hAnsi="Arial"/>
                  <w:color w:val="auto"/>
                  <w:sz w:val="8"/>
                  <w:u w:val="none"/>
                </w:rPr>
                <w:t xml:space="preserve">. Epub ahead of print 9 February 2021. https://www.doi.org/10.7326/M20-7567 </w:t>
              </w:r>
            </w:hyperlink>
          </w:p>
        </w:tc>
        <w:tc>
          <w:tcPr>
            <w:tcW w:w="793" w:type="dxa"/>
            <w:noWrap/>
            <w:vAlign w:val="bottom"/>
            <w:hideMark/>
          </w:tcPr>
          <w:p w14:paraId="438BDDD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67CB45B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7C3D926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1268A5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E959DB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6CD16B1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90584B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3C0CE4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6B627F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5276AE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543DAAD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CCEC78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3CA4BD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2CBFB8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667D390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6D01398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6308D02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642729F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185D6AC7" w14:textId="77777777" w:rsidTr="00A862E7">
        <w:trPr>
          <w:trHeight w:val="565"/>
        </w:trPr>
        <w:tc>
          <w:tcPr>
            <w:tcW w:w="2081" w:type="dxa"/>
            <w:vAlign w:val="bottom"/>
            <w:hideMark/>
          </w:tcPr>
          <w:p w14:paraId="23A877F0" w14:textId="77777777" w:rsidR="00440606" w:rsidRPr="00440606" w:rsidRDefault="008630E9" w:rsidP="00440606">
            <w:pPr>
              <w:spacing w:after="0" w:line="240" w:lineRule="auto"/>
              <w:rPr>
                <w:rFonts w:ascii="Arial" w:eastAsia="Times New Roman" w:hAnsi="Arial" w:cs="Arial"/>
                <w:sz w:val="8"/>
                <w:szCs w:val="8"/>
              </w:rPr>
            </w:pPr>
            <w:hyperlink r:id="rId58" w:history="1">
              <w:r w:rsidR="00440606" w:rsidRPr="00A862E7">
                <w:rPr>
                  <w:rStyle w:val="Hyperlink"/>
                  <w:rFonts w:ascii="Arial" w:hAnsi="Arial"/>
                  <w:color w:val="auto"/>
                  <w:sz w:val="8"/>
                  <w:u w:val="none"/>
                </w:rPr>
                <w:t xml:space="preserve">Lin G, et al. Epidemiological investigation of a COVID-19 family cluster outbreak transmitted by a 3-month-old infant. </w:t>
              </w:r>
              <w:r w:rsidR="00440606" w:rsidRPr="00A862E7">
                <w:rPr>
                  <w:rStyle w:val="Hyperlink"/>
                  <w:rFonts w:ascii="Arial" w:hAnsi="Arial"/>
                  <w:i/>
                  <w:color w:val="auto"/>
                  <w:sz w:val="8"/>
                  <w:u w:val="none"/>
                </w:rPr>
                <w:t>Health Inf Sci Syst</w:t>
              </w:r>
              <w:r w:rsidR="00440606" w:rsidRPr="00A862E7">
                <w:rPr>
                  <w:rStyle w:val="Hyperlink"/>
                  <w:rFonts w:ascii="Arial" w:hAnsi="Arial"/>
                  <w:color w:val="auto"/>
                  <w:sz w:val="8"/>
                  <w:u w:val="none"/>
                </w:rPr>
                <w:t xml:space="preserve">. 2021; 9:6. https://doi.org/10.1007/s13755-020-00136-2 </w:t>
              </w:r>
            </w:hyperlink>
          </w:p>
        </w:tc>
        <w:tc>
          <w:tcPr>
            <w:tcW w:w="793" w:type="dxa"/>
            <w:noWrap/>
            <w:vAlign w:val="bottom"/>
            <w:hideMark/>
          </w:tcPr>
          <w:p w14:paraId="110E096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628B9EB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2155AF3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F2EF8A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8057F7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05F915C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FC49F9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52B8E8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3083BC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DEAB7B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0976AB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BE6740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2FF1B0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FBD781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52B6122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2DE35AB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061C756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0CCFBB9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78FB0877" w14:textId="77777777" w:rsidTr="00A862E7">
        <w:trPr>
          <w:trHeight w:val="840"/>
        </w:trPr>
        <w:tc>
          <w:tcPr>
            <w:tcW w:w="2081" w:type="dxa"/>
            <w:vAlign w:val="bottom"/>
            <w:hideMark/>
          </w:tcPr>
          <w:p w14:paraId="52D6079E" w14:textId="77777777" w:rsidR="00440606" w:rsidRPr="00440606" w:rsidRDefault="008630E9" w:rsidP="00440606">
            <w:pPr>
              <w:spacing w:after="0" w:line="240" w:lineRule="auto"/>
              <w:rPr>
                <w:rFonts w:ascii="Arial" w:eastAsia="Times New Roman" w:hAnsi="Arial" w:cs="Arial"/>
                <w:sz w:val="8"/>
                <w:szCs w:val="8"/>
              </w:rPr>
            </w:pPr>
            <w:hyperlink r:id="rId59" w:history="1">
              <w:r w:rsidR="00440606" w:rsidRPr="00A862E7">
                <w:rPr>
                  <w:rStyle w:val="Hyperlink"/>
                  <w:rFonts w:ascii="Arial" w:hAnsi="Arial"/>
                  <w:color w:val="auto"/>
                  <w:sz w:val="8"/>
                  <w:u w:val="none"/>
                </w:rPr>
                <w:t xml:space="preserve">Bhardwaj S, et al. UVC-based photoinactivation as an efficient tool to control the transmission of coronaviruses. </w:t>
              </w:r>
              <w:r w:rsidR="00440606" w:rsidRPr="00A862E7">
                <w:rPr>
                  <w:rStyle w:val="Hyperlink"/>
                  <w:rFonts w:ascii="Arial" w:hAnsi="Arial"/>
                  <w:i/>
                  <w:color w:val="auto"/>
                  <w:sz w:val="8"/>
                  <w:u w:val="none"/>
                </w:rPr>
                <w:t>Science of the Total Environment</w:t>
              </w:r>
              <w:r w:rsidR="00440606" w:rsidRPr="00A862E7">
                <w:rPr>
                  <w:rStyle w:val="Hyperlink"/>
                  <w:rFonts w:ascii="Arial" w:hAnsi="Arial"/>
                  <w:color w:val="auto"/>
                  <w:sz w:val="8"/>
                  <w:u w:val="none"/>
                </w:rPr>
                <w:t>. 2021; 792:148548. https://doi.org/10.1016/j.scitotenv.2021.148548</w:t>
              </w:r>
            </w:hyperlink>
          </w:p>
        </w:tc>
        <w:tc>
          <w:tcPr>
            <w:tcW w:w="793" w:type="dxa"/>
            <w:noWrap/>
            <w:vAlign w:val="bottom"/>
            <w:hideMark/>
          </w:tcPr>
          <w:p w14:paraId="77EF227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2C0B43C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w:t>
            </w:r>
          </w:p>
        </w:tc>
        <w:tc>
          <w:tcPr>
            <w:tcW w:w="347" w:type="dxa"/>
            <w:noWrap/>
            <w:vAlign w:val="bottom"/>
            <w:hideMark/>
          </w:tcPr>
          <w:p w14:paraId="4733AA1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24121AA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6595B67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3B85AA6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1E6191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35D56A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ED13F1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C6D748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E1D04F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A55279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FDBAE5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9BCBA6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7847664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662C2E8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4801BE7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34" w:type="dxa"/>
            <w:noWrap/>
            <w:vAlign w:val="bottom"/>
            <w:hideMark/>
          </w:tcPr>
          <w:p w14:paraId="05F3E73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454EA840" w14:textId="77777777" w:rsidTr="00A862E7">
        <w:trPr>
          <w:trHeight w:val="853"/>
        </w:trPr>
        <w:tc>
          <w:tcPr>
            <w:tcW w:w="2081" w:type="dxa"/>
            <w:vAlign w:val="bottom"/>
            <w:hideMark/>
          </w:tcPr>
          <w:p w14:paraId="5180C05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Ulloa S, et al. Inactivation of SARS-CoV-2 isolates from lineages B. 1.1. 7 (Alpha), P. 1 (Gamma) and B. 1.110 by heating and UV irradiation. </w:t>
            </w:r>
            <w:r w:rsidRPr="00440606">
              <w:rPr>
                <w:rFonts w:ascii="Arial" w:eastAsia="Times New Roman" w:hAnsi="Arial" w:cs="Arial"/>
                <w:i/>
                <w:iCs/>
                <w:sz w:val="8"/>
                <w:szCs w:val="8"/>
              </w:rPr>
              <w:t xml:space="preserve">Journal of Virological Methods. </w:t>
            </w:r>
            <w:r w:rsidRPr="00440606">
              <w:rPr>
                <w:rFonts w:ascii="Arial" w:eastAsia="Times New Roman" w:hAnsi="Arial" w:cs="Arial"/>
                <w:sz w:val="8"/>
                <w:szCs w:val="8"/>
              </w:rPr>
              <w:t>2021; 295:114216. https://doi.org/10.1016/j.jviromet.2021.114216</w:t>
            </w:r>
          </w:p>
        </w:tc>
        <w:tc>
          <w:tcPr>
            <w:tcW w:w="793" w:type="dxa"/>
            <w:noWrap/>
            <w:vAlign w:val="bottom"/>
            <w:hideMark/>
          </w:tcPr>
          <w:p w14:paraId="5360381A"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2D551D8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3559B27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D200F1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61F0B8D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6AF083E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801D0D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8B4EB4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FB28DE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FF9EC7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1F0A70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845B59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554B5E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DD33A8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6B7A390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4AEB449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3EB26C5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5DF2C3C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5D3C2E79" w14:textId="77777777" w:rsidTr="00A862E7">
        <w:trPr>
          <w:trHeight w:val="840"/>
        </w:trPr>
        <w:tc>
          <w:tcPr>
            <w:tcW w:w="2081" w:type="dxa"/>
            <w:vAlign w:val="bottom"/>
            <w:hideMark/>
          </w:tcPr>
          <w:p w14:paraId="7599871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Del Brutto OH, et al. SARS-CoV-2 RNA in Swabbed Samples from Latrines and Flushing Toilets: A Case–Control Study in a Rural Latin American Setting. </w:t>
            </w:r>
            <w:r w:rsidRPr="00440606">
              <w:rPr>
                <w:rFonts w:ascii="Arial" w:eastAsia="Times New Roman" w:hAnsi="Arial" w:cs="Arial"/>
                <w:i/>
                <w:iCs/>
                <w:sz w:val="8"/>
                <w:szCs w:val="8"/>
              </w:rPr>
              <w:t xml:space="preserve">The American journal of tropical medicine and hygiene. </w:t>
            </w:r>
            <w:r w:rsidRPr="00440606">
              <w:rPr>
                <w:rFonts w:ascii="Arial" w:eastAsia="Times New Roman" w:hAnsi="Arial" w:cs="Arial"/>
                <w:sz w:val="8"/>
                <w:szCs w:val="8"/>
              </w:rPr>
              <w:t>2021; 104(3):1045-1047. https://doi.org/10.4269/ajtmh.20-1380</w:t>
            </w:r>
          </w:p>
        </w:tc>
        <w:tc>
          <w:tcPr>
            <w:tcW w:w="793" w:type="dxa"/>
            <w:noWrap/>
            <w:vAlign w:val="bottom"/>
            <w:hideMark/>
          </w:tcPr>
          <w:p w14:paraId="1DE0C0D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5252F49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537D06D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E7C275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BFF230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05EEBFE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34488A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73AA3E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FAE310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89BB32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834E8A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0CE812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6D3D5BE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5FBA99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02A6360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3D72EC5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7CE21BA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094CAAA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6D78A565" w14:textId="77777777" w:rsidTr="00A862E7">
        <w:trPr>
          <w:trHeight w:val="1128"/>
        </w:trPr>
        <w:tc>
          <w:tcPr>
            <w:tcW w:w="2081" w:type="dxa"/>
            <w:vAlign w:val="bottom"/>
            <w:hideMark/>
          </w:tcPr>
          <w:p w14:paraId="68CFB551" w14:textId="77777777" w:rsidR="00440606" w:rsidRPr="00440606" w:rsidRDefault="008630E9" w:rsidP="00440606">
            <w:pPr>
              <w:spacing w:after="0" w:line="240" w:lineRule="auto"/>
              <w:rPr>
                <w:rFonts w:ascii="Arial" w:eastAsia="Times New Roman" w:hAnsi="Arial" w:cs="Arial"/>
                <w:sz w:val="8"/>
                <w:szCs w:val="8"/>
              </w:rPr>
            </w:pPr>
            <w:hyperlink r:id="rId60" w:history="1">
              <w:r w:rsidR="00440606" w:rsidRPr="00A862E7">
                <w:rPr>
                  <w:rStyle w:val="Hyperlink"/>
                  <w:rFonts w:ascii="Arial" w:hAnsi="Arial"/>
                  <w:color w:val="auto"/>
                  <w:sz w:val="8"/>
                  <w:u w:val="none"/>
                </w:rPr>
                <w:t>Habibi N, et al. SARS</w:t>
              </w:r>
              <w:r w:rsidR="00440606" w:rsidRPr="00A862E7">
                <w:rPr>
                  <w:rStyle w:val="Hyperlink"/>
                  <w:rFonts w:ascii="Cambria Math" w:hAnsi="Cambria Math"/>
                  <w:color w:val="auto"/>
                  <w:sz w:val="8"/>
                  <w:u w:val="none"/>
                </w:rPr>
                <w:t>‐</w:t>
              </w:r>
              <w:r w:rsidR="00440606" w:rsidRPr="00A862E7">
                <w:rPr>
                  <w:rStyle w:val="Hyperlink"/>
                  <w:rFonts w:ascii="Arial" w:hAnsi="Arial"/>
                  <w:color w:val="auto"/>
                  <w:sz w:val="8"/>
                  <w:u w:val="none"/>
                </w:rPr>
                <w:t>CoV</w:t>
              </w:r>
              <w:r w:rsidR="00440606" w:rsidRPr="00A862E7">
                <w:rPr>
                  <w:rStyle w:val="Hyperlink"/>
                  <w:rFonts w:ascii="Cambria Math" w:hAnsi="Cambria Math"/>
                  <w:color w:val="auto"/>
                  <w:sz w:val="8"/>
                  <w:u w:val="none"/>
                </w:rPr>
                <w:t>‐</w:t>
              </w:r>
              <w:r w:rsidR="00440606" w:rsidRPr="00A862E7">
                <w:rPr>
                  <w:rStyle w:val="Hyperlink"/>
                  <w:rFonts w:ascii="Arial" w:hAnsi="Arial"/>
                  <w:color w:val="auto"/>
                  <w:sz w:val="8"/>
                  <w:u w:val="none"/>
                </w:rPr>
                <w:t xml:space="preserve">2, other respiratory viruses and bacteria in aerosols: Report from Kuwait's hospitals. </w:t>
              </w:r>
              <w:r w:rsidR="00440606" w:rsidRPr="00A862E7">
                <w:rPr>
                  <w:rStyle w:val="Hyperlink"/>
                  <w:rFonts w:ascii="Arial" w:hAnsi="Arial"/>
                  <w:i/>
                  <w:color w:val="auto"/>
                  <w:sz w:val="8"/>
                  <w:u w:val="none"/>
                </w:rPr>
                <w:t>Indoor Air</w:t>
              </w:r>
              <w:r w:rsidR="00440606" w:rsidRPr="00A862E7">
                <w:rPr>
                  <w:rStyle w:val="Hyperlink"/>
                  <w:rFonts w:ascii="Arial" w:hAnsi="Arial"/>
                  <w:color w:val="auto"/>
                  <w:sz w:val="8"/>
                  <w:u w:val="none"/>
                </w:rPr>
                <w:t>. 2021; 31(6):1815-1825. https://doi.org/10.1111/ina.12871</w:t>
              </w:r>
            </w:hyperlink>
          </w:p>
        </w:tc>
        <w:tc>
          <w:tcPr>
            <w:tcW w:w="793" w:type="dxa"/>
            <w:noWrap/>
            <w:vAlign w:val="bottom"/>
            <w:hideMark/>
          </w:tcPr>
          <w:p w14:paraId="036BCAB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594C32E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5B49CE1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975149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BA3A77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305C6C6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4B8768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3A7E63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B37CFA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72532C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91A97C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5C3C59D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24F9D0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348863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6051AFF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38D780B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3E7220A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3B5CAD7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557590E8" w14:textId="77777777" w:rsidTr="00A862E7">
        <w:trPr>
          <w:trHeight w:val="565"/>
        </w:trPr>
        <w:tc>
          <w:tcPr>
            <w:tcW w:w="2081" w:type="dxa"/>
            <w:vAlign w:val="bottom"/>
            <w:hideMark/>
          </w:tcPr>
          <w:p w14:paraId="486DFFB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Sloan A, et al. Simulated Sunlight Decreases the Viability of SARS-CoV-2 in Mucus. </w:t>
            </w:r>
            <w:r w:rsidRPr="00440606">
              <w:rPr>
                <w:rFonts w:ascii="Arial" w:eastAsia="Times New Roman" w:hAnsi="Arial" w:cs="Arial"/>
                <w:i/>
                <w:iCs/>
                <w:sz w:val="8"/>
                <w:szCs w:val="8"/>
              </w:rPr>
              <w:t xml:space="preserve">PLoS ONE. </w:t>
            </w:r>
            <w:r w:rsidRPr="00440606">
              <w:rPr>
                <w:rFonts w:ascii="Arial" w:eastAsia="Times New Roman" w:hAnsi="Arial" w:cs="Arial"/>
                <w:sz w:val="8"/>
                <w:szCs w:val="8"/>
              </w:rPr>
              <w:t>2021; 16(6): e0253068. https://doi.org/10.1371/journal.pone.0253068</w:t>
            </w:r>
          </w:p>
        </w:tc>
        <w:tc>
          <w:tcPr>
            <w:tcW w:w="793" w:type="dxa"/>
            <w:noWrap/>
            <w:vAlign w:val="bottom"/>
            <w:hideMark/>
          </w:tcPr>
          <w:p w14:paraId="3EF8CCC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69D5B7D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46FA144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2EA01C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6653ECE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234" w:type="dxa"/>
            <w:noWrap/>
            <w:vAlign w:val="bottom"/>
            <w:hideMark/>
          </w:tcPr>
          <w:p w14:paraId="3CB4A5E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94C5D2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19FD9F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6C79EFB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CEDF32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47" w:type="dxa"/>
            <w:noWrap/>
            <w:vAlign w:val="bottom"/>
            <w:hideMark/>
          </w:tcPr>
          <w:p w14:paraId="6F971DD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36019F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8D2064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C48C0C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6E18F92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4F1AF2A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57DB03C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082D85E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17B446B2" w14:textId="77777777" w:rsidTr="00A862E7">
        <w:trPr>
          <w:trHeight w:val="575"/>
        </w:trPr>
        <w:tc>
          <w:tcPr>
            <w:tcW w:w="2081" w:type="dxa"/>
            <w:vAlign w:val="bottom"/>
            <w:hideMark/>
          </w:tcPr>
          <w:p w14:paraId="1A44E668" w14:textId="77777777" w:rsidR="00440606" w:rsidRPr="00440606" w:rsidRDefault="008630E9" w:rsidP="00440606">
            <w:pPr>
              <w:spacing w:after="0" w:line="240" w:lineRule="auto"/>
              <w:rPr>
                <w:rFonts w:ascii="Arial" w:eastAsia="Times New Roman" w:hAnsi="Arial" w:cs="Arial"/>
                <w:sz w:val="8"/>
                <w:szCs w:val="8"/>
              </w:rPr>
            </w:pPr>
            <w:hyperlink r:id="rId61" w:anchor="citeas" w:history="1">
              <w:r w:rsidR="00440606" w:rsidRPr="00A862E7">
                <w:rPr>
                  <w:rStyle w:val="Hyperlink"/>
                  <w:rFonts w:ascii="Arial" w:hAnsi="Arial"/>
                  <w:color w:val="auto"/>
                  <w:sz w:val="8"/>
                  <w:u w:val="none"/>
                </w:rPr>
                <w:t xml:space="preserve">Chen YC, et al. Effect of selected sampling media, flow rate, and time on the sampling efficiency of a liquid impinger packed with glass beads for the collection of airborne viruses. </w:t>
              </w:r>
              <w:r w:rsidR="00440606" w:rsidRPr="00A862E7">
                <w:rPr>
                  <w:rStyle w:val="Hyperlink"/>
                  <w:rFonts w:ascii="Arial" w:hAnsi="Arial"/>
                  <w:i/>
                  <w:color w:val="auto"/>
                  <w:sz w:val="8"/>
                  <w:u w:val="none"/>
                </w:rPr>
                <w:t>Aerobiologia</w:t>
              </w:r>
              <w:r w:rsidR="00440606" w:rsidRPr="00A862E7">
                <w:rPr>
                  <w:rStyle w:val="Hyperlink"/>
                  <w:rFonts w:ascii="Arial" w:hAnsi="Arial"/>
                  <w:color w:val="auto"/>
                  <w:sz w:val="8"/>
                  <w:u w:val="none"/>
                </w:rPr>
                <w:t>. 2021; 37:243-252. https://doi.org/10.1007/s10453-020-09683-3</w:t>
              </w:r>
            </w:hyperlink>
          </w:p>
        </w:tc>
        <w:tc>
          <w:tcPr>
            <w:tcW w:w="793" w:type="dxa"/>
            <w:noWrap/>
            <w:vAlign w:val="bottom"/>
            <w:hideMark/>
          </w:tcPr>
          <w:p w14:paraId="6047DA4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3F8CCB7A"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1766D55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F12880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4F8405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22C9295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A44B3D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58B538B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B4EBCD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6AF92E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8A4232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BE56A9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B36A0A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9BF292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259A6D0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305641D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7827F4A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2FE24D1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35FC1009" w14:textId="77777777" w:rsidTr="00A862E7">
        <w:trPr>
          <w:trHeight w:val="840"/>
        </w:trPr>
        <w:tc>
          <w:tcPr>
            <w:tcW w:w="2081" w:type="dxa"/>
            <w:vAlign w:val="bottom"/>
            <w:hideMark/>
          </w:tcPr>
          <w:p w14:paraId="7A08DE3F" w14:textId="77777777" w:rsidR="00440606" w:rsidRPr="00440606" w:rsidRDefault="008630E9" w:rsidP="00440606">
            <w:pPr>
              <w:spacing w:after="0" w:line="240" w:lineRule="auto"/>
              <w:rPr>
                <w:rFonts w:ascii="Arial" w:eastAsia="Times New Roman" w:hAnsi="Arial" w:cs="Arial"/>
                <w:sz w:val="8"/>
                <w:szCs w:val="8"/>
              </w:rPr>
            </w:pPr>
            <w:hyperlink r:id="rId62" w:history="1">
              <w:r w:rsidR="00440606" w:rsidRPr="00A862E7">
                <w:rPr>
                  <w:rStyle w:val="Hyperlink"/>
                  <w:rFonts w:ascii="Arial" w:hAnsi="Arial"/>
                  <w:color w:val="auto"/>
                  <w:sz w:val="8"/>
                  <w:u w:val="none"/>
                </w:rPr>
                <w:t xml:space="preserve">Ratnesar-Shumate S, et al. Comparison of the performance of aerosol sampling devices for measuring infectious SARS-CoV-2 aerosols. </w:t>
              </w:r>
              <w:r w:rsidR="00440606" w:rsidRPr="00A862E7">
                <w:rPr>
                  <w:rStyle w:val="Hyperlink"/>
                  <w:rFonts w:ascii="Arial" w:hAnsi="Arial"/>
                  <w:i/>
                  <w:color w:val="auto"/>
                  <w:sz w:val="8"/>
                  <w:u w:val="none"/>
                </w:rPr>
                <w:t>Aerosol Science and Technology</w:t>
              </w:r>
              <w:r w:rsidR="00440606" w:rsidRPr="00A862E7">
                <w:rPr>
                  <w:rStyle w:val="Hyperlink"/>
                  <w:rFonts w:ascii="Arial" w:hAnsi="Arial"/>
                  <w:color w:val="auto"/>
                  <w:sz w:val="8"/>
                  <w:u w:val="none"/>
                </w:rPr>
                <w:t>. 2021; 55(8):975-986. https://doi.org/10.1080/02786826.2021.1910137</w:t>
              </w:r>
            </w:hyperlink>
          </w:p>
        </w:tc>
        <w:tc>
          <w:tcPr>
            <w:tcW w:w="793" w:type="dxa"/>
            <w:noWrap/>
            <w:vAlign w:val="bottom"/>
            <w:hideMark/>
          </w:tcPr>
          <w:p w14:paraId="414310F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44EDE9B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762B9DC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250605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608BBD7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6BF1823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B1D30A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9DF504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716973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8B31AE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A1AE8A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755D24D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15C216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67A54A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6E0E0AD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2BC1DBB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471651E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3E509F4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67F2E00D" w14:textId="77777777" w:rsidTr="00A862E7">
        <w:trPr>
          <w:trHeight w:val="840"/>
        </w:trPr>
        <w:tc>
          <w:tcPr>
            <w:tcW w:w="2081" w:type="dxa"/>
            <w:vAlign w:val="bottom"/>
            <w:hideMark/>
          </w:tcPr>
          <w:p w14:paraId="21FFF28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Orenes-Piñero E, et al. Evidences of SARS-CoV-2 virus air transmission indoors using several untouched surfaces: A pilot study. </w:t>
            </w:r>
            <w:r w:rsidRPr="00440606">
              <w:rPr>
                <w:rFonts w:ascii="Arial" w:eastAsia="Times New Roman" w:hAnsi="Arial" w:cs="Arial"/>
                <w:i/>
                <w:iCs/>
                <w:sz w:val="8"/>
                <w:szCs w:val="8"/>
              </w:rPr>
              <w:t>Science of The Total Environment</w:t>
            </w:r>
            <w:r w:rsidRPr="00440606">
              <w:rPr>
                <w:rFonts w:ascii="Arial" w:eastAsia="Times New Roman" w:hAnsi="Arial" w:cs="Arial"/>
                <w:sz w:val="8"/>
                <w:szCs w:val="8"/>
              </w:rPr>
              <w:t>. 2021; 751:142317. https://doi.org/10.1016/j.scitotenv.2020.142317</w:t>
            </w:r>
          </w:p>
        </w:tc>
        <w:tc>
          <w:tcPr>
            <w:tcW w:w="793" w:type="dxa"/>
            <w:noWrap/>
            <w:vAlign w:val="bottom"/>
            <w:hideMark/>
          </w:tcPr>
          <w:p w14:paraId="7308D76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353D400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09CDEE5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C3D300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267A39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2CFC33D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25DCAB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335F7B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86CF44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6E44EF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FB6274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A0DCEE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5EC7FE7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978EC3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6F0A2E6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74A20E8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0813985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72C76EC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1EA0423A" w14:textId="77777777" w:rsidTr="00A862E7">
        <w:trPr>
          <w:trHeight w:val="850"/>
        </w:trPr>
        <w:tc>
          <w:tcPr>
            <w:tcW w:w="2081" w:type="dxa"/>
            <w:vAlign w:val="bottom"/>
            <w:hideMark/>
          </w:tcPr>
          <w:p w14:paraId="6B8A3F7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Elbadawy HM, et al. The detection of SARS</w:t>
            </w:r>
            <w:r w:rsidRPr="00440606">
              <w:rPr>
                <w:rFonts w:ascii="Cambria Math" w:eastAsia="Times New Roman" w:hAnsi="Cambria Math" w:cs="Cambria Math"/>
                <w:sz w:val="8"/>
                <w:szCs w:val="8"/>
              </w:rPr>
              <w:t>‐</w:t>
            </w:r>
            <w:r w:rsidRPr="00440606">
              <w:rPr>
                <w:rFonts w:ascii="Arial" w:eastAsia="Times New Roman" w:hAnsi="Arial" w:cs="Arial"/>
                <w:sz w:val="8"/>
                <w:szCs w:val="8"/>
              </w:rPr>
              <w:t>CoV</w:t>
            </w:r>
            <w:r w:rsidRPr="00440606">
              <w:rPr>
                <w:rFonts w:ascii="Cambria Math" w:eastAsia="Times New Roman" w:hAnsi="Cambria Math" w:cs="Cambria Math"/>
                <w:sz w:val="8"/>
                <w:szCs w:val="8"/>
              </w:rPr>
              <w:t>‐</w:t>
            </w:r>
            <w:r w:rsidRPr="00440606">
              <w:rPr>
                <w:rFonts w:ascii="Arial" w:eastAsia="Times New Roman" w:hAnsi="Arial" w:cs="Arial"/>
                <w:sz w:val="8"/>
                <w:szCs w:val="8"/>
              </w:rPr>
              <w:t>2 in outpatient clinics and public facilities during the COVID</w:t>
            </w:r>
            <w:r w:rsidRPr="00440606">
              <w:rPr>
                <w:rFonts w:ascii="Cambria Math" w:eastAsia="Times New Roman" w:hAnsi="Cambria Math" w:cs="Cambria Math"/>
                <w:sz w:val="8"/>
                <w:szCs w:val="8"/>
              </w:rPr>
              <w:t>‐</w:t>
            </w:r>
            <w:r w:rsidRPr="00440606">
              <w:rPr>
                <w:rFonts w:ascii="Arial" w:eastAsia="Times New Roman" w:hAnsi="Arial" w:cs="Arial"/>
                <w:sz w:val="8"/>
                <w:szCs w:val="8"/>
              </w:rPr>
              <w:t>19 pandemic. </w:t>
            </w:r>
            <w:r w:rsidRPr="00440606">
              <w:rPr>
                <w:rFonts w:ascii="Arial" w:eastAsia="Times New Roman" w:hAnsi="Arial" w:cs="Arial"/>
                <w:i/>
                <w:iCs/>
                <w:sz w:val="8"/>
                <w:szCs w:val="8"/>
              </w:rPr>
              <w:t>Journal of Medical Virology</w:t>
            </w:r>
            <w:r w:rsidRPr="00440606">
              <w:rPr>
                <w:rFonts w:ascii="Arial" w:eastAsia="Times New Roman" w:hAnsi="Arial" w:cs="Arial"/>
                <w:sz w:val="8"/>
                <w:szCs w:val="8"/>
              </w:rPr>
              <w:t>. 2021; 93(5):2955-2961. https://doi.org/10.1002/jmv.26819</w:t>
            </w:r>
          </w:p>
        </w:tc>
        <w:tc>
          <w:tcPr>
            <w:tcW w:w="793" w:type="dxa"/>
            <w:noWrap/>
            <w:vAlign w:val="bottom"/>
            <w:hideMark/>
          </w:tcPr>
          <w:p w14:paraId="31B0C16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64F8168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1C854D4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0F1750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A23732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0D0537F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C4103A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536005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3B838A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D61AB0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6EB991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75BF36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6D94675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14C662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1AF84E1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42D7E94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701CE90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2023F5F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49BB8861" w14:textId="77777777" w:rsidTr="00A862E7">
        <w:trPr>
          <w:trHeight w:val="850"/>
        </w:trPr>
        <w:tc>
          <w:tcPr>
            <w:tcW w:w="2081" w:type="dxa"/>
            <w:vAlign w:val="bottom"/>
            <w:hideMark/>
          </w:tcPr>
          <w:p w14:paraId="05196CB6" w14:textId="44D534DA" w:rsidR="00440606" w:rsidRPr="00440606" w:rsidRDefault="008630E9" w:rsidP="00440606">
            <w:pPr>
              <w:spacing w:after="0" w:line="240" w:lineRule="auto"/>
              <w:rPr>
                <w:rFonts w:ascii="Arial" w:eastAsia="Times New Roman" w:hAnsi="Arial" w:cs="Arial"/>
                <w:sz w:val="8"/>
                <w:szCs w:val="8"/>
              </w:rPr>
            </w:pPr>
            <w:hyperlink r:id="rId63" w:history="1">
              <w:r w:rsidR="00812AAB">
                <w:rPr>
                  <w:rStyle w:val="Hyperlink"/>
                  <w:rFonts w:ascii="Arial" w:eastAsia="Times New Roman" w:hAnsi="Arial" w:cs="Arial"/>
                  <w:sz w:val="8"/>
                  <w:szCs w:val="8"/>
                </w:rPr>
                <w:t xml:space="preserve">Meister TL, et al. Comparable environmental stability and disinfection profiles of the currently circulating SARS-CoV-2 variants of concern B.1.1.7 and B.1.351. </w:t>
              </w:r>
              <w:r w:rsidR="00812AAB">
                <w:rPr>
                  <w:rStyle w:val="Hyperlink"/>
                  <w:rFonts w:ascii="Arial" w:eastAsia="Times New Roman" w:hAnsi="Arial" w:cs="Arial"/>
                  <w:i/>
                  <w:iCs/>
                  <w:sz w:val="8"/>
                  <w:szCs w:val="8"/>
                </w:rPr>
                <w:t>J Infect Dis</w:t>
              </w:r>
              <w:r w:rsidR="00812AAB">
                <w:rPr>
                  <w:rStyle w:val="Hyperlink"/>
                  <w:rFonts w:ascii="Arial" w:eastAsia="Times New Roman" w:hAnsi="Arial" w:cs="Arial"/>
                  <w:sz w:val="8"/>
                  <w:szCs w:val="8"/>
                </w:rPr>
                <w:t>. 2021; 224(3):420-424. https://doi.org/10.1093/infdis/jiab260</w:t>
              </w:r>
            </w:hyperlink>
          </w:p>
        </w:tc>
        <w:tc>
          <w:tcPr>
            <w:tcW w:w="793" w:type="dxa"/>
            <w:noWrap/>
            <w:vAlign w:val="bottom"/>
            <w:hideMark/>
          </w:tcPr>
          <w:p w14:paraId="3B6C3A1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41FD522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2E44AAA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B53D3B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79EEB1E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552CE11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5C4CD8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A0CC20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67B68A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76B4CD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A6F194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329EF2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AC922C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1491F0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3D38AA4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41E887D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10AFD8C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451B774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512AD8A4" w14:textId="77777777" w:rsidTr="00A862E7">
        <w:trPr>
          <w:trHeight w:val="850"/>
        </w:trPr>
        <w:tc>
          <w:tcPr>
            <w:tcW w:w="2081" w:type="dxa"/>
            <w:vAlign w:val="bottom"/>
            <w:hideMark/>
          </w:tcPr>
          <w:p w14:paraId="3A6BC3CF"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Swadi T, et al. Genomic Evidence of In-Flight Transmission of SARS-CoV-2 Despite Predeparture Testing. </w:t>
            </w:r>
            <w:r w:rsidRPr="00440606">
              <w:rPr>
                <w:rFonts w:ascii="Arial" w:eastAsia="Times New Roman" w:hAnsi="Arial" w:cs="Arial"/>
                <w:i/>
                <w:iCs/>
                <w:sz w:val="8"/>
                <w:szCs w:val="8"/>
              </w:rPr>
              <w:t xml:space="preserve">Emerg Infect Dis. </w:t>
            </w:r>
            <w:r w:rsidRPr="00440606">
              <w:rPr>
                <w:rFonts w:ascii="Arial" w:eastAsia="Times New Roman" w:hAnsi="Arial" w:cs="Arial"/>
                <w:sz w:val="8"/>
                <w:szCs w:val="8"/>
              </w:rPr>
              <w:t>2021; 27(3):687-693. https://doi.org/10.3201/eid2703.204714</w:t>
            </w:r>
          </w:p>
        </w:tc>
        <w:tc>
          <w:tcPr>
            <w:tcW w:w="793" w:type="dxa"/>
            <w:noWrap/>
            <w:vAlign w:val="bottom"/>
            <w:hideMark/>
          </w:tcPr>
          <w:p w14:paraId="5343BC7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68A2A42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42816F5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A988B3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9224C9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43E14E4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5855C6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835B38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F34338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0A9AFD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8CA9C5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FDDD23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BD72D0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8E7283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76FF2C3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3650DA9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56DF39D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4CBB86A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10242353" w14:textId="77777777" w:rsidTr="00A862E7">
        <w:trPr>
          <w:trHeight w:val="840"/>
        </w:trPr>
        <w:tc>
          <w:tcPr>
            <w:tcW w:w="2081" w:type="dxa"/>
            <w:vAlign w:val="bottom"/>
            <w:hideMark/>
          </w:tcPr>
          <w:p w14:paraId="73C5E91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Ang AX, et al. Airborne SARS</w:t>
            </w:r>
            <w:r w:rsidRPr="00440606">
              <w:rPr>
                <w:rFonts w:ascii="Cambria Math" w:eastAsia="Times New Roman" w:hAnsi="Cambria Math" w:cs="Cambria Math"/>
                <w:sz w:val="8"/>
                <w:szCs w:val="8"/>
              </w:rPr>
              <w:t>‐</w:t>
            </w:r>
            <w:r w:rsidRPr="00440606">
              <w:rPr>
                <w:rFonts w:ascii="Arial" w:eastAsia="Times New Roman" w:hAnsi="Arial" w:cs="Arial"/>
                <w:sz w:val="8"/>
                <w:szCs w:val="8"/>
              </w:rPr>
              <w:t>CoV</w:t>
            </w:r>
            <w:r w:rsidRPr="00440606">
              <w:rPr>
                <w:rFonts w:ascii="Cambria Math" w:eastAsia="Times New Roman" w:hAnsi="Cambria Math" w:cs="Cambria Math"/>
                <w:sz w:val="8"/>
                <w:szCs w:val="8"/>
              </w:rPr>
              <w:t>‐</w:t>
            </w:r>
            <w:r w:rsidRPr="00440606">
              <w:rPr>
                <w:rFonts w:ascii="Arial" w:eastAsia="Times New Roman" w:hAnsi="Arial" w:cs="Arial"/>
                <w:sz w:val="8"/>
                <w:szCs w:val="8"/>
              </w:rPr>
              <w:t>2 surveillance in hospital environment using high</w:t>
            </w:r>
            <w:r w:rsidRPr="00440606">
              <w:rPr>
                <w:rFonts w:ascii="Cambria Math" w:eastAsia="Times New Roman" w:hAnsi="Cambria Math" w:cs="Cambria Math"/>
                <w:sz w:val="8"/>
                <w:szCs w:val="8"/>
              </w:rPr>
              <w:t>‐</w:t>
            </w:r>
            <w:r w:rsidRPr="00440606">
              <w:rPr>
                <w:rFonts w:ascii="Arial" w:eastAsia="Times New Roman" w:hAnsi="Arial" w:cs="Arial"/>
                <w:sz w:val="8"/>
                <w:szCs w:val="8"/>
              </w:rPr>
              <w:t>flowrate air samplers and its comparison to surface sampling. </w:t>
            </w:r>
            <w:r w:rsidRPr="00440606">
              <w:rPr>
                <w:rFonts w:ascii="Arial" w:eastAsia="Times New Roman" w:hAnsi="Arial" w:cs="Arial"/>
                <w:i/>
                <w:iCs/>
                <w:sz w:val="8"/>
                <w:szCs w:val="8"/>
              </w:rPr>
              <w:t>Indoor Air</w:t>
            </w:r>
            <w:r w:rsidRPr="00440606">
              <w:rPr>
                <w:rFonts w:ascii="Arial" w:eastAsia="Times New Roman" w:hAnsi="Arial" w:cs="Arial"/>
                <w:sz w:val="8"/>
                <w:szCs w:val="8"/>
              </w:rPr>
              <w:t>.</w:t>
            </w:r>
            <w:r w:rsidRPr="00440606">
              <w:rPr>
                <w:rFonts w:ascii="Arial" w:eastAsia="Times New Roman" w:hAnsi="Arial" w:cs="Arial"/>
                <w:i/>
                <w:iCs/>
                <w:sz w:val="8"/>
                <w:szCs w:val="8"/>
              </w:rPr>
              <w:t xml:space="preserve"> </w:t>
            </w:r>
            <w:r w:rsidRPr="00440606">
              <w:rPr>
                <w:rFonts w:ascii="Arial" w:eastAsia="Times New Roman" w:hAnsi="Arial" w:cs="Arial"/>
                <w:sz w:val="8"/>
                <w:szCs w:val="8"/>
              </w:rPr>
              <w:t>2021; https://doi.org/10.1111/ina.12930</w:t>
            </w:r>
          </w:p>
        </w:tc>
        <w:tc>
          <w:tcPr>
            <w:tcW w:w="793" w:type="dxa"/>
            <w:noWrap/>
            <w:vAlign w:val="bottom"/>
            <w:hideMark/>
          </w:tcPr>
          <w:p w14:paraId="0A8BE53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33E4F19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7115887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2224B0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8A50BC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4EC0DE8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5824CA3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66E612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392898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7B226B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88499F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321478B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5668F83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4069AF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5C72BDE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38ED3E0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0070B7CF" w14:textId="77777777" w:rsidR="00440606" w:rsidRPr="00440606" w:rsidRDefault="00440606" w:rsidP="00A862E7">
            <w:pPr>
              <w:rPr>
                <w:rFonts w:ascii="Arial" w:eastAsia="Times New Roman" w:hAnsi="Arial" w:cs="Arial"/>
                <w:sz w:val="8"/>
                <w:szCs w:val="8"/>
              </w:rPr>
            </w:pPr>
          </w:p>
        </w:tc>
        <w:tc>
          <w:tcPr>
            <w:tcW w:w="334" w:type="dxa"/>
            <w:noWrap/>
            <w:vAlign w:val="bottom"/>
            <w:hideMark/>
          </w:tcPr>
          <w:p w14:paraId="7F4834F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4BFEF2BC" w14:textId="77777777" w:rsidTr="00A862E7">
        <w:trPr>
          <w:trHeight w:val="840"/>
        </w:trPr>
        <w:tc>
          <w:tcPr>
            <w:tcW w:w="2081" w:type="dxa"/>
            <w:vAlign w:val="bottom"/>
            <w:hideMark/>
          </w:tcPr>
          <w:p w14:paraId="556BEC76" w14:textId="77777777" w:rsidR="00440606" w:rsidRPr="00440606" w:rsidRDefault="008630E9" w:rsidP="00440606">
            <w:pPr>
              <w:spacing w:after="0" w:line="240" w:lineRule="auto"/>
              <w:rPr>
                <w:rFonts w:ascii="Arial" w:eastAsia="Times New Roman" w:hAnsi="Arial" w:cs="Arial"/>
                <w:sz w:val="8"/>
                <w:szCs w:val="8"/>
              </w:rPr>
            </w:pPr>
            <w:hyperlink r:id="rId64" w:history="1">
              <w:r w:rsidR="00440606" w:rsidRPr="00A862E7">
                <w:rPr>
                  <w:rStyle w:val="Hyperlink"/>
                  <w:rFonts w:ascii="Arial" w:hAnsi="Arial"/>
                  <w:color w:val="auto"/>
                  <w:sz w:val="8"/>
                  <w:u w:val="none"/>
                </w:rPr>
                <w:t xml:space="preserve">Kwon T, Gaudreault NN, Richt JA. Environmental Stability of SARS-CoV-2 on Different Types of Surfaces under Indoor and Seasonal Climate Conditions. </w:t>
              </w:r>
              <w:r w:rsidR="00440606" w:rsidRPr="00A862E7">
                <w:rPr>
                  <w:rStyle w:val="Hyperlink"/>
                  <w:rFonts w:ascii="Arial" w:hAnsi="Arial"/>
                  <w:i/>
                  <w:color w:val="auto"/>
                  <w:sz w:val="8"/>
                  <w:u w:val="none"/>
                </w:rPr>
                <w:t>Pathogens</w:t>
              </w:r>
              <w:r w:rsidR="00440606" w:rsidRPr="00A862E7">
                <w:rPr>
                  <w:rStyle w:val="Hyperlink"/>
                  <w:rFonts w:ascii="Arial" w:hAnsi="Arial"/>
                  <w:color w:val="auto"/>
                  <w:sz w:val="8"/>
                  <w:u w:val="none"/>
                </w:rPr>
                <w:t>. 2021; 10(2):227. https://doi.org/10.3390/pathogens10020227</w:t>
              </w:r>
            </w:hyperlink>
          </w:p>
        </w:tc>
        <w:tc>
          <w:tcPr>
            <w:tcW w:w="793" w:type="dxa"/>
            <w:noWrap/>
            <w:vAlign w:val="bottom"/>
            <w:hideMark/>
          </w:tcPr>
          <w:p w14:paraId="285B456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5081844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13BBD90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880CCF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7043CBC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73EDD6B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6538F6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EB09F8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8E4103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04E436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57D90B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D2516A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2E275D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4CF479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4EF961C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502858D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36E4481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6EAF092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01F1AD8B" w14:textId="77777777" w:rsidTr="00A862E7">
        <w:trPr>
          <w:trHeight w:val="853"/>
        </w:trPr>
        <w:tc>
          <w:tcPr>
            <w:tcW w:w="2081" w:type="dxa"/>
            <w:vAlign w:val="bottom"/>
            <w:hideMark/>
          </w:tcPr>
          <w:p w14:paraId="0EB300E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Liu W, et al. Environmental contamination with SARS</w:t>
            </w:r>
            <w:r w:rsidRPr="00440606">
              <w:rPr>
                <w:rFonts w:ascii="Cambria Math" w:eastAsia="Times New Roman" w:hAnsi="Cambria Math" w:cs="Cambria Math"/>
                <w:sz w:val="8"/>
                <w:szCs w:val="8"/>
              </w:rPr>
              <w:t>‐</w:t>
            </w:r>
            <w:r w:rsidRPr="00440606">
              <w:rPr>
                <w:rFonts w:ascii="Arial" w:eastAsia="Times New Roman" w:hAnsi="Arial" w:cs="Arial"/>
                <w:sz w:val="8"/>
                <w:szCs w:val="8"/>
              </w:rPr>
              <w:t>CoV</w:t>
            </w:r>
            <w:r w:rsidRPr="00440606">
              <w:rPr>
                <w:rFonts w:ascii="Cambria Math" w:eastAsia="Times New Roman" w:hAnsi="Cambria Math" w:cs="Cambria Math"/>
                <w:sz w:val="8"/>
                <w:szCs w:val="8"/>
              </w:rPr>
              <w:t>‐</w:t>
            </w:r>
            <w:r w:rsidRPr="00440606">
              <w:rPr>
                <w:rFonts w:ascii="Arial" w:eastAsia="Times New Roman" w:hAnsi="Arial" w:cs="Arial"/>
                <w:sz w:val="8"/>
                <w:szCs w:val="8"/>
              </w:rPr>
              <w:t>2 in COVID</w:t>
            </w:r>
            <w:r w:rsidRPr="00440606">
              <w:rPr>
                <w:rFonts w:ascii="Cambria Math" w:eastAsia="Times New Roman" w:hAnsi="Cambria Math" w:cs="Cambria Math"/>
                <w:sz w:val="8"/>
                <w:szCs w:val="8"/>
              </w:rPr>
              <w:t>‐</w:t>
            </w:r>
            <w:r w:rsidRPr="00440606">
              <w:rPr>
                <w:rFonts w:ascii="Arial" w:eastAsia="Times New Roman" w:hAnsi="Arial" w:cs="Arial"/>
                <w:sz w:val="8"/>
                <w:szCs w:val="8"/>
              </w:rPr>
              <w:t>19 hospitals in Wuhan, China, 2020. </w:t>
            </w:r>
            <w:r w:rsidRPr="00440606">
              <w:rPr>
                <w:rFonts w:ascii="Arial" w:eastAsia="Times New Roman" w:hAnsi="Arial" w:cs="Arial"/>
                <w:i/>
                <w:iCs/>
                <w:sz w:val="8"/>
                <w:szCs w:val="8"/>
              </w:rPr>
              <w:t>Environmental Microbiology</w:t>
            </w:r>
            <w:r w:rsidRPr="00440606">
              <w:rPr>
                <w:rFonts w:ascii="Arial" w:eastAsia="Times New Roman" w:hAnsi="Arial" w:cs="Arial"/>
                <w:sz w:val="8"/>
                <w:szCs w:val="8"/>
              </w:rPr>
              <w:t>. 2021; Early View. https://doi.org/10.1111/1462-2920.15695</w:t>
            </w:r>
          </w:p>
        </w:tc>
        <w:tc>
          <w:tcPr>
            <w:tcW w:w="793" w:type="dxa"/>
            <w:noWrap/>
            <w:vAlign w:val="bottom"/>
            <w:hideMark/>
          </w:tcPr>
          <w:p w14:paraId="0437236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525696D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5EE671B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9A4E2E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5A2847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56C00E4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0EFFC0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1A5652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126484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4AEE39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45D187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6280E24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05749A9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55BC84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0D1E5C4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60C7C50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6ADE42D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6BB7B6E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586F2C74" w14:textId="77777777" w:rsidTr="00A862E7">
        <w:trPr>
          <w:trHeight w:val="853"/>
        </w:trPr>
        <w:tc>
          <w:tcPr>
            <w:tcW w:w="2081" w:type="dxa"/>
            <w:vAlign w:val="bottom"/>
            <w:hideMark/>
          </w:tcPr>
          <w:p w14:paraId="2F9B625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Linillos-Pradillo B, et al. Determination of SARS-CoV-2 RNA in different particulate matter size fractions of outdoor air samples in Madrid during the lockdown. </w:t>
            </w:r>
            <w:r w:rsidRPr="00440606">
              <w:rPr>
                <w:rFonts w:ascii="Arial" w:eastAsia="Times New Roman" w:hAnsi="Arial" w:cs="Arial"/>
                <w:i/>
                <w:iCs/>
                <w:sz w:val="8"/>
                <w:szCs w:val="8"/>
              </w:rPr>
              <w:t>Environ Res.</w:t>
            </w:r>
            <w:r w:rsidRPr="00440606">
              <w:rPr>
                <w:rFonts w:ascii="Arial" w:eastAsia="Times New Roman" w:hAnsi="Arial" w:cs="Arial"/>
                <w:sz w:val="8"/>
                <w:szCs w:val="8"/>
              </w:rPr>
              <w:t xml:space="preserve"> 2021; 195</w:t>
            </w:r>
            <w:r w:rsidRPr="00440606">
              <w:rPr>
                <w:rFonts w:ascii="Arial" w:eastAsia="Times New Roman" w:hAnsi="Arial" w:cs="Arial"/>
                <w:b/>
                <w:bCs/>
                <w:sz w:val="8"/>
                <w:szCs w:val="8"/>
              </w:rPr>
              <w:t>:</w:t>
            </w:r>
            <w:r w:rsidRPr="00440606">
              <w:rPr>
                <w:rFonts w:ascii="Arial" w:eastAsia="Times New Roman" w:hAnsi="Arial" w:cs="Arial"/>
                <w:sz w:val="8"/>
                <w:szCs w:val="8"/>
              </w:rPr>
              <w:t>110863. https://doi.org/10.1016/j.envres.2021.110863</w:t>
            </w:r>
          </w:p>
        </w:tc>
        <w:tc>
          <w:tcPr>
            <w:tcW w:w="793" w:type="dxa"/>
            <w:noWrap/>
            <w:vAlign w:val="bottom"/>
            <w:hideMark/>
          </w:tcPr>
          <w:p w14:paraId="7717BFC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65260E6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0003C49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B9889C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5EB4DE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7F1747D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B2C649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11C477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4EF03D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074086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E725BE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043DD2D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2CE609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25C5C9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3C580D1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18FB83E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03FFE62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0B2D003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168B8C68" w14:textId="77777777" w:rsidTr="00A862E7">
        <w:trPr>
          <w:trHeight w:val="850"/>
        </w:trPr>
        <w:tc>
          <w:tcPr>
            <w:tcW w:w="2081" w:type="dxa"/>
            <w:vAlign w:val="bottom"/>
            <w:hideMark/>
          </w:tcPr>
          <w:p w14:paraId="3C09477E" w14:textId="77777777" w:rsidR="00440606" w:rsidRPr="00440606" w:rsidRDefault="008630E9" w:rsidP="00440606">
            <w:pPr>
              <w:spacing w:after="0" w:line="240" w:lineRule="auto"/>
              <w:rPr>
                <w:rFonts w:ascii="Arial" w:eastAsia="Times New Roman" w:hAnsi="Arial" w:cs="Arial"/>
                <w:sz w:val="8"/>
                <w:szCs w:val="8"/>
              </w:rPr>
            </w:pPr>
            <w:hyperlink r:id="rId65" w:history="1">
              <w:r w:rsidR="00440606" w:rsidRPr="00A862E7">
                <w:rPr>
                  <w:rStyle w:val="Hyperlink"/>
                  <w:rFonts w:ascii="Arial" w:hAnsi="Arial"/>
                  <w:color w:val="auto"/>
                  <w:sz w:val="8"/>
                  <w:u w:val="none"/>
                </w:rPr>
                <w:t xml:space="preserve">Hwang SE, et al. Possible Aerosol Transmission of COVID-19 Associated with an Outbreak in an Apartment in Seoul, South Korea, 2020. </w:t>
              </w:r>
              <w:r w:rsidR="00440606" w:rsidRPr="00A862E7">
                <w:rPr>
                  <w:rStyle w:val="Hyperlink"/>
                  <w:rFonts w:ascii="Arial" w:hAnsi="Arial"/>
                  <w:i/>
                  <w:color w:val="auto"/>
                  <w:sz w:val="8"/>
                  <w:u w:val="none"/>
                </w:rPr>
                <w:t>Int J Infect Dis</w:t>
              </w:r>
              <w:r w:rsidR="00440606" w:rsidRPr="00A862E7">
                <w:rPr>
                  <w:rStyle w:val="Hyperlink"/>
                  <w:rFonts w:ascii="Arial" w:hAnsi="Arial"/>
                  <w:color w:val="auto"/>
                  <w:sz w:val="8"/>
                  <w:u w:val="none"/>
                </w:rPr>
                <w:t>. 2020; 104:73-76. https://doi.org/10.1016/j.ijid.2020.12.035</w:t>
              </w:r>
            </w:hyperlink>
          </w:p>
        </w:tc>
        <w:tc>
          <w:tcPr>
            <w:tcW w:w="793" w:type="dxa"/>
            <w:noWrap/>
            <w:vAlign w:val="bottom"/>
            <w:hideMark/>
          </w:tcPr>
          <w:p w14:paraId="4B086F1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1D9A6F5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48AD457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A4F250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94B360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2563CFB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1250D1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573916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D9F08A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91B858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FDF6A7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904DEF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AEB050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52D6A3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3A51679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5FFF3BD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5DA7348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7296997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4EA4ECCA" w14:textId="77777777" w:rsidTr="00A862E7">
        <w:trPr>
          <w:trHeight w:val="850"/>
        </w:trPr>
        <w:tc>
          <w:tcPr>
            <w:tcW w:w="2081" w:type="dxa"/>
            <w:vAlign w:val="bottom"/>
            <w:hideMark/>
          </w:tcPr>
          <w:p w14:paraId="02964195" w14:textId="77777777" w:rsidR="00440606" w:rsidRPr="00440606" w:rsidRDefault="008630E9" w:rsidP="00440606">
            <w:pPr>
              <w:spacing w:after="0" w:line="240" w:lineRule="auto"/>
              <w:rPr>
                <w:rFonts w:ascii="Arial" w:eastAsia="Times New Roman" w:hAnsi="Arial" w:cs="Arial"/>
                <w:sz w:val="8"/>
                <w:szCs w:val="8"/>
              </w:rPr>
            </w:pPr>
            <w:hyperlink r:id="rId66" w:history="1">
              <w:r w:rsidR="00440606" w:rsidRPr="00A862E7">
                <w:rPr>
                  <w:rStyle w:val="Hyperlink"/>
                  <w:rFonts w:ascii="Arial" w:hAnsi="Arial"/>
                  <w:color w:val="auto"/>
                  <w:sz w:val="8"/>
                  <w:u w:val="none"/>
                </w:rPr>
                <w:t xml:space="preserve">Moharir SC, et al. Detection of SARS-CoV-2 in the air from hospitals and closed rooms occupied by COVID-19 patients. </w:t>
              </w:r>
              <w:r w:rsidR="00440606" w:rsidRPr="00A862E7">
                <w:rPr>
                  <w:rStyle w:val="Hyperlink"/>
                  <w:rFonts w:ascii="Arial" w:hAnsi="Arial"/>
                  <w:i/>
                  <w:color w:val="auto"/>
                  <w:sz w:val="8"/>
                  <w:u w:val="none"/>
                </w:rPr>
                <w:t>medRxiv</w:t>
              </w:r>
              <w:r w:rsidR="00440606" w:rsidRPr="00A862E7">
                <w:rPr>
                  <w:rStyle w:val="Hyperlink"/>
                  <w:rFonts w:ascii="Arial" w:hAnsi="Arial"/>
                  <w:color w:val="auto"/>
                  <w:sz w:val="8"/>
                  <w:u w:val="none"/>
                </w:rPr>
                <w:t>. 2021 January 4. https://doi.org/10.1101/2020.12.30.20248890. Preprint</w:t>
              </w:r>
            </w:hyperlink>
          </w:p>
        </w:tc>
        <w:tc>
          <w:tcPr>
            <w:tcW w:w="793" w:type="dxa"/>
            <w:noWrap/>
            <w:vAlign w:val="bottom"/>
            <w:hideMark/>
          </w:tcPr>
          <w:p w14:paraId="595EB5C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216FE25F"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5C4C098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C16C15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004B22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0F34346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0CB14E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9EDD8A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49E613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B04DBF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47864A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9BA628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E62219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5AE99A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764A988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26CA579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3B8F596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0566AA6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31120014" w14:textId="77777777" w:rsidTr="00A862E7">
        <w:trPr>
          <w:trHeight w:val="580"/>
        </w:trPr>
        <w:tc>
          <w:tcPr>
            <w:tcW w:w="2081" w:type="dxa"/>
            <w:vAlign w:val="bottom"/>
            <w:hideMark/>
          </w:tcPr>
          <w:p w14:paraId="281CEF6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lastRenderedPageBreak/>
              <w:t xml:space="preserve">Birgand G, et al. Assessment of Air Contamination by SARS-CoV-2 in Hospital Settings. </w:t>
            </w:r>
            <w:r w:rsidRPr="00440606">
              <w:rPr>
                <w:rFonts w:ascii="Arial" w:eastAsia="Times New Roman" w:hAnsi="Arial" w:cs="Arial"/>
                <w:i/>
                <w:iCs/>
                <w:sz w:val="8"/>
                <w:szCs w:val="8"/>
              </w:rPr>
              <w:t>JAMA Netw Open.</w:t>
            </w:r>
            <w:r w:rsidRPr="00440606">
              <w:rPr>
                <w:rFonts w:ascii="Arial" w:eastAsia="Times New Roman" w:hAnsi="Arial" w:cs="Arial"/>
                <w:sz w:val="8"/>
                <w:szCs w:val="8"/>
              </w:rPr>
              <w:t xml:space="preserve"> 2020; 3(12)</w:t>
            </w:r>
            <w:r w:rsidRPr="00440606">
              <w:rPr>
                <w:rFonts w:ascii="Arial" w:eastAsia="Times New Roman" w:hAnsi="Arial" w:cs="Arial"/>
                <w:b/>
                <w:bCs/>
                <w:sz w:val="8"/>
                <w:szCs w:val="8"/>
              </w:rPr>
              <w:t>:</w:t>
            </w:r>
            <w:r w:rsidRPr="00440606">
              <w:rPr>
                <w:rFonts w:ascii="Arial" w:eastAsia="Times New Roman" w:hAnsi="Arial" w:cs="Arial"/>
                <w:sz w:val="8"/>
                <w:szCs w:val="8"/>
              </w:rPr>
              <w:t>e2033232. https://doi.org/10.1001/jamanetworkopen.2020.33232</w:t>
            </w:r>
          </w:p>
        </w:tc>
        <w:tc>
          <w:tcPr>
            <w:tcW w:w="793" w:type="dxa"/>
            <w:noWrap/>
            <w:vAlign w:val="bottom"/>
            <w:hideMark/>
          </w:tcPr>
          <w:p w14:paraId="7918289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and viable virus</w:t>
            </w:r>
          </w:p>
        </w:tc>
        <w:tc>
          <w:tcPr>
            <w:tcW w:w="556" w:type="dxa"/>
            <w:noWrap/>
            <w:vAlign w:val="bottom"/>
            <w:hideMark/>
          </w:tcPr>
          <w:p w14:paraId="2EDA063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7D2D526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EBF453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ACFE68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34CC0A8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2BBF6E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FFC591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EF3427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548B68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18F2BD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C91A60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A9A587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E40CC6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16EDAEC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3758018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464093E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34" w:type="dxa"/>
            <w:noWrap/>
            <w:vAlign w:val="bottom"/>
            <w:hideMark/>
          </w:tcPr>
          <w:p w14:paraId="3677E82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68416601" w14:textId="77777777" w:rsidTr="00A862E7">
        <w:trPr>
          <w:trHeight w:val="840"/>
        </w:trPr>
        <w:tc>
          <w:tcPr>
            <w:tcW w:w="2081" w:type="dxa"/>
            <w:vAlign w:val="bottom"/>
            <w:hideMark/>
          </w:tcPr>
          <w:p w14:paraId="1A99C5ED" w14:textId="77777777" w:rsidR="00440606" w:rsidRPr="00440606" w:rsidRDefault="008630E9" w:rsidP="00440606">
            <w:pPr>
              <w:spacing w:after="0" w:line="240" w:lineRule="auto"/>
              <w:rPr>
                <w:rFonts w:ascii="Arial" w:eastAsia="Times New Roman" w:hAnsi="Arial" w:cs="Arial"/>
                <w:sz w:val="8"/>
                <w:szCs w:val="8"/>
              </w:rPr>
            </w:pPr>
            <w:hyperlink r:id="rId67" w:history="1">
              <w:r w:rsidR="00440606" w:rsidRPr="00A862E7">
                <w:rPr>
                  <w:rStyle w:val="Hyperlink"/>
                  <w:rFonts w:ascii="Arial" w:hAnsi="Arial"/>
                  <w:color w:val="auto"/>
                  <w:sz w:val="8"/>
                  <w:u w:val="none"/>
                </w:rPr>
                <w:t xml:space="preserve">Hadei M, et al. Presence of SARS-CoV-2 in the air of public places and transportation. </w:t>
              </w:r>
              <w:r w:rsidR="00440606" w:rsidRPr="00A862E7">
                <w:rPr>
                  <w:rStyle w:val="Hyperlink"/>
                  <w:rFonts w:ascii="Arial" w:hAnsi="Arial"/>
                  <w:i/>
                  <w:color w:val="auto"/>
                  <w:sz w:val="8"/>
                  <w:u w:val="none"/>
                </w:rPr>
                <w:t>Atmospheric Pollution Research</w:t>
              </w:r>
              <w:r w:rsidR="00440606" w:rsidRPr="00A862E7">
                <w:rPr>
                  <w:rStyle w:val="Hyperlink"/>
                  <w:rFonts w:ascii="Arial" w:hAnsi="Arial"/>
                  <w:color w:val="auto"/>
                  <w:sz w:val="8"/>
                  <w:u w:val="none"/>
                </w:rPr>
                <w:t>. 2021; 12(3):302-306. https://doi.org/10.1016/j.apr.2020.12.016</w:t>
              </w:r>
            </w:hyperlink>
          </w:p>
        </w:tc>
        <w:tc>
          <w:tcPr>
            <w:tcW w:w="793" w:type="dxa"/>
            <w:noWrap/>
            <w:vAlign w:val="bottom"/>
            <w:hideMark/>
          </w:tcPr>
          <w:p w14:paraId="184AD39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09A40E1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75BC5D3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6510C4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E50DF0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7F88E43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1A7CF5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DCA5A2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6F2702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DC6438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A19F32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091055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686B7F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94C650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72CBD55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10C36B3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33F5720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6A23535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36E41B6C" w14:textId="77777777" w:rsidTr="00A862E7">
        <w:trPr>
          <w:trHeight w:val="570"/>
        </w:trPr>
        <w:tc>
          <w:tcPr>
            <w:tcW w:w="2081" w:type="dxa"/>
            <w:vAlign w:val="bottom"/>
            <w:hideMark/>
          </w:tcPr>
          <w:p w14:paraId="2FF32B0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Schuit M, et al. The stability of an isolate of the SARS-CoV-2 B.1.1.7 lineage in aerosols is similar to three earlier isolates. </w:t>
            </w:r>
            <w:r w:rsidRPr="00440606">
              <w:rPr>
                <w:rFonts w:ascii="Arial" w:eastAsia="Times New Roman" w:hAnsi="Arial" w:cs="Arial"/>
                <w:i/>
                <w:iCs/>
                <w:sz w:val="8"/>
                <w:szCs w:val="8"/>
              </w:rPr>
              <w:t xml:space="preserve">J Infect Dis. </w:t>
            </w:r>
            <w:r w:rsidRPr="00440606">
              <w:rPr>
                <w:rFonts w:ascii="Arial" w:eastAsia="Times New Roman" w:hAnsi="Arial" w:cs="Arial"/>
                <w:sz w:val="8"/>
                <w:szCs w:val="8"/>
              </w:rPr>
              <w:t>2021; jiab171.</w:t>
            </w:r>
            <w:r w:rsidRPr="00440606">
              <w:rPr>
                <w:rFonts w:ascii="Arial" w:eastAsia="Times New Roman" w:hAnsi="Arial" w:cs="Arial"/>
                <w:i/>
                <w:iCs/>
                <w:sz w:val="8"/>
                <w:szCs w:val="8"/>
              </w:rPr>
              <w:t xml:space="preserve"> </w:t>
            </w:r>
            <w:r w:rsidRPr="00440606">
              <w:rPr>
                <w:rFonts w:ascii="Arial" w:eastAsia="Times New Roman" w:hAnsi="Arial" w:cs="Arial"/>
                <w:sz w:val="8"/>
                <w:szCs w:val="8"/>
              </w:rPr>
              <w:t>https://doi.org/10.1093/infdis/jiab171</w:t>
            </w:r>
          </w:p>
        </w:tc>
        <w:tc>
          <w:tcPr>
            <w:tcW w:w="793" w:type="dxa"/>
            <w:noWrap/>
            <w:vAlign w:val="bottom"/>
            <w:hideMark/>
          </w:tcPr>
          <w:p w14:paraId="1EC760C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61D8579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43A5C0A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48DDB83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CF0EA1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4152A6C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AD5733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9B1EB0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9927AE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380F5E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567B6C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6DAD74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4820F2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C8CC3E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5F455D1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0311678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4DBE02B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0D7AB0F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139D1C61" w14:textId="77777777" w:rsidTr="00A862E7">
        <w:trPr>
          <w:trHeight w:val="565"/>
        </w:trPr>
        <w:tc>
          <w:tcPr>
            <w:tcW w:w="2081" w:type="dxa"/>
            <w:vAlign w:val="bottom"/>
            <w:hideMark/>
          </w:tcPr>
          <w:p w14:paraId="67FCC557" w14:textId="77777777" w:rsidR="00440606" w:rsidRPr="00440606" w:rsidRDefault="008630E9" w:rsidP="00440606">
            <w:pPr>
              <w:spacing w:after="0" w:line="240" w:lineRule="auto"/>
              <w:rPr>
                <w:rFonts w:ascii="Arial" w:eastAsia="Times New Roman" w:hAnsi="Arial" w:cs="Arial"/>
                <w:sz w:val="8"/>
                <w:szCs w:val="8"/>
              </w:rPr>
            </w:pPr>
            <w:hyperlink r:id="rId68" w:history="1">
              <w:r w:rsidR="00440606" w:rsidRPr="00A862E7">
                <w:rPr>
                  <w:rStyle w:val="Hyperlink"/>
                  <w:rFonts w:ascii="Arial" w:hAnsi="Arial"/>
                  <w:color w:val="auto"/>
                  <w:sz w:val="8"/>
                  <w:u w:val="none"/>
                </w:rPr>
                <w:t xml:space="preserve">Virtanen J, et al. Survival of SARS-CoV-2 on Clothing Materials. </w:t>
              </w:r>
              <w:r w:rsidR="00440606" w:rsidRPr="00A862E7">
                <w:rPr>
                  <w:rStyle w:val="Hyperlink"/>
                  <w:rFonts w:ascii="Arial" w:hAnsi="Arial"/>
                  <w:i/>
                  <w:color w:val="auto"/>
                  <w:sz w:val="8"/>
                  <w:u w:val="none"/>
                </w:rPr>
                <w:t>Advances in Virology</w:t>
              </w:r>
              <w:r w:rsidR="00440606" w:rsidRPr="00A862E7">
                <w:rPr>
                  <w:rStyle w:val="Hyperlink"/>
                  <w:rFonts w:ascii="Arial" w:hAnsi="Arial"/>
                  <w:color w:val="auto"/>
                  <w:sz w:val="8"/>
                  <w:u w:val="none"/>
                </w:rPr>
                <w:t>. 2021; 2021:6623409. https://doi.org/10.1155/2021/6623409</w:t>
              </w:r>
            </w:hyperlink>
          </w:p>
        </w:tc>
        <w:tc>
          <w:tcPr>
            <w:tcW w:w="793" w:type="dxa"/>
            <w:noWrap/>
            <w:vAlign w:val="bottom"/>
            <w:hideMark/>
          </w:tcPr>
          <w:p w14:paraId="672B82E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0B49D22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2A0EF94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B7E08F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4D2A9BF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76AEEB7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F8CE53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B41471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2502ED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921DBD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2FCFE3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EB03AC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9CC894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6BAB16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63354D2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0EDDD7F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6FB2EFC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3EA679D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5B9245E7" w14:textId="77777777" w:rsidTr="00A862E7">
        <w:trPr>
          <w:trHeight w:val="565"/>
        </w:trPr>
        <w:tc>
          <w:tcPr>
            <w:tcW w:w="2081" w:type="dxa"/>
            <w:vAlign w:val="bottom"/>
            <w:hideMark/>
          </w:tcPr>
          <w:p w14:paraId="0D565E9A" w14:textId="77777777" w:rsidR="00440606" w:rsidRPr="00440606" w:rsidRDefault="008630E9" w:rsidP="00440606">
            <w:pPr>
              <w:spacing w:after="0" w:line="240" w:lineRule="auto"/>
              <w:rPr>
                <w:rFonts w:ascii="Arial" w:eastAsia="Times New Roman" w:hAnsi="Arial" w:cs="Arial"/>
                <w:sz w:val="8"/>
                <w:szCs w:val="8"/>
              </w:rPr>
            </w:pPr>
            <w:hyperlink r:id="rId69" w:history="1">
              <w:r w:rsidR="00440606" w:rsidRPr="00A862E7">
                <w:rPr>
                  <w:rStyle w:val="Hyperlink"/>
                  <w:rFonts w:ascii="Arial" w:hAnsi="Arial"/>
                  <w:color w:val="auto"/>
                  <w:sz w:val="8"/>
                  <w:u w:val="none"/>
                </w:rPr>
                <w:t>Kwon T, Gaudreault NN, Richt JA. Seasonal stability of SARS-CoV-2 in biological fluids. </w:t>
              </w:r>
              <w:r w:rsidR="00440606" w:rsidRPr="00A862E7">
                <w:rPr>
                  <w:rStyle w:val="Hyperlink"/>
                  <w:rFonts w:ascii="Arial" w:hAnsi="Arial"/>
                  <w:i/>
                  <w:color w:val="auto"/>
                  <w:sz w:val="8"/>
                  <w:u w:val="none"/>
                </w:rPr>
                <w:t>Pathogens.</w:t>
              </w:r>
              <w:r w:rsidR="00440606" w:rsidRPr="00A862E7">
                <w:rPr>
                  <w:rStyle w:val="Hyperlink"/>
                  <w:rFonts w:ascii="Arial" w:hAnsi="Arial"/>
                  <w:color w:val="auto"/>
                  <w:sz w:val="8"/>
                  <w:u w:val="none"/>
                </w:rPr>
                <w:t> 2021; 10(5):540. https://doi.org/10.3390/pathogens10050540</w:t>
              </w:r>
            </w:hyperlink>
          </w:p>
        </w:tc>
        <w:tc>
          <w:tcPr>
            <w:tcW w:w="793" w:type="dxa"/>
            <w:noWrap/>
            <w:vAlign w:val="bottom"/>
            <w:hideMark/>
          </w:tcPr>
          <w:p w14:paraId="4577F79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2663085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4042F3C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38FDA4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0B6020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234" w:type="dxa"/>
            <w:noWrap/>
            <w:vAlign w:val="bottom"/>
            <w:hideMark/>
          </w:tcPr>
          <w:p w14:paraId="01799D4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1930CC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15ED8C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EB0555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DC73F5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FD546F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411511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75FEE5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64842E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7D3C291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0801D4B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494942B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1A91846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73344CAB" w14:textId="77777777" w:rsidTr="00A862E7">
        <w:trPr>
          <w:trHeight w:val="840"/>
        </w:trPr>
        <w:tc>
          <w:tcPr>
            <w:tcW w:w="2081" w:type="dxa"/>
            <w:vAlign w:val="bottom"/>
            <w:hideMark/>
          </w:tcPr>
          <w:p w14:paraId="159095DF"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Rosti ME, et al. Fluid dynamics of COVID-19 airborne infection suggests urgent data for a scientific design of social distancing. </w:t>
            </w:r>
            <w:r w:rsidRPr="00440606">
              <w:rPr>
                <w:rFonts w:ascii="Arial" w:eastAsia="Times New Roman" w:hAnsi="Arial" w:cs="Arial"/>
                <w:i/>
                <w:iCs/>
                <w:sz w:val="8"/>
                <w:szCs w:val="8"/>
              </w:rPr>
              <w:t xml:space="preserve">Sci Rep. </w:t>
            </w:r>
            <w:r w:rsidRPr="00440606">
              <w:rPr>
                <w:rFonts w:ascii="Arial" w:eastAsia="Times New Roman" w:hAnsi="Arial" w:cs="Arial"/>
                <w:sz w:val="8"/>
                <w:szCs w:val="8"/>
              </w:rPr>
              <w:t>2020; 10:22426. https://doi.org/10.1038/s41598-020-80078-7</w:t>
            </w:r>
          </w:p>
        </w:tc>
        <w:tc>
          <w:tcPr>
            <w:tcW w:w="793" w:type="dxa"/>
            <w:noWrap/>
            <w:vAlign w:val="bottom"/>
            <w:hideMark/>
          </w:tcPr>
          <w:p w14:paraId="66D2558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2E278A1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3DE84AE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38D3CA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C5CC53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7E075E3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BB678D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2478D2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DFDF28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24EAA3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EE5EE0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5E8824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3DA5CB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B24D08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6E61578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27670F7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noWrap/>
            <w:vAlign w:val="bottom"/>
            <w:hideMark/>
          </w:tcPr>
          <w:p w14:paraId="37C8F7D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33D7A72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0FE12F04" w14:textId="77777777" w:rsidTr="00A862E7">
        <w:trPr>
          <w:trHeight w:val="850"/>
        </w:trPr>
        <w:tc>
          <w:tcPr>
            <w:tcW w:w="2081" w:type="dxa"/>
            <w:vAlign w:val="bottom"/>
            <w:hideMark/>
          </w:tcPr>
          <w:p w14:paraId="386E439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Dietz L, et al. Exploring Integrated Environmental Viral Surveillance of Indoor Environments: A comparison of surface and bioaerosol environmental sampling in hospital rooms with COVID-19 patients. </w:t>
            </w:r>
            <w:r w:rsidRPr="00440606">
              <w:rPr>
                <w:rFonts w:ascii="Arial" w:eastAsia="Times New Roman" w:hAnsi="Arial" w:cs="Arial"/>
                <w:i/>
                <w:iCs/>
                <w:sz w:val="8"/>
                <w:szCs w:val="8"/>
              </w:rPr>
              <w:t>medRxiv</w:t>
            </w:r>
            <w:r w:rsidRPr="00440606">
              <w:rPr>
                <w:rFonts w:ascii="Arial" w:eastAsia="Times New Roman" w:hAnsi="Arial" w:cs="Arial"/>
                <w:sz w:val="8"/>
                <w:szCs w:val="8"/>
              </w:rPr>
              <w:t>. 2021 March 26. https://doi.org/10.1101/2021.03.26.21254416. Preprint</w:t>
            </w:r>
          </w:p>
        </w:tc>
        <w:tc>
          <w:tcPr>
            <w:tcW w:w="793" w:type="dxa"/>
            <w:noWrap/>
            <w:vAlign w:val="center"/>
            <w:hideMark/>
          </w:tcPr>
          <w:p w14:paraId="7923E14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7086506F"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6BC8A50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B704E1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E6FCF7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5278158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3DDABB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4A123C2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3899F9A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60C88C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9E87B8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56D7FB8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36DA46A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ED6881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372F65A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305C3B7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5D615496" w14:textId="77777777" w:rsidR="00440606" w:rsidRPr="00440606" w:rsidRDefault="00440606" w:rsidP="00A862E7">
            <w:pPr>
              <w:rPr>
                <w:rFonts w:ascii="Arial" w:eastAsia="Times New Roman" w:hAnsi="Arial" w:cs="Arial"/>
                <w:sz w:val="8"/>
                <w:szCs w:val="8"/>
              </w:rPr>
            </w:pPr>
          </w:p>
        </w:tc>
        <w:tc>
          <w:tcPr>
            <w:tcW w:w="334" w:type="dxa"/>
            <w:noWrap/>
            <w:vAlign w:val="bottom"/>
            <w:hideMark/>
          </w:tcPr>
          <w:p w14:paraId="79F6E5F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797DDF11" w14:textId="77777777" w:rsidTr="00A862E7">
        <w:trPr>
          <w:trHeight w:val="570"/>
        </w:trPr>
        <w:tc>
          <w:tcPr>
            <w:tcW w:w="2081" w:type="dxa"/>
            <w:vAlign w:val="bottom"/>
            <w:hideMark/>
          </w:tcPr>
          <w:p w14:paraId="4CD570B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Stern RA, et al. Characterization of hospital airborne SARS-CoV-2. </w:t>
            </w:r>
            <w:r w:rsidRPr="00440606">
              <w:rPr>
                <w:rFonts w:ascii="Arial" w:eastAsia="Times New Roman" w:hAnsi="Arial" w:cs="Arial"/>
                <w:i/>
                <w:iCs/>
                <w:sz w:val="8"/>
                <w:szCs w:val="8"/>
              </w:rPr>
              <w:t>Respir Res</w:t>
            </w:r>
            <w:r w:rsidRPr="00440606">
              <w:rPr>
                <w:rFonts w:ascii="Arial" w:eastAsia="Times New Roman" w:hAnsi="Arial" w:cs="Arial"/>
                <w:sz w:val="8"/>
                <w:szCs w:val="8"/>
              </w:rPr>
              <w:t>. 2021; 22:73. https://doi.org/10.1186/s12931-021-01637-8</w:t>
            </w:r>
          </w:p>
        </w:tc>
        <w:tc>
          <w:tcPr>
            <w:tcW w:w="793" w:type="dxa"/>
            <w:noWrap/>
            <w:vAlign w:val="bottom"/>
            <w:hideMark/>
          </w:tcPr>
          <w:p w14:paraId="3351E22A"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675E3C3F"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253A38A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59CD4A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C97176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3B68E91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2C2CCB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633FBD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350666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E746ED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3CCA1D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3C68B0D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755AAE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C8A6EF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75CF7D5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3407CE9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2A8C5C6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65C2B3F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639698D5" w14:textId="77777777" w:rsidTr="00A862E7">
        <w:trPr>
          <w:trHeight w:val="840"/>
        </w:trPr>
        <w:tc>
          <w:tcPr>
            <w:tcW w:w="2081" w:type="dxa"/>
            <w:vAlign w:val="bottom"/>
            <w:hideMark/>
          </w:tcPr>
          <w:p w14:paraId="6CE38A0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Shao S, et al. Risk assessment of airborne transmission of COVID-19 by asymptomatic individuals under different practical settings. </w:t>
            </w:r>
            <w:r w:rsidRPr="00440606">
              <w:rPr>
                <w:rFonts w:ascii="Arial" w:eastAsia="Times New Roman" w:hAnsi="Arial" w:cs="Arial"/>
                <w:i/>
                <w:iCs/>
                <w:sz w:val="8"/>
                <w:szCs w:val="8"/>
              </w:rPr>
              <w:t>J Aerosol Sci</w:t>
            </w:r>
            <w:r w:rsidRPr="00440606">
              <w:rPr>
                <w:rFonts w:ascii="Arial" w:eastAsia="Times New Roman" w:hAnsi="Arial" w:cs="Arial"/>
                <w:sz w:val="8"/>
                <w:szCs w:val="8"/>
              </w:rPr>
              <w:t>. 2021; 151:105661. https://doi.org/10.1016/j.jaerosci.2020.105661</w:t>
            </w:r>
          </w:p>
        </w:tc>
        <w:tc>
          <w:tcPr>
            <w:tcW w:w="793" w:type="dxa"/>
            <w:noWrap/>
            <w:vAlign w:val="bottom"/>
            <w:hideMark/>
          </w:tcPr>
          <w:p w14:paraId="7034371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1E325EE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0D6E720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119F27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B77198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631BB55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908041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3920FD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576A65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3D90FE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944141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3C49EC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90B6CD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65B515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684B68C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2FFF06F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noWrap/>
            <w:vAlign w:val="bottom"/>
            <w:hideMark/>
          </w:tcPr>
          <w:p w14:paraId="65BAEA7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4EC12AD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6A14C5E9" w14:textId="77777777" w:rsidTr="00A862E7">
        <w:trPr>
          <w:trHeight w:val="853"/>
        </w:trPr>
        <w:tc>
          <w:tcPr>
            <w:tcW w:w="2081" w:type="dxa"/>
            <w:vAlign w:val="bottom"/>
            <w:hideMark/>
          </w:tcPr>
          <w:p w14:paraId="23720BD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Song ZG, et al. Identifying the Risk of SARS-CoV-2 Infection and Environmental Monitoring in Airborne Infectious Isolation Rooms (AIIRs). </w:t>
            </w:r>
            <w:r w:rsidRPr="00440606">
              <w:rPr>
                <w:rFonts w:ascii="Arial" w:eastAsia="Times New Roman" w:hAnsi="Arial" w:cs="Arial"/>
                <w:i/>
                <w:iCs/>
                <w:sz w:val="8"/>
                <w:szCs w:val="8"/>
              </w:rPr>
              <w:t>Virologica Sinica</w:t>
            </w:r>
            <w:r w:rsidRPr="00440606">
              <w:rPr>
                <w:rFonts w:ascii="Arial" w:eastAsia="Times New Roman" w:hAnsi="Arial" w:cs="Arial"/>
                <w:sz w:val="8"/>
                <w:szCs w:val="8"/>
              </w:rPr>
              <w:t>. 2020; 35:785–792. https://doi.org/10.1007/s12250-020-00301-7</w:t>
            </w:r>
          </w:p>
        </w:tc>
        <w:tc>
          <w:tcPr>
            <w:tcW w:w="793" w:type="dxa"/>
            <w:noWrap/>
            <w:vAlign w:val="bottom"/>
            <w:hideMark/>
          </w:tcPr>
          <w:p w14:paraId="693CA5C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56B15E8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6D84053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CC99E5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DCD78C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2E9E60A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CEEA6A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A7C598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F82F8A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E8A782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5131888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744F7AC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28263F6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E5ADF8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5F3E361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70AD76A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49ADD94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2D7484B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6BD41FC1" w14:textId="77777777" w:rsidTr="00A862E7">
        <w:trPr>
          <w:trHeight w:val="850"/>
        </w:trPr>
        <w:tc>
          <w:tcPr>
            <w:tcW w:w="2081" w:type="dxa"/>
            <w:vAlign w:val="bottom"/>
            <w:hideMark/>
          </w:tcPr>
          <w:p w14:paraId="39F95C87" w14:textId="77777777" w:rsidR="00440606" w:rsidRPr="00440606" w:rsidRDefault="008630E9" w:rsidP="00440606">
            <w:pPr>
              <w:spacing w:after="0" w:line="240" w:lineRule="auto"/>
              <w:rPr>
                <w:rFonts w:ascii="Arial" w:eastAsia="Times New Roman" w:hAnsi="Arial" w:cs="Arial"/>
                <w:sz w:val="8"/>
                <w:szCs w:val="8"/>
              </w:rPr>
            </w:pPr>
            <w:hyperlink r:id="rId70" w:history="1">
              <w:r w:rsidR="00440606" w:rsidRPr="00A862E7">
                <w:rPr>
                  <w:rStyle w:val="Hyperlink"/>
                  <w:rFonts w:ascii="Arial" w:hAnsi="Arial"/>
                  <w:color w:val="auto"/>
                  <w:sz w:val="8"/>
                  <w:u w:val="none"/>
                </w:rPr>
                <w:t xml:space="preserve">Baldovin T, et al. SARS-CoV-2 RNA detection and persistence in wastewater samples: An experimental network for COVID-19 environmental surveillance in Padua, Veneto Region (NE Italy). </w:t>
              </w:r>
              <w:r w:rsidR="00440606" w:rsidRPr="00A862E7">
                <w:rPr>
                  <w:rStyle w:val="Hyperlink"/>
                  <w:rFonts w:ascii="Arial" w:hAnsi="Arial"/>
                  <w:i/>
                  <w:color w:val="auto"/>
                  <w:sz w:val="8"/>
                  <w:u w:val="none"/>
                </w:rPr>
                <w:t>Sci Total Environ</w:t>
              </w:r>
              <w:r w:rsidR="00440606" w:rsidRPr="00A862E7">
                <w:rPr>
                  <w:rStyle w:val="Hyperlink"/>
                  <w:rFonts w:ascii="Arial" w:hAnsi="Arial"/>
                  <w:color w:val="auto"/>
                  <w:sz w:val="8"/>
                  <w:u w:val="none"/>
                </w:rPr>
                <w:t>. 2020; 760:143329. https://doi.org/10.1016/j.scitotenv.2020.143329</w:t>
              </w:r>
            </w:hyperlink>
          </w:p>
        </w:tc>
        <w:tc>
          <w:tcPr>
            <w:tcW w:w="793" w:type="dxa"/>
            <w:noWrap/>
            <w:vAlign w:val="bottom"/>
            <w:hideMark/>
          </w:tcPr>
          <w:p w14:paraId="2E5F7B9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201418F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3E0E3A1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2D7119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FCBBA0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55ABAFD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686F35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232886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7A7C6E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A86BD4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E17FE1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97BCC7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D60B53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2150F1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520" w:type="dxa"/>
            <w:noWrap/>
            <w:vAlign w:val="bottom"/>
            <w:hideMark/>
          </w:tcPr>
          <w:p w14:paraId="5CEFE45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7A174C9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6AE25A8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08B6E74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6656A662" w14:textId="77777777" w:rsidTr="00A862E7">
        <w:trPr>
          <w:trHeight w:val="850"/>
        </w:trPr>
        <w:tc>
          <w:tcPr>
            <w:tcW w:w="2081" w:type="dxa"/>
            <w:vAlign w:val="bottom"/>
            <w:hideMark/>
          </w:tcPr>
          <w:p w14:paraId="43D32473" w14:textId="77777777" w:rsidR="00440606" w:rsidRPr="00440606" w:rsidRDefault="008630E9" w:rsidP="00440606">
            <w:pPr>
              <w:spacing w:after="0" w:line="240" w:lineRule="auto"/>
              <w:rPr>
                <w:rFonts w:ascii="Arial" w:eastAsia="Times New Roman" w:hAnsi="Arial" w:cs="Arial"/>
                <w:sz w:val="8"/>
                <w:szCs w:val="8"/>
              </w:rPr>
            </w:pPr>
            <w:hyperlink r:id="rId71" w:tooltip="DOI URL" w:history="1">
              <w:r w:rsidR="00440606" w:rsidRPr="00A862E7">
                <w:rPr>
                  <w:rStyle w:val="Hyperlink"/>
                  <w:rFonts w:ascii="Arial" w:hAnsi="Arial"/>
                  <w:color w:val="auto"/>
                  <w:sz w:val="8"/>
                  <w:u w:val="none"/>
                </w:rPr>
                <w:t xml:space="preserve">Harvey AP, et al. Longitudinal Monitoring of SARS-CoV-2 RNA on High-Touch Surfaces in a Community Setting. </w:t>
              </w:r>
              <w:r w:rsidR="00440606" w:rsidRPr="00A862E7">
                <w:rPr>
                  <w:rStyle w:val="Hyperlink"/>
                  <w:rFonts w:ascii="Arial" w:hAnsi="Arial"/>
                  <w:i/>
                  <w:color w:val="auto"/>
                  <w:sz w:val="8"/>
                  <w:u w:val="none"/>
                </w:rPr>
                <w:t>Environmental Science &amp; Technology Letters</w:t>
              </w:r>
              <w:r w:rsidR="00440606" w:rsidRPr="00A862E7">
                <w:rPr>
                  <w:rStyle w:val="Hyperlink"/>
                  <w:rFonts w:ascii="Arial" w:hAnsi="Arial"/>
                  <w:color w:val="auto"/>
                  <w:sz w:val="8"/>
                  <w:u w:val="none"/>
                </w:rPr>
                <w:t>. 2021; 8(2):168-175. https://doi.org/10.1021/acs.estlett.0c00875</w:t>
              </w:r>
            </w:hyperlink>
          </w:p>
        </w:tc>
        <w:tc>
          <w:tcPr>
            <w:tcW w:w="793" w:type="dxa"/>
            <w:noWrap/>
            <w:vAlign w:val="bottom"/>
            <w:hideMark/>
          </w:tcPr>
          <w:p w14:paraId="162A3B0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6D26461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705AD68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7E62AC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404E83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4B4E705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B38569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B5F371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ED19C2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A60C82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DEC6D2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223F59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589170E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EA53FF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0493856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2A7098E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3CA5C3E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3E588E4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6D6D144A" w14:textId="77777777" w:rsidTr="00A862E7">
        <w:trPr>
          <w:trHeight w:val="875"/>
        </w:trPr>
        <w:tc>
          <w:tcPr>
            <w:tcW w:w="2081" w:type="dxa"/>
            <w:vAlign w:val="bottom"/>
            <w:hideMark/>
          </w:tcPr>
          <w:p w14:paraId="2539FC15" w14:textId="77777777" w:rsidR="00440606" w:rsidRPr="00440606" w:rsidRDefault="008630E9" w:rsidP="00440606">
            <w:pPr>
              <w:spacing w:after="0" w:line="240" w:lineRule="auto"/>
              <w:rPr>
                <w:rFonts w:ascii="Arial" w:eastAsia="Times New Roman" w:hAnsi="Arial" w:cs="Arial"/>
                <w:sz w:val="8"/>
                <w:szCs w:val="8"/>
              </w:rPr>
            </w:pPr>
            <w:hyperlink r:id="rId72" w:history="1">
              <w:r w:rsidR="00440606" w:rsidRPr="00A862E7">
                <w:rPr>
                  <w:rStyle w:val="Hyperlink"/>
                  <w:rFonts w:ascii="Arial" w:hAnsi="Arial"/>
                  <w:color w:val="auto"/>
                  <w:sz w:val="8"/>
                  <w:u w:val="none"/>
                </w:rPr>
                <w:t xml:space="preserve">Bonil L, et al. Survival of SARS-CoV-2 on Non-Porous Materials in an Experimental Setting Representative of Fomites. </w:t>
              </w:r>
              <w:r w:rsidR="00440606" w:rsidRPr="00A862E7">
                <w:rPr>
                  <w:rStyle w:val="Hyperlink"/>
                  <w:rFonts w:ascii="Arial" w:hAnsi="Arial"/>
                  <w:i/>
                  <w:color w:val="auto"/>
                  <w:sz w:val="8"/>
                  <w:u w:val="none"/>
                </w:rPr>
                <w:t>Coatings</w:t>
              </w:r>
              <w:r w:rsidR="00440606" w:rsidRPr="00A862E7">
                <w:rPr>
                  <w:rStyle w:val="Hyperlink"/>
                  <w:rFonts w:ascii="Arial" w:hAnsi="Arial"/>
                  <w:color w:val="auto"/>
                  <w:sz w:val="8"/>
                  <w:u w:val="none"/>
                </w:rPr>
                <w:t>. 2021; 11(4):371. https://doi.org/10.3390/coatings11040371</w:t>
              </w:r>
            </w:hyperlink>
          </w:p>
        </w:tc>
        <w:tc>
          <w:tcPr>
            <w:tcW w:w="793" w:type="dxa"/>
            <w:noWrap/>
            <w:vAlign w:val="bottom"/>
            <w:hideMark/>
          </w:tcPr>
          <w:p w14:paraId="3C887C7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5B1C662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6B86EBF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2170C6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394331D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61DCEDC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39C081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3EE8DA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1BC335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C09EF3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429DDD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52FDC3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821024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56129C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0B8C4B7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20374F4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04E9EC4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1D1944B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03A79644" w14:textId="77777777" w:rsidTr="00A862E7">
        <w:trPr>
          <w:trHeight w:val="840"/>
        </w:trPr>
        <w:tc>
          <w:tcPr>
            <w:tcW w:w="2081" w:type="dxa"/>
            <w:vAlign w:val="bottom"/>
            <w:hideMark/>
          </w:tcPr>
          <w:p w14:paraId="0CB03A7F"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Piana A, et al. Monitoring COVID-19 Transmission Risks by Quantitative Real-Time PCR Tracing of Droplets in Hospital and Living Environments. </w:t>
            </w:r>
            <w:r w:rsidRPr="00440606">
              <w:rPr>
                <w:rFonts w:ascii="Arial" w:eastAsia="Times New Roman" w:hAnsi="Arial" w:cs="Arial"/>
                <w:i/>
                <w:iCs/>
                <w:sz w:val="8"/>
                <w:szCs w:val="8"/>
              </w:rPr>
              <w:t>mSphere.</w:t>
            </w:r>
            <w:r w:rsidRPr="00440606">
              <w:rPr>
                <w:rFonts w:ascii="Arial" w:eastAsia="Times New Roman" w:hAnsi="Arial" w:cs="Arial"/>
                <w:sz w:val="8"/>
                <w:szCs w:val="8"/>
              </w:rPr>
              <w:t xml:space="preserve"> 2021; 6(1):e01070-20. https://doi.org/10.1128/msphere.01070-20</w:t>
            </w:r>
          </w:p>
        </w:tc>
        <w:tc>
          <w:tcPr>
            <w:tcW w:w="793" w:type="dxa"/>
            <w:noWrap/>
            <w:vAlign w:val="bottom"/>
            <w:hideMark/>
          </w:tcPr>
          <w:p w14:paraId="5FC0C4E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014F60B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5D3DEAD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B66902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8B4CB8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6AF1166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DF5E3E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D36126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E6BE2D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BE91BA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8D6CA8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325913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0340A67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23F527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324C59C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361D2C5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183BDC6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4B83357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7C4D0E2C" w14:textId="77777777" w:rsidTr="00A862E7">
        <w:trPr>
          <w:trHeight w:val="565"/>
        </w:trPr>
        <w:tc>
          <w:tcPr>
            <w:tcW w:w="2081" w:type="dxa"/>
            <w:vAlign w:val="bottom"/>
            <w:hideMark/>
          </w:tcPr>
          <w:p w14:paraId="4F3C555E" w14:textId="77777777" w:rsidR="00440606" w:rsidRPr="00440606" w:rsidRDefault="008630E9" w:rsidP="00440606">
            <w:pPr>
              <w:spacing w:after="0" w:line="240" w:lineRule="auto"/>
              <w:rPr>
                <w:rFonts w:ascii="Arial" w:eastAsia="Times New Roman" w:hAnsi="Arial" w:cs="Arial"/>
                <w:sz w:val="8"/>
                <w:szCs w:val="8"/>
              </w:rPr>
            </w:pPr>
            <w:hyperlink r:id="rId73" w:history="1">
              <w:r w:rsidR="00440606" w:rsidRPr="00A862E7">
                <w:rPr>
                  <w:rStyle w:val="Hyperlink"/>
                  <w:rFonts w:ascii="Arial" w:hAnsi="Arial"/>
                  <w:color w:val="auto"/>
                  <w:sz w:val="8"/>
                  <w:u w:val="none"/>
                </w:rPr>
                <w:t xml:space="preserve">Hu M, et al. Transmission risk of SARS-CoV-2 on airplanes and high-speed trains. </w:t>
              </w:r>
              <w:r w:rsidR="00440606" w:rsidRPr="00A862E7">
                <w:rPr>
                  <w:rStyle w:val="Hyperlink"/>
                  <w:rFonts w:ascii="Arial" w:hAnsi="Arial"/>
                  <w:i/>
                  <w:color w:val="auto"/>
                  <w:sz w:val="8"/>
                  <w:u w:val="none"/>
                </w:rPr>
                <w:t>medRxiv</w:t>
              </w:r>
              <w:r w:rsidR="00440606" w:rsidRPr="00A862E7">
                <w:rPr>
                  <w:rStyle w:val="Hyperlink"/>
                  <w:rFonts w:ascii="Arial" w:hAnsi="Arial"/>
                  <w:color w:val="auto"/>
                  <w:sz w:val="8"/>
                  <w:u w:val="none"/>
                </w:rPr>
                <w:t>. 2020 December 22. https://doi.org/10.1101/2020.12.21.20248383. Preprint</w:t>
              </w:r>
            </w:hyperlink>
          </w:p>
        </w:tc>
        <w:tc>
          <w:tcPr>
            <w:tcW w:w="793" w:type="dxa"/>
            <w:noWrap/>
            <w:vAlign w:val="bottom"/>
            <w:hideMark/>
          </w:tcPr>
          <w:p w14:paraId="58A3C67F"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1E02DDB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6EFF83D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B711C2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D51F09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6B87A45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DB7EB5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3CBD40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D90DFB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9E32F8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BA3CCF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5FA5DD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0EFF47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081C1B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1CF1261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6A4F9C1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noWrap/>
            <w:vAlign w:val="bottom"/>
            <w:hideMark/>
          </w:tcPr>
          <w:p w14:paraId="0B25219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2A86468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75129800" w14:textId="77777777" w:rsidTr="00A862E7">
        <w:trPr>
          <w:trHeight w:val="853"/>
        </w:trPr>
        <w:tc>
          <w:tcPr>
            <w:tcW w:w="2081" w:type="dxa"/>
            <w:vAlign w:val="bottom"/>
            <w:hideMark/>
          </w:tcPr>
          <w:p w14:paraId="3325995C" w14:textId="77777777" w:rsidR="00440606" w:rsidRPr="00440606" w:rsidRDefault="008630E9" w:rsidP="00440606">
            <w:pPr>
              <w:spacing w:after="0" w:line="240" w:lineRule="auto"/>
              <w:rPr>
                <w:rFonts w:ascii="Arial" w:eastAsia="Times New Roman" w:hAnsi="Arial" w:cs="Arial"/>
                <w:sz w:val="8"/>
                <w:szCs w:val="8"/>
              </w:rPr>
            </w:pPr>
            <w:hyperlink r:id="rId74" w:history="1">
              <w:r w:rsidR="00440606" w:rsidRPr="00A862E7">
                <w:rPr>
                  <w:rStyle w:val="Hyperlink"/>
                  <w:rFonts w:ascii="Arial" w:hAnsi="Arial"/>
                  <w:color w:val="auto"/>
                  <w:sz w:val="8"/>
                  <w:u w:val="none"/>
                </w:rPr>
                <w:t xml:space="preserve">Cheng VCC, et al. Escalating infection control response to the rapidly evolving epidemiology of the coronavirus disease 2019 (COVID-19) due to SARS-CoV-2 in Hong Kong. </w:t>
              </w:r>
              <w:r w:rsidR="00440606" w:rsidRPr="00A862E7">
                <w:rPr>
                  <w:rStyle w:val="Hyperlink"/>
                  <w:rFonts w:ascii="Arial" w:hAnsi="Arial"/>
                  <w:i/>
                  <w:color w:val="auto"/>
                  <w:sz w:val="8"/>
                  <w:u w:val="none"/>
                </w:rPr>
                <w:t>Infect Control Hosp Epidemiol</w:t>
              </w:r>
              <w:r w:rsidR="00440606" w:rsidRPr="00A862E7">
                <w:rPr>
                  <w:rStyle w:val="Hyperlink"/>
                  <w:rFonts w:ascii="Arial" w:hAnsi="Arial"/>
                  <w:color w:val="auto"/>
                  <w:sz w:val="8"/>
                  <w:u w:val="none"/>
                </w:rPr>
                <w:t>. 2020; 41(5):493-498. https://doi.org/10.1017/ice.2020.58</w:t>
              </w:r>
            </w:hyperlink>
          </w:p>
        </w:tc>
        <w:tc>
          <w:tcPr>
            <w:tcW w:w="793" w:type="dxa"/>
            <w:noWrap/>
            <w:vAlign w:val="bottom"/>
            <w:hideMark/>
          </w:tcPr>
          <w:p w14:paraId="44791D2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755FA2D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70F6740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9CF439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F6086C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151EECA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5E69F8F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281195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DB4D60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D83745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713882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335BD3E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64DD2F8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475AD2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018194B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633292C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2636EBB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23FE7D1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5313BE2C" w14:textId="77777777" w:rsidTr="00A862E7">
        <w:trPr>
          <w:trHeight w:val="840"/>
        </w:trPr>
        <w:tc>
          <w:tcPr>
            <w:tcW w:w="2081" w:type="dxa"/>
            <w:vAlign w:val="bottom"/>
            <w:hideMark/>
          </w:tcPr>
          <w:p w14:paraId="655E295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Silcott D, et al. TRANSCOM/AMC Commercial Aircraft Cabin Aerosol Dispersion Tests. </w:t>
            </w:r>
            <w:r w:rsidRPr="00440606">
              <w:rPr>
                <w:rFonts w:ascii="Arial" w:eastAsia="Times New Roman" w:hAnsi="Arial" w:cs="Arial"/>
                <w:i/>
                <w:iCs/>
                <w:sz w:val="8"/>
                <w:szCs w:val="8"/>
              </w:rPr>
              <w:t>USTRANSCOM &amp; AMC</w:t>
            </w:r>
            <w:r w:rsidRPr="00440606">
              <w:rPr>
                <w:rFonts w:ascii="Arial" w:eastAsia="Times New Roman" w:hAnsi="Arial" w:cs="Arial"/>
                <w:sz w:val="8"/>
                <w:szCs w:val="8"/>
              </w:rPr>
              <w:t>. 2020; Technical Report AD1118088. https://apps.dtic.mil/sti/citations/AD1118088</w:t>
            </w:r>
          </w:p>
        </w:tc>
        <w:tc>
          <w:tcPr>
            <w:tcW w:w="793" w:type="dxa"/>
            <w:noWrap/>
            <w:vAlign w:val="bottom"/>
            <w:hideMark/>
          </w:tcPr>
          <w:p w14:paraId="6865CE3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24A60B3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1109565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E42DA4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5BD450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590E69A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8F7D70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701EE1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01765B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CA6A98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0C162E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5FCE64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21A226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FA5CA4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564D632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71E2A95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noWrap/>
            <w:vAlign w:val="bottom"/>
            <w:hideMark/>
          </w:tcPr>
          <w:p w14:paraId="1F8728F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1F3BC57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5ABF6A52" w14:textId="77777777" w:rsidTr="00A862E7">
        <w:trPr>
          <w:trHeight w:val="575"/>
        </w:trPr>
        <w:tc>
          <w:tcPr>
            <w:tcW w:w="2081" w:type="dxa"/>
            <w:vAlign w:val="bottom"/>
            <w:hideMark/>
          </w:tcPr>
          <w:p w14:paraId="37738A8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Edwards T, et al. SARS-CoV-2 transmission risk from sports equipment (STRIKE). </w:t>
            </w:r>
            <w:r w:rsidRPr="00440606">
              <w:rPr>
                <w:rFonts w:ascii="Arial" w:eastAsia="Times New Roman" w:hAnsi="Arial" w:cs="Arial"/>
                <w:i/>
                <w:iCs/>
                <w:sz w:val="8"/>
                <w:szCs w:val="8"/>
              </w:rPr>
              <w:t>medRxiv</w:t>
            </w:r>
            <w:r w:rsidRPr="00440606">
              <w:rPr>
                <w:rFonts w:ascii="Arial" w:eastAsia="Times New Roman" w:hAnsi="Arial" w:cs="Arial"/>
                <w:sz w:val="8"/>
                <w:szCs w:val="8"/>
              </w:rPr>
              <w:t>. 2021 February 8. https://doi.org/10.1101/2021.02.04.21251127. Preprint</w:t>
            </w:r>
          </w:p>
        </w:tc>
        <w:tc>
          <w:tcPr>
            <w:tcW w:w="793" w:type="dxa"/>
            <w:noWrap/>
            <w:vAlign w:val="bottom"/>
            <w:hideMark/>
          </w:tcPr>
          <w:p w14:paraId="66974AF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5524D13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007ABD6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FC1593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37882DF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7E57DE0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BECA99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13244B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0840CC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4EB33B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E2CC6C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6D1C5F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8A34A5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B68211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64C9F9E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33859DB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28012EA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5068ACF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650EE4CD" w14:textId="77777777" w:rsidTr="00A862E7">
        <w:trPr>
          <w:trHeight w:val="575"/>
        </w:trPr>
        <w:tc>
          <w:tcPr>
            <w:tcW w:w="2081" w:type="dxa"/>
            <w:vAlign w:val="bottom"/>
            <w:hideMark/>
          </w:tcPr>
          <w:p w14:paraId="7C5EC4A5" w14:textId="77777777" w:rsidR="00440606" w:rsidRPr="00440606" w:rsidRDefault="008630E9" w:rsidP="00440606">
            <w:pPr>
              <w:spacing w:after="0" w:line="240" w:lineRule="auto"/>
              <w:rPr>
                <w:rFonts w:ascii="Arial" w:eastAsia="Times New Roman" w:hAnsi="Arial" w:cs="Arial"/>
                <w:sz w:val="8"/>
                <w:szCs w:val="8"/>
              </w:rPr>
            </w:pPr>
            <w:hyperlink r:id="rId75" w:history="1">
              <w:r w:rsidR="00440606" w:rsidRPr="00A862E7">
                <w:rPr>
                  <w:rStyle w:val="Hyperlink"/>
                  <w:rFonts w:ascii="Arial" w:hAnsi="Arial"/>
                  <w:color w:val="auto"/>
                  <w:sz w:val="8"/>
                  <w:u w:val="none"/>
                </w:rPr>
                <w:t xml:space="preserve">Li H, et al. Dispersion of evaporating cough droplets in tropical outdoor environment. </w:t>
              </w:r>
              <w:r w:rsidR="00440606" w:rsidRPr="00A862E7">
                <w:rPr>
                  <w:rStyle w:val="Hyperlink"/>
                  <w:rFonts w:ascii="Arial" w:hAnsi="Arial"/>
                  <w:i/>
                  <w:color w:val="auto"/>
                  <w:sz w:val="8"/>
                  <w:u w:val="none"/>
                </w:rPr>
                <w:t>Phys Fluids</w:t>
              </w:r>
              <w:r w:rsidR="00440606" w:rsidRPr="00A862E7">
                <w:rPr>
                  <w:rStyle w:val="Hyperlink"/>
                  <w:rFonts w:ascii="Arial" w:hAnsi="Arial"/>
                  <w:color w:val="auto"/>
                  <w:sz w:val="8"/>
                  <w:u w:val="none"/>
                </w:rPr>
                <w:t>. 2020; 32(11):113301. https://doi.org/10.1063/5.0026360</w:t>
              </w:r>
            </w:hyperlink>
          </w:p>
        </w:tc>
        <w:tc>
          <w:tcPr>
            <w:tcW w:w="793" w:type="dxa"/>
            <w:noWrap/>
            <w:vAlign w:val="bottom"/>
            <w:hideMark/>
          </w:tcPr>
          <w:p w14:paraId="5AAAED9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6A6AB40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1A88F3B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2F998E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C6BBA5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1BD7C4E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FAA18C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B8566F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7CC791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A4EFD6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35CA7F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4A4B47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DAC8EE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FF3F56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4D1B8D4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35078A4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noWrap/>
            <w:vAlign w:val="bottom"/>
            <w:hideMark/>
          </w:tcPr>
          <w:p w14:paraId="7D50831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14C1ACC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504E7EFE" w14:textId="77777777" w:rsidTr="00A862E7">
        <w:trPr>
          <w:trHeight w:val="570"/>
        </w:trPr>
        <w:tc>
          <w:tcPr>
            <w:tcW w:w="2081" w:type="dxa"/>
            <w:vAlign w:val="bottom"/>
            <w:hideMark/>
          </w:tcPr>
          <w:p w14:paraId="076C6C6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Tan L, et al. Air and surface contamination by SARS-CoV-2 virus in a tertiary hospital in Wuhan, China. </w:t>
            </w:r>
            <w:r w:rsidRPr="00440606">
              <w:rPr>
                <w:rFonts w:ascii="Arial" w:eastAsia="Times New Roman" w:hAnsi="Arial" w:cs="Arial"/>
                <w:i/>
                <w:iCs/>
                <w:sz w:val="8"/>
                <w:szCs w:val="8"/>
              </w:rPr>
              <w:t>Int J Infect Dis</w:t>
            </w:r>
            <w:r w:rsidRPr="00440606">
              <w:rPr>
                <w:rFonts w:ascii="Arial" w:eastAsia="Times New Roman" w:hAnsi="Arial" w:cs="Arial"/>
                <w:sz w:val="8"/>
                <w:szCs w:val="8"/>
              </w:rPr>
              <w:t>. 2020; 99:3-7. https://doi.org/10.1016/j.ijid.2020.07.027</w:t>
            </w:r>
          </w:p>
        </w:tc>
        <w:tc>
          <w:tcPr>
            <w:tcW w:w="793" w:type="dxa"/>
            <w:noWrap/>
            <w:vAlign w:val="bottom"/>
            <w:hideMark/>
          </w:tcPr>
          <w:p w14:paraId="6586B24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7B7172D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4A4F1B9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7E22AF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A97785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3FF13C7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4A948F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D6029B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D2DBF2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F0B1B4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823348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49A3444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177E85A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BDAEE5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48F5D3F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19D2C29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457F01D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3476E57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4E4A85E7" w14:textId="77777777" w:rsidTr="00A862E7">
        <w:trPr>
          <w:trHeight w:val="850"/>
        </w:trPr>
        <w:tc>
          <w:tcPr>
            <w:tcW w:w="2081" w:type="dxa"/>
            <w:vAlign w:val="bottom"/>
            <w:hideMark/>
          </w:tcPr>
          <w:p w14:paraId="6E6AB1E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Zhang C, et al. Impact of Prior Infection on Protection and Transmission of SARS-CoV-2 in Golden Hamsters. </w:t>
            </w:r>
            <w:r w:rsidRPr="00440606">
              <w:rPr>
                <w:rFonts w:ascii="Arial" w:eastAsia="Times New Roman" w:hAnsi="Arial" w:cs="Arial"/>
                <w:i/>
                <w:iCs/>
                <w:sz w:val="8"/>
                <w:szCs w:val="8"/>
              </w:rPr>
              <w:t>bioRxiv</w:t>
            </w:r>
            <w:r w:rsidRPr="00440606">
              <w:rPr>
                <w:rFonts w:ascii="Arial" w:eastAsia="Times New Roman" w:hAnsi="Arial" w:cs="Arial"/>
                <w:sz w:val="8"/>
                <w:szCs w:val="8"/>
              </w:rPr>
              <w:t>. 2021 January 30. https://doi.org/10.1101/2021.01.30.428920. Preprint</w:t>
            </w:r>
          </w:p>
        </w:tc>
        <w:tc>
          <w:tcPr>
            <w:tcW w:w="793" w:type="dxa"/>
            <w:noWrap/>
            <w:vAlign w:val="bottom"/>
            <w:hideMark/>
          </w:tcPr>
          <w:p w14:paraId="0E38171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18DB2A2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2AED98C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80AC60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05B320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559A7D8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47" w:type="dxa"/>
            <w:noWrap/>
            <w:vAlign w:val="bottom"/>
            <w:hideMark/>
          </w:tcPr>
          <w:p w14:paraId="22CE4EC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FB00A1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F81101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553317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39DD72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954F2F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AF93C0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681AE8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5810D81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193ED7E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1AED81D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249A4B6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0BB8452B" w14:textId="77777777" w:rsidTr="00A862E7">
        <w:trPr>
          <w:trHeight w:val="850"/>
        </w:trPr>
        <w:tc>
          <w:tcPr>
            <w:tcW w:w="2081" w:type="dxa"/>
            <w:vAlign w:val="bottom"/>
            <w:hideMark/>
          </w:tcPr>
          <w:p w14:paraId="1BFFDB91" w14:textId="77777777" w:rsidR="00440606" w:rsidRPr="00440606" w:rsidRDefault="008630E9" w:rsidP="00440606">
            <w:pPr>
              <w:spacing w:after="0" w:line="240" w:lineRule="auto"/>
              <w:rPr>
                <w:rFonts w:ascii="Arial" w:eastAsia="Times New Roman" w:hAnsi="Arial" w:cs="Arial"/>
                <w:sz w:val="8"/>
                <w:szCs w:val="8"/>
              </w:rPr>
            </w:pPr>
            <w:hyperlink r:id="rId76" w:history="1">
              <w:r w:rsidR="00440606" w:rsidRPr="00A862E7">
                <w:rPr>
                  <w:rStyle w:val="Hyperlink"/>
                  <w:rFonts w:ascii="Arial" w:hAnsi="Arial"/>
                  <w:color w:val="auto"/>
                  <w:sz w:val="8"/>
                  <w:u w:val="none"/>
                </w:rPr>
                <w:t xml:space="preserve">Bryant C, Wilks SA, Keevil CW. Rapid inactivation of SARS-CoV-2 on copper touch surfaces determined using a cell culture infectivity assay. </w:t>
              </w:r>
              <w:r w:rsidR="00440606" w:rsidRPr="00A862E7">
                <w:rPr>
                  <w:rStyle w:val="Hyperlink"/>
                  <w:rFonts w:ascii="Arial" w:hAnsi="Arial"/>
                  <w:i/>
                  <w:color w:val="auto"/>
                  <w:sz w:val="8"/>
                  <w:u w:val="none"/>
                </w:rPr>
                <w:t>bioRxiv</w:t>
              </w:r>
              <w:r w:rsidR="00440606" w:rsidRPr="00A862E7">
                <w:rPr>
                  <w:rStyle w:val="Hyperlink"/>
                  <w:rFonts w:ascii="Arial" w:hAnsi="Arial"/>
                  <w:color w:val="auto"/>
                  <w:sz w:val="8"/>
                  <w:u w:val="none"/>
                </w:rPr>
                <w:t>. 2021 January 2. https://doi.org/10.1101/2021.01.02.424974. Preprint</w:t>
              </w:r>
            </w:hyperlink>
          </w:p>
        </w:tc>
        <w:tc>
          <w:tcPr>
            <w:tcW w:w="793" w:type="dxa"/>
            <w:noWrap/>
            <w:vAlign w:val="bottom"/>
            <w:hideMark/>
          </w:tcPr>
          <w:p w14:paraId="41970BB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5AA839C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02BC5A4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EE06CB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52B6E22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4D0DC0F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3B0875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644021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A1234F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787533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D90D44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82D6DF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1E01DA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DDD8A3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170C734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53AFBBC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17C33EE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3850B83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14136019" w14:textId="77777777" w:rsidTr="00A862E7">
        <w:trPr>
          <w:trHeight w:val="565"/>
        </w:trPr>
        <w:tc>
          <w:tcPr>
            <w:tcW w:w="2081" w:type="dxa"/>
            <w:vAlign w:val="bottom"/>
            <w:hideMark/>
          </w:tcPr>
          <w:p w14:paraId="374229A9" w14:textId="77777777" w:rsidR="00440606" w:rsidRPr="00440606" w:rsidRDefault="008630E9" w:rsidP="00440606">
            <w:pPr>
              <w:spacing w:after="0" w:line="240" w:lineRule="auto"/>
              <w:rPr>
                <w:rFonts w:ascii="Arial" w:eastAsia="Times New Roman" w:hAnsi="Arial" w:cs="Arial"/>
                <w:sz w:val="8"/>
                <w:szCs w:val="8"/>
              </w:rPr>
            </w:pPr>
            <w:hyperlink r:id="rId77" w:history="1">
              <w:r w:rsidR="00440606" w:rsidRPr="00A862E7">
                <w:rPr>
                  <w:rStyle w:val="Hyperlink"/>
                  <w:rFonts w:ascii="Arial" w:hAnsi="Arial"/>
                  <w:color w:val="auto"/>
                  <w:sz w:val="8"/>
                  <w:u w:val="none"/>
                </w:rPr>
                <w:t xml:space="preserve">Parker CW, et al. End-to-End Protocol for the Detection of SARS-CoV-2 from Built Environments. </w:t>
              </w:r>
              <w:r w:rsidR="00440606" w:rsidRPr="00A862E7">
                <w:rPr>
                  <w:rStyle w:val="Hyperlink"/>
                  <w:rFonts w:ascii="Arial" w:hAnsi="Arial"/>
                  <w:i/>
                  <w:color w:val="auto"/>
                  <w:sz w:val="8"/>
                  <w:u w:val="none"/>
                </w:rPr>
                <w:t>mSystems</w:t>
              </w:r>
              <w:r w:rsidR="00440606" w:rsidRPr="00A862E7">
                <w:rPr>
                  <w:rStyle w:val="Hyperlink"/>
                  <w:rFonts w:ascii="Arial" w:hAnsi="Arial"/>
                  <w:color w:val="auto"/>
                  <w:sz w:val="8"/>
                  <w:u w:val="none"/>
                </w:rPr>
                <w:t xml:space="preserve">. 2020; 5(5). https://doi.org/10.1128/mSystems.00771-20. </w:t>
              </w:r>
            </w:hyperlink>
          </w:p>
        </w:tc>
        <w:tc>
          <w:tcPr>
            <w:tcW w:w="793" w:type="dxa"/>
            <w:noWrap/>
            <w:vAlign w:val="bottom"/>
            <w:hideMark/>
          </w:tcPr>
          <w:p w14:paraId="0045043A"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72BFD1A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43DAD06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C7AEF3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338EAD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4996720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BA25A2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E69668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7C902DF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2419CB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A26669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E3B3CB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1964F9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E7741E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6027CE5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722321B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48D141F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1EDCB4D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4C1DC5D3" w14:textId="77777777" w:rsidTr="00A862E7">
        <w:trPr>
          <w:trHeight w:val="840"/>
        </w:trPr>
        <w:tc>
          <w:tcPr>
            <w:tcW w:w="2081" w:type="dxa"/>
            <w:vAlign w:val="bottom"/>
            <w:hideMark/>
          </w:tcPr>
          <w:p w14:paraId="465A6271" w14:textId="77777777" w:rsidR="00440606" w:rsidRPr="00440606" w:rsidRDefault="008630E9" w:rsidP="00440606">
            <w:pPr>
              <w:spacing w:after="0" w:line="240" w:lineRule="auto"/>
              <w:rPr>
                <w:rFonts w:ascii="Arial" w:eastAsia="Times New Roman" w:hAnsi="Arial" w:cs="Arial"/>
                <w:sz w:val="8"/>
                <w:szCs w:val="8"/>
              </w:rPr>
            </w:pPr>
            <w:hyperlink r:id="rId78" w:history="1">
              <w:r w:rsidR="00440606" w:rsidRPr="00A862E7">
                <w:rPr>
                  <w:rStyle w:val="Hyperlink"/>
                  <w:rFonts w:ascii="Arial" w:hAnsi="Arial"/>
                  <w:color w:val="auto"/>
                  <w:sz w:val="8"/>
                  <w:u w:val="none"/>
                </w:rPr>
                <w:t xml:space="preserve">Kwon KS, et al. Evidence of Long-Distance Droplet Transmission of SARS-CoV-2 by Direct Air Flow in a Restaurant in Korea. </w:t>
              </w:r>
              <w:r w:rsidR="00440606" w:rsidRPr="00A862E7">
                <w:rPr>
                  <w:rStyle w:val="Hyperlink"/>
                  <w:rFonts w:ascii="Arial" w:hAnsi="Arial"/>
                  <w:i/>
                  <w:color w:val="auto"/>
                  <w:sz w:val="8"/>
                  <w:u w:val="none"/>
                </w:rPr>
                <w:t>J Korean Med Sci.</w:t>
              </w:r>
              <w:r w:rsidR="00440606" w:rsidRPr="00A862E7">
                <w:rPr>
                  <w:rStyle w:val="Hyperlink"/>
                  <w:rFonts w:ascii="Arial" w:hAnsi="Arial"/>
                  <w:color w:val="auto"/>
                  <w:sz w:val="8"/>
                  <w:u w:val="none"/>
                </w:rPr>
                <w:t xml:space="preserve"> 2020; 35(46):e415. https://doi.org/10.3346/jkms.2020.35.e415</w:t>
              </w:r>
            </w:hyperlink>
          </w:p>
        </w:tc>
        <w:tc>
          <w:tcPr>
            <w:tcW w:w="793" w:type="dxa"/>
            <w:noWrap/>
            <w:vAlign w:val="bottom"/>
            <w:hideMark/>
          </w:tcPr>
          <w:p w14:paraId="147F6E3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77B3A2F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417FFB6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5DB98A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47CCF8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333368F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564E47D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426A58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9A7E14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87A99C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26AC64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545813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67AD24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0E1E09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4471987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54F2A2A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7B57054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54729DD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75D50757" w14:textId="77777777" w:rsidTr="00A862E7">
        <w:trPr>
          <w:trHeight w:val="840"/>
        </w:trPr>
        <w:tc>
          <w:tcPr>
            <w:tcW w:w="2081" w:type="dxa"/>
            <w:vAlign w:val="bottom"/>
            <w:hideMark/>
          </w:tcPr>
          <w:p w14:paraId="2D3B1A8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lastRenderedPageBreak/>
              <w:t>Lei H, et al. SARS</w:t>
            </w:r>
            <w:r w:rsidRPr="00440606">
              <w:rPr>
                <w:rFonts w:ascii="Cambria Math" w:eastAsia="Times New Roman" w:hAnsi="Cambria Math" w:cs="Cambria Math"/>
                <w:sz w:val="8"/>
                <w:szCs w:val="8"/>
              </w:rPr>
              <w:t>‐</w:t>
            </w:r>
            <w:r w:rsidRPr="00440606">
              <w:rPr>
                <w:rFonts w:ascii="Arial" w:eastAsia="Times New Roman" w:hAnsi="Arial" w:cs="Arial"/>
                <w:sz w:val="8"/>
                <w:szCs w:val="8"/>
              </w:rPr>
              <w:t>CoV</w:t>
            </w:r>
            <w:r w:rsidRPr="00440606">
              <w:rPr>
                <w:rFonts w:ascii="Cambria Math" w:eastAsia="Times New Roman" w:hAnsi="Cambria Math" w:cs="Cambria Math"/>
                <w:sz w:val="8"/>
                <w:szCs w:val="8"/>
              </w:rPr>
              <w:t>‐</w:t>
            </w:r>
            <w:r w:rsidRPr="00440606">
              <w:rPr>
                <w:rFonts w:ascii="Arial" w:eastAsia="Times New Roman" w:hAnsi="Arial" w:cs="Arial"/>
                <w:sz w:val="8"/>
                <w:szCs w:val="8"/>
              </w:rPr>
              <w:t>2 environmental contamination associated with persistently infected COVID</w:t>
            </w:r>
            <w:r w:rsidRPr="00440606">
              <w:rPr>
                <w:rFonts w:ascii="Cambria Math" w:eastAsia="Times New Roman" w:hAnsi="Cambria Math" w:cs="Cambria Math"/>
                <w:sz w:val="8"/>
                <w:szCs w:val="8"/>
              </w:rPr>
              <w:t>‐</w:t>
            </w:r>
            <w:r w:rsidRPr="00440606">
              <w:rPr>
                <w:rFonts w:ascii="Arial" w:eastAsia="Times New Roman" w:hAnsi="Arial" w:cs="Arial"/>
                <w:sz w:val="8"/>
                <w:szCs w:val="8"/>
              </w:rPr>
              <w:t>19 patients. </w:t>
            </w:r>
            <w:r w:rsidRPr="00440606">
              <w:rPr>
                <w:rFonts w:ascii="Arial" w:eastAsia="Times New Roman" w:hAnsi="Arial" w:cs="Arial"/>
                <w:i/>
                <w:iCs/>
                <w:sz w:val="8"/>
                <w:szCs w:val="8"/>
              </w:rPr>
              <w:t xml:space="preserve">Influenza and Other Respiratory Viruses. </w:t>
            </w:r>
            <w:r w:rsidRPr="00440606">
              <w:rPr>
                <w:rFonts w:ascii="Arial" w:eastAsia="Times New Roman" w:hAnsi="Arial" w:cs="Arial"/>
                <w:sz w:val="8"/>
                <w:szCs w:val="8"/>
              </w:rPr>
              <w:t>2020; 14(6):688-699. https://doi.org/10.1111/irv.12783</w:t>
            </w:r>
          </w:p>
        </w:tc>
        <w:tc>
          <w:tcPr>
            <w:tcW w:w="793" w:type="dxa"/>
            <w:noWrap/>
            <w:vAlign w:val="bottom"/>
            <w:hideMark/>
          </w:tcPr>
          <w:p w14:paraId="4F747B1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42A2EBF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7F43F91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DB7B95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C4D9A9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082F786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02BDFF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E3ADB1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2F3160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2A2131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EC34AC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45194E1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76D60BB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C8B73C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5CE4365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3A0553D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796D32D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6D4471F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39270FA7" w14:textId="77777777" w:rsidTr="00A862E7">
        <w:trPr>
          <w:trHeight w:val="840"/>
        </w:trPr>
        <w:tc>
          <w:tcPr>
            <w:tcW w:w="2081" w:type="dxa"/>
            <w:vAlign w:val="bottom"/>
            <w:hideMark/>
          </w:tcPr>
          <w:p w14:paraId="08878321" w14:textId="77777777" w:rsidR="00440606" w:rsidRPr="00440606" w:rsidRDefault="008630E9" w:rsidP="00440606">
            <w:pPr>
              <w:spacing w:after="0" w:line="240" w:lineRule="auto"/>
              <w:rPr>
                <w:rFonts w:ascii="Arial" w:eastAsia="Times New Roman" w:hAnsi="Arial" w:cs="Arial"/>
                <w:sz w:val="8"/>
                <w:szCs w:val="8"/>
              </w:rPr>
            </w:pPr>
            <w:hyperlink r:id="rId79" w:history="1">
              <w:r w:rsidR="00440606" w:rsidRPr="00A862E7">
                <w:rPr>
                  <w:rStyle w:val="Hyperlink"/>
                  <w:rFonts w:ascii="Arial" w:hAnsi="Arial"/>
                  <w:color w:val="auto"/>
                  <w:sz w:val="8"/>
                  <w:u w:val="none"/>
                </w:rPr>
                <w:t xml:space="preserve">Dabisch P, et al. The influence of temperature, humidity, and simulated sunlight on the infectivity of SARS-CoV-2 in aerosols. </w:t>
              </w:r>
              <w:r w:rsidR="00440606" w:rsidRPr="00A862E7">
                <w:rPr>
                  <w:rStyle w:val="Hyperlink"/>
                  <w:rFonts w:ascii="Arial" w:hAnsi="Arial"/>
                  <w:i/>
                  <w:color w:val="auto"/>
                  <w:sz w:val="8"/>
                  <w:u w:val="none"/>
                </w:rPr>
                <w:t>Aerosol Science and Technology</w:t>
              </w:r>
              <w:r w:rsidR="00440606" w:rsidRPr="00A862E7">
                <w:rPr>
                  <w:rStyle w:val="Hyperlink"/>
                  <w:rFonts w:ascii="Arial" w:hAnsi="Arial"/>
                  <w:color w:val="auto"/>
                  <w:sz w:val="8"/>
                  <w:u w:val="none"/>
                </w:rPr>
                <w:t>. 2021; 55(2):142-153. https://doi.org/10.1080/02786826.2020.1829536</w:t>
              </w:r>
            </w:hyperlink>
          </w:p>
        </w:tc>
        <w:tc>
          <w:tcPr>
            <w:tcW w:w="793" w:type="dxa"/>
            <w:noWrap/>
            <w:vAlign w:val="bottom"/>
            <w:hideMark/>
          </w:tcPr>
          <w:p w14:paraId="51BE397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09AF781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2B9E55A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7449D9D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035E61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3EC8DEF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B1F798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187412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CDA9B8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98E672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717676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7E5E0E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8F1267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65DF13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3CFB64C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13552C8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459A573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4D11A65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7AC83BF1" w14:textId="77777777" w:rsidTr="00A862E7">
        <w:trPr>
          <w:trHeight w:val="580"/>
        </w:trPr>
        <w:tc>
          <w:tcPr>
            <w:tcW w:w="2081" w:type="dxa"/>
            <w:vAlign w:val="bottom"/>
            <w:hideMark/>
          </w:tcPr>
          <w:p w14:paraId="2A904E6A"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Liu Y, et al. Stability of SARS-CoV-2 on environmental surfaces and in human excreta. </w:t>
            </w:r>
            <w:r w:rsidRPr="00440606">
              <w:rPr>
                <w:rFonts w:ascii="Arial" w:eastAsia="Times New Roman" w:hAnsi="Arial" w:cs="Arial"/>
                <w:i/>
                <w:iCs/>
                <w:sz w:val="8"/>
                <w:szCs w:val="8"/>
              </w:rPr>
              <w:t>J Hosp Infect.</w:t>
            </w:r>
            <w:r w:rsidRPr="00440606">
              <w:rPr>
                <w:rFonts w:ascii="Arial" w:eastAsia="Times New Roman" w:hAnsi="Arial" w:cs="Arial"/>
                <w:sz w:val="8"/>
                <w:szCs w:val="8"/>
              </w:rPr>
              <w:t xml:space="preserve"> 2021; 107</w:t>
            </w:r>
            <w:r w:rsidRPr="00440606">
              <w:rPr>
                <w:rFonts w:ascii="Arial" w:eastAsia="Times New Roman" w:hAnsi="Arial" w:cs="Arial"/>
                <w:b/>
                <w:bCs/>
                <w:sz w:val="8"/>
                <w:szCs w:val="8"/>
              </w:rPr>
              <w:t>:</w:t>
            </w:r>
            <w:r w:rsidRPr="00440606">
              <w:rPr>
                <w:rFonts w:ascii="Arial" w:eastAsia="Times New Roman" w:hAnsi="Arial" w:cs="Arial"/>
                <w:sz w:val="8"/>
                <w:szCs w:val="8"/>
              </w:rPr>
              <w:t>105-107</w:t>
            </w:r>
            <w:r w:rsidRPr="00440606">
              <w:rPr>
                <w:rFonts w:ascii="Arial" w:eastAsia="Times New Roman" w:hAnsi="Arial" w:cs="Arial"/>
                <w:i/>
                <w:iCs/>
                <w:sz w:val="8"/>
                <w:szCs w:val="8"/>
              </w:rPr>
              <w:t>.</w:t>
            </w:r>
            <w:r w:rsidRPr="00440606">
              <w:rPr>
                <w:rFonts w:ascii="Arial" w:eastAsia="Times New Roman" w:hAnsi="Arial" w:cs="Arial"/>
                <w:sz w:val="8"/>
                <w:szCs w:val="8"/>
              </w:rPr>
              <w:t xml:space="preserve"> https://dx.doi.org/10.1016/j.jhin.2020.10.021</w:t>
            </w:r>
          </w:p>
        </w:tc>
        <w:tc>
          <w:tcPr>
            <w:tcW w:w="793" w:type="dxa"/>
            <w:noWrap/>
            <w:vAlign w:val="bottom"/>
            <w:hideMark/>
          </w:tcPr>
          <w:p w14:paraId="7D1CFCB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5C16F76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781D1F6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04B749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39C5609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641815A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B030DA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F3031D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6F4BAF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5B5F9A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137B75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18244F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D9DDF2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C86A00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73B6039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28B5540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4F669BF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2E7933E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1E4EC6EE" w14:textId="77777777" w:rsidTr="00A862E7">
        <w:trPr>
          <w:trHeight w:val="850"/>
        </w:trPr>
        <w:tc>
          <w:tcPr>
            <w:tcW w:w="2081" w:type="dxa"/>
            <w:vAlign w:val="bottom"/>
            <w:hideMark/>
          </w:tcPr>
          <w:p w14:paraId="6EB07A6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Magurano F, et al. SARS-CoV-2 infection: the environmental endurance of the virus can be influenced by the increase of temperature. </w:t>
            </w:r>
            <w:r w:rsidRPr="00440606">
              <w:rPr>
                <w:rFonts w:ascii="Arial" w:eastAsia="Times New Roman" w:hAnsi="Arial" w:cs="Arial"/>
                <w:i/>
                <w:iCs/>
                <w:sz w:val="8"/>
                <w:szCs w:val="8"/>
              </w:rPr>
              <w:t>Clin Microbiol Infect</w:t>
            </w:r>
            <w:r w:rsidRPr="00440606">
              <w:rPr>
                <w:rFonts w:ascii="Arial" w:eastAsia="Times New Roman" w:hAnsi="Arial" w:cs="Arial"/>
                <w:sz w:val="8"/>
                <w:szCs w:val="8"/>
              </w:rPr>
              <w:t>. 2021; 27(2):289.e5-289.e7. https://doi.org/10.1016/j.cmi.2020.10.034</w:t>
            </w:r>
          </w:p>
        </w:tc>
        <w:tc>
          <w:tcPr>
            <w:tcW w:w="793" w:type="dxa"/>
            <w:noWrap/>
            <w:vAlign w:val="bottom"/>
            <w:hideMark/>
          </w:tcPr>
          <w:p w14:paraId="035459A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55FEF60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3130B55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4A9E32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747C6ED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64B50AD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06EBBB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323555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D8E7F0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EAB991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81BFF3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51A92E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781C10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7D78DC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0366C96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19498AE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3561830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78EC5A3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3D34E8EA" w14:textId="77777777" w:rsidTr="00A862E7">
        <w:trPr>
          <w:trHeight w:val="828"/>
        </w:trPr>
        <w:tc>
          <w:tcPr>
            <w:tcW w:w="2081" w:type="dxa"/>
            <w:vAlign w:val="bottom"/>
            <w:hideMark/>
          </w:tcPr>
          <w:p w14:paraId="4F325A2C" w14:textId="77777777" w:rsidR="00440606" w:rsidRPr="00440606" w:rsidRDefault="008630E9" w:rsidP="00440606">
            <w:pPr>
              <w:spacing w:after="0" w:line="240" w:lineRule="auto"/>
              <w:rPr>
                <w:rFonts w:ascii="Arial" w:eastAsia="Times New Roman" w:hAnsi="Arial" w:cs="Arial"/>
                <w:sz w:val="8"/>
                <w:szCs w:val="8"/>
              </w:rPr>
            </w:pPr>
            <w:hyperlink r:id="rId80" w:history="1">
              <w:r w:rsidR="00440606" w:rsidRPr="00A862E7">
                <w:rPr>
                  <w:rStyle w:val="Hyperlink"/>
                  <w:rFonts w:ascii="Arial" w:hAnsi="Arial"/>
                  <w:color w:val="auto"/>
                  <w:sz w:val="8"/>
                  <w:u w:val="none"/>
                </w:rPr>
                <w:t xml:space="preserve">Pastorino B, et al. Prolonged Infectivity of SARS-CoV-2 in Fomites. </w:t>
              </w:r>
              <w:r w:rsidR="00440606" w:rsidRPr="00A862E7">
                <w:rPr>
                  <w:rStyle w:val="Hyperlink"/>
                  <w:rFonts w:ascii="Arial" w:hAnsi="Arial"/>
                  <w:i/>
                  <w:color w:val="auto"/>
                  <w:sz w:val="8"/>
                  <w:u w:val="none"/>
                </w:rPr>
                <w:t>Emerging Infectious Diseases</w:t>
              </w:r>
              <w:r w:rsidR="00440606" w:rsidRPr="00A862E7">
                <w:rPr>
                  <w:rStyle w:val="Hyperlink"/>
                  <w:rFonts w:ascii="Arial" w:hAnsi="Arial"/>
                  <w:color w:val="auto"/>
                  <w:sz w:val="8"/>
                  <w:u w:val="none"/>
                </w:rPr>
                <w:t>. 2020; 26(9):2256-2257. https://doi.org/10.3201/eid2609.201788</w:t>
              </w:r>
            </w:hyperlink>
          </w:p>
        </w:tc>
        <w:tc>
          <w:tcPr>
            <w:tcW w:w="793" w:type="dxa"/>
            <w:noWrap/>
            <w:vAlign w:val="bottom"/>
            <w:hideMark/>
          </w:tcPr>
          <w:p w14:paraId="59BA2F4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56B4F38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76EFBDC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651B5B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67B62A7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5288EFE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A68395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B6DE42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1D6829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D5B925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5D0A377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BFF175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42E49A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ECC739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347B659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7CF4FD8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5DAF6D0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2DF5792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5A06611E" w14:textId="77777777" w:rsidTr="00A862E7">
        <w:trPr>
          <w:trHeight w:val="853"/>
        </w:trPr>
        <w:tc>
          <w:tcPr>
            <w:tcW w:w="2081" w:type="dxa"/>
            <w:vAlign w:val="bottom"/>
            <w:hideMark/>
          </w:tcPr>
          <w:p w14:paraId="31D8318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Sagripanti JL and Lytle CD. Estimated Inactivation of Coronaviruses by Solar Radiation With Special Reference to COVID-19. </w:t>
            </w:r>
            <w:r w:rsidRPr="00440606">
              <w:rPr>
                <w:rFonts w:ascii="Arial" w:eastAsia="Times New Roman" w:hAnsi="Arial" w:cs="Arial"/>
                <w:i/>
                <w:iCs/>
                <w:sz w:val="8"/>
                <w:szCs w:val="8"/>
              </w:rPr>
              <w:t>Photochemistry and Photobiology</w:t>
            </w:r>
            <w:r w:rsidRPr="00440606">
              <w:rPr>
                <w:rFonts w:ascii="Arial" w:eastAsia="Times New Roman" w:hAnsi="Arial" w:cs="Arial"/>
                <w:sz w:val="8"/>
                <w:szCs w:val="8"/>
              </w:rPr>
              <w:t>. 2020; 96(4): 731-737. https://doi.org/10.1111/php.13293</w:t>
            </w:r>
          </w:p>
        </w:tc>
        <w:tc>
          <w:tcPr>
            <w:tcW w:w="793" w:type="dxa"/>
            <w:noWrap/>
            <w:vAlign w:val="bottom"/>
            <w:hideMark/>
          </w:tcPr>
          <w:p w14:paraId="4DEFC2D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02123C3A"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109D1E3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69BFC3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927C69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65FA450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D3703E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29D46A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6AD368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E12F26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7E9326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83F780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5ED745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1963ED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2BF5D89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1183A12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noWrap/>
            <w:vAlign w:val="bottom"/>
            <w:hideMark/>
          </w:tcPr>
          <w:p w14:paraId="01C93B4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1FF3761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7560812A" w14:textId="77777777" w:rsidTr="00A862E7">
        <w:trPr>
          <w:trHeight w:val="853"/>
        </w:trPr>
        <w:tc>
          <w:tcPr>
            <w:tcW w:w="2081" w:type="dxa"/>
            <w:vAlign w:val="bottom"/>
            <w:hideMark/>
          </w:tcPr>
          <w:p w14:paraId="41C8AA0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MacDonald AT. Library experiences during COVID-19: From crisis and uncertainty to moving forward in the new normal. </w:t>
            </w:r>
            <w:r w:rsidRPr="00440606">
              <w:rPr>
                <w:rFonts w:ascii="Arial" w:eastAsia="Times New Roman" w:hAnsi="Arial" w:cs="Arial"/>
                <w:i/>
                <w:iCs/>
                <w:sz w:val="8"/>
                <w:szCs w:val="8"/>
              </w:rPr>
              <w:t xml:space="preserve">Codex: the Journal of the Louisiana Chapter of the ACRL. </w:t>
            </w:r>
            <w:r w:rsidRPr="00440606">
              <w:rPr>
                <w:rFonts w:ascii="Arial" w:eastAsia="Times New Roman" w:hAnsi="Arial" w:cs="Arial"/>
                <w:sz w:val="8"/>
                <w:szCs w:val="8"/>
              </w:rPr>
              <w:t xml:space="preserve">2020; </w:t>
            </w:r>
            <w:r w:rsidRPr="00440606">
              <w:rPr>
                <w:rFonts w:ascii="Arial" w:eastAsia="Times New Roman" w:hAnsi="Arial" w:cs="Arial"/>
                <w:i/>
                <w:iCs/>
                <w:sz w:val="8"/>
                <w:szCs w:val="8"/>
              </w:rPr>
              <w:t>5</w:t>
            </w:r>
            <w:r w:rsidRPr="00440606">
              <w:rPr>
                <w:rFonts w:ascii="Arial" w:eastAsia="Times New Roman" w:hAnsi="Arial" w:cs="Arial"/>
                <w:sz w:val="8"/>
                <w:szCs w:val="8"/>
              </w:rPr>
              <w:t>(4):70-81. https://journal.acrlla.org/index.php/codex/article/view/180</w:t>
            </w:r>
          </w:p>
        </w:tc>
        <w:tc>
          <w:tcPr>
            <w:tcW w:w="793" w:type="dxa"/>
            <w:noWrap/>
            <w:vAlign w:val="bottom"/>
            <w:hideMark/>
          </w:tcPr>
          <w:p w14:paraId="4A30424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386BBFA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18A3B73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BB995F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79BC349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443BA18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EB1D71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794AB8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D841EC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09E550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53083A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137413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FCC85A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430793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72A7099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0D280B8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544EDE8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70BBF2D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54079AE0" w14:textId="77777777" w:rsidTr="00A862E7">
        <w:trPr>
          <w:trHeight w:val="840"/>
        </w:trPr>
        <w:tc>
          <w:tcPr>
            <w:tcW w:w="2081" w:type="dxa"/>
            <w:vAlign w:val="bottom"/>
            <w:hideMark/>
          </w:tcPr>
          <w:p w14:paraId="12481EB9" w14:textId="77777777" w:rsidR="00440606" w:rsidRPr="00440606" w:rsidRDefault="008630E9" w:rsidP="00440606">
            <w:pPr>
              <w:spacing w:after="0" w:line="240" w:lineRule="auto"/>
              <w:rPr>
                <w:rFonts w:ascii="Arial" w:eastAsia="Times New Roman" w:hAnsi="Arial" w:cs="Arial"/>
                <w:sz w:val="8"/>
                <w:szCs w:val="8"/>
              </w:rPr>
            </w:pPr>
            <w:hyperlink r:id="rId81" w:history="1">
              <w:r w:rsidR="00440606" w:rsidRPr="00A862E7">
                <w:rPr>
                  <w:rStyle w:val="Hyperlink"/>
                  <w:rFonts w:ascii="Arial" w:hAnsi="Arial"/>
                  <w:color w:val="auto"/>
                  <w:sz w:val="8"/>
                  <w:u w:val="none"/>
                </w:rPr>
                <w:t xml:space="preserve">Szpiro L, et al. Role of interfering substances in the survival of coronaviruses on surfaces and their impact on the efficiency of hand and surface disinfection. </w:t>
              </w:r>
              <w:r w:rsidR="00440606" w:rsidRPr="00A862E7">
                <w:rPr>
                  <w:rStyle w:val="Hyperlink"/>
                  <w:rFonts w:ascii="Arial" w:hAnsi="Arial"/>
                  <w:i/>
                  <w:color w:val="auto"/>
                  <w:sz w:val="8"/>
                  <w:u w:val="none"/>
                </w:rPr>
                <w:t>medRvix</w:t>
              </w:r>
              <w:r w:rsidR="00440606" w:rsidRPr="00A862E7">
                <w:rPr>
                  <w:rStyle w:val="Hyperlink"/>
                  <w:rFonts w:ascii="Arial" w:hAnsi="Arial"/>
                  <w:color w:val="auto"/>
                  <w:sz w:val="8"/>
                  <w:u w:val="none"/>
                </w:rPr>
                <w:t>. 2020 August 25. https://doi.org/10.1101/2020.08.22.20180042. Preprint</w:t>
              </w:r>
            </w:hyperlink>
          </w:p>
        </w:tc>
        <w:tc>
          <w:tcPr>
            <w:tcW w:w="793" w:type="dxa"/>
            <w:noWrap/>
            <w:vAlign w:val="bottom"/>
            <w:hideMark/>
          </w:tcPr>
          <w:p w14:paraId="73CF596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74A6899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33F9E57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4E3C35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00C9CFA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234" w:type="dxa"/>
            <w:noWrap/>
            <w:vAlign w:val="bottom"/>
            <w:hideMark/>
          </w:tcPr>
          <w:p w14:paraId="592FF47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FC3297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D19A4A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BCF456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9A6885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4C9384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680473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2380F5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BB290E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1C6E664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52579D7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0641DED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280E9F7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16FE2E96" w14:textId="77777777" w:rsidTr="00A862E7">
        <w:trPr>
          <w:trHeight w:val="840"/>
        </w:trPr>
        <w:tc>
          <w:tcPr>
            <w:tcW w:w="2081" w:type="dxa"/>
            <w:vAlign w:val="bottom"/>
            <w:hideMark/>
          </w:tcPr>
          <w:p w14:paraId="42CD61A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Masoumbeigi H, et al. Investigation of hospital indoor air quality for the presence of SARS-Cov-2. </w:t>
            </w:r>
            <w:r w:rsidRPr="00440606">
              <w:rPr>
                <w:rFonts w:ascii="Arial" w:eastAsia="Times New Roman" w:hAnsi="Arial" w:cs="Arial"/>
                <w:i/>
                <w:iCs/>
                <w:sz w:val="8"/>
                <w:szCs w:val="8"/>
              </w:rPr>
              <w:t xml:space="preserve">Journal of Environmental Health Science and Engineering. </w:t>
            </w:r>
            <w:r w:rsidRPr="00440606">
              <w:rPr>
                <w:rFonts w:ascii="Arial" w:eastAsia="Times New Roman" w:hAnsi="Arial" w:cs="Arial"/>
                <w:sz w:val="8"/>
                <w:szCs w:val="8"/>
              </w:rPr>
              <w:t>2020; 18(2):1259-1263. https://doi.org/10.1007/s40201-020-00543-3</w:t>
            </w:r>
          </w:p>
        </w:tc>
        <w:tc>
          <w:tcPr>
            <w:tcW w:w="793" w:type="dxa"/>
            <w:vAlign w:val="bottom"/>
            <w:hideMark/>
          </w:tcPr>
          <w:p w14:paraId="5C27710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7027BF9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vAlign w:val="bottom"/>
            <w:hideMark/>
          </w:tcPr>
          <w:p w14:paraId="3FEE81A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3BF02C7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07E5F04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vAlign w:val="bottom"/>
            <w:hideMark/>
          </w:tcPr>
          <w:p w14:paraId="1B3F859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6EF5F69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6D01997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7168E38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5FEEDED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69E865C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vAlign w:val="bottom"/>
            <w:hideMark/>
          </w:tcPr>
          <w:p w14:paraId="1395648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653F463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4775B9B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vAlign w:val="bottom"/>
            <w:hideMark/>
          </w:tcPr>
          <w:p w14:paraId="0A63A15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vAlign w:val="bottom"/>
            <w:hideMark/>
          </w:tcPr>
          <w:p w14:paraId="2B314EF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vAlign w:val="bottom"/>
            <w:hideMark/>
          </w:tcPr>
          <w:p w14:paraId="1DB0053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vAlign w:val="bottom"/>
            <w:hideMark/>
          </w:tcPr>
          <w:p w14:paraId="04C50FD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20EFDA52" w14:textId="77777777" w:rsidTr="00A862E7">
        <w:trPr>
          <w:trHeight w:val="853"/>
        </w:trPr>
        <w:tc>
          <w:tcPr>
            <w:tcW w:w="2081" w:type="dxa"/>
            <w:vAlign w:val="bottom"/>
            <w:hideMark/>
          </w:tcPr>
          <w:p w14:paraId="304DE4C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Wei WE, et al. Presymptomatic transmission of SARS-CoV-2—Singapore, January 23–March 16, 2020. </w:t>
            </w:r>
            <w:r w:rsidRPr="00440606">
              <w:rPr>
                <w:rFonts w:ascii="Arial" w:eastAsia="Times New Roman" w:hAnsi="Arial" w:cs="Arial"/>
                <w:i/>
                <w:iCs/>
                <w:sz w:val="8"/>
                <w:szCs w:val="8"/>
              </w:rPr>
              <w:t>MMWR Morbidity and Mortality Weekly Report.</w:t>
            </w:r>
            <w:r w:rsidRPr="00440606">
              <w:rPr>
                <w:rFonts w:ascii="Arial" w:eastAsia="Times New Roman" w:hAnsi="Arial" w:cs="Arial"/>
                <w:sz w:val="8"/>
                <w:szCs w:val="8"/>
              </w:rPr>
              <w:t xml:space="preserve"> 2020; 69(14):411-415. https://doi.org/10.15585/mmwr.mm6914e1</w:t>
            </w:r>
          </w:p>
        </w:tc>
        <w:tc>
          <w:tcPr>
            <w:tcW w:w="793" w:type="dxa"/>
            <w:noWrap/>
            <w:vAlign w:val="bottom"/>
            <w:hideMark/>
          </w:tcPr>
          <w:p w14:paraId="374F115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6F592F6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4B7BE1A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A8D754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FD9E17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74AA770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AA6271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3371A8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401F0E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983C6C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F6D999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AAABCE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31EC66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EAE7CB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06F358E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40A6DA2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5C0BFF8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5355E2E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2B2B3E62" w14:textId="77777777" w:rsidTr="00A862E7">
        <w:trPr>
          <w:trHeight w:val="840"/>
        </w:trPr>
        <w:tc>
          <w:tcPr>
            <w:tcW w:w="2081" w:type="dxa"/>
            <w:vAlign w:val="bottom"/>
            <w:hideMark/>
          </w:tcPr>
          <w:p w14:paraId="2C973A0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Wang Y, et al. Reduction of secondary transmission of SARS-CoV-2 in households by face mask use, disinfection and social distancing: a cohort study in Beijing, China. </w:t>
            </w:r>
            <w:r w:rsidRPr="00440606">
              <w:rPr>
                <w:rFonts w:ascii="Arial" w:eastAsia="Times New Roman" w:hAnsi="Arial" w:cs="Arial"/>
                <w:i/>
                <w:iCs/>
                <w:sz w:val="8"/>
                <w:szCs w:val="8"/>
              </w:rPr>
              <w:t>BMJ Global Health</w:t>
            </w:r>
            <w:r w:rsidRPr="00440606">
              <w:rPr>
                <w:rFonts w:ascii="Arial" w:eastAsia="Times New Roman" w:hAnsi="Arial" w:cs="Arial"/>
                <w:sz w:val="8"/>
                <w:szCs w:val="8"/>
              </w:rPr>
              <w:t>. 2020; 5(5):e002794. https://doi.org/10.1136/bmjgh-2020-002794</w:t>
            </w:r>
          </w:p>
        </w:tc>
        <w:tc>
          <w:tcPr>
            <w:tcW w:w="793" w:type="dxa"/>
            <w:noWrap/>
            <w:vAlign w:val="bottom"/>
            <w:hideMark/>
          </w:tcPr>
          <w:p w14:paraId="409B02C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15C56D8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5207652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0BF665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9C6497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56FDFC2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8BE5A5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99DED4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AA5169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A6139A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5EECE95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1BFD71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7AB613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4BCC53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58E5660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7387FF1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435232C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4372EE4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6231FD45" w14:textId="77777777" w:rsidTr="00A862E7">
        <w:trPr>
          <w:trHeight w:val="853"/>
        </w:trPr>
        <w:tc>
          <w:tcPr>
            <w:tcW w:w="2081" w:type="dxa"/>
            <w:vAlign w:val="bottom"/>
            <w:hideMark/>
          </w:tcPr>
          <w:p w14:paraId="3504F85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lastRenderedPageBreak/>
              <w:t>Lane MA, et al. Bioaerosol Sampling for Severe Acute Respiratory Syndrome Coronavirus 2 (SARS-CoV-2) in a Referral Center with Critically Ill Coronavirus Disease 2019 (COVID-19) Patients March–May 2020. </w:t>
            </w:r>
            <w:r w:rsidRPr="00440606">
              <w:rPr>
                <w:rFonts w:ascii="Arial" w:eastAsia="Times New Roman" w:hAnsi="Arial" w:cs="Arial"/>
                <w:i/>
                <w:iCs/>
                <w:sz w:val="8"/>
                <w:szCs w:val="8"/>
              </w:rPr>
              <w:t>Clinical Infectious Diseases</w:t>
            </w:r>
            <w:r w:rsidRPr="00440606">
              <w:rPr>
                <w:rFonts w:ascii="Arial" w:eastAsia="Times New Roman" w:hAnsi="Arial" w:cs="Arial"/>
                <w:sz w:val="8"/>
                <w:szCs w:val="8"/>
              </w:rPr>
              <w:t>.</w:t>
            </w:r>
            <w:r w:rsidRPr="00440606">
              <w:rPr>
                <w:rFonts w:ascii="Arial" w:eastAsia="Times New Roman" w:hAnsi="Arial" w:cs="Arial"/>
                <w:i/>
                <w:iCs/>
                <w:sz w:val="8"/>
                <w:szCs w:val="8"/>
              </w:rPr>
              <w:t xml:space="preserve"> </w:t>
            </w:r>
            <w:r w:rsidRPr="00440606">
              <w:rPr>
                <w:rFonts w:ascii="Arial" w:eastAsia="Times New Roman" w:hAnsi="Arial" w:cs="Arial"/>
                <w:sz w:val="8"/>
                <w:szCs w:val="8"/>
              </w:rPr>
              <w:t>2021; 73(7):e1790-e1794. https://doi.org/10.1093/cid/ciaa1880</w:t>
            </w:r>
          </w:p>
        </w:tc>
        <w:tc>
          <w:tcPr>
            <w:tcW w:w="793" w:type="dxa"/>
            <w:noWrap/>
            <w:vAlign w:val="bottom"/>
            <w:hideMark/>
          </w:tcPr>
          <w:p w14:paraId="1AB8DB8F"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40CBB34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61A9525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7C9434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F27BD6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729B2AB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5C2445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8C558C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5EAF46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1AFCD4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0638BF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45FD54C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2AA2C2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56D00E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71C7855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0E54218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4C96B1F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4C36824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256685B9" w14:textId="77777777" w:rsidTr="00A862E7">
        <w:trPr>
          <w:trHeight w:val="1128"/>
        </w:trPr>
        <w:tc>
          <w:tcPr>
            <w:tcW w:w="2081" w:type="dxa"/>
            <w:vAlign w:val="bottom"/>
            <w:hideMark/>
          </w:tcPr>
          <w:p w14:paraId="32CE217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ockey N, et al. Humidity and deposition solution play a critical role in virus inactivation by heat treatment of N95 respirators. </w:t>
            </w:r>
            <w:r w:rsidRPr="00440606">
              <w:rPr>
                <w:rFonts w:ascii="Arial" w:eastAsia="Times New Roman" w:hAnsi="Arial" w:cs="Arial"/>
                <w:i/>
                <w:iCs/>
                <w:sz w:val="8"/>
                <w:szCs w:val="8"/>
              </w:rPr>
              <w:t>mSphere.</w:t>
            </w:r>
            <w:r w:rsidRPr="00440606">
              <w:rPr>
                <w:rFonts w:ascii="Arial" w:eastAsia="Times New Roman" w:hAnsi="Arial" w:cs="Arial"/>
                <w:sz w:val="8"/>
                <w:szCs w:val="8"/>
              </w:rPr>
              <w:t xml:space="preserve"> 2020; </w:t>
            </w:r>
            <w:r w:rsidRPr="00440606">
              <w:rPr>
                <w:rFonts w:ascii="Arial" w:eastAsia="Times New Roman" w:hAnsi="Arial" w:cs="Arial"/>
                <w:i/>
                <w:iCs/>
                <w:sz w:val="8"/>
                <w:szCs w:val="8"/>
              </w:rPr>
              <w:t>5</w:t>
            </w:r>
            <w:r w:rsidRPr="00440606">
              <w:rPr>
                <w:rFonts w:ascii="Arial" w:eastAsia="Times New Roman" w:hAnsi="Arial" w:cs="Arial"/>
                <w:sz w:val="8"/>
                <w:szCs w:val="8"/>
              </w:rPr>
              <w:t>(5):e00588-20. https://doi.org/10.1128/msphere.00588-20</w:t>
            </w:r>
          </w:p>
        </w:tc>
        <w:tc>
          <w:tcPr>
            <w:tcW w:w="793" w:type="dxa"/>
            <w:noWrap/>
            <w:vAlign w:val="bottom"/>
            <w:hideMark/>
          </w:tcPr>
          <w:p w14:paraId="28E6FDE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40A6F2F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5FC4A19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578C56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5538B65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7BB7DF8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58061EA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DD378F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4D546D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50BAA8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5B98EF2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51A9DE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9297E3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7DCCEA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3CF0334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65ED2D5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56F18C6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0BA3C91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39B5DF6A" w14:textId="77777777" w:rsidTr="00A862E7">
        <w:trPr>
          <w:trHeight w:val="840"/>
        </w:trPr>
        <w:tc>
          <w:tcPr>
            <w:tcW w:w="2081" w:type="dxa"/>
            <w:vAlign w:val="bottom"/>
            <w:hideMark/>
          </w:tcPr>
          <w:p w14:paraId="6924C22D" w14:textId="77777777" w:rsidR="00440606" w:rsidRPr="00440606" w:rsidRDefault="008630E9" w:rsidP="00440606">
            <w:pPr>
              <w:spacing w:after="0" w:line="240" w:lineRule="auto"/>
              <w:rPr>
                <w:rFonts w:ascii="Arial" w:eastAsia="Times New Roman" w:hAnsi="Arial" w:cs="Arial"/>
                <w:sz w:val="8"/>
                <w:szCs w:val="8"/>
              </w:rPr>
            </w:pPr>
            <w:hyperlink r:id="rId82" w:history="1">
              <w:r w:rsidR="00440606" w:rsidRPr="00A862E7">
                <w:rPr>
                  <w:rStyle w:val="Hyperlink"/>
                  <w:rFonts w:ascii="Arial" w:hAnsi="Arial"/>
                  <w:color w:val="auto"/>
                  <w:sz w:val="8"/>
                  <w:u w:val="none"/>
                </w:rPr>
                <w:t xml:space="preserve">Wu S, et al. Environmental contamination by SARS-CoV-2 in a designated hospital for coronavirus disease 2019. </w:t>
              </w:r>
              <w:r w:rsidR="00440606" w:rsidRPr="00A862E7">
                <w:rPr>
                  <w:rStyle w:val="Hyperlink"/>
                  <w:rFonts w:ascii="Arial" w:hAnsi="Arial"/>
                  <w:i/>
                  <w:color w:val="auto"/>
                  <w:sz w:val="8"/>
                  <w:u w:val="none"/>
                </w:rPr>
                <w:t>Am J Infect Control</w:t>
              </w:r>
              <w:r w:rsidR="00440606" w:rsidRPr="00A862E7">
                <w:rPr>
                  <w:rStyle w:val="Hyperlink"/>
                  <w:rFonts w:ascii="Arial" w:hAnsi="Arial"/>
                  <w:color w:val="auto"/>
                  <w:sz w:val="8"/>
                  <w:u w:val="none"/>
                </w:rPr>
                <w:t>. 2020; 48(8):910-914. https://doi.org/10.1016/j.ajic.2020.05.003</w:t>
              </w:r>
            </w:hyperlink>
          </w:p>
        </w:tc>
        <w:tc>
          <w:tcPr>
            <w:tcW w:w="793" w:type="dxa"/>
            <w:noWrap/>
            <w:vAlign w:val="bottom"/>
            <w:hideMark/>
          </w:tcPr>
          <w:p w14:paraId="423A2C7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4CC97FB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6935742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2B70DB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395C26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234FC79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6A9452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6CE935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DF7C7A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5B310F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19F59A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594042A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1149BD5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4F25CA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70D9FBB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75997A8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1BFEAD5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144BC44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5DFF5CE1" w14:textId="77777777" w:rsidTr="00A862E7">
        <w:trPr>
          <w:trHeight w:val="840"/>
        </w:trPr>
        <w:tc>
          <w:tcPr>
            <w:tcW w:w="2081" w:type="dxa"/>
            <w:vAlign w:val="bottom"/>
            <w:hideMark/>
          </w:tcPr>
          <w:p w14:paraId="1148B68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Pezzotti G, et al. Rapid inactivation of SARS-CoV-2 by silicon nitride, copper, and aluminum nitride. </w:t>
            </w:r>
            <w:r w:rsidRPr="00440606">
              <w:rPr>
                <w:rFonts w:ascii="Arial" w:eastAsia="Times New Roman" w:hAnsi="Arial" w:cs="Arial"/>
                <w:i/>
                <w:iCs/>
                <w:sz w:val="8"/>
                <w:szCs w:val="8"/>
              </w:rPr>
              <w:t>bioRxiv</w:t>
            </w:r>
            <w:r w:rsidRPr="00440606">
              <w:rPr>
                <w:rFonts w:ascii="Arial" w:eastAsia="Times New Roman" w:hAnsi="Arial" w:cs="Arial"/>
                <w:sz w:val="8"/>
                <w:szCs w:val="8"/>
              </w:rPr>
              <w:t>. 2020 June 20. https://doi.org/10.1101/2020.06.19.159970. Preprint</w:t>
            </w:r>
          </w:p>
        </w:tc>
        <w:tc>
          <w:tcPr>
            <w:tcW w:w="793" w:type="dxa"/>
            <w:noWrap/>
            <w:vAlign w:val="bottom"/>
            <w:hideMark/>
          </w:tcPr>
          <w:p w14:paraId="2D8E5A4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4929AFA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5F44886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3320FD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2959F7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111275B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47" w:type="dxa"/>
            <w:noWrap/>
            <w:vAlign w:val="bottom"/>
            <w:hideMark/>
          </w:tcPr>
          <w:p w14:paraId="0C3AA1C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05D474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5835B0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B483A9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CFD8AC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5C1C3C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58111D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3976AA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42E3964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30092D8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6B24B16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79B6343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235624B6" w14:textId="77777777" w:rsidTr="00A862E7">
        <w:trPr>
          <w:trHeight w:val="580"/>
        </w:trPr>
        <w:tc>
          <w:tcPr>
            <w:tcW w:w="2081" w:type="dxa"/>
            <w:vAlign w:val="bottom"/>
            <w:hideMark/>
          </w:tcPr>
          <w:p w14:paraId="289B17A7" w14:textId="77777777" w:rsidR="00440606" w:rsidRPr="00440606" w:rsidRDefault="008630E9" w:rsidP="00440606">
            <w:pPr>
              <w:spacing w:after="0" w:line="240" w:lineRule="auto"/>
              <w:rPr>
                <w:rFonts w:ascii="Arial" w:eastAsia="Times New Roman" w:hAnsi="Arial" w:cs="Arial"/>
                <w:sz w:val="8"/>
                <w:szCs w:val="8"/>
              </w:rPr>
            </w:pPr>
            <w:hyperlink r:id="rId83" w:history="1">
              <w:r w:rsidR="00440606" w:rsidRPr="00A862E7">
                <w:rPr>
                  <w:rStyle w:val="Hyperlink"/>
                  <w:rFonts w:ascii="Arial" w:hAnsi="Arial"/>
                  <w:color w:val="auto"/>
                  <w:sz w:val="8"/>
                  <w:u w:val="none"/>
                </w:rPr>
                <w:t xml:space="preserve">Zhang D, et al. SARS-CoV-2 spillover into hospital outdoor environments. </w:t>
              </w:r>
              <w:r w:rsidR="00440606" w:rsidRPr="00A862E7">
                <w:rPr>
                  <w:rStyle w:val="Hyperlink"/>
                  <w:rFonts w:ascii="Arial" w:hAnsi="Arial"/>
                  <w:i/>
                  <w:color w:val="auto"/>
                  <w:sz w:val="8"/>
                  <w:u w:val="none"/>
                </w:rPr>
                <w:t>Journal of Hazardous Materials Letters</w:t>
              </w:r>
              <w:r w:rsidR="00440606" w:rsidRPr="00A862E7">
                <w:rPr>
                  <w:rStyle w:val="Hyperlink"/>
                  <w:rFonts w:ascii="Arial" w:hAnsi="Arial"/>
                  <w:color w:val="auto"/>
                  <w:sz w:val="8"/>
                  <w:u w:val="none"/>
                </w:rPr>
                <w:t>. 2021; 2:100027. https://doi.org/10.1016/j.hazl.2021.100027</w:t>
              </w:r>
            </w:hyperlink>
          </w:p>
        </w:tc>
        <w:tc>
          <w:tcPr>
            <w:tcW w:w="793" w:type="dxa"/>
            <w:noWrap/>
            <w:vAlign w:val="bottom"/>
            <w:hideMark/>
          </w:tcPr>
          <w:p w14:paraId="60E73B6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21DFDC0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2408D60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208A4F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0AC5A7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0F17417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A36CEC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3A7F87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DF2F7D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D19F50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7D8E64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470807F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1A2763F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43268D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520" w:type="dxa"/>
            <w:noWrap/>
            <w:vAlign w:val="bottom"/>
            <w:hideMark/>
          </w:tcPr>
          <w:p w14:paraId="4CEC30A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1C146EB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56E8EED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4120D34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0EF061B9" w14:textId="77777777" w:rsidTr="00A862E7">
        <w:trPr>
          <w:trHeight w:val="575"/>
        </w:trPr>
        <w:tc>
          <w:tcPr>
            <w:tcW w:w="2081" w:type="dxa"/>
            <w:vAlign w:val="bottom"/>
            <w:hideMark/>
          </w:tcPr>
          <w:p w14:paraId="3ACB0C6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De Santis R, et al. Rapid inactivation of SARS-CoV-2 with LED irradiation of visible spectrum wavelengths. </w:t>
            </w:r>
            <w:r w:rsidRPr="00440606">
              <w:rPr>
                <w:rFonts w:ascii="Arial" w:eastAsia="Times New Roman" w:hAnsi="Arial" w:cs="Arial"/>
                <w:i/>
                <w:iCs/>
                <w:sz w:val="8"/>
                <w:szCs w:val="8"/>
              </w:rPr>
              <w:t>Journal of Photochemistry and Photobiology</w:t>
            </w:r>
            <w:r w:rsidRPr="00440606">
              <w:rPr>
                <w:rFonts w:ascii="Arial" w:eastAsia="Times New Roman" w:hAnsi="Arial" w:cs="Arial"/>
                <w:sz w:val="8"/>
                <w:szCs w:val="8"/>
              </w:rPr>
              <w:t>. 2021; 8:100082. https://doi.org/10.1016/j.jpap.2021.100082</w:t>
            </w:r>
          </w:p>
        </w:tc>
        <w:tc>
          <w:tcPr>
            <w:tcW w:w="793" w:type="dxa"/>
            <w:noWrap/>
            <w:vAlign w:val="bottom"/>
            <w:hideMark/>
          </w:tcPr>
          <w:p w14:paraId="1AA753F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204CD2F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3E463C5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78519E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383EFC3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635ED99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47" w:type="dxa"/>
            <w:noWrap/>
            <w:vAlign w:val="bottom"/>
            <w:hideMark/>
          </w:tcPr>
          <w:p w14:paraId="48CF641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740344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521704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EDD961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5D37D3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D7896A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6386A6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D577E7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209C3F4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2535485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0823E8A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64A0FBF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30CA7FE6" w14:textId="77777777" w:rsidTr="00A862E7">
        <w:trPr>
          <w:trHeight w:val="840"/>
        </w:trPr>
        <w:tc>
          <w:tcPr>
            <w:tcW w:w="2081" w:type="dxa"/>
            <w:vAlign w:val="bottom"/>
            <w:hideMark/>
          </w:tcPr>
          <w:p w14:paraId="36E1A1E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Liu Z, et al. Experimental and numerical study of potential infection risks from exposure to bioaerosols in one BSL-3 laboratory. </w:t>
            </w:r>
            <w:r w:rsidRPr="00440606">
              <w:rPr>
                <w:rFonts w:ascii="Arial" w:eastAsia="Times New Roman" w:hAnsi="Arial" w:cs="Arial"/>
                <w:i/>
                <w:iCs/>
                <w:sz w:val="8"/>
                <w:szCs w:val="8"/>
              </w:rPr>
              <w:t>Building and Environment.</w:t>
            </w:r>
            <w:r w:rsidRPr="00440606">
              <w:rPr>
                <w:rFonts w:ascii="Arial" w:eastAsia="Times New Roman" w:hAnsi="Arial" w:cs="Arial"/>
                <w:sz w:val="8"/>
                <w:szCs w:val="8"/>
              </w:rPr>
              <w:t xml:space="preserve"> 2020; </w:t>
            </w:r>
            <w:r w:rsidRPr="00440606">
              <w:rPr>
                <w:rFonts w:ascii="Arial" w:eastAsia="Times New Roman" w:hAnsi="Arial" w:cs="Arial"/>
                <w:i/>
                <w:iCs/>
                <w:sz w:val="8"/>
                <w:szCs w:val="8"/>
              </w:rPr>
              <w:t>179</w:t>
            </w:r>
            <w:r w:rsidRPr="00440606">
              <w:rPr>
                <w:rFonts w:ascii="Arial" w:eastAsia="Times New Roman" w:hAnsi="Arial" w:cs="Arial"/>
                <w:sz w:val="8"/>
                <w:szCs w:val="8"/>
              </w:rPr>
              <w:t>:106991. https://doi.org/10.1016/j.buildenv.2020.106991</w:t>
            </w:r>
          </w:p>
        </w:tc>
        <w:tc>
          <w:tcPr>
            <w:tcW w:w="793" w:type="dxa"/>
            <w:noWrap/>
            <w:vAlign w:val="bottom"/>
            <w:hideMark/>
          </w:tcPr>
          <w:p w14:paraId="090C7DB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3F3EF5A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w:t>
            </w:r>
          </w:p>
        </w:tc>
        <w:tc>
          <w:tcPr>
            <w:tcW w:w="347" w:type="dxa"/>
            <w:noWrap/>
            <w:vAlign w:val="bottom"/>
            <w:hideMark/>
          </w:tcPr>
          <w:p w14:paraId="6D62AEE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DDDC13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F4961D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7D3A9A3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C3B238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3CE82C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47AECF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AE2C60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58D4013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83E77E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F8C026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9464AC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48AF378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04F1958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noWrap/>
            <w:vAlign w:val="bottom"/>
            <w:hideMark/>
          </w:tcPr>
          <w:p w14:paraId="430215F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421167D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3E88D2EA" w14:textId="77777777" w:rsidTr="00A862E7">
        <w:trPr>
          <w:trHeight w:val="570"/>
        </w:trPr>
        <w:tc>
          <w:tcPr>
            <w:tcW w:w="2081" w:type="dxa"/>
            <w:vAlign w:val="bottom"/>
            <w:hideMark/>
          </w:tcPr>
          <w:p w14:paraId="639962A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Eslami H and Jalili M. The role of environmental factors to transmission of SARS-CoV-2 (COVID-19). </w:t>
            </w:r>
            <w:r w:rsidRPr="00440606">
              <w:rPr>
                <w:rFonts w:ascii="Arial" w:eastAsia="Times New Roman" w:hAnsi="Arial" w:cs="Arial"/>
                <w:i/>
                <w:iCs/>
                <w:sz w:val="8"/>
                <w:szCs w:val="8"/>
              </w:rPr>
              <w:t>AMB Express.</w:t>
            </w:r>
            <w:r w:rsidRPr="00440606">
              <w:rPr>
                <w:rFonts w:ascii="Arial" w:eastAsia="Times New Roman" w:hAnsi="Arial" w:cs="Arial"/>
                <w:sz w:val="8"/>
                <w:szCs w:val="8"/>
              </w:rPr>
              <w:t> 2020; 10:92. https://dx.doi.org/10.1186/s13568-020-01028-0</w:t>
            </w:r>
          </w:p>
        </w:tc>
        <w:tc>
          <w:tcPr>
            <w:tcW w:w="793" w:type="dxa"/>
            <w:noWrap/>
            <w:vAlign w:val="bottom"/>
            <w:hideMark/>
          </w:tcPr>
          <w:p w14:paraId="0E69D70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0D6A791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48B4298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2A995B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EE0F1A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16A4918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26ECDE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FDE71D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3C2D55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47E80C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4204CC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62D73D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8C2A06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D90755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69F1A5D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7673841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noWrap/>
            <w:vAlign w:val="bottom"/>
            <w:hideMark/>
          </w:tcPr>
          <w:p w14:paraId="489F4A8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21FB3E1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0458E57B" w14:textId="77777777" w:rsidTr="00A862E7">
        <w:trPr>
          <w:trHeight w:val="565"/>
        </w:trPr>
        <w:tc>
          <w:tcPr>
            <w:tcW w:w="2081" w:type="dxa"/>
            <w:vAlign w:val="bottom"/>
            <w:hideMark/>
          </w:tcPr>
          <w:p w14:paraId="2210327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Miller SL, et al. Transmission of SARS-CoV-2 by inhalation of respiratory aerosol in the Skagit Valley Chorale superspreading event. </w:t>
            </w:r>
            <w:r w:rsidRPr="00440606">
              <w:rPr>
                <w:rFonts w:ascii="Arial" w:eastAsia="Times New Roman" w:hAnsi="Arial" w:cs="Arial"/>
                <w:i/>
                <w:iCs/>
                <w:sz w:val="8"/>
                <w:szCs w:val="8"/>
              </w:rPr>
              <w:t>Indoor Air</w:t>
            </w:r>
            <w:r w:rsidRPr="00440606">
              <w:rPr>
                <w:rFonts w:ascii="Arial" w:eastAsia="Times New Roman" w:hAnsi="Arial" w:cs="Arial"/>
                <w:sz w:val="8"/>
                <w:szCs w:val="8"/>
              </w:rPr>
              <w:t>. 2020; 31(2):314-323. https://doi.org/10.1111/ina.12751</w:t>
            </w:r>
          </w:p>
        </w:tc>
        <w:tc>
          <w:tcPr>
            <w:tcW w:w="793" w:type="dxa"/>
            <w:noWrap/>
            <w:vAlign w:val="bottom"/>
            <w:hideMark/>
          </w:tcPr>
          <w:p w14:paraId="626C3EA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6DAC03C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7B18C55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057D70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4E1E0F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28805C5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5F6454F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71B96B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872ADC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2823C7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9571E9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E3C590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C30056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94D4D6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459EB58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74A7628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547B7E0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209EBA2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591A8537" w14:textId="77777777" w:rsidTr="00A862E7">
        <w:trPr>
          <w:trHeight w:val="1130"/>
        </w:trPr>
        <w:tc>
          <w:tcPr>
            <w:tcW w:w="2081" w:type="dxa"/>
            <w:vAlign w:val="bottom"/>
            <w:hideMark/>
          </w:tcPr>
          <w:p w14:paraId="61685BB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Zhang D, et al. Potential spreading risks and disinfection challenges of medical wastewater by the presence of Severe Acute Respiratory Syndrome Coronavirus 2 (SARS-CoV-2) viral RNA in septic tanks of Fangcang Hospital. </w:t>
            </w:r>
            <w:r w:rsidRPr="00440606">
              <w:rPr>
                <w:rFonts w:ascii="Arial" w:eastAsia="Times New Roman" w:hAnsi="Arial" w:cs="Arial"/>
                <w:i/>
                <w:iCs/>
                <w:sz w:val="8"/>
                <w:szCs w:val="8"/>
              </w:rPr>
              <w:t>Science of the Total Environment.</w:t>
            </w:r>
            <w:r w:rsidRPr="00440606">
              <w:rPr>
                <w:rFonts w:ascii="Arial" w:eastAsia="Times New Roman" w:hAnsi="Arial" w:cs="Arial"/>
                <w:sz w:val="8"/>
                <w:szCs w:val="8"/>
              </w:rPr>
              <w:t> 2020; 741:140445. https://doi.org/10.1016/j.scitotenv.2020.140445</w:t>
            </w:r>
          </w:p>
        </w:tc>
        <w:tc>
          <w:tcPr>
            <w:tcW w:w="793" w:type="dxa"/>
            <w:noWrap/>
            <w:vAlign w:val="bottom"/>
            <w:hideMark/>
          </w:tcPr>
          <w:p w14:paraId="7B92CED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4A15449A"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2CF59A9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5387A1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2B1433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256B591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2447F6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8D7411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4E8160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6A2A14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811EF3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313FE2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10B10B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08C11F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520" w:type="dxa"/>
            <w:noWrap/>
            <w:vAlign w:val="bottom"/>
            <w:hideMark/>
          </w:tcPr>
          <w:p w14:paraId="38993AD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697446B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2CC946B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40AA1CA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61185678" w14:textId="77777777" w:rsidTr="00A862E7">
        <w:trPr>
          <w:trHeight w:val="1115"/>
        </w:trPr>
        <w:tc>
          <w:tcPr>
            <w:tcW w:w="2081" w:type="dxa"/>
            <w:vAlign w:val="bottom"/>
            <w:hideMark/>
          </w:tcPr>
          <w:p w14:paraId="6975788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ao M, et al. On airborne transmission and control of SARS-Cov-2. </w:t>
            </w:r>
            <w:r w:rsidRPr="00440606">
              <w:rPr>
                <w:rFonts w:ascii="Arial" w:eastAsia="Times New Roman" w:hAnsi="Arial" w:cs="Arial"/>
                <w:i/>
                <w:iCs/>
                <w:sz w:val="8"/>
                <w:szCs w:val="8"/>
              </w:rPr>
              <w:t>Science of The Total Environment.</w:t>
            </w:r>
            <w:r w:rsidRPr="00440606">
              <w:rPr>
                <w:rFonts w:ascii="Arial" w:eastAsia="Times New Roman" w:hAnsi="Arial" w:cs="Arial"/>
                <w:sz w:val="8"/>
                <w:szCs w:val="8"/>
              </w:rPr>
              <w:t> 2020; 731:139178. https://doi.org/10.1016/j.scitotenv.2020.139178</w:t>
            </w:r>
          </w:p>
        </w:tc>
        <w:tc>
          <w:tcPr>
            <w:tcW w:w="793" w:type="dxa"/>
            <w:noWrap/>
            <w:vAlign w:val="bottom"/>
            <w:hideMark/>
          </w:tcPr>
          <w:p w14:paraId="5A9EB6C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15D7C0C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110C224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98C0BA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CA719C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2194853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59C66E7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C89620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D82EF0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319A24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5972A45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E17090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4C120B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010CC8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0F83D60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4FB682B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noWrap/>
            <w:vAlign w:val="bottom"/>
            <w:hideMark/>
          </w:tcPr>
          <w:p w14:paraId="27C26F5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69363EE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6756D9B4" w14:textId="77777777" w:rsidTr="00A862E7">
        <w:trPr>
          <w:trHeight w:val="575"/>
        </w:trPr>
        <w:tc>
          <w:tcPr>
            <w:tcW w:w="2081" w:type="dxa"/>
            <w:vAlign w:val="bottom"/>
            <w:hideMark/>
          </w:tcPr>
          <w:p w14:paraId="7DBA340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lastRenderedPageBreak/>
              <w:t>Mathews SS. A Computer Simulation Study on novel Corona Virus Transmission among the People in a Queue. </w:t>
            </w:r>
            <w:r w:rsidRPr="00440606">
              <w:rPr>
                <w:rFonts w:ascii="Arial" w:eastAsia="Times New Roman" w:hAnsi="Arial" w:cs="Arial"/>
                <w:i/>
                <w:iCs/>
                <w:sz w:val="8"/>
                <w:szCs w:val="8"/>
              </w:rPr>
              <w:t>medRxiv</w:t>
            </w:r>
            <w:r w:rsidRPr="00440606">
              <w:rPr>
                <w:rFonts w:ascii="Arial" w:eastAsia="Times New Roman" w:hAnsi="Arial" w:cs="Arial"/>
                <w:sz w:val="8"/>
                <w:szCs w:val="8"/>
              </w:rPr>
              <w:t>. 2020 May 29. https://doi.org/10.1101/2020.05.16.20104489. Preprint</w:t>
            </w:r>
          </w:p>
        </w:tc>
        <w:tc>
          <w:tcPr>
            <w:tcW w:w="793" w:type="dxa"/>
            <w:noWrap/>
            <w:vAlign w:val="bottom"/>
            <w:hideMark/>
          </w:tcPr>
          <w:p w14:paraId="6B6AC2B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79BDB08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7D2A7CE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20714A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4B0C11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4BED129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0EFB06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65049E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130B40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47773D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5A2FBC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8A10B5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53D7FA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356B1C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5FEE50F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54A6014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noWrap/>
            <w:vAlign w:val="bottom"/>
            <w:hideMark/>
          </w:tcPr>
          <w:p w14:paraId="7F8CEFC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5CD80C2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476654C9" w14:textId="77777777" w:rsidTr="00A862E7">
        <w:trPr>
          <w:trHeight w:val="840"/>
        </w:trPr>
        <w:tc>
          <w:tcPr>
            <w:tcW w:w="2081" w:type="dxa"/>
            <w:vAlign w:val="bottom"/>
            <w:hideMark/>
          </w:tcPr>
          <w:p w14:paraId="09EACEA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Wei L, et al. Asymptomatic COVID-19 Patients Can Contaminate Their Surroundings: an Environment Sampling Study. </w:t>
            </w:r>
            <w:r w:rsidRPr="00440606">
              <w:rPr>
                <w:rFonts w:ascii="Arial" w:eastAsia="Times New Roman" w:hAnsi="Arial" w:cs="Arial"/>
                <w:i/>
                <w:iCs/>
                <w:sz w:val="8"/>
                <w:szCs w:val="8"/>
              </w:rPr>
              <w:t>mSphere.</w:t>
            </w:r>
            <w:r w:rsidRPr="00440606">
              <w:rPr>
                <w:rFonts w:ascii="Arial" w:eastAsia="Times New Roman" w:hAnsi="Arial" w:cs="Arial"/>
                <w:sz w:val="8"/>
                <w:szCs w:val="8"/>
              </w:rPr>
              <w:t xml:space="preserve"> 2020; 5(3). https://doi.org/10.1128/mSphere.00442-20</w:t>
            </w:r>
          </w:p>
        </w:tc>
        <w:tc>
          <w:tcPr>
            <w:tcW w:w="793" w:type="dxa"/>
            <w:noWrap/>
            <w:vAlign w:val="bottom"/>
            <w:hideMark/>
          </w:tcPr>
          <w:p w14:paraId="10074EC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0365641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63BE54C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7C6F82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72B1AA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5BA9753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F03B4C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C3BD7D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ED3415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97FA83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16408A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35AC2ED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298D5E2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F61973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4DF2264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5DB2D50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30A3043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78E6C02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601A8D64" w14:textId="77777777" w:rsidTr="00A862E7">
        <w:trPr>
          <w:trHeight w:val="850"/>
        </w:trPr>
        <w:tc>
          <w:tcPr>
            <w:tcW w:w="2081" w:type="dxa"/>
            <w:vAlign w:val="bottom"/>
            <w:hideMark/>
          </w:tcPr>
          <w:p w14:paraId="3BCF7AE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Bidra AS, et al. Rapid in</w:t>
            </w:r>
            <w:r w:rsidRPr="00440606">
              <w:rPr>
                <w:rFonts w:ascii="Cambria Math" w:eastAsia="Times New Roman" w:hAnsi="Cambria Math" w:cs="Cambria Math"/>
                <w:sz w:val="8"/>
                <w:szCs w:val="8"/>
              </w:rPr>
              <w:t>‐</w:t>
            </w:r>
            <w:r w:rsidRPr="00440606">
              <w:rPr>
                <w:rFonts w:ascii="Arial" w:eastAsia="Times New Roman" w:hAnsi="Arial" w:cs="Arial"/>
                <w:sz w:val="8"/>
                <w:szCs w:val="8"/>
              </w:rPr>
              <w:t>vitro inactivation of severe acute respiratory syndrome coronavirus 2 (SARS</w:t>
            </w:r>
            <w:r w:rsidRPr="00440606">
              <w:rPr>
                <w:rFonts w:ascii="Cambria Math" w:eastAsia="Times New Roman" w:hAnsi="Cambria Math" w:cs="Cambria Math"/>
                <w:sz w:val="8"/>
                <w:szCs w:val="8"/>
              </w:rPr>
              <w:t>‐</w:t>
            </w:r>
            <w:r w:rsidRPr="00440606">
              <w:rPr>
                <w:rFonts w:ascii="Arial" w:eastAsia="Times New Roman" w:hAnsi="Arial" w:cs="Arial"/>
                <w:sz w:val="8"/>
                <w:szCs w:val="8"/>
              </w:rPr>
              <w:t>CoV</w:t>
            </w:r>
            <w:r w:rsidRPr="00440606">
              <w:rPr>
                <w:rFonts w:ascii="Cambria Math" w:eastAsia="Times New Roman" w:hAnsi="Cambria Math" w:cs="Cambria Math"/>
                <w:sz w:val="8"/>
                <w:szCs w:val="8"/>
              </w:rPr>
              <w:t>‐</w:t>
            </w:r>
            <w:r w:rsidRPr="00440606">
              <w:rPr>
                <w:rFonts w:ascii="Arial" w:eastAsia="Times New Roman" w:hAnsi="Arial" w:cs="Arial"/>
                <w:sz w:val="8"/>
                <w:szCs w:val="8"/>
              </w:rPr>
              <w:t>2) using povidone</w:t>
            </w:r>
            <w:r w:rsidRPr="00440606">
              <w:rPr>
                <w:rFonts w:ascii="Cambria Math" w:eastAsia="Times New Roman" w:hAnsi="Cambria Math" w:cs="Cambria Math"/>
                <w:sz w:val="8"/>
                <w:szCs w:val="8"/>
              </w:rPr>
              <w:t>‐</w:t>
            </w:r>
            <w:r w:rsidRPr="00440606">
              <w:rPr>
                <w:rFonts w:ascii="Arial" w:eastAsia="Times New Roman" w:hAnsi="Arial" w:cs="Arial"/>
                <w:sz w:val="8"/>
                <w:szCs w:val="8"/>
              </w:rPr>
              <w:t>iodine oral antiseptic rinse. </w:t>
            </w:r>
            <w:r w:rsidRPr="00440606">
              <w:rPr>
                <w:rFonts w:ascii="Arial" w:eastAsia="Times New Roman" w:hAnsi="Arial" w:cs="Arial"/>
                <w:i/>
                <w:iCs/>
                <w:sz w:val="8"/>
                <w:szCs w:val="8"/>
              </w:rPr>
              <w:t>Journal of Prosthodontics</w:t>
            </w:r>
            <w:r w:rsidRPr="00440606">
              <w:rPr>
                <w:rFonts w:ascii="Arial" w:eastAsia="Times New Roman" w:hAnsi="Arial" w:cs="Arial"/>
                <w:sz w:val="8"/>
                <w:szCs w:val="8"/>
              </w:rPr>
              <w:t>, 2020; 29(6):529-533. https://doi.org/10.1111/jopr.13209</w:t>
            </w:r>
          </w:p>
        </w:tc>
        <w:tc>
          <w:tcPr>
            <w:tcW w:w="793" w:type="dxa"/>
            <w:noWrap/>
            <w:vAlign w:val="bottom"/>
            <w:hideMark/>
          </w:tcPr>
          <w:p w14:paraId="21AB18F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3BE9407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7E5A669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D1FE2B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B49512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234" w:type="dxa"/>
            <w:noWrap/>
            <w:vAlign w:val="bottom"/>
            <w:hideMark/>
          </w:tcPr>
          <w:p w14:paraId="46BC55A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47" w:type="dxa"/>
            <w:noWrap/>
            <w:vAlign w:val="bottom"/>
            <w:hideMark/>
          </w:tcPr>
          <w:p w14:paraId="422F094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1842E0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6E5B93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5FEB56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7818B5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FCAF2B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7CEA1E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D26477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3090F96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44BB9A7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6C22733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00ABF67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29C976A1" w14:textId="77777777" w:rsidTr="00A862E7">
        <w:trPr>
          <w:trHeight w:val="840"/>
        </w:trPr>
        <w:tc>
          <w:tcPr>
            <w:tcW w:w="2081" w:type="dxa"/>
            <w:vAlign w:val="bottom"/>
            <w:hideMark/>
          </w:tcPr>
          <w:p w14:paraId="75AF199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Bhardwaj R and Agrawal A. Likelihood of survival of coronavirus in a respiratory droplet deposited on a solid surface. </w:t>
            </w:r>
            <w:r w:rsidRPr="00440606">
              <w:rPr>
                <w:rFonts w:ascii="Arial" w:eastAsia="Times New Roman" w:hAnsi="Arial" w:cs="Arial"/>
                <w:i/>
                <w:iCs/>
                <w:sz w:val="8"/>
                <w:szCs w:val="8"/>
              </w:rPr>
              <w:t>Physics of Fluids.</w:t>
            </w:r>
            <w:r w:rsidRPr="00440606">
              <w:rPr>
                <w:rFonts w:ascii="Arial" w:eastAsia="Times New Roman" w:hAnsi="Arial" w:cs="Arial"/>
                <w:sz w:val="8"/>
                <w:szCs w:val="8"/>
              </w:rPr>
              <w:t xml:space="preserve"> 2020; 32(6):061704. https://doi.org/10.1063/5.0012009</w:t>
            </w:r>
          </w:p>
        </w:tc>
        <w:tc>
          <w:tcPr>
            <w:tcW w:w="793" w:type="dxa"/>
            <w:noWrap/>
            <w:vAlign w:val="bottom"/>
            <w:hideMark/>
          </w:tcPr>
          <w:p w14:paraId="59754FC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04827FC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1D6DB4A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4B7B0E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60A3FA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3239745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130F2B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DDB35E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DAFFBA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356A8A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5E91378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40D2C9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875375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3D8AFD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7ADE9D8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494E166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noWrap/>
            <w:vAlign w:val="bottom"/>
            <w:hideMark/>
          </w:tcPr>
          <w:p w14:paraId="53BDC5C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3259602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04576525" w14:textId="77777777" w:rsidTr="00A862E7">
        <w:trPr>
          <w:trHeight w:val="840"/>
        </w:trPr>
        <w:tc>
          <w:tcPr>
            <w:tcW w:w="2081" w:type="dxa"/>
            <w:vAlign w:val="bottom"/>
            <w:hideMark/>
          </w:tcPr>
          <w:p w14:paraId="30D8D18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Ratnesar-Shumate S, et al. Simulated Sunlight Rapidly Inactivates SARS-CoV-2 on Surfaces. </w:t>
            </w:r>
            <w:r w:rsidRPr="00440606">
              <w:rPr>
                <w:rFonts w:ascii="Arial" w:eastAsia="Times New Roman" w:hAnsi="Arial" w:cs="Arial"/>
                <w:i/>
                <w:iCs/>
                <w:sz w:val="8"/>
                <w:szCs w:val="8"/>
              </w:rPr>
              <w:t>The Journal of Infectious Diseases</w:t>
            </w:r>
            <w:r w:rsidRPr="00440606">
              <w:rPr>
                <w:rFonts w:ascii="Arial" w:eastAsia="Times New Roman" w:hAnsi="Arial" w:cs="Arial"/>
                <w:sz w:val="8"/>
                <w:szCs w:val="8"/>
              </w:rPr>
              <w:t>. 2020; 222(2): 214-222. https://doi.org/10.1093/infdis/jiaa274</w:t>
            </w:r>
          </w:p>
        </w:tc>
        <w:tc>
          <w:tcPr>
            <w:tcW w:w="793" w:type="dxa"/>
            <w:noWrap/>
            <w:vAlign w:val="bottom"/>
            <w:hideMark/>
          </w:tcPr>
          <w:p w14:paraId="08EA4BF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1F70C6C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448692C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9BA28B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75B8224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234" w:type="dxa"/>
            <w:noWrap/>
            <w:vAlign w:val="bottom"/>
            <w:hideMark/>
          </w:tcPr>
          <w:p w14:paraId="34081A7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5EC403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3694B6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97EE08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378454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80785E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3A883B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2D3234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8FC71E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57AA2CA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367F703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520193C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218EF4F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222E184F" w14:textId="77777777" w:rsidTr="00A862E7">
        <w:trPr>
          <w:trHeight w:val="853"/>
        </w:trPr>
        <w:tc>
          <w:tcPr>
            <w:tcW w:w="2081" w:type="dxa"/>
            <w:vAlign w:val="bottom"/>
            <w:hideMark/>
          </w:tcPr>
          <w:p w14:paraId="27CFFAA2" w14:textId="77777777" w:rsidR="00440606" w:rsidRPr="00440606" w:rsidRDefault="008630E9" w:rsidP="00440606">
            <w:pPr>
              <w:spacing w:after="0" w:line="240" w:lineRule="auto"/>
              <w:rPr>
                <w:rFonts w:ascii="Arial" w:eastAsia="Times New Roman" w:hAnsi="Arial" w:cs="Arial"/>
                <w:sz w:val="8"/>
                <w:szCs w:val="8"/>
              </w:rPr>
            </w:pPr>
            <w:hyperlink r:id="rId84" w:history="1">
              <w:r w:rsidR="00440606" w:rsidRPr="00A862E7">
                <w:rPr>
                  <w:rStyle w:val="Hyperlink"/>
                  <w:rFonts w:ascii="Arial" w:hAnsi="Arial"/>
                  <w:color w:val="auto"/>
                  <w:sz w:val="8"/>
                  <w:u w:val="none"/>
                </w:rPr>
                <w:t xml:space="preserve">Wong JCC, et al. Environmental Contamination of SARS-CoV-2 in a Non-Healthcare Setting. </w:t>
              </w:r>
              <w:r w:rsidR="00440606" w:rsidRPr="00A862E7">
                <w:rPr>
                  <w:rStyle w:val="Hyperlink"/>
                  <w:rFonts w:ascii="Arial" w:hAnsi="Arial"/>
                  <w:i/>
                  <w:color w:val="auto"/>
                  <w:sz w:val="8"/>
                  <w:u w:val="none"/>
                </w:rPr>
                <w:t>Int J Environ Res Public Health</w:t>
              </w:r>
              <w:r w:rsidR="00440606" w:rsidRPr="00A862E7">
                <w:rPr>
                  <w:rStyle w:val="Hyperlink"/>
                  <w:rFonts w:ascii="Arial" w:hAnsi="Arial"/>
                  <w:color w:val="auto"/>
                  <w:sz w:val="8"/>
                  <w:u w:val="none"/>
                </w:rPr>
                <w:t>. 2021; 18(1):117. https://doi.org/10.3390/ijerph18010117</w:t>
              </w:r>
            </w:hyperlink>
          </w:p>
        </w:tc>
        <w:tc>
          <w:tcPr>
            <w:tcW w:w="793" w:type="dxa"/>
            <w:noWrap/>
            <w:vAlign w:val="bottom"/>
            <w:hideMark/>
          </w:tcPr>
          <w:p w14:paraId="70CEE98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4CE291C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2AFE503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957085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AE7053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2BBEBC5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F4CD88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21CB63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2868A9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E80527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BE8B09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38CB796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70FC66F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E07CF3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2CA4C8E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48BBCC3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6796175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040A821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7977AF5F" w14:textId="77777777" w:rsidTr="00A862E7">
        <w:trPr>
          <w:trHeight w:val="565"/>
        </w:trPr>
        <w:tc>
          <w:tcPr>
            <w:tcW w:w="2081" w:type="dxa"/>
            <w:vAlign w:val="bottom"/>
            <w:hideMark/>
          </w:tcPr>
          <w:p w14:paraId="5D6741A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Du W, et al. Persistence of SARS-CoV-2 virus RNA in feces: a case series of children. </w:t>
            </w:r>
            <w:r w:rsidRPr="00440606">
              <w:rPr>
                <w:rFonts w:ascii="Arial" w:eastAsia="Times New Roman" w:hAnsi="Arial" w:cs="Arial"/>
                <w:i/>
                <w:iCs/>
                <w:sz w:val="8"/>
                <w:szCs w:val="8"/>
              </w:rPr>
              <w:t xml:space="preserve">Journal of Infection and Public Health. </w:t>
            </w:r>
            <w:r w:rsidRPr="00440606">
              <w:rPr>
                <w:rFonts w:ascii="Arial" w:eastAsia="Times New Roman" w:hAnsi="Arial" w:cs="Arial"/>
                <w:sz w:val="8"/>
                <w:szCs w:val="8"/>
              </w:rPr>
              <w:t>2020; 13(7):926-931. https://dx.doi.org/10.1016/j.jiph.2020.05.025</w:t>
            </w:r>
          </w:p>
        </w:tc>
        <w:tc>
          <w:tcPr>
            <w:tcW w:w="793" w:type="dxa"/>
            <w:noWrap/>
            <w:vAlign w:val="bottom"/>
            <w:hideMark/>
          </w:tcPr>
          <w:p w14:paraId="5D4E6AE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2468D5F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64E57D0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2FB8CD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757705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107CCD9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EE6C3A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5EC122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C80C55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31EB74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C68F1A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10AB67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30681D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25" w:type="dxa"/>
            <w:noWrap/>
            <w:vAlign w:val="bottom"/>
            <w:hideMark/>
          </w:tcPr>
          <w:p w14:paraId="7BAFFF0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29D89B4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75C9FDA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61141FF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5C1A569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1E77C3B4" w14:textId="77777777" w:rsidTr="00A862E7">
        <w:trPr>
          <w:trHeight w:val="840"/>
        </w:trPr>
        <w:tc>
          <w:tcPr>
            <w:tcW w:w="2081" w:type="dxa"/>
            <w:vAlign w:val="bottom"/>
            <w:hideMark/>
          </w:tcPr>
          <w:p w14:paraId="7F8FC04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Park SY, et al. Coronavirus Disease Outbreak in Call Center, South Korea. </w:t>
            </w:r>
            <w:r w:rsidRPr="00440606">
              <w:rPr>
                <w:rFonts w:ascii="Arial" w:eastAsia="Times New Roman" w:hAnsi="Arial" w:cs="Arial"/>
                <w:i/>
                <w:iCs/>
                <w:sz w:val="8"/>
                <w:szCs w:val="8"/>
              </w:rPr>
              <w:t>Emerging Infectious Diseases</w:t>
            </w:r>
            <w:r w:rsidRPr="00440606">
              <w:rPr>
                <w:rFonts w:ascii="Arial" w:eastAsia="Times New Roman" w:hAnsi="Arial" w:cs="Arial"/>
                <w:sz w:val="8"/>
                <w:szCs w:val="8"/>
              </w:rPr>
              <w:t>. 2020; 26(8):1666-1670. https://doi.org/10.3201/eid2608.201274</w:t>
            </w:r>
          </w:p>
        </w:tc>
        <w:tc>
          <w:tcPr>
            <w:tcW w:w="793" w:type="dxa"/>
            <w:noWrap/>
            <w:vAlign w:val="bottom"/>
            <w:hideMark/>
          </w:tcPr>
          <w:p w14:paraId="48D04BD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79FB690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3CF9022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7D4F02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F0EF64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7C0A7B9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9338D6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9C4313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69FBB9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8EBFEF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0A25B8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F9CEF7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29BFB1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4FC0D5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4498FC6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3C18E46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21FFE29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70A5AA0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0E45A47E" w14:textId="77777777" w:rsidTr="00A862E7">
        <w:trPr>
          <w:trHeight w:val="580"/>
        </w:trPr>
        <w:tc>
          <w:tcPr>
            <w:tcW w:w="2081" w:type="dxa"/>
            <w:vAlign w:val="bottom"/>
            <w:hideMark/>
          </w:tcPr>
          <w:p w14:paraId="739B940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Schuit M, et al. Airborne SARS-CoV-2 is Rapidly Inactivated by Simulated Sunlight. </w:t>
            </w:r>
            <w:r w:rsidRPr="00440606">
              <w:rPr>
                <w:rFonts w:ascii="Arial" w:eastAsia="Times New Roman" w:hAnsi="Arial" w:cs="Arial"/>
                <w:i/>
                <w:iCs/>
                <w:sz w:val="8"/>
                <w:szCs w:val="8"/>
              </w:rPr>
              <w:t>The Journal of Infectious Diseases</w:t>
            </w:r>
            <w:r w:rsidRPr="00440606">
              <w:rPr>
                <w:rFonts w:ascii="Arial" w:eastAsia="Times New Roman" w:hAnsi="Arial" w:cs="Arial"/>
                <w:sz w:val="8"/>
                <w:szCs w:val="8"/>
              </w:rPr>
              <w:t>. 2020; 222(4):564-571. https://doi.org/10.1093/infdis/jiaa334</w:t>
            </w:r>
          </w:p>
        </w:tc>
        <w:tc>
          <w:tcPr>
            <w:tcW w:w="793" w:type="dxa"/>
            <w:noWrap/>
            <w:vAlign w:val="bottom"/>
            <w:hideMark/>
          </w:tcPr>
          <w:p w14:paraId="328B916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2F5554B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779FAA7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435BD46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4F125C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2243F8E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4B057B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C21B7E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4983FF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FDB42B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99B721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B7405A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D0A1E8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841FDE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46B57C9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3B79EDF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4FAA3A2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5084B5F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1F2ABB22" w14:textId="77777777" w:rsidTr="00A862E7">
        <w:trPr>
          <w:trHeight w:val="575"/>
        </w:trPr>
        <w:tc>
          <w:tcPr>
            <w:tcW w:w="2081" w:type="dxa"/>
            <w:vAlign w:val="bottom"/>
            <w:hideMark/>
          </w:tcPr>
          <w:p w14:paraId="20C42E7F"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Liu Y, et al. Aerodynamic analysis of SARS-CoV-2 in two Wuhan hospitals. </w:t>
            </w:r>
            <w:r w:rsidRPr="00440606">
              <w:rPr>
                <w:rFonts w:ascii="Arial" w:eastAsia="Times New Roman" w:hAnsi="Arial" w:cs="Arial"/>
                <w:i/>
                <w:iCs/>
                <w:sz w:val="8"/>
                <w:szCs w:val="8"/>
              </w:rPr>
              <w:t>Nature.</w:t>
            </w:r>
            <w:r w:rsidRPr="00440606">
              <w:rPr>
                <w:rFonts w:ascii="Arial" w:eastAsia="Times New Roman" w:hAnsi="Arial" w:cs="Arial"/>
                <w:sz w:val="8"/>
                <w:szCs w:val="8"/>
              </w:rPr>
              <w:t xml:space="preserve"> 2020; 582(7813): 557-560. https://doi.org/10.1038/s41586-020-2271-3</w:t>
            </w:r>
          </w:p>
        </w:tc>
        <w:tc>
          <w:tcPr>
            <w:tcW w:w="793" w:type="dxa"/>
            <w:noWrap/>
            <w:vAlign w:val="bottom"/>
            <w:hideMark/>
          </w:tcPr>
          <w:p w14:paraId="213884DF"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104E247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20D9F80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50D9FC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6B770B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566B9A4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90B984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CDD8B8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A3E624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64D2C6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9ACAFB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40DD48D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440E9C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9563B0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0C24834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6FCCB93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1BEA7A4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0D62B79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069C90DB" w14:textId="77777777" w:rsidTr="00A862E7">
        <w:trPr>
          <w:trHeight w:val="565"/>
        </w:trPr>
        <w:tc>
          <w:tcPr>
            <w:tcW w:w="2081" w:type="dxa"/>
            <w:vAlign w:val="bottom"/>
            <w:hideMark/>
          </w:tcPr>
          <w:p w14:paraId="4559CA90" w14:textId="77777777" w:rsidR="00440606" w:rsidRPr="00440606" w:rsidRDefault="008630E9" w:rsidP="00440606">
            <w:pPr>
              <w:spacing w:after="0" w:line="240" w:lineRule="auto"/>
              <w:rPr>
                <w:rFonts w:ascii="Arial" w:eastAsia="Times New Roman" w:hAnsi="Arial" w:cs="Arial"/>
                <w:sz w:val="8"/>
                <w:szCs w:val="8"/>
              </w:rPr>
            </w:pPr>
            <w:hyperlink r:id="rId85" w:history="1">
              <w:r w:rsidR="00440606" w:rsidRPr="00A862E7">
                <w:rPr>
                  <w:rStyle w:val="Hyperlink"/>
                  <w:rFonts w:ascii="Arial" w:hAnsi="Arial"/>
                  <w:color w:val="auto"/>
                  <w:sz w:val="8"/>
                  <w:u w:val="none"/>
                </w:rPr>
                <w:t xml:space="preserve">Moreno T, et al. Tracing surface and airborne SARS-CoV-2 RNA inside public buses and subway trains. </w:t>
              </w:r>
              <w:r w:rsidR="00440606" w:rsidRPr="00A862E7">
                <w:rPr>
                  <w:rStyle w:val="Hyperlink"/>
                  <w:rFonts w:ascii="Arial" w:hAnsi="Arial"/>
                  <w:i/>
                  <w:color w:val="auto"/>
                  <w:sz w:val="8"/>
                  <w:u w:val="none"/>
                </w:rPr>
                <w:t>Environ Int</w:t>
              </w:r>
              <w:r w:rsidR="00440606" w:rsidRPr="00A862E7">
                <w:rPr>
                  <w:rStyle w:val="Hyperlink"/>
                  <w:rFonts w:ascii="Arial" w:hAnsi="Arial"/>
                  <w:color w:val="auto"/>
                  <w:sz w:val="8"/>
                  <w:u w:val="none"/>
                </w:rPr>
                <w:t>. 2021; 147:106326. https://doi.org/10.1016/j.envint.2020.106326</w:t>
              </w:r>
            </w:hyperlink>
          </w:p>
        </w:tc>
        <w:tc>
          <w:tcPr>
            <w:tcW w:w="793" w:type="dxa"/>
            <w:noWrap/>
            <w:vAlign w:val="bottom"/>
            <w:hideMark/>
          </w:tcPr>
          <w:p w14:paraId="20BCCD8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06259E5F"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6C394C5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D31CD4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A9C7DB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508F075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A19106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E975F6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033519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BCE455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34787A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4A2CECF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388B6F8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842B04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1170DDD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31FB89B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19DE76E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0683BAA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4A2BE4A8" w14:textId="77777777" w:rsidTr="00A862E7">
        <w:trPr>
          <w:trHeight w:val="565"/>
        </w:trPr>
        <w:tc>
          <w:tcPr>
            <w:tcW w:w="2081" w:type="dxa"/>
            <w:vAlign w:val="bottom"/>
            <w:hideMark/>
          </w:tcPr>
          <w:p w14:paraId="3F6DE28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Faridi S, et al. A field indoor air measurement of SARS-CoV-2 in the patient rooms of the largest hospital in Iran. </w:t>
            </w:r>
            <w:r w:rsidRPr="00440606">
              <w:rPr>
                <w:rFonts w:ascii="Arial" w:eastAsia="Times New Roman" w:hAnsi="Arial" w:cs="Arial"/>
                <w:i/>
                <w:iCs/>
                <w:sz w:val="8"/>
                <w:szCs w:val="8"/>
              </w:rPr>
              <w:t>Science of The Total Environment</w:t>
            </w:r>
            <w:r w:rsidRPr="00440606">
              <w:rPr>
                <w:rFonts w:ascii="Arial" w:eastAsia="Times New Roman" w:hAnsi="Arial" w:cs="Arial"/>
                <w:sz w:val="8"/>
                <w:szCs w:val="8"/>
              </w:rPr>
              <w:t>. 2020; 725:138401. https://doi.org/10.1016/j.scitotenv.2020.138401</w:t>
            </w:r>
          </w:p>
        </w:tc>
        <w:tc>
          <w:tcPr>
            <w:tcW w:w="793" w:type="dxa"/>
            <w:noWrap/>
            <w:vAlign w:val="bottom"/>
            <w:hideMark/>
          </w:tcPr>
          <w:p w14:paraId="7597F4A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6191EA4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35D4D15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070285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9C83F6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0234922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5D6DBA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EB62D9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E004EC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CDBF0D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CB3C81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280F0B2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42C460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187CA2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2163B9F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09E263F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4D20F04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03AE20C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390C91DC" w14:textId="77777777" w:rsidTr="00A862E7">
        <w:trPr>
          <w:trHeight w:val="840"/>
        </w:trPr>
        <w:tc>
          <w:tcPr>
            <w:tcW w:w="2081" w:type="dxa"/>
            <w:vAlign w:val="bottom"/>
            <w:hideMark/>
          </w:tcPr>
          <w:p w14:paraId="10EFD8A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Ong SWX, et al. (2020) Air, Surface Environmental, and Personal Protective Equipment Contamination by Severe Acute Respiratory Syndrome Coronavirus 2 (SARS-CoV-2) From a Symptomatic Patient. </w:t>
            </w:r>
            <w:r w:rsidRPr="00440606">
              <w:rPr>
                <w:rFonts w:ascii="Arial" w:eastAsia="Times New Roman" w:hAnsi="Arial" w:cs="Arial"/>
                <w:i/>
                <w:iCs/>
                <w:sz w:val="8"/>
                <w:szCs w:val="8"/>
              </w:rPr>
              <w:t>JAMA.</w:t>
            </w:r>
            <w:r w:rsidRPr="00440606">
              <w:rPr>
                <w:rFonts w:ascii="Arial" w:eastAsia="Times New Roman" w:hAnsi="Arial" w:cs="Arial"/>
                <w:sz w:val="8"/>
                <w:szCs w:val="8"/>
              </w:rPr>
              <w:t xml:space="preserve"> 323(16): 1610-1612. https://doi.org/10.1001/jama.2020.3227</w:t>
            </w:r>
          </w:p>
        </w:tc>
        <w:tc>
          <w:tcPr>
            <w:tcW w:w="793" w:type="dxa"/>
            <w:noWrap/>
            <w:vAlign w:val="bottom"/>
            <w:hideMark/>
          </w:tcPr>
          <w:p w14:paraId="5C56329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71DEA03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04B653E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1BC7AD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6C1420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0F0DE72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36A4F6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075537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0102B1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752CF6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EEC64F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4DEAEFF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4904971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0254EA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424856A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6C32398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5DD52A6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55C9C80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3CD5466D" w14:textId="77777777" w:rsidTr="00A862E7">
        <w:trPr>
          <w:trHeight w:val="840"/>
        </w:trPr>
        <w:tc>
          <w:tcPr>
            <w:tcW w:w="2081" w:type="dxa"/>
            <w:vAlign w:val="bottom"/>
            <w:hideMark/>
          </w:tcPr>
          <w:p w14:paraId="3244776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lastRenderedPageBreak/>
              <w:t>Sun ZP, et al. Stability of the COVID-19 virus under wet, dry and acidic conditions. </w:t>
            </w:r>
            <w:r w:rsidRPr="00440606">
              <w:rPr>
                <w:rFonts w:ascii="Arial" w:eastAsia="Times New Roman" w:hAnsi="Arial" w:cs="Arial"/>
                <w:i/>
                <w:iCs/>
                <w:sz w:val="8"/>
                <w:szCs w:val="8"/>
              </w:rPr>
              <w:t>medRxiv</w:t>
            </w:r>
            <w:r w:rsidRPr="00440606">
              <w:rPr>
                <w:rFonts w:ascii="Arial" w:eastAsia="Times New Roman" w:hAnsi="Arial" w:cs="Arial"/>
                <w:sz w:val="8"/>
                <w:szCs w:val="8"/>
              </w:rPr>
              <w:t>. 2020 April 14. https://doi.org/10.1101/2020.04.09.20058875. Preprint</w:t>
            </w:r>
          </w:p>
        </w:tc>
        <w:tc>
          <w:tcPr>
            <w:tcW w:w="793" w:type="dxa"/>
            <w:noWrap/>
            <w:vAlign w:val="bottom"/>
            <w:hideMark/>
          </w:tcPr>
          <w:p w14:paraId="07A61D3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0ABA81B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300E598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18DCEB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2840E6B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5CDF4A2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47" w:type="dxa"/>
            <w:noWrap/>
            <w:vAlign w:val="bottom"/>
            <w:hideMark/>
          </w:tcPr>
          <w:p w14:paraId="7D2C8DE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14E0CE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A50BB6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6312F1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7E8375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29F97A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F89274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BB57BB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3C57943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06DDC41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04B7A1F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13CD0F6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7986D508" w14:textId="77777777" w:rsidTr="00A862E7">
        <w:trPr>
          <w:trHeight w:val="565"/>
        </w:trPr>
        <w:tc>
          <w:tcPr>
            <w:tcW w:w="2081" w:type="dxa"/>
            <w:vAlign w:val="bottom"/>
            <w:hideMark/>
          </w:tcPr>
          <w:p w14:paraId="5CFB932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Guo ZD, et al. Aerosol and Surface Distribution of Severe Acute Respiratory Syndrome Coronavirus 2 in Hospital Wards, Wuhan, China, 2020. </w:t>
            </w:r>
            <w:r w:rsidRPr="00440606">
              <w:rPr>
                <w:rFonts w:ascii="Arial" w:eastAsia="Times New Roman" w:hAnsi="Arial" w:cs="Arial"/>
                <w:i/>
                <w:iCs/>
                <w:sz w:val="8"/>
                <w:szCs w:val="8"/>
              </w:rPr>
              <w:t>Emerg Infect Dis</w:t>
            </w:r>
            <w:r w:rsidRPr="00440606">
              <w:rPr>
                <w:rFonts w:ascii="Arial" w:eastAsia="Times New Roman" w:hAnsi="Arial" w:cs="Arial"/>
                <w:sz w:val="8"/>
                <w:szCs w:val="8"/>
              </w:rPr>
              <w:t>. 2020; 26(7):1583-1591. https://doi.org/10.3201/eid2607.200885</w:t>
            </w:r>
          </w:p>
        </w:tc>
        <w:tc>
          <w:tcPr>
            <w:tcW w:w="793" w:type="dxa"/>
            <w:noWrap/>
            <w:vAlign w:val="bottom"/>
            <w:hideMark/>
          </w:tcPr>
          <w:p w14:paraId="3A49D51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3D802ECA"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798FE30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004A59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D5127A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5D6B52C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952F10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DF6ADB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B72C9E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DB871F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7F902D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16EF0AE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6B8167F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E7DCC0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1B0971B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545CBB1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04826F5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1AF664D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093178F1" w14:textId="77777777" w:rsidTr="00A862E7">
        <w:trPr>
          <w:trHeight w:val="853"/>
        </w:trPr>
        <w:tc>
          <w:tcPr>
            <w:tcW w:w="2081" w:type="dxa"/>
            <w:vAlign w:val="bottom"/>
            <w:hideMark/>
          </w:tcPr>
          <w:p w14:paraId="44A780B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Liu Y, et al. Aerodynamic characteristics and RNA concentration of SARS-CoV-2 aerosol in Wuhan hospitals during COVID-19 outbreak. </w:t>
            </w:r>
            <w:r w:rsidRPr="00440606">
              <w:rPr>
                <w:rFonts w:ascii="Arial" w:eastAsia="Times New Roman" w:hAnsi="Arial" w:cs="Arial"/>
                <w:i/>
                <w:iCs/>
                <w:sz w:val="8"/>
                <w:szCs w:val="8"/>
              </w:rPr>
              <w:t>bioRxiv</w:t>
            </w:r>
            <w:r w:rsidRPr="00440606">
              <w:rPr>
                <w:rFonts w:ascii="Arial" w:eastAsia="Times New Roman" w:hAnsi="Arial" w:cs="Arial"/>
                <w:sz w:val="8"/>
                <w:szCs w:val="8"/>
              </w:rPr>
              <w:t>. 2020 March 10. https://doi.org/10.1101/2020.03.08.982637. Preprint</w:t>
            </w:r>
          </w:p>
        </w:tc>
        <w:tc>
          <w:tcPr>
            <w:tcW w:w="793" w:type="dxa"/>
            <w:noWrap/>
            <w:vAlign w:val="bottom"/>
            <w:hideMark/>
          </w:tcPr>
          <w:p w14:paraId="6901495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7167612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2607DBA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681991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4D9D20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335B40D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ED454D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2C6E3C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31CAA1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DB751E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5CCD372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47C983C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8D1FE8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B1E5D9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66F8DD1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7447A66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7BC6D94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168BB87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43C6D2F8" w14:textId="77777777" w:rsidTr="00A862E7">
        <w:trPr>
          <w:trHeight w:val="850"/>
        </w:trPr>
        <w:tc>
          <w:tcPr>
            <w:tcW w:w="2081" w:type="dxa"/>
            <w:vAlign w:val="bottom"/>
            <w:hideMark/>
          </w:tcPr>
          <w:p w14:paraId="49F96DBF"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Jiang Y, et al. Clinical data on hospital environmental hygiene monitoring and medical staff protection during the coronavirus disease 2019 outbreak. </w:t>
            </w:r>
            <w:r w:rsidRPr="00440606">
              <w:rPr>
                <w:rFonts w:ascii="Arial" w:eastAsia="Times New Roman" w:hAnsi="Arial" w:cs="Arial"/>
                <w:i/>
                <w:iCs/>
                <w:sz w:val="8"/>
                <w:szCs w:val="8"/>
              </w:rPr>
              <w:t>medRxiv</w:t>
            </w:r>
            <w:r w:rsidRPr="00440606">
              <w:rPr>
                <w:rFonts w:ascii="Arial" w:eastAsia="Times New Roman" w:hAnsi="Arial" w:cs="Arial"/>
                <w:sz w:val="8"/>
                <w:szCs w:val="8"/>
              </w:rPr>
              <w:t>. 2020 March 2. https://doi.org/10.1101/2020.02.25.20028043. Preprint</w:t>
            </w:r>
          </w:p>
        </w:tc>
        <w:tc>
          <w:tcPr>
            <w:tcW w:w="793" w:type="dxa"/>
            <w:noWrap/>
            <w:vAlign w:val="bottom"/>
            <w:hideMark/>
          </w:tcPr>
          <w:p w14:paraId="00F41B1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2FBF3D7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56A67D8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C29EA2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F0907B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187951F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149646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79D21F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22E336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1765D2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54E10C4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58A172A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44B7A57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452ABC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0295C9D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476C117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17E616F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710ABB7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719BBA97" w14:textId="77777777" w:rsidTr="00A862E7">
        <w:trPr>
          <w:trHeight w:val="850"/>
        </w:trPr>
        <w:tc>
          <w:tcPr>
            <w:tcW w:w="2081" w:type="dxa"/>
            <w:vAlign w:val="bottom"/>
            <w:hideMark/>
          </w:tcPr>
          <w:p w14:paraId="3D984EF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Moriarty LF, et al. Public health responses to COVID-19 outbreaks on cruise ships—worldwide, February–March 2020. MMWR </w:t>
            </w:r>
            <w:r w:rsidRPr="00440606">
              <w:rPr>
                <w:rFonts w:ascii="Arial" w:eastAsia="Times New Roman" w:hAnsi="Arial" w:cs="Arial"/>
                <w:i/>
                <w:iCs/>
                <w:sz w:val="8"/>
                <w:szCs w:val="8"/>
              </w:rPr>
              <w:t xml:space="preserve">Morbidity and Mortality Weekly Report. </w:t>
            </w:r>
            <w:r w:rsidRPr="00440606">
              <w:rPr>
                <w:rFonts w:ascii="Arial" w:eastAsia="Times New Roman" w:hAnsi="Arial" w:cs="Arial"/>
                <w:sz w:val="8"/>
                <w:szCs w:val="8"/>
              </w:rPr>
              <w:t>2020; 69(12):347-352. http://dx.doi.org/10.15585/mmwr.mm6912e3</w:t>
            </w:r>
          </w:p>
        </w:tc>
        <w:tc>
          <w:tcPr>
            <w:tcW w:w="793" w:type="dxa"/>
            <w:noWrap/>
            <w:vAlign w:val="bottom"/>
            <w:hideMark/>
          </w:tcPr>
          <w:p w14:paraId="171AD9B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7C1DFAF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2532DC1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B32DF2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9A707B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77DF2A8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76F685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802AFA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A18FED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BF57D4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3D3302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7EC416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D97084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6266F0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0B7E3F7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05550BC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2AB275F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34" w:type="dxa"/>
            <w:noWrap/>
            <w:vAlign w:val="bottom"/>
            <w:hideMark/>
          </w:tcPr>
          <w:p w14:paraId="1B644AF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242208BA" w14:textId="77777777" w:rsidTr="00A862E7">
        <w:trPr>
          <w:trHeight w:val="840"/>
        </w:trPr>
        <w:tc>
          <w:tcPr>
            <w:tcW w:w="2081" w:type="dxa"/>
            <w:vAlign w:val="bottom"/>
            <w:hideMark/>
          </w:tcPr>
          <w:p w14:paraId="7E52382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amagishi T, et al. Environmental sampling for severe acute respiratory syndrome coronavirus 2 during a COVID-19 outbreak on the Diamond Princess cruise ship. </w:t>
            </w:r>
            <w:r w:rsidRPr="00440606">
              <w:rPr>
                <w:rFonts w:ascii="Arial" w:eastAsia="Times New Roman" w:hAnsi="Arial" w:cs="Arial"/>
                <w:i/>
                <w:iCs/>
                <w:sz w:val="8"/>
                <w:szCs w:val="8"/>
              </w:rPr>
              <w:t>The Journal of Infectious Diseases.</w:t>
            </w:r>
            <w:r w:rsidRPr="00440606">
              <w:rPr>
                <w:rFonts w:ascii="Arial" w:eastAsia="Times New Roman" w:hAnsi="Arial" w:cs="Arial"/>
                <w:sz w:val="8"/>
                <w:szCs w:val="8"/>
              </w:rPr>
              <w:t xml:space="preserve"> 2020; </w:t>
            </w:r>
            <w:r w:rsidRPr="00440606">
              <w:rPr>
                <w:rFonts w:ascii="Arial" w:eastAsia="Times New Roman" w:hAnsi="Arial" w:cs="Arial"/>
                <w:i/>
                <w:iCs/>
                <w:sz w:val="8"/>
                <w:szCs w:val="8"/>
              </w:rPr>
              <w:t>222</w:t>
            </w:r>
            <w:r w:rsidRPr="00440606">
              <w:rPr>
                <w:rFonts w:ascii="Arial" w:eastAsia="Times New Roman" w:hAnsi="Arial" w:cs="Arial"/>
                <w:sz w:val="8"/>
                <w:szCs w:val="8"/>
              </w:rPr>
              <w:t>(7):1098-1102. https://doi.org/10.1093/infdis/jiaa437</w:t>
            </w:r>
          </w:p>
        </w:tc>
        <w:tc>
          <w:tcPr>
            <w:tcW w:w="793" w:type="dxa"/>
            <w:noWrap/>
            <w:vAlign w:val="bottom"/>
            <w:hideMark/>
          </w:tcPr>
          <w:p w14:paraId="33410F6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61F8B72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1D978A7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9A6F62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53D2B1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46AB597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694F08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ADCE01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68C77F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5E21FE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EEDF7F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7A4DC66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14C0F57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995E24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16165D9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731037C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5037A3C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0193F4C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39FDFAB9" w14:textId="77777777" w:rsidTr="00A862E7">
        <w:trPr>
          <w:trHeight w:val="853"/>
        </w:trPr>
        <w:tc>
          <w:tcPr>
            <w:tcW w:w="2081" w:type="dxa"/>
            <w:vAlign w:val="bottom"/>
            <w:hideMark/>
          </w:tcPr>
          <w:p w14:paraId="48B5954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Kratzel A, et al. Temperature-dependent surface stability of SARS-CoV-2. </w:t>
            </w:r>
            <w:r w:rsidRPr="00440606">
              <w:rPr>
                <w:rFonts w:ascii="Arial" w:eastAsia="Times New Roman" w:hAnsi="Arial" w:cs="Arial"/>
                <w:i/>
                <w:iCs/>
                <w:sz w:val="8"/>
                <w:szCs w:val="8"/>
              </w:rPr>
              <w:t xml:space="preserve">Journal of Infection. </w:t>
            </w:r>
            <w:r w:rsidRPr="00440606">
              <w:rPr>
                <w:rFonts w:ascii="Arial" w:eastAsia="Times New Roman" w:hAnsi="Arial" w:cs="Arial"/>
                <w:sz w:val="8"/>
                <w:szCs w:val="8"/>
              </w:rPr>
              <w:t>2020; 81(3):452-482. https://doi.org/10.1016/j.jinf.2020.05.074</w:t>
            </w:r>
          </w:p>
        </w:tc>
        <w:tc>
          <w:tcPr>
            <w:tcW w:w="793" w:type="dxa"/>
            <w:noWrap/>
            <w:vAlign w:val="bottom"/>
            <w:hideMark/>
          </w:tcPr>
          <w:p w14:paraId="792C6B4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381C072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264AB83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B8AAC9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320AF73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69B9D55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93A297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755C9A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1258BB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86ED8D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F8130E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A3EF44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C2EFFA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212365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4FBB291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5A24BC8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4E62AC4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3A7873C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129DEBC3" w14:textId="77777777" w:rsidTr="00A862E7">
        <w:trPr>
          <w:trHeight w:val="575"/>
        </w:trPr>
        <w:tc>
          <w:tcPr>
            <w:tcW w:w="2081" w:type="dxa"/>
            <w:vAlign w:val="bottom"/>
            <w:hideMark/>
          </w:tcPr>
          <w:p w14:paraId="5F8860D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Smither SJ, et al. Experimental aerosol survival of SARS-CoV-2 in artificial saliva and tissue culture media at medium and high humidity. </w:t>
            </w:r>
            <w:r w:rsidRPr="00440606">
              <w:rPr>
                <w:rFonts w:ascii="Arial" w:eastAsia="Times New Roman" w:hAnsi="Arial" w:cs="Arial"/>
                <w:i/>
                <w:iCs/>
                <w:sz w:val="8"/>
                <w:szCs w:val="8"/>
              </w:rPr>
              <w:t>Emerging Microbes &amp; Infections</w:t>
            </w:r>
            <w:r w:rsidRPr="00440606">
              <w:rPr>
                <w:rFonts w:ascii="Arial" w:eastAsia="Times New Roman" w:hAnsi="Arial" w:cs="Arial"/>
                <w:sz w:val="8"/>
                <w:szCs w:val="8"/>
              </w:rPr>
              <w:t>. 2020; 9(1):1415-1417. https://doi.org/10.1080/22221751.2020.1777906</w:t>
            </w:r>
          </w:p>
        </w:tc>
        <w:tc>
          <w:tcPr>
            <w:tcW w:w="793" w:type="dxa"/>
            <w:noWrap/>
            <w:vAlign w:val="bottom"/>
            <w:hideMark/>
          </w:tcPr>
          <w:p w14:paraId="0DF8564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0B12956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62FB097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3A784D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5C9FAE5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234" w:type="dxa"/>
            <w:noWrap/>
            <w:vAlign w:val="bottom"/>
            <w:hideMark/>
          </w:tcPr>
          <w:p w14:paraId="74F09DC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DE157B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8EE2C4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42610E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363A86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140C85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D51B52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29F57F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5FE341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442100E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412CF17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74374D1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08968CA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4EC03DF6" w14:textId="77777777" w:rsidTr="00A862E7">
        <w:trPr>
          <w:trHeight w:val="840"/>
        </w:trPr>
        <w:tc>
          <w:tcPr>
            <w:tcW w:w="2081" w:type="dxa"/>
            <w:vAlign w:val="bottom"/>
            <w:hideMark/>
          </w:tcPr>
          <w:p w14:paraId="4F6A413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Harbourt DE, et al. Modeling the Stability of Severe Acute Respiratory Syndrome Coronavirus 2 (SARS-CoV-2) on Skin, Currency, and Clothing. </w:t>
            </w:r>
            <w:r w:rsidRPr="00440606">
              <w:rPr>
                <w:rFonts w:ascii="Arial" w:eastAsia="Times New Roman" w:hAnsi="Arial" w:cs="Arial"/>
                <w:i/>
                <w:iCs/>
                <w:sz w:val="8"/>
                <w:szCs w:val="8"/>
              </w:rPr>
              <w:t>PLoS Neglected Tropical Diseases</w:t>
            </w:r>
            <w:r w:rsidRPr="00440606">
              <w:rPr>
                <w:rFonts w:ascii="Arial" w:eastAsia="Times New Roman" w:hAnsi="Arial" w:cs="Arial"/>
                <w:sz w:val="8"/>
                <w:szCs w:val="8"/>
              </w:rPr>
              <w:t>. 2020; 14(11):e0008831. https://doi.org/10.1371/journal.pntd.0008831</w:t>
            </w:r>
          </w:p>
        </w:tc>
        <w:tc>
          <w:tcPr>
            <w:tcW w:w="793" w:type="dxa"/>
            <w:noWrap/>
            <w:vAlign w:val="bottom"/>
            <w:hideMark/>
          </w:tcPr>
          <w:p w14:paraId="3A54258F"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4931A53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109CB0D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637D00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0633E2A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0F89DE4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47" w:type="dxa"/>
            <w:noWrap/>
            <w:vAlign w:val="bottom"/>
            <w:hideMark/>
          </w:tcPr>
          <w:p w14:paraId="3722296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49C4BA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B0F5F0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7BE223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434076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B0BD4D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FF0928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B31D96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226EEDA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14A035A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6137FA0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3B80942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2D0E325E" w14:textId="77777777" w:rsidTr="00A862E7">
        <w:trPr>
          <w:trHeight w:val="840"/>
        </w:trPr>
        <w:tc>
          <w:tcPr>
            <w:tcW w:w="2081" w:type="dxa"/>
            <w:vAlign w:val="bottom"/>
            <w:hideMark/>
          </w:tcPr>
          <w:p w14:paraId="4015DD2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Casanova LM, et al. Effects of air temperature and relative humidity on coronavirus survival on surfaces. </w:t>
            </w:r>
            <w:r w:rsidRPr="00440606">
              <w:rPr>
                <w:rFonts w:ascii="Arial" w:eastAsia="Times New Roman" w:hAnsi="Arial" w:cs="Arial"/>
                <w:i/>
                <w:iCs/>
                <w:sz w:val="8"/>
                <w:szCs w:val="8"/>
              </w:rPr>
              <w:t>Applied and Environmental Microbiology</w:t>
            </w:r>
            <w:r w:rsidRPr="00440606">
              <w:rPr>
                <w:rFonts w:ascii="Arial" w:eastAsia="Times New Roman" w:hAnsi="Arial" w:cs="Arial"/>
                <w:sz w:val="8"/>
                <w:szCs w:val="8"/>
              </w:rPr>
              <w:t>. 2010; 76(9): 2712-2717. https://doi.org/10.1128/aem.02291-09</w:t>
            </w:r>
          </w:p>
        </w:tc>
        <w:tc>
          <w:tcPr>
            <w:tcW w:w="793" w:type="dxa"/>
            <w:noWrap/>
            <w:vAlign w:val="bottom"/>
            <w:hideMark/>
          </w:tcPr>
          <w:p w14:paraId="21D1483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74CCC1F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6E3A2C5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8C32EE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02EB9AD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23A080D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5F7BF50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172EE9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13919A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6994DD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24B2F5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96392A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BFD715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4F2402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1C948D9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0A077BE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5C29BF7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48A2EA9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50EC0FE5" w14:textId="77777777" w:rsidTr="00A862E7">
        <w:trPr>
          <w:trHeight w:val="840"/>
        </w:trPr>
        <w:tc>
          <w:tcPr>
            <w:tcW w:w="2081" w:type="dxa"/>
            <w:vAlign w:val="bottom"/>
            <w:hideMark/>
          </w:tcPr>
          <w:p w14:paraId="14AF0AA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Chan KH, et al. The effects of temperature and relative humidity on the viability of the SARS coronavirus. </w:t>
            </w:r>
            <w:r w:rsidRPr="00440606">
              <w:rPr>
                <w:rFonts w:ascii="Arial" w:eastAsia="Times New Roman" w:hAnsi="Arial" w:cs="Arial"/>
                <w:i/>
                <w:iCs/>
                <w:sz w:val="8"/>
                <w:szCs w:val="8"/>
              </w:rPr>
              <w:t>Advances in Virology</w:t>
            </w:r>
            <w:r w:rsidRPr="00440606">
              <w:rPr>
                <w:rFonts w:ascii="Arial" w:eastAsia="Times New Roman" w:hAnsi="Arial" w:cs="Arial"/>
                <w:sz w:val="8"/>
                <w:szCs w:val="8"/>
              </w:rPr>
              <w:t>. 2011; 2011:734690. https://doi.org/10.1155/2011/734690</w:t>
            </w:r>
          </w:p>
        </w:tc>
        <w:tc>
          <w:tcPr>
            <w:tcW w:w="793" w:type="dxa"/>
            <w:noWrap/>
            <w:vAlign w:val="bottom"/>
            <w:hideMark/>
          </w:tcPr>
          <w:p w14:paraId="1A378B1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5FDFF1E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2D512BF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E10DA9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079F3C6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02DD424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D44E8E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7A88FF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8A896D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6AF2C8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94B943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381570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3F53E2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25D388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2D4D6F6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0EB7814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30E7903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3E940E0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3E882E35" w14:textId="77777777" w:rsidTr="00A862E7">
        <w:trPr>
          <w:trHeight w:val="580"/>
        </w:trPr>
        <w:tc>
          <w:tcPr>
            <w:tcW w:w="2081" w:type="dxa"/>
            <w:vAlign w:val="bottom"/>
            <w:hideMark/>
          </w:tcPr>
          <w:p w14:paraId="0B2A91BF"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Chin AWH, et al. Stability of SARS-CoV-2 in different environmental conditions. </w:t>
            </w:r>
            <w:r w:rsidRPr="00440606">
              <w:rPr>
                <w:rFonts w:ascii="Arial" w:eastAsia="Times New Roman" w:hAnsi="Arial" w:cs="Arial"/>
                <w:i/>
                <w:iCs/>
                <w:sz w:val="8"/>
                <w:szCs w:val="8"/>
              </w:rPr>
              <w:t>The Lancet Microbe.</w:t>
            </w:r>
            <w:r w:rsidRPr="00440606">
              <w:rPr>
                <w:rFonts w:ascii="Arial" w:eastAsia="Times New Roman" w:hAnsi="Arial" w:cs="Arial"/>
                <w:sz w:val="8"/>
                <w:szCs w:val="8"/>
              </w:rPr>
              <w:t xml:space="preserve"> 2020; 1(1):e10. https://doi.org/10.1016/s2666-5247(20)30003-3</w:t>
            </w:r>
          </w:p>
        </w:tc>
        <w:tc>
          <w:tcPr>
            <w:tcW w:w="793" w:type="dxa"/>
            <w:noWrap/>
            <w:vAlign w:val="bottom"/>
            <w:hideMark/>
          </w:tcPr>
          <w:p w14:paraId="7B25FFC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7BD2B31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5D2D309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9AD72A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7E148F8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75D297C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B15FC5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57DAAD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10F8D7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CB1D64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D7664C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204A08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68F0F0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940F51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6C07098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65059D9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237C8FF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7CAAC65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35EB6159" w14:textId="77777777" w:rsidTr="00A862E7">
        <w:trPr>
          <w:trHeight w:val="575"/>
        </w:trPr>
        <w:tc>
          <w:tcPr>
            <w:tcW w:w="2081" w:type="dxa"/>
            <w:vAlign w:val="bottom"/>
            <w:hideMark/>
          </w:tcPr>
          <w:p w14:paraId="0961740F"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lastRenderedPageBreak/>
              <w:t xml:space="preserve">Lai MY, Cheng PK, Lim WW. Survival of severe acute respiratory syndrome coronavirus. </w:t>
            </w:r>
            <w:r w:rsidRPr="00440606">
              <w:rPr>
                <w:rFonts w:ascii="Arial" w:eastAsia="Times New Roman" w:hAnsi="Arial" w:cs="Arial"/>
                <w:i/>
                <w:iCs/>
                <w:sz w:val="8"/>
                <w:szCs w:val="8"/>
              </w:rPr>
              <w:t>Clinical Infectious Diseases</w:t>
            </w:r>
            <w:r w:rsidRPr="00440606">
              <w:rPr>
                <w:rFonts w:ascii="Arial" w:eastAsia="Times New Roman" w:hAnsi="Arial" w:cs="Arial"/>
                <w:sz w:val="8"/>
                <w:szCs w:val="8"/>
              </w:rPr>
              <w:t>. 2005; 41(7):e67-71. https://doi.org/10.1086/433186</w:t>
            </w:r>
          </w:p>
        </w:tc>
        <w:tc>
          <w:tcPr>
            <w:tcW w:w="793" w:type="dxa"/>
            <w:noWrap/>
            <w:vAlign w:val="bottom"/>
            <w:hideMark/>
          </w:tcPr>
          <w:p w14:paraId="7AAE1DE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04BDA7BF"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7AD8FDD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718FD8F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3683088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234" w:type="dxa"/>
            <w:noWrap/>
            <w:vAlign w:val="bottom"/>
            <w:hideMark/>
          </w:tcPr>
          <w:p w14:paraId="5BEB98B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84F2EC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0C250E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9A661D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F04709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860118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88CEBC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13E818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5FB9CB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20B6EFF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2520C36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74F4223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54D2CC1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2CADA5BD" w14:textId="77777777" w:rsidTr="00A862E7">
        <w:trPr>
          <w:trHeight w:val="565"/>
        </w:trPr>
        <w:tc>
          <w:tcPr>
            <w:tcW w:w="2081" w:type="dxa"/>
            <w:vAlign w:val="bottom"/>
            <w:hideMark/>
          </w:tcPr>
          <w:p w14:paraId="22025D8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Sizun J, Yu MW, Talbot PJ. Survival of human coronaviruses 229E and OC43 in suspension and after drying onsurfaces: a possible source ofhospital-acquired infections. </w:t>
            </w:r>
            <w:r w:rsidRPr="00440606">
              <w:rPr>
                <w:rFonts w:ascii="Arial" w:eastAsia="Times New Roman" w:hAnsi="Arial" w:cs="Arial"/>
                <w:i/>
                <w:iCs/>
                <w:sz w:val="8"/>
                <w:szCs w:val="8"/>
              </w:rPr>
              <w:t>Journal of Hospital Infection.</w:t>
            </w:r>
            <w:r w:rsidRPr="00440606">
              <w:rPr>
                <w:rFonts w:ascii="Arial" w:eastAsia="Times New Roman" w:hAnsi="Arial" w:cs="Arial"/>
                <w:sz w:val="8"/>
                <w:szCs w:val="8"/>
              </w:rPr>
              <w:t> 2000; 46(1):55-60. https://doi.org/10.1053/jhin.2000.0795</w:t>
            </w:r>
          </w:p>
        </w:tc>
        <w:tc>
          <w:tcPr>
            <w:tcW w:w="793" w:type="dxa"/>
            <w:noWrap/>
            <w:vAlign w:val="bottom"/>
            <w:hideMark/>
          </w:tcPr>
          <w:p w14:paraId="4FCA3DAF"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1CAD4D4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3F7A431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06C4F8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6632B74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234" w:type="dxa"/>
            <w:noWrap/>
            <w:vAlign w:val="bottom"/>
            <w:hideMark/>
          </w:tcPr>
          <w:p w14:paraId="42AE914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E07891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222F15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191D3C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2772B9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0D07B6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91AEAB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8AA850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0BF547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1718F03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32C344C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0832F40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25C90AB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7C719BDD" w14:textId="77777777" w:rsidTr="00A862E7">
        <w:trPr>
          <w:trHeight w:val="853"/>
        </w:trPr>
        <w:tc>
          <w:tcPr>
            <w:tcW w:w="2081" w:type="dxa"/>
            <w:vAlign w:val="bottom"/>
            <w:hideMark/>
          </w:tcPr>
          <w:p w14:paraId="1CBC1C8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Colaneri M, et al. Lack of SARS-CoV-2 RNA environmental contamination in a tertiary referral hospital for infectious diseases in Northern Italy. </w:t>
            </w:r>
            <w:r w:rsidRPr="00440606">
              <w:rPr>
                <w:rFonts w:ascii="Arial" w:eastAsia="Times New Roman" w:hAnsi="Arial" w:cs="Arial"/>
                <w:i/>
                <w:iCs/>
                <w:sz w:val="8"/>
                <w:szCs w:val="8"/>
              </w:rPr>
              <w:t>Journal of Hospital Infection</w:t>
            </w:r>
            <w:r w:rsidRPr="00440606">
              <w:rPr>
                <w:rFonts w:ascii="Arial" w:eastAsia="Times New Roman" w:hAnsi="Arial" w:cs="Arial"/>
                <w:sz w:val="8"/>
                <w:szCs w:val="8"/>
              </w:rPr>
              <w:t>. 2020; 105(3):474-476. https://dx.doi.org/10.1016/j.jhin.2020.03.018</w:t>
            </w:r>
          </w:p>
        </w:tc>
        <w:tc>
          <w:tcPr>
            <w:tcW w:w="793" w:type="dxa"/>
            <w:noWrap/>
            <w:vAlign w:val="bottom"/>
            <w:hideMark/>
          </w:tcPr>
          <w:p w14:paraId="779F2ADA"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303BD5C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0285BC7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F9BF46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CFBDEB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659C3EB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61FC94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C7982D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C9DF22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25EF5D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009293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A8012F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E63F5E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BDD8FA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7DDE149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4BC829B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58F6058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713E41D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501C8505" w14:textId="77777777" w:rsidTr="00A862E7">
        <w:trPr>
          <w:trHeight w:val="840"/>
        </w:trPr>
        <w:tc>
          <w:tcPr>
            <w:tcW w:w="2081" w:type="dxa"/>
            <w:vAlign w:val="bottom"/>
            <w:hideMark/>
          </w:tcPr>
          <w:p w14:paraId="2D7572B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Jones RM. Relative contributions of transmission routes for COVID-19 among healthcare personnel providing patient care. </w:t>
            </w:r>
            <w:r w:rsidRPr="00440606">
              <w:rPr>
                <w:rFonts w:ascii="Arial" w:eastAsia="Times New Roman" w:hAnsi="Arial" w:cs="Arial"/>
                <w:i/>
                <w:iCs/>
                <w:sz w:val="8"/>
                <w:szCs w:val="8"/>
              </w:rPr>
              <w:t>Journal of Occupational and Environmental Hygiene.</w:t>
            </w:r>
            <w:r w:rsidRPr="00440606">
              <w:rPr>
                <w:rFonts w:ascii="Arial" w:eastAsia="Times New Roman" w:hAnsi="Arial" w:cs="Arial"/>
                <w:sz w:val="8"/>
                <w:szCs w:val="8"/>
              </w:rPr>
              <w:t> 2020; 17(9):408-415. https://doi.org/10.1080/15459624.2020.1784427</w:t>
            </w:r>
          </w:p>
        </w:tc>
        <w:tc>
          <w:tcPr>
            <w:tcW w:w="793" w:type="dxa"/>
            <w:noWrap/>
            <w:vAlign w:val="bottom"/>
            <w:hideMark/>
          </w:tcPr>
          <w:p w14:paraId="0DBF5D1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0163A13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662D5F2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5A730C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A074C0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74FBE38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E54CD7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65A5DC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3CBE97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0C85C1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1819A6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40C1B4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F8075A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E2E3F5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0F40C4E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42CD77C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noWrap/>
            <w:vAlign w:val="bottom"/>
            <w:hideMark/>
          </w:tcPr>
          <w:p w14:paraId="5F79D6A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602D979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6416D368" w14:textId="77777777" w:rsidTr="00A862E7">
        <w:trPr>
          <w:trHeight w:val="840"/>
        </w:trPr>
        <w:tc>
          <w:tcPr>
            <w:tcW w:w="2081" w:type="dxa"/>
            <w:vAlign w:val="bottom"/>
            <w:hideMark/>
          </w:tcPr>
          <w:p w14:paraId="7127E78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Chia PY, et al. Detection of air and surface contamination by SARS-CoV-2 in hospital rooms of infected patients. </w:t>
            </w:r>
            <w:r w:rsidRPr="00440606">
              <w:rPr>
                <w:rFonts w:ascii="Arial" w:eastAsia="Times New Roman" w:hAnsi="Arial" w:cs="Arial"/>
                <w:i/>
                <w:iCs/>
                <w:sz w:val="8"/>
                <w:szCs w:val="8"/>
              </w:rPr>
              <w:t>Nat Commun</w:t>
            </w:r>
            <w:r w:rsidRPr="00440606">
              <w:rPr>
                <w:rFonts w:ascii="Arial" w:eastAsia="Times New Roman" w:hAnsi="Arial" w:cs="Arial"/>
                <w:sz w:val="8"/>
                <w:szCs w:val="8"/>
              </w:rPr>
              <w:t>. 2020; 11(1):2800. https://doi.org/10.1038/s41467-020-16670-2</w:t>
            </w:r>
          </w:p>
        </w:tc>
        <w:tc>
          <w:tcPr>
            <w:tcW w:w="793" w:type="dxa"/>
            <w:noWrap/>
            <w:vAlign w:val="bottom"/>
            <w:hideMark/>
          </w:tcPr>
          <w:p w14:paraId="22E9462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6A34735F"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793AE85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3F1245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50C988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3F44CC0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D54504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699B4C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1B8F41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F79AA6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98A9E7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45EDF08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5430645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F85875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20A6D20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3AD3345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538B245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1BFD6BA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2EBD0144" w14:textId="77777777" w:rsidTr="00A862E7">
        <w:trPr>
          <w:trHeight w:val="850"/>
        </w:trPr>
        <w:tc>
          <w:tcPr>
            <w:tcW w:w="2081" w:type="dxa"/>
            <w:vAlign w:val="bottom"/>
            <w:hideMark/>
          </w:tcPr>
          <w:p w14:paraId="5AB9276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Gregson FKA, et al. Comparing aerosol concentrations and particle size distributions generated by singing, speaking and breathing. </w:t>
            </w:r>
            <w:r w:rsidRPr="00440606">
              <w:rPr>
                <w:rFonts w:ascii="Arial" w:eastAsia="Times New Roman" w:hAnsi="Arial" w:cs="Arial"/>
                <w:i/>
                <w:iCs/>
                <w:sz w:val="8"/>
                <w:szCs w:val="8"/>
              </w:rPr>
              <w:t>Aerosol Science and Technology</w:t>
            </w:r>
            <w:r w:rsidRPr="00440606">
              <w:rPr>
                <w:rFonts w:ascii="Arial" w:eastAsia="Times New Roman" w:hAnsi="Arial" w:cs="Arial"/>
                <w:sz w:val="8"/>
                <w:szCs w:val="8"/>
              </w:rPr>
              <w:t>. 2021; 55(6): 681-691. https://doi.org/10.1080/02786826.2021.1883544</w:t>
            </w:r>
          </w:p>
        </w:tc>
        <w:tc>
          <w:tcPr>
            <w:tcW w:w="793" w:type="dxa"/>
            <w:noWrap/>
            <w:vAlign w:val="bottom"/>
            <w:hideMark/>
          </w:tcPr>
          <w:p w14:paraId="0C29867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30185A3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314A122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1A6322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FDF353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110A906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5D5173B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8D0055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F69FC1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FF84F7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40CD40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B2E136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1AB964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EB2358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45BB89C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46A1712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noWrap/>
            <w:vAlign w:val="bottom"/>
            <w:hideMark/>
          </w:tcPr>
          <w:p w14:paraId="3A7DF70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0D7A7A9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10FFE0DE" w14:textId="77777777" w:rsidTr="00A862E7">
        <w:trPr>
          <w:trHeight w:val="840"/>
        </w:trPr>
        <w:tc>
          <w:tcPr>
            <w:tcW w:w="2081" w:type="dxa"/>
            <w:vAlign w:val="bottom"/>
            <w:hideMark/>
          </w:tcPr>
          <w:p w14:paraId="23E6597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Yap TF, et al. A predictive model of the temperature-dependent inactivation of coronaviruses. </w:t>
            </w:r>
            <w:r w:rsidRPr="00440606">
              <w:rPr>
                <w:rFonts w:ascii="Arial" w:eastAsia="Times New Roman" w:hAnsi="Arial" w:cs="Arial"/>
                <w:i/>
                <w:iCs/>
                <w:sz w:val="8"/>
                <w:szCs w:val="8"/>
              </w:rPr>
              <w:t>Appl Phys Lett</w:t>
            </w:r>
            <w:r w:rsidRPr="00440606">
              <w:rPr>
                <w:rFonts w:ascii="Arial" w:eastAsia="Times New Roman" w:hAnsi="Arial" w:cs="Arial"/>
                <w:sz w:val="8"/>
                <w:szCs w:val="8"/>
              </w:rPr>
              <w:t>. 2020; 117(6):060601. https://doi.org/10.1063/5.0020782</w:t>
            </w:r>
          </w:p>
        </w:tc>
        <w:tc>
          <w:tcPr>
            <w:tcW w:w="793" w:type="dxa"/>
            <w:noWrap/>
            <w:vAlign w:val="bottom"/>
            <w:hideMark/>
          </w:tcPr>
          <w:p w14:paraId="5702A97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1C2CB49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7A17F33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3D99AD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E14C25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0D70D7A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D0DFD2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CB5B90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289198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0A5999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C0273F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527044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4DCBB5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30BC96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663960B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4240E59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noWrap/>
            <w:vAlign w:val="bottom"/>
            <w:hideMark/>
          </w:tcPr>
          <w:p w14:paraId="4EB57F4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23E1301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3A6E358F" w14:textId="77777777" w:rsidTr="00A862E7">
        <w:trPr>
          <w:trHeight w:val="565"/>
        </w:trPr>
        <w:tc>
          <w:tcPr>
            <w:tcW w:w="2081" w:type="dxa"/>
            <w:vAlign w:val="bottom"/>
            <w:hideMark/>
          </w:tcPr>
          <w:p w14:paraId="436262B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Cheng CH, et al. Trajectories of large respiratory droplets in indoor environment: a simplified approach. </w:t>
            </w:r>
            <w:r w:rsidRPr="00440606">
              <w:rPr>
                <w:rFonts w:ascii="Arial" w:eastAsia="Times New Roman" w:hAnsi="Arial" w:cs="Arial"/>
                <w:i/>
                <w:iCs/>
                <w:sz w:val="8"/>
                <w:szCs w:val="8"/>
              </w:rPr>
              <w:t>Building and Environment.</w:t>
            </w:r>
            <w:r w:rsidRPr="00440606">
              <w:rPr>
                <w:rFonts w:ascii="Arial" w:eastAsia="Times New Roman" w:hAnsi="Arial" w:cs="Arial"/>
                <w:sz w:val="8"/>
                <w:szCs w:val="8"/>
              </w:rPr>
              <w:t> 2020; 183:107196. https://doi.org/10.1016/j.buildenv.2020.107196</w:t>
            </w:r>
          </w:p>
        </w:tc>
        <w:tc>
          <w:tcPr>
            <w:tcW w:w="793" w:type="dxa"/>
            <w:noWrap/>
            <w:vAlign w:val="bottom"/>
            <w:hideMark/>
          </w:tcPr>
          <w:p w14:paraId="3070E31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75C3B09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6F5A20D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FA9BFE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E34C46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295EC2F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36B202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FBD538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D3965D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E03B04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E8DA9B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BB3E3B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F3392F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89AAD8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6100081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5943DB9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noWrap/>
            <w:vAlign w:val="bottom"/>
            <w:hideMark/>
          </w:tcPr>
          <w:p w14:paraId="1B4BD2E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46E781D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56B948EE" w14:textId="77777777" w:rsidTr="00A862E7">
        <w:trPr>
          <w:trHeight w:val="850"/>
        </w:trPr>
        <w:tc>
          <w:tcPr>
            <w:tcW w:w="2081" w:type="dxa"/>
            <w:vAlign w:val="bottom"/>
            <w:hideMark/>
          </w:tcPr>
          <w:p w14:paraId="310977D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Van Doremalen N, et al. Aerosol and Surface Stability of SARS-CoV-2 as Compared with SARS-CoV-1. </w:t>
            </w:r>
            <w:r w:rsidRPr="00440606">
              <w:rPr>
                <w:rFonts w:ascii="Arial" w:eastAsia="Times New Roman" w:hAnsi="Arial" w:cs="Arial"/>
                <w:i/>
                <w:iCs/>
                <w:sz w:val="8"/>
                <w:szCs w:val="8"/>
              </w:rPr>
              <w:t>New England Journal of Medicine</w:t>
            </w:r>
            <w:r w:rsidRPr="00440606">
              <w:rPr>
                <w:rFonts w:ascii="Arial" w:eastAsia="Times New Roman" w:hAnsi="Arial" w:cs="Arial"/>
                <w:sz w:val="8"/>
                <w:szCs w:val="8"/>
              </w:rPr>
              <w:t>. 2020; 382(16):1564-1567. https://doi.org/10.1056/nejmc2004973</w:t>
            </w:r>
          </w:p>
        </w:tc>
        <w:tc>
          <w:tcPr>
            <w:tcW w:w="793" w:type="dxa"/>
            <w:noWrap/>
            <w:vAlign w:val="bottom"/>
            <w:hideMark/>
          </w:tcPr>
          <w:p w14:paraId="5347DC4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06DA9A3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0B59E9B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1368203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1CA8DF2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1585E11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C18135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2AB5D2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3218BD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8FF904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F4FACD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EA6B04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BC4D35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8ED1BC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6B508E3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0C6BDE4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213AC94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67482B7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6FA09135" w14:textId="77777777" w:rsidTr="00A862E7">
        <w:trPr>
          <w:trHeight w:val="840"/>
        </w:trPr>
        <w:tc>
          <w:tcPr>
            <w:tcW w:w="2081" w:type="dxa"/>
            <w:vAlign w:val="bottom"/>
            <w:hideMark/>
          </w:tcPr>
          <w:p w14:paraId="1D2FA93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Hohl DH, et al. Covid-19 quarantine has increased the incidence of ethyl alcohol burns. </w:t>
            </w:r>
            <w:r w:rsidRPr="00440606">
              <w:rPr>
                <w:rFonts w:ascii="Arial" w:eastAsia="Times New Roman" w:hAnsi="Arial" w:cs="Arial"/>
                <w:i/>
                <w:iCs/>
                <w:sz w:val="8"/>
                <w:szCs w:val="8"/>
              </w:rPr>
              <w:t>Burns</w:t>
            </w:r>
            <w:r w:rsidRPr="00440606">
              <w:rPr>
                <w:rFonts w:ascii="Arial" w:eastAsia="Times New Roman" w:hAnsi="Arial" w:cs="Arial"/>
                <w:sz w:val="8"/>
                <w:szCs w:val="8"/>
              </w:rPr>
              <w:t>. 2021; 47(5):1212. https://doi.org/10.1016/j.burns.2020.05.025</w:t>
            </w:r>
          </w:p>
        </w:tc>
        <w:tc>
          <w:tcPr>
            <w:tcW w:w="793" w:type="dxa"/>
            <w:noWrap/>
            <w:vAlign w:val="bottom"/>
            <w:hideMark/>
          </w:tcPr>
          <w:p w14:paraId="487BFCF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57A3B8D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3EF5E8C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AF0766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5FC4D1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6B27A58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B0540D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39494F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62408D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F733D8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30B2FD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F372AD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2743F6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0AFE65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3723A43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6D5FCD4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0F544F2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306D63F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6E413911" w14:textId="77777777" w:rsidTr="00A862E7">
        <w:trPr>
          <w:trHeight w:val="565"/>
        </w:trPr>
        <w:tc>
          <w:tcPr>
            <w:tcW w:w="2081" w:type="dxa"/>
            <w:vAlign w:val="bottom"/>
            <w:hideMark/>
          </w:tcPr>
          <w:p w14:paraId="7DEF8AF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Xu P, et al. Transmission routes of Covid-19 virus in the Diamond Princess Cruise ship. </w:t>
            </w:r>
            <w:r w:rsidRPr="00440606">
              <w:rPr>
                <w:rFonts w:ascii="Arial" w:eastAsia="Times New Roman" w:hAnsi="Arial" w:cs="Arial"/>
                <w:i/>
                <w:iCs/>
                <w:sz w:val="8"/>
                <w:szCs w:val="8"/>
              </w:rPr>
              <w:t>medRxiv.</w:t>
            </w:r>
            <w:r w:rsidRPr="00440606">
              <w:rPr>
                <w:rFonts w:ascii="Arial" w:eastAsia="Times New Roman" w:hAnsi="Arial" w:cs="Arial"/>
                <w:sz w:val="8"/>
                <w:szCs w:val="8"/>
              </w:rPr>
              <w:t xml:space="preserve"> 2020 April 14. https://doi.org/10.1101/2020.04.09.20059113. Preprint</w:t>
            </w:r>
          </w:p>
        </w:tc>
        <w:tc>
          <w:tcPr>
            <w:tcW w:w="793" w:type="dxa"/>
            <w:noWrap/>
            <w:vAlign w:val="bottom"/>
            <w:hideMark/>
          </w:tcPr>
          <w:p w14:paraId="69B361E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21BEAC1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2ADD90E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10DBD6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726C73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05B583C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F8DAB0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8E82DA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E2C12E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BDEA48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759A84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59892B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9414CC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92C118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6AA9B66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0BC723A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71B0554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14C5405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2CCF0483" w14:textId="77777777" w:rsidTr="00A862E7">
        <w:trPr>
          <w:trHeight w:val="565"/>
        </w:trPr>
        <w:tc>
          <w:tcPr>
            <w:tcW w:w="2081" w:type="dxa"/>
            <w:vAlign w:val="bottom"/>
            <w:hideMark/>
          </w:tcPr>
          <w:p w14:paraId="5737329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Wilson NM, et al. Airborne transmission of severe acute respiratory syndrome coronavirus</w:t>
            </w:r>
            <w:r w:rsidRPr="00440606">
              <w:rPr>
                <w:rFonts w:ascii="Cambria Math" w:eastAsia="Times New Roman" w:hAnsi="Cambria Math" w:cs="Cambria Math"/>
                <w:sz w:val="8"/>
                <w:szCs w:val="8"/>
              </w:rPr>
              <w:t>‐</w:t>
            </w:r>
            <w:r w:rsidRPr="00440606">
              <w:rPr>
                <w:rFonts w:ascii="Arial" w:eastAsia="Times New Roman" w:hAnsi="Arial" w:cs="Arial"/>
                <w:sz w:val="8"/>
                <w:szCs w:val="8"/>
              </w:rPr>
              <w:t>2 to healthcare workers: a narrative review. </w:t>
            </w:r>
            <w:r w:rsidRPr="00440606">
              <w:rPr>
                <w:rFonts w:ascii="Arial" w:eastAsia="Times New Roman" w:hAnsi="Arial" w:cs="Arial"/>
                <w:i/>
                <w:iCs/>
                <w:sz w:val="8"/>
                <w:szCs w:val="8"/>
              </w:rPr>
              <w:t>Anaesthesia</w:t>
            </w:r>
            <w:r w:rsidRPr="00440606">
              <w:rPr>
                <w:rFonts w:ascii="Arial" w:eastAsia="Times New Roman" w:hAnsi="Arial" w:cs="Arial"/>
                <w:sz w:val="8"/>
                <w:szCs w:val="8"/>
              </w:rPr>
              <w:t>. 2020; 75(8):1086-1095. https://doi.org/10.1111/anae.15093</w:t>
            </w:r>
          </w:p>
        </w:tc>
        <w:tc>
          <w:tcPr>
            <w:tcW w:w="793" w:type="dxa"/>
            <w:noWrap/>
            <w:vAlign w:val="bottom"/>
            <w:hideMark/>
          </w:tcPr>
          <w:p w14:paraId="7B9DB18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6BB0C25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771B667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1375A6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3949DB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2772CC5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A16309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053354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32E9FC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EB58D9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56056E9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9713C9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82DAE7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B89F32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4640F6F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454ED0C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noWrap/>
            <w:vAlign w:val="bottom"/>
            <w:hideMark/>
          </w:tcPr>
          <w:p w14:paraId="7BACF9F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34" w:type="dxa"/>
            <w:noWrap/>
            <w:vAlign w:val="bottom"/>
            <w:hideMark/>
          </w:tcPr>
          <w:p w14:paraId="35FFAE5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693B7640" w14:textId="77777777" w:rsidTr="00A862E7">
        <w:trPr>
          <w:trHeight w:val="840"/>
        </w:trPr>
        <w:tc>
          <w:tcPr>
            <w:tcW w:w="2081" w:type="dxa"/>
            <w:vAlign w:val="bottom"/>
            <w:hideMark/>
          </w:tcPr>
          <w:p w14:paraId="1CECDA1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lastRenderedPageBreak/>
              <w:t>Van Doremalen N, Bushmaker T, Munster VJ. Stability of Middle East respiratory syndrome coronavirus (MERS-CoV) under different environmental conditions. </w:t>
            </w:r>
            <w:r w:rsidRPr="00440606">
              <w:rPr>
                <w:rFonts w:ascii="Arial" w:eastAsia="Times New Roman" w:hAnsi="Arial" w:cs="Arial"/>
                <w:i/>
                <w:iCs/>
                <w:sz w:val="8"/>
                <w:szCs w:val="8"/>
              </w:rPr>
              <w:t>Eurosurveillance.</w:t>
            </w:r>
            <w:r w:rsidRPr="00440606">
              <w:rPr>
                <w:rFonts w:ascii="Arial" w:eastAsia="Times New Roman" w:hAnsi="Arial" w:cs="Arial"/>
                <w:sz w:val="8"/>
                <w:szCs w:val="8"/>
              </w:rPr>
              <w:t xml:space="preserve"> 2013; </w:t>
            </w:r>
            <w:r w:rsidRPr="00440606">
              <w:rPr>
                <w:rFonts w:ascii="Arial" w:eastAsia="Times New Roman" w:hAnsi="Arial" w:cs="Arial"/>
                <w:i/>
                <w:iCs/>
                <w:sz w:val="8"/>
                <w:szCs w:val="8"/>
              </w:rPr>
              <w:t>18</w:t>
            </w:r>
            <w:r w:rsidRPr="00440606">
              <w:rPr>
                <w:rFonts w:ascii="Arial" w:eastAsia="Times New Roman" w:hAnsi="Arial" w:cs="Arial"/>
                <w:sz w:val="8"/>
                <w:szCs w:val="8"/>
              </w:rPr>
              <w:t>(38):20590. https://doi.org/10.2807/1560-7917.es2013.18.38.20590</w:t>
            </w:r>
          </w:p>
        </w:tc>
        <w:tc>
          <w:tcPr>
            <w:tcW w:w="793" w:type="dxa"/>
            <w:noWrap/>
            <w:vAlign w:val="bottom"/>
            <w:hideMark/>
          </w:tcPr>
          <w:p w14:paraId="4576E57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7D4EDD6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55908EF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5C9456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3578C96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75D247D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F1B908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F852B9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2E62CC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351928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B6E5D7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405839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2950E8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B5ACAA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751E17D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1E84F6B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6DF95DB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128DE94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78F09AE8" w14:textId="77777777" w:rsidTr="00A862E7">
        <w:trPr>
          <w:trHeight w:val="570"/>
        </w:trPr>
        <w:tc>
          <w:tcPr>
            <w:tcW w:w="2081" w:type="dxa"/>
            <w:vAlign w:val="bottom"/>
            <w:hideMark/>
          </w:tcPr>
          <w:p w14:paraId="2934623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Warnes SL, Little ZR, Keevil CM. Human coronavirus 229E remains infectious on common touch surface materials. </w:t>
            </w:r>
            <w:r w:rsidRPr="00440606">
              <w:rPr>
                <w:rFonts w:ascii="Arial" w:eastAsia="Times New Roman" w:hAnsi="Arial" w:cs="Arial"/>
                <w:i/>
                <w:iCs/>
                <w:sz w:val="8"/>
                <w:szCs w:val="8"/>
              </w:rPr>
              <w:t>mBio.</w:t>
            </w:r>
            <w:r w:rsidRPr="00440606">
              <w:rPr>
                <w:rFonts w:ascii="Arial" w:eastAsia="Times New Roman" w:hAnsi="Arial" w:cs="Arial"/>
                <w:sz w:val="8"/>
                <w:szCs w:val="8"/>
              </w:rPr>
              <w:t> 2015; 6(6):e01697-15. https://doi.org/10.1128/mBio.01697-15</w:t>
            </w:r>
          </w:p>
        </w:tc>
        <w:tc>
          <w:tcPr>
            <w:tcW w:w="793" w:type="dxa"/>
            <w:noWrap/>
            <w:vAlign w:val="bottom"/>
            <w:hideMark/>
          </w:tcPr>
          <w:p w14:paraId="59A7F60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1B971B0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0EF5A2C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071A89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235CB67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36CFD8E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5EC00E2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8ED0C8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906364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E5D84E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4C091D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AA7017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3EF82C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679CD2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69BF894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7403947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48642B6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45E18D2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6DD6D0F9" w14:textId="77777777" w:rsidTr="00A862E7">
        <w:trPr>
          <w:trHeight w:val="565"/>
        </w:trPr>
        <w:tc>
          <w:tcPr>
            <w:tcW w:w="2081" w:type="dxa"/>
            <w:vAlign w:val="bottom"/>
            <w:hideMark/>
          </w:tcPr>
          <w:p w14:paraId="4173A7A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etz RR and Eaton WA. Physics of virus transmission by speaking droplets. </w:t>
            </w:r>
            <w:r w:rsidRPr="00440606">
              <w:rPr>
                <w:rFonts w:ascii="Arial" w:eastAsia="Times New Roman" w:hAnsi="Arial" w:cs="Arial"/>
                <w:i/>
                <w:iCs/>
                <w:sz w:val="8"/>
                <w:szCs w:val="8"/>
              </w:rPr>
              <w:t>Proceedings of the National Academy of Sciences.</w:t>
            </w:r>
            <w:r w:rsidRPr="00440606">
              <w:rPr>
                <w:rFonts w:ascii="Arial" w:eastAsia="Times New Roman" w:hAnsi="Arial" w:cs="Arial"/>
                <w:sz w:val="8"/>
                <w:szCs w:val="8"/>
              </w:rPr>
              <w:t> 2020; 117(41):25209-25211. https://doi.org/10.1073/pnas.2011889117</w:t>
            </w:r>
          </w:p>
        </w:tc>
        <w:tc>
          <w:tcPr>
            <w:tcW w:w="793" w:type="dxa"/>
            <w:noWrap/>
            <w:vAlign w:val="bottom"/>
            <w:hideMark/>
          </w:tcPr>
          <w:p w14:paraId="0CF35E6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6F7959C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1D750DC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E9DEB2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B52ED9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3770A89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7FFBB3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8BED09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B557BB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976DD5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0151FC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56FF2D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2C4507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04FB2B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7C879C8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798D9C0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noWrap/>
            <w:vAlign w:val="bottom"/>
            <w:hideMark/>
          </w:tcPr>
          <w:p w14:paraId="48A8557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7CE4BA9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390194E6" w14:textId="77777777" w:rsidTr="00A862E7">
        <w:trPr>
          <w:trHeight w:val="853"/>
        </w:trPr>
        <w:tc>
          <w:tcPr>
            <w:tcW w:w="2081" w:type="dxa"/>
            <w:vAlign w:val="bottom"/>
            <w:hideMark/>
          </w:tcPr>
          <w:p w14:paraId="651BE18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Donaldson AI. Aerosols in meat plants as possible cause of Covid-19 spread. </w:t>
            </w:r>
            <w:r w:rsidRPr="00440606">
              <w:rPr>
                <w:rFonts w:ascii="Arial" w:eastAsia="Times New Roman" w:hAnsi="Arial" w:cs="Arial"/>
                <w:i/>
                <w:iCs/>
                <w:sz w:val="8"/>
                <w:szCs w:val="8"/>
              </w:rPr>
              <w:t>Veterinary Record</w:t>
            </w:r>
            <w:r w:rsidRPr="00440606">
              <w:rPr>
                <w:rFonts w:ascii="Arial" w:eastAsia="Times New Roman" w:hAnsi="Arial" w:cs="Arial"/>
                <w:sz w:val="8"/>
                <w:szCs w:val="8"/>
              </w:rPr>
              <w:t>. 2020; 187(1):34-35. https://doi.org/10.1136/vr.m2702</w:t>
            </w:r>
          </w:p>
        </w:tc>
        <w:tc>
          <w:tcPr>
            <w:tcW w:w="793" w:type="dxa"/>
            <w:noWrap/>
            <w:vAlign w:val="bottom"/>
            <w:hideMark/>
          </w:tcPr>
          <w:p w14:paraId="79A9039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63FB8D1F"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4461D36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7F6E00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4FDDB7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29DA2DF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2232C1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A6008E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142AB3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5AF04E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65C7E1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55E269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7FAB6B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841224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45CC479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48E46C1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noWrap/>
            <w:vAlign w:val="bottom"/>
            <w:hideMark/>
          </w:tcPr>
          <w:p w14:paraId="7E13733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4B37DC0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2F37F644" w14:textId="77777777" w:rsidTr="00A862E7">
        <w:trPr>
          <w:trHeight w:val="575"/>
        </w:trPr>
        <w:tc>
          <w:tcPr>
            <w:tcW w:w="2081" w:type="dxa"/>
            <w:vAlign w:val="bottom"/>
            <w:hideMark/>
          </w:tcPr>
          <w:p w14:paraId="0CB9FB8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Crowe J, et al. Assessment of a Program for SARS-CoV-2 Screening and Environmental Monitoring in an Urban Public School District. </w:t>
            </w:r>
            <w:r w:rsidRPr="00440606">
              <w:rPr>
                <w:rFonts w:ascii="Arial" w:eastAsia="Times New Roman" w:hAnsi="Arial" w:cs="Arial"/>
                <w:i/>
                <w:iCs/>
                <w:sz w:val="8"/>
                <w:szCs w:val="8"/>
              </w:rPr>
              <w:t>JAMA Network Open.</w:t>
            </w:r>
            <w:r w:rsidRPr="00440606">
              <w:rPr>
                <w:rFonts w:ascii="Arial" w:eastAsia="Times New Roman" w:hAnsi="Arial" w:cs="Arial"/>
                <w:sz w:val="8"/>
                <w:szCs w:val="8"/>
              </w:rPr>
              <w:t xml:space="preserve"> 2021; 4(9):e2126447. https://doi.org/10.1001/jamanetworkopen.2021.26447</w:t>
            </w:r>
          </w:p>
        </w:tc>
        <w:tc>
          <w:tcPr>
            <w:tcW w:w="793" w:type="dxa"/>
            <w:noWrap/>
            <w:vAlign w:val="center"/>
            <w:hideMark/>
          </w:tcPr>
          <w:p w14:paraId="55F3E1F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083135E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62ED789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B392AD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B2DC4C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55E339D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92E0F3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70AC0B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28F2EF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A09FD2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C41437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6EC71B7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6775138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25" w:type="dxa"/>
            <w:noWrap/>
            <w:vAlign w:val="bottom"/>
            <w:hideMark/>
          </w:tcPr>
          <w:p w14:paraId="117AC23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520" w:type="dxa"/>
            <w:noWrap/>
            <w:vAlign w:val="bottom"/>
            <w:hideMark/>
          </w:tcPr>
          <w:p w14:paraId="2D78825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032DAB8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0A197AE3" w14:textId="77777777" w:rsidR="00440606" w:rsidRPr="00440606" w:rsidRDefault="00440606" w:rsidP="00A862E7">
            <w:pPr>
              <w:rPr>
                <w:rFonts w:ascii="Arial" w:eastAsia="Times New Roman" w:hAnsi="Arial" w:cs="Arial"/>
                <w:sz w:val="8"/>
                <w:szCs w:val="8"/>
              </w:rPr>
            </w:pPr>
          </w:p>
        </w:tc>
        <w:tc>
          <w:tcPr>
            <w:tcW w:w="334" w:type="dxa"/>
            <w:noWrap/>
            <w:vAlign w:val="bottom"/>
            <w:hideMark/>
          </w:tcPr>
          <w:p w14:paraId="0E8C161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102C2F1F" w14:textId="77777777" w:rsidTr="00A862E7">
        <w:trPr>
          <w:trHeight w:val="853"/>
        </w:trPr>
        <w:tc>
          <w:tcPr>
            <w:tcW w:w="2081" w:type="dxa"/>
            <w:vAlign w:val="bottom"/>
            <w:hideMark/>
          </w:tcPr>
          <w:p w14:paraId="10EF66B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Kim UJ, et al. Air and Environmental Contamination Caused by COVID-19 Patients: a Multi-Center Study. </w:t>
            </w:r>
            <w:r w:rsidRPr="00440606">
              <w:rPr>
                <w:rFonts w:ascii="Arial" w:eastAsia="Times New Roman" w:hAnsi="Arial" w:cs="Arial"/>
                <w:i/>
                <w:iCs/>
                <w:sz w:val="8"/>
                <w:szCs w:val="8"/>
              </w:rPr>
              <w:t>J Korean Med Sci.</w:t>
            </w:r>
            <w:r w:rsidRPr="00440606">
              <w:rPr>
                <w:rFonts w:ascii="Arial" w:eastAsia="Times New Roman" w:hAnsi="Arial" w:cs="Arial"/>
                <w:sz w:val="8"/>
                <w:szCs w:val="8"/>
              </w:rPr>
              <w:t xml:space="preserve"> 2020; 35(37):e332. https://doi.org/10.3346/jkms.2020.35.e332</w:t>
            </w:r>
          </w:p>
        </w:tc>
        <w:tc>
          <w:tcPr>
            <w:tcW w:w="793" w:type="dxa"/>
            <w:noWrap/>
            <w:vAlign w:val="bottom"/>
            <w:hideMark/>
          </w:tcPr>
          <w:p w14:paraId="4B44015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0AF41EB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524A316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355689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E999F6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6685F22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BA71BE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4E5678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FC2336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83B1CE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ED0E15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E61F0D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E615C5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81F851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1C40976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74FCDCB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23ABA52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0AEBB93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32CC4E7D" w14:textId="77777777" w:rsidTr="00A862E7">
        <w:trPr>
          <w:trHeight w:val="850"/>
        </w:trPr>
        <w:tc>
          <w:tcPr>
            <w:tcW w:w="2081" w:type="dxa"/>
            <w:vAlign w:val="bottom"/>
            <w:hideMark/>
          </w:tcPr>
          <w:p w14:paraId="0A18731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Kang M, et al. Probable Evidence of Fecal Aerosol Transmission of SARS-CoV-2 in a High-Rise Building. </w:t>
            </w:r>
            <w:r w:rsidRPr="00440606">
              <w:rPr>
                <w:rFonts w:ascii="Arial" w:eastAsia="Times New Roman" w:hAnsi="Arial" w:cs="Arial"/>
                <w:i/>
                <w:iCs/>
                <w:sz w:val="8"/>
                <w:szCs w:val="8"/>
              </w:rPr>
              <w:t>Annals of Internal Medicine.</w:t>
            </w:r>
            <w:r w:rsidRPr="00440606">
              <w:rPr>
                <w:rFonts w:ascii="Arial" w:eastAsia="Times New Roman" w:hAnsi="Arial" w:cs="Arial"/>
                <w:sz w:val="8"/>
                <w:szCs w:val="8"/>
              </w:rPr>
              <w:t xml:space="preserve"> 2020; 173(12):974-980. https://doi.org/10.7326/m20-0928</w:t>
            </w:r>
          </w:p>
        </w:tc>
        <w:tc>
          <w:tcPr>
            <w:tcW w:w="793" w:type="dxa"/>
            <w:noWrap/>
            <w:vAlign w:val="bottom"/>
            <w:hideMark/>
          </w:tcPr>
          <w:p w14:paraId="6703B6A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1483368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08D0B22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94FC12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3B21BD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32E1ACD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6B0896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D92F67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A066E8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3CBF4F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2813DC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32B24C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92DBB7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A7D62F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0749F04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3A92974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24C231F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4903D34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66717DB9" w14:textId="77777777" w:rsidTr="00A862E7">
        <w:trPr>
          <w:trHeight w:val="840"/>
        </w:trPr>
        <w:tc>
          <w:tcPr>
            <w:tcW w:w="2081" w:type="dxa"/>
            <w:vAlign w:val="bottom"/>
            <w:hideMark/>
          </w:tcPr>
          <w:p w14:paraId="62EBDE2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Ding Z, et al. Toilets dominate environmental detection of severe acute respiratory syndrome coronavirus 2 in a hospital. </w:t>
            </w:r>
            <w:r w:rsidRPr="00440606">
              <w:rPr>
                <w:rFonts w:ascii="Arial" w:eastAsia="Times New Roman" w:hAnsi="Arial" w:cs="Arial"/>
                <w:i/>
                <w:iCs/>
                <w:sz w:val="8"/>
                <w:szCs w:val="8"/>
              </w:rPr>
              <w:t xml:space="preserve">Science of The Total Environment. </w:t>
            </w:r>
            <w:r w:rsidRPr="00440606">
              <w:rPr>
                <w:rFonts w:ascii="Arial" w:eastAsia="Times New Roman" w:hAnsi="Arial" w:cs="Arial"/>
                <w:sz w:val="8"/>
                <w:szCs w:val="8"/>
              </w:rPr>
              <w:t>2021; 753:141710. https://doi.org/10.1016/j.scitotenv.2020.141710</w:t>
            </w:r>
          </w:p>
        </w:tc>
        <w:tc>
          <w:tcPr>
            <w:tcW w:w="793" w:type="dxa"/>
            <w:noWrap/>
            <w:vAlign w:val="bottom"/>
            <w:hideMark/>
          </w:tcPr>
          <w:p w14:paraId="0DB5BE8F"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105C1F4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3928005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EA2E45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A2002A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1911A67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552C041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4A6A10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77D6BB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19AB00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65F3D1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2EB707E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3EB5F90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61F38C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56D2FBE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7717525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54BEC9F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3657EED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571DC96F" w14:textId="77777777" w:rsidTr="00A862E7">
        <w:trPr>
          <w:trHeight w:val="850"/>
        </w:trPr>
        <w:tc>
          <w:tcPr>
            <w:tcW w:w="2081" w:type="dxa"/>
            <w:vAlign w:val="bottom"/>
            <w:hideMark/>
          </w:tcPr>
          <w:p w14:paraId="2AF10C1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Graham KE, et al. SARS-CoV-2 RNA in wastewater settled solids is associated with COVID-19 cases in a large urban sewershed. </w:t>
            </w:r>
            <w:r w:rsidRPr="00440606">
              <w:rPr>
                <w:rFonts w:ascii="Arial" w:eastAsia="Times New Roman" w:hAnsi="Arial" w:cs="Arial"/>
                <w:i/>
                <w:iCs/>
                <w:sz w:val="8"/>
                <w:szCs w:val="8"/>
              </w:rPr>
              <w:t xml:space="preserve">Environmental Science &amp; Technology. </w:t>
            </w:r>
            <w:r w:rsidRPr="00440606">
              <w:rPr>
                <w:rFonts w:ascii="Arial" w:eastAsia="Times New Roman" w:hAnsi="Arial" w:cs="Arial"/>
                <w:sz w:val="8"/>
                <w:szCs w:val="8"/>
              </w:rPr>
              <w:t>2021; 55(1):488-498. https://doi.org/10.1021/acs.est.0c06191</w:t>
            </w:r>
          </w:p>
        </w:tc>
        <w:tc>
          <w:tcPr>
            <w:tcW w:w="793" w:type="dxa"/>
            <w:noWrap/>
            <w:vAlign w:val="bottom"/>
            <w:hideMark/>
          </w:tcPr>
          <w:p w14:paraId="7C694E5A"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6EEFD2E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017A934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671D16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77B53D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014CCC0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A3C0FB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D33E44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AC871E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6C647C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FBC017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A92302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54DA81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F36AAC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520" w:type="dxa"/>
            <w:noWrap/>
            <w:vAlign w:val="bottom"/>
            <w:hideMark/>
          </w:tcPr>
          <w:p w14:paraId="6F43BE5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14E9BBE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65D9DAC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71AB63B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0E20F83F" w14:textId="77777777" w:rsidTr="00A862E7">
        <w:trPr>
          <w:trHeight w:val="840"/>
        </w:trPr>
        <w:tc>
          <w:tcPr>
            <w:tcW w:w="2081" w:type="dxa"/>
            <w:vAlign w:val="bottom"/>
            <w:hideMark/>
          </w:tcPr>
          <w:p w14:paraId="2CC592B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Dombrovsky LA, et al. Modeling Evaporation of Water Droplets as Applied to Survival of Airborne Viruses. </w:t>
            </w:r>
            <w:r w:rsidRPr="00440606">
              <w:rPr>
                <w:rFonts w:ascii="Arial" w:eastAsia="Times New Roman" w:hAnsi="Arial" w:cs="Arial"/>
                <w:i/>
                <w:iCs/>
                <w:sz w:val="8"/>
                <w:szCs w:val="8"/>
              </w:rPr>
              <w:t>Atmosphere</w:t>
            </w:r>
            <w:r w:rsidRPr="00440606">
              <w:rPr>
                <w:rFonts w:ascii="Arial" w:eastAsia="Times New Roman" w:hAnsi="Arial" w:cs="Arial"/>
                <w:sz w:val="8"/>
                <w:szCs w:val="8"/>
              </w:rPr>
              <w:t>. 2020; 11(9):965. https://doi.org/10.3390/atmos11090965</w:t>
            </w:r>
          </w:p>
        </w:tc>
        <w:tc>
          <w:tcPr>
            <w:tcW w:w="793" w:type="dxa"/>
            <w:noWrap/>
            <w:vAlign w:val="bottom"/>
            <w:hideMark/>
          </w:tcPr>
          <w:p w14:paraId="32999BA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49F5C34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7450E0D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DCF845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D14891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17DB495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529A35B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10CCCB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31714C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785C16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1599C4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5CD466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F12CBD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F23AD1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26B3E9A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5F1687A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noWrap/>
            <w:vAlign w:val="bottom"/>
            <w:hideMark/>
          </w:tcPr>
          <w:p w14:paraId="7E5ED40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16F9F46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2F233A9E" w14:textId="77777777" w:rsidTr="00A862E7">
        <w:trPr>
          <w:trHeight w:val="565"/>
        </w:trPr>
        <w:tc>
          <w:tcPr>
            <w:tcW w:w="2081" w:type="dxa"/>
            <w:vAlign w:val="bottom"/>
            <w:hideMark/>
          </w:tcPr>
          <w:p w14:paraId="21E0358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Somsen GA, et al. Small droplet aerosols in poorly ventilated spaces and SARS-CoV-2 transmission. </w:t>
            </w:r>
            <w:r w:rsidRPr="00440606">
              <w:rPr>
                <w:rFonts w:ascii="Arial" w:eastAsia="Times New Roman" w:hAnsi="Arial" w:cs="Arial"/>
                <w:i/>
                <w:iCs/>
                <w:sz w:val="8"/>
                <w:szCs w:val="8"/>
              </w:rPr>
              <w:t>The Lancet Respiratory Medicine.</w:t>
            </w:r>
            <w:r w:rsidRPr="00440606">
              <w:rPr>
                <w:rFonts w:ascii="Arial" w:eastAsia="Times New Roman" w:hAnsi="Arial" w:cs="Arial"/>
                <w:sz w:val="8"/>
                <w:szCs w:val="8"/>
              </w:rPr>
              <w:t> 2020; 8(7):658-659. https://doi.org/10.1016/s2213-2600(20)30245-9</w:t>
            </w:r>
          </w:p>
        </w:tc>
        <w:tc>
          <w:tcPr>
            <w:tcW w:w="793" w:type="dxa"/>
            <w:noWrap/>
            <w:vAlign w:val="bottom"/>
            <w:hideMark/>
          </w:tcPr>
          <w:p w14:paraId="3172F93A"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22CFF6D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1F3D8EF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7A2730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E245A9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63B52F4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8E35C0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54E835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01056D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DDFB06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97FFBE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DF05AB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8D5BB8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A87429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5211946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0778456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noWrap/>
            <w:vAlign w:val="bottom"/>
            <w:hideMark/>
          </w:tcPr>
          <w:p w14:paraId="2C0B93E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5334E43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529537EC" w14:textId="77777777" w:rsidTr="00A862E7">
        <w:trPr>
          <w:trHeight w:val="840"/>
        </w:trPr>
        <w:tc>
          <w:tcPr>
            <w:tcW w:w="2081" w:type="dxa"/>
            <w:vAlign w:val="bottom"/>
            <w:hideMark/>
          </w:tcPr>
          <w:p w14:paraId="758C7AD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Luzzatto-Fegiz P, et al. UVA radiation could be a significant contributor to sunlight inactivation of SARS-CoV-2. </w:t>
            </w:r>
            <w:r w:rsidRPr="00440606">
              <w:rPr>
                <w:rFonts w:ascii="Arial" w:eastAsia="Times New Roman" w:hAnsi="Arial" w:cs="Arial"/>
                <w:i/>
                <w:iCs/>
                <w:sz w:val="8"/>
                <w:szCs w:val="8"/>
              </w:rPr>
              <w:t>bioRxiv</w:t>
            </w:r>
            <w:r w:rsidRPr="00440606">
              <w:rPr>
                <w:rFonts w:ascii="Arial" w:eastAsia="Times New Roman" w:hAnsi="Arial" w:cs="Arial"/>
                <w:sz w:val="8"/>
                <w:szCs w:val="8"/>
              </w:rPr>
              <w:t>. 2020 September 8. https://doi.org/10.1101/2020.09.07.286666. Preprint</w:t>
            </w:r>
          </w:p>
        </w:tc>
        <w:tc>
          <w:tcPr>
            <w:tcW w:w="793" w:type="dxa"/>
            <w:noWrap/>
            <w:vAlign w:val="bottom"/>
            <w:hideMark/>
          </w:tcPr>
          <w:p w14:paraId="29507F5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1031F72A"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67E3AF7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4CF64B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356827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68D7D07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A6653A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2A329E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88A167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48BE35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59E505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57DB0B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1F1276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B81B33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69C46D0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2F97030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noWrap/>
            <w:vAlign w:val="bottom"/>
            <w:hideMark/>
          </w:tcPr>
          <w:p w14:paraId="4F5AFAF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705A485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43062E9F" w14:textId="77777777" w:rsidTr="00A862E7">
        <w:trPr>
          <w:trHeight w:val="875"/>
        </w:trPr>
        <w:tc>
          <w:tcPr>
            <w:tcW w:w="2081" w:type="dxa"/>
            <w:vAlign w:val="bottom"/>
            <w:hideMark/>
          </w:tcPr>
          <w:p w14:paraId="418F332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lastRenderedPageBreak/>
              <w:t>Ma M, et al. Coronavirus Disease 2019 Patients in Earlier Stages Exhaled Millions of Severe Acute Respiratory Syndrome Coronavirus 2 Per Hour. </w:t>
            </w:r>
            <w:r w:rsidRPr="00440606">
              <w:rPr>
                <w:rFonts w:ascii="Arial" w:eastAsia="Times New Roman" w:hAnsi="Arial" w:cs="Arial"/>
                <w:i/>
                <w:iCs/>
                <w:sz w:val="8"/>
                <w:szCs w:val="8"/>
              </w:rPr>
              <w:t>Clinical Infectious Diseases.</w:t>
            </w:r>
            <w:r w:rsidRPr="00440606">
              <w:rPr>
                <w:rFonts w:ascii="Arial" w:eastAsia="Times New Roman" w:hAnsi="Arial" w:cs="Arial"/>
                <w:sz w:val="8"/>
                <w:szCs w:val="8"/>
              </w:rPr>
              <w:t> 2021; 72(10):e652-e654. https://doi.org/10.1093/cid/ciaa1283</w:t>
            </w:r>
          </w:p>
        </w:tc>
        <w:tc>
          <w:tcPr>
            <w:tcW w:w="793" w:type="dxa"/>
            <w:noWrap/>
            <w:vAlign w:val="bottom"/>
            <w:hideMark/>
          </w:tcPr>
          <w:p w14:paraId="2DAB020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147A186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2B07921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C7C78A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E2DD25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2EEB69D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84817D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0C7C94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B80B24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3435A2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9E7662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D4614D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49B9CC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0DA827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49CBF8F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311A8DC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62BE86D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424743F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64EA4472" w14:textId="77777777" w:rsidTr="00A862E7">
        <w:trPr>
          <w:trHeight w:val="560"/>
        </w:trPr>
        <w:tc>
          <w:tcPr>
            <w:tcW w:w="2081" w:type="dxa"/>
            <w:vAlign w:val="bottom"/>
            <w:hideMark/>
          </w:tcPr>
          <w:p w14:paraId="5F375AD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Miyani B, et al. SARS-CoV-2 in Detroit Wastewater. Journal of Environmental Engineering. 2020; 146(11). https://doi.org/10.1061/(ASCE)EE.1943-7870.0001830</w:t>
            </w:r>
          </w:p>
        </w:tc>
        <w:tc>
          <w:tcPr>
            <w:tcW w:w="793" w:type="dxa"/>
            <w:noWrap/>
            <w:vAlign w:val="bottom"/>
            <w:hideMark/>
          </w:tcPr>
          <w:p w14:paraId="69A48BBF"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68920D9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461FD5E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E5D274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6B7AE8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2FAF103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A0DD70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FFF51E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0F6F33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CDEA54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4779C7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BBB3F6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97B292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4E6B0D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520" w:type="dxa"/>
            <w:noWrap/>
            <w:vAlign w:val="bottom"/>
            <w:hideMark/>
          </w:tcPr>
          <w:p w14:paraId="111BACC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6DC04BB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0525D49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1759A3B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0EF8A7FF" w14:textId="77777777" w:rsidTr="00A862E7">
        <w:trPr>
          <w:trHeight w:val="565"/>
        </w:trPr>
        <w:tc>
          <w:tcPr>
            <w:tcW w:w="2081" w:type="dxa"/>
            <w:vAlign w:val="bottom"/>
            <w:hideMark/>
          </w:tcPr>
          <w:p w14:paraId="0A50C69F"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Fears AC, et al. Comparative dynamic aerosol efficiencies of three emergent coronaviruses and the unusual persistence of SARS-CoV-2 in aerosol suspensions. </w:t>
            </w:r>
            <w:r w:rsidRPr="00440606">
              <w:rPr>
                <w:rFonts w:ascii="Arial" w:eastAsia="Times New Roman" w:hAnsi="Arial" w:cs="Arial"/>
                <w:i/>
                <w:iCs/>
                <w:sz w:val="8"/>
                <w:szCs w:val="8"/>
              </w:rPr>
              <w:t>medRxiv.</w:t>
            </w:r>
            <w:r w:rsidRPr="00440606">
              <w:rPr>
                <w:rFonts w:ascii="Arial" w:eastAsia="Times New Roman" w:hAnsi="Arial" w:cs="Arial"/>
                <w:sz w:val="8"/>
                <w:szCs w:val="8"/>
              </w:rPr>
              <w:t xml:space="preserve"> 2020 April 18. https://dx.doi.org/10.1101/2020.04.13.20063784. Preprint</w:t>
            </w:r>
          </w:p>
        </w:tc>
        <w:tc>
          <w:tcPr>
            <w:tcW w:w="793" w:type="dxa"/>
            <w:noWrap/>
            <w:vAlign w:val="bottom"/>
            <w:hideMark/>
          </w:tcPr>
          <w:p w14:paraId="57E0893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5BFDF44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3892139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5705D3E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5A0300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3D5F127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355747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060F8E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338A3C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EF10E6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0C22AE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3F3F30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0BFF01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E6BAA2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236B92A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70E5ED8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3FD549B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747A32B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221F31ED" w14:textId="77777777" w:rsidTr="00A862E7">
        <w:trPr>
          <w:trHeight w:val="840"/>
        </w:trPr>
        <w:tc>
          <w:tcPr>
            <w:tcW w:w="2081" w:type="dxa"/>
            <w:vAlign w:val="bottom"/>
            <w:hideMark/>
          </w:tcPr>
          <w:p w14:paraId="74518B8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Simmons SE, et al. Deactivation of SARS-CoV-2 with pulsed-xenon ultraviolet light: Implications for environmental COVID-19 control. </w:t>
            </w:r>
            <w:r w:rsidRPr="00440606">
              <w:rPr>
                <w:rFonts w:ascii="Arial" w:eastAsia="Times New Roman" w:hAnsi="Arial" w:cs="Arial"/>
                <w:i/>
                <w:iCs/>
                <w:sz w:val="8"/>
                <w:szCs w:val="8"/>
              </w:rPr>
              <w:t>Infection Control &amp; Hospital Epidemiology.</w:t>
            </w:r>
            <w:r w:rsidRPr="00440606">
              <w:rPr>
                <w:rFonts w:ascii="Arial" w:eastAsia="Times New Roman" w:hAnsi="Arial" w:cs="Arial"/>
                <w:sz w:val="8"/>
                <w:szCs w:val="8"/>
              </w:rPr>
              <w:t> 2021; 42(2):127-130. https://doi.org/10.1017/ice.2020.399</w:t>
            </w:r>
          </w:p>
        </w:tc>
        <w:tc>
          <w:tcPr>
            <w:tcW w:w="793" w:type="dxa"/>
            <w:noWrap/>
            <w:vAlign w:val="bottom"/>
            <w:hideMark/>
          </w:tcPr>
          <w:p w14:paraId="77625BC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136717C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7508730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031BAC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6ED7E34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6B36D2F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14916B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BFA40F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A9B9B6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EA4829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8320CE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326E3E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601B58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A9D3CF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3D3838E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30EADA3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3CC25EF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07C16A7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64F95CE1" w14:textId="77777777" w:rsidTr="00A862E7">
        <w:trPr>
          <w:trHeight w:val="853"/>
        </w:trPr>
        <w:tc>
          <w:tcPr>
            <w:tcW w:w="2081" w:type="dxa"/>
            <w:vAlign w:val="bottom"/>
            <w:hideMark/>
          </w:tcPr>
          <w:p w14:paraId="21CB15E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Heilingloh CS, et al. Susceptibility of SARS-CoV-2 to UV irradiation. </w:t>
            </w:r>
            <w:r w:rsidRPr="00440606">
              <w:rPr>
                <w:rFonts w:ascii="Arial" w:eastAsia="Times New Roman" w:hAnsi="Arial" w:cs="Arial"/>
                <w:i/>
                <w:iCs/>
                <w:sz w:val="8"/>
                <w:szCs w:val="8"/>
              </w:rPr>
              <w:t>Am J Infect Control</w:t>
            </w:r>
            <w:r w:rsidRPr="00440606">
              <w:rPr>
                <w:rFonts w:ascii="Arial" w:eastAsia="Times New Roman" w:hAnsi="Arial" w:cs="Arial"/>
                <w:sz w:val="8"/>
                <w:szCs w:val="8"/>
              </w:rPr>
              <w:t>. 2020; 48(10):1273-1275. https://doi.org/10.1016/j.ajic.2020.07.031</w:t>
            </w:r>
          </w:p>
        </w:tc>
        <w:tc>
          <w:tcPr>
            <w:tcW w:w="793" w:type="dxa"/>
            <w:noWrap/>
            <w:vAlign w:val="bottom"/>
            <w:hideMark/>
          </w:tcPr>
          <w:p w14:paraId="07134F3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0AD2380A"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3DBC895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4EC85F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00DB847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00764E4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47" w:type="dxa"/>
            <w:noWrap/>
            <w:vAlign w:val="bottom"/>
            <w:hideMark/>
          </w:tcPr>
          <w:p w14:paraId="55A5F3B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A8313A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1967F7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5A47A6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1F8A59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AF5B2C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ED9429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FDD26D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12292EE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50F8169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5886DF0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49267F9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656B9264" w14:textId="77777777" w:rsidTr="00A862E7">
        <w:trPr>
          <w:trHeight w:val="600"/>
        </w:trPr>
        <w:tc>
          <w:tcPr>
            <w:tcW w:w="2081" w:type="dxa"/>
            <w:vAlign w:val="bottom"/>
            <w:hideMark/>
          </w:tcPr>
          <w:p w14:paraId="4D6D173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Zhao L, et al. COVID-19: Effects of Environmental Conditions on the Propagation of Respiratory Droplets. </w:t>
            </w:r>
            <w:r w:rsidRPr="00440606">
              <w:rPr>
                <w:rFonts w:ascii="Arial" w:eastAsia="Times New Roman" w:hAnsi="Arial" w:cs="Arial"/>
                <w:i/>
                <w:iCs/>
                <w:sz w:val="8"/>
                <w:szCs w:val="8"/>
              </w:rPr>
              <w:t>Nano Lett.</w:t>
            </w:r>
            <w:r w:rsidRPr="00440606">
              <w:rPr>
                <w:rFonts w:ascii="Arial" w:eastAsia="Times New Roman" w:hAnsi="Arial" w:cs="Arial"/>
                <w:sz w:val="8"/>
                <w:szCs w:val="8"/>
              </w:rPr>
              <w:t xml:space="preserve"> 2020; 20(10):7744-7750. https://doi.org/10.1021/acs.nanolett.0c03331</w:t>
            </w:r>
          </w:p>
        </w:tc>
        <w:tc>
          <w:tcPr>
            <w:tcW w:w="793" w:type="dxa"/>
            <w:noWrap/>
            <w:vAlign w:val="bottom"/>
            <w:hideMark/>
          </w:tcPr>
          <w:p w14:paraId="6D1FFC3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7F1B60A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5858F4E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7B878A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AFA12C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56AF7A9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4FFD1D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52137A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660339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3A81DB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388EAF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6AAFEB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8FB7FE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366F30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0F85FDC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22668C6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noWrap/>
            <w:vAlign w:val="bottom"/>
            <w:hideMark/>
          </w:tcPr>
          <w:p w14:paraId="5324E03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48BBBDC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6EE87BF2" w14:textId="77777777" w:rsidTr="00A862E7">
        <w:trPr>
          <w:trHeight w:val="853"/>
        </w:trPr>
        <w:tc>
          <w:tcPr>
            <w:tcW w:w="2081" w:type="dxa"/>
            <w:vAlign w:val="bottom"/>
            <w:hideMark/>
          </w:tcPr>
          <w:p w14:paraId="6ADBFB2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adav SS, Sinha S, Das VK. Infection of gastro-intestinal tract by SARS-CoV-2 and its potential for faecal-oral transmission: A literature review. </w:t>
            </w:r>
            <w:r w:rsidRPr="00440606">
              <w:rPr>
                <w:rFonts w:ascii="Arial" w:eastAsia="Times New Roman" w:hAnsi="Arial" w:cs="Arial"/>
                <w:i/>
                <w:iCs/>
                <w:sz w:val="8"/>
                <w:szCs w:val="8"/>
              </w:rPr>
              <w:t>Journal of Critical Reviews</w:t>
            </w:r>
            <w:r w:rsidRPr="00440606">
              <w:rPr>
                <w:rFonts w:ascii="Arial" w:eastAsia="Times New Roman" w:hAnsi="Arial" w:cs="Arial"/>
                <w:sz w:val="8"/>
                <w:szCs w:val="8"/>
              </w:rPr>
              <w:t>. 2020; https://researchonline.lshtm.ac.uk/id/eprint/4657390</w:t>
            </w:r>
          </w:p>
        </w:tc>
        <w:tc>
          <w:tcPr>
            <w:tcW w:w="793" w:type="dxa"/>
            <w:noWrap/>
            <w:vAlign w:val="bottom"/>
            <w:hideMark/>
          </w:tcPr>
          <w:p w14:paraId="143E74B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3B11366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1E61BD2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6A34F6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22AC78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1E35C2C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F7E881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436AF0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0E436A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E12034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414ADB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859D13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8BB6B7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915A6B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5EA8A9A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0780F48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793109B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34" w:type="dxa"/>
            <w:noWrap/>
            <w:vAlign w:val="bottom"/>
            <w:hideMark/>
          </w:tcPr>
          <w:p w14:paraId="694DF62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4015E947" w14:textId="77777777" w:rsidTr="00A862E7">
        <w:trPr>
          <w:trHeight w:val="853"/>
        </w:trPr>
        <w:tc>
          <w:tcPr>
            <w:tcW w:w="2081" w:type="dxa"/>
            <w:vAlign w:val="bottom"/>
            <w:hideMark/>
          </w:tcPr>
          <w:p w14:paraId="67E7EDF2" w14:textId="77777777" w:rsidR="00440606" w:rsidRPr="00A862E7" w:rsidRDefault="008630E9" w:rsidP="00440606">
            <w:pPr>
              <w:spacing w:after="0" w:line="240" w:lineRule="auto"/>
              <w:rPr>
                <w:rFonts w:ascii="Arial" w:hAnsi="Arial"/>
                <w:sz w:val="8"/>
                <w:lang w:val="fr-FR"/>
              </w:rPr>
            </w:pPr>
            <w:hyperlink r:id="rId86" w:history="1">
              <w:r w:rsidR="00440606" w:rsidRPr="00A862E7">
                <w:rPr>
                  <w:rStyle w:val="Hyperlink"/>
                  <w:rFonts w:ascii="Arial" w:hAnsi="Arial"/>
                  <w:color w:val="auto"/>
                  <w:sz w:val="8"/>
                  <w:u w:val="none"/>
                </w:rPr>
                <w:t xml:space="preserve">Luo L, et al. Air and surface contamination in non-health care settings among 641 environmental specimens of 39 COVID-19 cases. </w:t>
              </w:r>
              <w:r w:rsidR="00440606" w:rsidRPr="00A862E7">
                <w:rPr>
                  <w:rStyle w:val="Hyperlink"/>
                  <w:rFonts w:ascii="Arial" w:hAnsi="Arial"/>
                  <w:i/>
                  <w:color w:val="auto"/>
                  <w:sz w:val="8"/>
                  <w:u w:val="none"/>
                </w:rPr>
                <w:t>PLoS Negl Trop Dis</w:t>
              </w:r>
              <w:r w:rsidR="00440606" w:rsidRPr="00A862E7">
                <w:rPr>
                  <w:rStyle w:val="Hyperlink"/>
                  <w:rFonts w:ascii="Arial" w:hAnsi="Arial"/>
                  <w:color w:val="auto"/>
                  <w:sz w:val="8"/>
                  <w:u w:val="none"/>
                </w:rPr>
                <w:t>. 2020; 14(10):e0008570. https://doi.org/10.1371/journal.pntd.0008570</w:t>
              </w:r>
            </w:hyperlink>
          </w:p>
        </w:tc>
        <w:tc>
          <w:tcPr>
            <w:tcW w:w="793" w:type="dxa"/>
            <w:noWrap/>
            <w:vAlign w:val="bottom"/>
            <w:hideMark/>
          </w:tcPr>
          <w:p w14:paraId="47A040A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69DCCAB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5659A0F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781702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BB7B5F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61CCE15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BED457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88F641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FFF891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93C17A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164D7D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14B7EE2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6F3717D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25" w:type="dxa"/>
            <w:noWrap/>
            <w:vAlign w:val="bottom"/>
            <w:hideMark/>
          </w:tcPr>
          <w:p w14:paraId="2F9B879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520" w:type="dxa"/>
            <w:noWrap/>
            <w:vAlign w:val="bottom"/>
            <w:hideMark/>
          </w:tcPr>
          <w:p w14:paraId="7CAE59B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47B5A15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1DFB863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555885E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623E7E12" w14:textId="77777777" w:rsidTr="00A862E7">
        <w:trPr>
          <w:trHeight w:val="840"/>
        </w:trPr>
        <w:tc>
          <w:tcPr>
            <w:tcW w:w="2081" w:type="dxa"/>
            <w:vAlign w:val="bottom"/>
            <w:hideMark/>
          </w:tcPr>
          <w:p w14:paraId="23A31406" w14:textId="77777777" w:rsidR="00440606" w:rsidRPr="00440606" w:rsidRDefault="008630E9" w:rsidP="00440606">
            <w:pPr>
              <w:spacing w:after="0" w:line="240" w:lineRule="auto"/>
              <w:rPr>
                <w:rFonts w:ascii="Arial" w:eastAsia="Times New Roman" w:hAnsi="Arial" w:cs="Arial"/>
                <w:sz w:val="8"/>
                <w:szCs w:val="8"/>
              </w:rPr>
            </w:pPr>
            <w:hyperlink r:id="rId87" w:history="1">
              <w:r w:rsidR="00440606" w:rsidRPr="00A862E7">
                <w:rPr>
                  <w:rStyle w:val="Hyperlink"/>
                  <w:rFonts w:ascii="Arial" w:hAnsi="Arial"/>
                  <w:color w:val="auto"/>
                  <w:sz w:val="8"/>
                  <w:u w:val="none"/>
                </w:rPr>
                <w:t xml:space="preserve">Inagaki H, et al. Rapid inactivation of SARS-CoV-2 with deep-UV LED irradiation. </w:t>
              </w:r>
              <w:r w:rsidR="00440606" w:rsidRPr="00A862E7">
                <w:rPr>
                  <w:rStyle w:val="Hyperlink"/>
                  <w:rFonts w:ascii="Arial" w:hAnsi="Arial"/>
                  <w:i/>
                  <w:color w:val="auto"/>
                  <w:sz w:val="8"/>
                  <w:u w:val="none"/>
                </w:rPr>
                <w:t>Emerg Microbes Infect.</w:t>
              </w:r>
              <w:r w:rsidR="00440606" w:rsidRPr="00A862E7">
                <w:rPr>
                  <w:rStyle w:val="Hyperlink"/>
                  <w:rFonts w:ascii="Arial" w:hAnsi="Arial"/>
                  <w:color w:val="auto"/>
                  <w:sz w:val="8"/>
                  <w:u w:val="none"/>
                </w:rPr>
                <w:t xml:space="preserve"> 2020; 9(1):1744-1747. https://doi.org/10.1080/22221751.2020.1796529. </w:t>
              </w:r>
            </w:hyperlink>
          </w:p>
        </w:tc>
        <w:tc>
          <w:tcPr>
            <w:tcW w:w="793" w:type="dxa"/>
            <w:noWrap/>
            <w:vAlign w:val="bottom"/>
            <w:hideMark/>
          </w:tcPr>
          <w:p w14:paraId="4243EBB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42B7AF6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1BD0613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42EB60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2F09063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0840ABF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47" w:type="dxa"/>
            <w:noWrap/>
            <w:vAlign w:val="bottom"/>
            <w:hideMark/>
          </w:tcPr>
          <w:p w14:paraId="34114AB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66B31B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95FAD1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67F791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35509E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0698C4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C3763D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3FD5BE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69BCC83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0A59275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1947142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56DC734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78E32005" w14:textId="77777777" w:rsidTr="00A862E7">
        <w:trPr>
          <w:trHeight w:val="850"/>
        </w:trPr>
        <w:tc>
          <w:tcPr>
            <w:tcW w:w="2081" w:type="dxa"/>
            <w:vAlign w:val="bottom"/>
            <w:hideMark/>
          </w:tcPr>
          <w:p w14:paraId="1277633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Abkarian M, et al. Speech can produce jet-like transport relevant to asymptomatic spreading of virus. </w:t>
            </w:r>
            <w:r w:rsidRPr="00440606">
              <w:rPr>
                <w:rFonts w:ascii="Arial" w:eastAsia="Times New Roman" w:hAnsi="Arial" w:cs="Arial"/>
                <w:i/>
                <w:iCs/>
                <w:sz w:val="8"/>
                <w:szCs w:val="8"/>
              </w:rPr>
              <w:t>Proc Natl Acad Sci USA.</w:t>
            </w:r>
            <w:r w:rsidRPr="00440606">
              <w:rPr>
                <w:rFonts w:ascii="Arial" w:eastAsia="Times New Roman" w:hAnsi="Arial" w:cs="Arial"/>
                <w:sz w:val="8"/>
                <w:szCs w:val="8"/>
              </w:rPr>
              <w:t xml:space="preserve"> 2020; 117(41):25237-25245. https://doi.org/10.1073/pnas.2012156117</w:t>
            </w:r>
          </w:p>
        </w:tc>
        <w:tc>
          <w:tcPr>
            <w:tcW w:w="793" w:type="dxa"/>
            <w:noWrap/>
            <w:vAlign w:val="bottom"/>
            <w:hideMark/>
          </w:tcPr>
          <w:p w14:paraId="0926E7D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3497E96F"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42E31D1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DE0E0E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72142C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320AC67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26CDA0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4F663F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B64DD0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77F620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CDF96E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8AD144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2EED08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EC215B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46C71AE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5F60674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noWrap/>
            <w:vAlign w:val="bottom"/>
            <w:hideMark/>
          </w:tcPr>
          <w:p w14:paraId="1066508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402C270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48134218" w14:textId="77777777" w:rsidTr="00A862E7">
        <w:trPr>
          <w:trHeight w:val="853"/>
        </w:trPr>
        <w:tc>
          <w:tcPr>
            <w:tcW w:w="2081" w:type="dxa"/>
            <w:vAlign w:val="bottom"/>
            <w:hideMark/>
          </w:tcPr>
          <w:p w14:paraId="3C505B2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Murphy N, et al. A large national outbreak of COVID-19 linked to air travel, Ireland, summer 2020. </w:t>
            </w:r>
            <w:r w:rsidRPr="00440606">
              <w:rPr>
                <w:rFonts w:ascii="Arial" w:eastAsia="Times New Roman" w:hAnsi="Arial" w:cs="Arial"/>
                <w:i/>
                <w:iCs/>
                <w:sz w:val="8"/>
                <w:szCs w:val="8"/>
              </w:rPr>
              <w:t>Eurosurveillance.</w:t>
            </w:r>
            <w:r w:rsidRPr="00440606">
              <w:rPr>
                <w:rFonts w:ascii="Arial" w:eastAsia="Times New Roman" w:hAnsi="Arial" w:cs="Arial"/>
                <w:sz w:val="8"/>
                <w:szCs w:val="8"/>
              </w:rPr>
              <w:t xml:space="preserve"> 2020; 25(42):2001624. https://doi.org/10.2807/1560-7917.es.2020.25.42.2001624</w:t>
            </w:r>
          </w:p>
        </w:tc>
        <w:tc>
          <w:tcPr>
            <w:tcW w:w="793" w:type="dxa"/>
            <w:noWrap/>
            <w:vAlign w:val="bottom"/>
            <w:hideMark/>
          </w:tcPr>
          <w:p w14:paraId="71C59A0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44B37EA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350E7A7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77C66F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A860B3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1369D4E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5E19DFD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1ADE65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76B901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484C54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54915B0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75F2A9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8F28C8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C06A39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45BE8B5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39F40D8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62B8B39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62CF5C4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48B39A61" w14:textId="77777777" w:rsidTr="00A862E7">
        <w:trPr>
          <w:trHeight w:val="853"/>
        </w:trPr>
        <w:tc>
          <w:tcPr>
            <w:tcW w:w="2081" w:type="dxa"/>
            <w:vAlign w:val="bottom"/>
            <w:hideMark/>
          </w:tcPr>
          <w:p w14:paraId="25DB5EB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lastRenderedPageBreak/>
              <w:t xml:space="preserve">Escudero D, et al. SARS-CoV-2 analysis on environmental surfaces collected in an intensive care unit: keeping Ernest Shackleton’s spirit. </w:t>
            </w:r>
            <w:r w:rsidRPr="00440606">
              <w:rPr>
                <w:rFonts w:ascii="Arial" w:eastAsia="Times New Roman" w:hAnsi="Arial" w:cs="Arial"/>
                <w:i/>
                <w:iCs/>
                <w:sz w:val="8"/>
                <w:szCs w:val="8"/>
              </w:rPr>
              <w:t>Intensive Care Medicine Experimental.</w:t>
            </w:r>
            <w:r w:rsidRPr="00440606">
              <w:rPr>
                <w:rFonts w:ascii="Arial" w:eastAsia="Times New Roman" w:hAnsi="Arial" w:cs="Arial"/>
                <w:sz w:val="8"/>
                <w:szCs w:val="8"/>
              </w:rPr>
              <w:t xml:space="preserve"> 2020; 8(1):68. https://doi.org/10.1186/s40635-020-00349-5</w:t>
            </w:r>
          </w:p>
        </w:tc>
        <w:tc>
          <w:tcPr>
            <w:tcW w:w="793" w:type="dxa"/>
            <w:noWrap/>
            <w:vAlign w:val="bottom"/>
            <w:hideMark/>
          </w:tcPr>
          <w:p w14:paraId="6BCCB38B"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2710D66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4BFD1CE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849D52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3841FB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0EC0F5A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B9C3F5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437A1C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5457A8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57B3C5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3C72D5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B22A0D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2A805FB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9E40D8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5CE8A48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63FD964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127A1E1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71E065F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176BF5A5" w14:textId="77777777" w:rsidTr="00A862E7">
        <w:trPr>
          <w:trHeight w:val="840"/>
        </w:trPr>
        <w:tc>
          <w:tcPr>
            <w:tcW w:w="2081" w:type="dxa"/>
            <w:vAlign w:val="bottom"/>
            <w:hideMark/>
          </w:tcPr>
          <w:p w14:paraId="2D364E2F"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De Sousa A. Disulfiram Ethanol Reaction in a Patient Abstinent from Alcohol Caused by Hand Sanitizing. </w:t>
            </w:r>
            <w:r w:rsidRPr="00440606">
              <w:rPr>
                <w:rFonts w:ascii="Arial" w:eastAsia="Times New Roman" w:hAnsi="Arial" w:cs="Arial"/>
                <w:i/>
                <w:iCs/>
                <w:sz w:val="8"/>
                <w:szCs w:val="8"/>
              </w:rPr>
              <w:t>Alcohol Alcohol</w:t>
            </w:r>
            <w:r w:rsidRPr="00440606">
              <w:rPr>
                <w:rFonts w:ascii="Arial" w:eastAsia="Times New Roman" w:hAnsi="Arial" w:cs="Arial"/>
                <w:sz w:val="8"/>
                <w:szCs w:val="8"/>
              </w:rPr>
              <w:t>. 2020; 55(4):349. https://doi.org/10.1093/alcalc/agaa038</w:t>
            </w:r>
          </w:p>
        </w:tc>
        <w:tc>
          <w:tcPr>
            <w:tcW w:w="793" w:type="dxa"/>
            <w:noWrap/>
            <w:vAlign w:val="bottom"/>
            <w:hideMark/>
          </w:tcPr>
          <w:p w14:paraId="17623DD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2EEB0FA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0AC3B25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09D6A1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1FB5D2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233088F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8042F2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390A79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F7ABC0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28B2BF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023302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0FBE8B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B1BA16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E0CB07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17DB4F6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5380F6E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158D04B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5DFB940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7BA9105D" w14:textId="77777777" w:rsidTr="00A862E7">
        <w:trPr>
          <w:trHeight w:val="850"/>
        </w:trPr>
        <w:tc>
          <w:tcPr>
            <w:tcW w:w="2081" w:type="dxa"/>
            <w:vAlign w:val="bottom"/>
            <w:hideMark/>
          </w:tcPr>
          <w:p w14:paraId="23BB678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Shi KW, et al. Quantifying the risk of indoor drainage system in multi-unit apartment building as a transmission route of SARS-CoV-2. </w:t>
            </w:r>
            <w:r w:rsidRPr="00440606">
              <w:rPr>
                <w:rFonts w:ascii="Arial" w:eastAsia="Times New Roman" w:hAnsi="Arial" w:cs="Arial"/>
                <w:i/>
                <w:iCs/>
                <w:sz w:val="8"/>
                <w:szCs w:val="8"/>
              </w:rPr>
              <w:t xml:space="preserve">Science of the Total Environment. </w:t>
            </w:r>
            <w:r w:rsidRPr="00440606">
              <w:rPr>
                <w:rFonts w:ascii="Arial" w:eastAsia="Times New Roman" w:hAnsi="Arial" w:cs="Arial"/>
                <w:sz w:val="8"/>
                <w:szCs w:val="8"/>
              </w:rPr>
              <w:t>2021; 762:143056. https://doi.org/10.1016/j.scitotenv.2020.143056</w:t>
            </w:r>
          </w:p>
        </w:tc>
        <w:tc>
          <w:tcPr>
            <w:tcW w:w="793" w:type="dxa"/>
            <w:noWrap/>
            <w:vAlign w:val="bottom"/>
            <w:hideMark/>
          </w:tcPr>
          <w:p w14:paraId="677F5C7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1C0A2FF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4DDE290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ED91B1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9F1B6A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58F9B27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E411C4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2E5E85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90E4B4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46A090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52E93A8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5876C62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F9C84B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29CED7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294F183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5A61E1D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noWrap/>
            <w:vAlign w:val="bottom"/>
            <w:hideMark/>
          </w:tcPr>
          <w:p w14:paraId="7821840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38D26CE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78FCD5E7" w14:textId="77777777" w:rsidTr="00A862E7">
        <w:trPr>
          <w:trHeight w:val="853"/>
        </w:trPr>
        <w:tc>
          <w:tcPr>
            <w:tcW w:w="2081" w:type="dxa"/>
            <w:vAlign w:val="bottom"/>
            <w:hideMark/>
          </w:tcPr>
          <w:p w14:paraId="1FE5CB4E" w14:textId="77777777" w:rsidR="00440606" w:rsidRPr="00440606" w:rsidRDefault="008630E9" w:rsidP="00440606">
            <w:pPr>
              <w:spacing w:after="0" w:line="240" w:lineRule="auto"/>
              <w:rPr>
                <w:rFonts w:ascii="Arial" w:eastAsia="Times New Roman" w:hAnsi="Arial" w:cs="Arial"/>
                <w:sz w:val="8"/>
                <w:szCs w:val="8"/>
              </w:rPr>
            </w:pPr>
            <w:hyperlink r:id="rId88" w:history="1">
              <w:r w:rsidR="00440606" w:rsidRPr="00A862E7">
                <w:rPr>
                  <w:rStyle w:val="Hyperlink"/>
                  <w:rFonts w:ascii="Arial" w:hAnsi="Arial"/>
                  <w:color w:val="auto"/>
                  <w:sz w:val="8"/>
                  <w:u w:val="none"/>
                </w:rPr>
                <w:t xml:space="preserve">Somsen GA, et al. Measurement of small droplet aerosol concentrations in public spaces using handheld particle counters. </w:t>
              </w:r>
              <w:r w:rsidR="00440606" w:rsidRPr="00A862E7">
                <w:rPr>
                  <w:rStyle w:val="Hyperlink"/>
                  <w:rFonts w:ascii="Arial" w:hAnsi="Arial"/>
                  <w:i/>
                  <w:color w:val="auto"/>
                  <w:sz w:val="8"/>
                  <w:u w:val="none"/>
                </w:rPr>
                <w:t>Phys Fluids (1994)</w:t>
              </w:r>
              <w:r w:rsidR="00440606" w:rsidRPr="00A862E7">
                <w:rPr>
                  <w:rStyle w:val="Hyperlink"/>
                  <w:rFonts w:ascii="Arial" w:hAnsi="Arial"/>
                  <w:color w:val="auto"/>
                  <w:sz w:val="8"/>
                  <w:u w:val="none"/>
                </w:rPr>
                <w:t>. 2020; 32(12):121707. https://doi.org/10.1063/5.0035701</w:t>
              </w:r>
            </w:hyperlink>
          </w:p>
        </w:tc>
        <w:tc>
          <w:tcPr>
            <w:tcW w:w="793" w:type="dxa"/>
            <w:noWrap/>
            <w:vAlign w:val="bottom"/>
            <w:hideMark/>
          </w:tcPr>
          <w:p w14:paraId="4DB52B3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3A4748C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5BBEC5F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0BC805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A95A3D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79BB351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DF07FD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E65DFE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54C927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359BB36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13D430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641B65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1FC198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F6CB45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384FA5D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629A8F3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noWrap/>
            <w:vAlign w:val="bottom"/>
            <w:hideMark/>
          </w:tcPr>
          <w:p w14:paraId="5E74DD7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4461DA3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13B397CC" w14:textId="77777777" w:rsidTr="00A862E7">
        <w:trPr>
          <w:trHeight w:val="840"/>
        </w:trPr>
        <w:tc>
          <w:tcPr>
            <w:tcW w:w="2081" w:type="dxa"/>
            <w:vAlign w:val="bottom"/>
            <w:hideMark/>
          </w:tcPr>
          <w:p w14:paraId="16A6F70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Zhou L, et al. Breath-, air- and surface-borne SARS-CoV-2 in hospitals. </w:t>
            </w:r>
            <w:r w:rsidRPr="00440606">
              <w:rPr>
                <w:rFonts w:ascii="Arial" w:eastAsia="Times New Roman" w:hAnsi="Arial" w:cs="Arial"/>
                <w:i/>
                <w:iCs/>
                <w:sz w:val="8"/>
                <w:szCs w:val="8"/>
              </w:rPr>
              <w:t>J Aerosol Sci</w:t>
            </w:r>
            <w:r w:rsidRPr="00440606">
              <w:rPr>
                <w:rFonts w:ascii="Arial" w:eastAsia="Times New Roman" w:hAnsi="Arial" w:cs="Arial"/>
                <w:sz w:val="8"/>
                <w:szCs w:val="8"/>
              </w:rPr>
              <w:t>. 2021; 152:105693. https://doi.org/10.1016/j.jaerosci.2020.105693</w:t>
            </w:r>
          </w:p>
        </w:tc>
        <w:tc>
          <w:tcPr>
            <w:tcW w:w="793" w:type="dxa"/>
            <w:noWrap/>
            <w:vAlign w:val="bottom"/>
            <w:hideMark/>
          </w:tcPr>
          <w:p w14:paraId="1E5FA7FA"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56BBF2E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0362033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221845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ADF862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2C2B548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555786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AF919A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15AF14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8E69B5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1E31A9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11" w:type="dxa"/>
            <w:noWrap/>
            <w:vAlign w:val="bottom"/>
            <w:hideMark/>
          </w:tcPr>
          <w:p w14:paraId="307F407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1CD7C3A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C79DC0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09F9A8E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49D20CB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1A3DF3E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55C2228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r>
      <w:tr w:rsidR="00440606" w:rsidRPr="00440606" w14:paraId="36462412" w14:textId="77777777" w:rsidTr="00A862E7">
        <w:trPr>
          <w:trHeight w:val="575"/>
        </w:trPr>
        <w:tc>
          <w:tcPr>
            <w:tcW w:w="2081" w:type="dxa"/>
            <w:vAlign w:val="bottom"/>
            <w:hideMark/>
          </w:tcPr>
          <w:p w14:paraId="6BD31F2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Ruan Y, et al. No detection of SARS-CoV-2 from urine, expressed prostatic secretions, and semen in 74 recovered COVID-19 male patients: A perspective and urogenital evaluation. </w:t>
            </w:r>
            <w:r w:rsidRPr="00440606">
              <w:rPr>
                <w:rFonts w:ascii="Arial" w:eastAsia="Times New Roman" w:hAnsi="Arial" w:cs="Arial"/>
                <w:i/>
                <w:iCs/>
                <w:sz w:val="8"/>
                <w:szCs w:val="8"/>
              </w:rPr>
              <w:t>Andrology</w:t>
            </w:r>
            <w:r w:rsidRPr="00440606">
              <w:rPr>
                <w:rFonts w:ascii="Arial" w:eastAsia="Times New Roman" w:hAnsi="Arial" w:cs="Arial"/>
                <w:sz w:val="8"/>
                <w:szCs w:val="8"/>
              </w:rPr>
              <w:t>. 2021; 9(1):99-106. https://doi.org/10.1111/andr.12939</w:t>
            </w:r>
          </w:p>
        </w:tc>
        <w:tc>
          <w:tcPr>
            <w:tcW w:w="793" w:type="dxa"/>
            <w:noWrap/>
            <w:vAlign w:val="bottom"/>
            <w:hideMark/>
          </w:tcPr>
          <w:p w14:paraId="1D5F4EA0"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RNA only</w:t>
            </w:r>
          </w:p>
        </w:tc>
        <w:tc>
          <w:tcPr>
            <w:tcW w:w="556" w:type="dxa"/>
            <w:noWrap/>
            <w:vAlign w:val="bottom"/>
            <w:hideMark/>
          </w:tcPr>
          <w:p w14:paraId="6C5804C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07BCFA8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7E4B12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1B6E609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747C7F4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72AF13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575076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5AAB3C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0BF580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7A08E4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57F518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06754B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25" w:type="dxa"/>
            <w:noWrap/>
            <w:vAlign w:val="bottom"/>
            <w:hideMark/>
          </w:tcPr>
          <w:p w14:paraId="27293AC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73BFF53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26306AB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2A7BFAC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34" w:type="dxa"/>
            <w:noWrap/>
            <w:vAlign w:val="bottom"/>
            <w:hideMark/>
          </w:tcPr>
          <w:p w14:paraId="71507284" w14:textId="77777777" w:rsidR="00440606" w:rsidRPr="00440606" w:rsidRDefault="00440606" w:rsidP="00A862E7">
            <w:pPr>
              <w:rPr>
                <w:rFonts w:ascii="Arial" w:eastAsia="Times New Roman" w:hAnsi="Arial" w:cs="Arial"/>
                <w:sz w:val="8"/>
                <w:szCs w:val="8"/>
              </w:rPr>
            </w:pPr>
          </w:p>
        </w:tc>
      </w:tr>
      <w:tr w:rsidR="00440606" w:rsidRPr="00440606" w14:paraId="1EA3145F" w14:textId="77777777" w:rsidTr="00A862E7">
        <w:trPr>
          <w:trHeight w:val="570"/>
        </w:trPr>
        <w:tc>
          <w:tcPr>
            <w:tcW w:w="2081" w:type="dxa"/>
            <w:vAlign w:val="bottom"/>
            <w:hideMark/>
          </w:tcPr>
          <w:p w14:paraId="3BE2929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Chen PZ, et al. Heterogeneity in transmissibility and shedding SARS-CoV-2 via droplets and aerosols. </w:t>
            </w:r>
            <w:r w:rsidRPr="00440606">
              <w:rPr>
                <w:rFonts w:ascii="Arial" w:eastAsia="Times New Roman" w:hAnsi="Arial" w:cs="Arial"/>
                <w:i/>
                <w:iCs/>
                <w:sz w:val="8"/>
                <w:szCs w:val="8"/>
              </w:rPr>
              <w:t>eLife</w:t>
            </w:r>
            <w:r w:rsidRPr="00440606">
              <w:rPr>
                <w:rFonts w:ascii="Arial" w:eastAsia="Times New Roman" w:hAnsi="Arial" w:cs="Arial"/>
                <w:sz w:val="8"/>
                <w:szCs w:val="8"/>
              </w:rPr>
              <w:t>. 2021; 10:e65774. https://doi.org/10.7554/elife.65774</w:t>
            </w:r>
          </w:p>
        </w:tc>
        <w:tc>
          <w:tcPr>
            <w:tcW w:w="793" w:type="dxa"/>
            <w:noWrap/>
            <w:vAlign w:val="bottom"/>
            <w:hideMark/>
          </w:tcPr>
          <w:p w14:paraId="7E1E92B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75EEFA26"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6BFF804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3E858F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3A8DDD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4053FF4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1748BF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1F2AB91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50C1F2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D139C3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745CD8A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28F03D1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364344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63780D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2A5645D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4AC145F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143" w:type="dxa"/>
            <w:noWrap/>
            <w:vAlign w:val="bottom"/>
            <w:hideMark/>
          </w:tcPr>
          <w:p w14:paraId="73A68CF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34" w:type="dxa"/>
            <w:noWrap/>
            <w:vAlign w:val="bottom"/>
            <w:hideMark/>
          </w:tcPr>
          <w:p w14:paraId="577AD75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728F437F" w14:textId="77777777" w:rsidTr="00A862E7">
        <w:trPr>
          <w:trHeight w:val="565"/>
        </w:trPr>
        <w:tc>
          <w:tcPr>
            <w:tcW w:w="2081" w:type="dxa"/>
            <w:vAlign w:val="bottom"/>
            <w:hideMark/>
          </w:tcPr>
          <w:p w14:paraId="7151411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Hirose R, et al. Survival of SARS-CoV-2 and influenza virus on the human skin: Importance of hand hygiene in COVID-19. </w:t>
            </w:r>
            <w:r w:rsidRPr="00440606">
              <w:rPr>
                <w:rFonts w:ascii="Arial" w:eastAsia="Times New Roman" w:hAnsi="Arial" w:cs="Arial"/>
                <w:i/>
                <w:iCs/>
                <w:sz w:val="8"/>
                <w:szCs w:val="8"/>
              </w:rPr>
              <w:t>Clin Infect Dis</w:t>
            </w:r>
            <w:r w:rsidRPr="00440606">
              <w:rPr>
                <w:rFonts w:ascii="Arial" w:eastAsia="Times New Roman" w:hAnsi="Arial" w:cs="Arial"/>
                <w:sz w:val="8"/>
                <w:szCs w:val="8"/>
              </w:rPr>
              <w:t>. 2020; ciaa1517. https://doi.org/10.1093/cid/ciaa1517</w:t>
            </w:r>
          </w:p>
        </w:tc>
        <w:tc>
          <w:tcPr>
            <w:tcW w:w="793" w:type="dxa"/>
            <w:noWrap/>
            <w:vAlign w:val="bottom"/>
            <w:hideMark/>
          </w:tcPr>
          <w:p w14:paraId="553B4BF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5EDD8A7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74159AE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BE42EB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7BE0EF21"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7F42BE4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47" w:type="dxa"/>
            <w:noWrap/>
            <w:vAlign w:val="bottom"/>
            <w:hideMark/>
          </w:tcPr>
          <w:p w14:paraId="3E8B467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01A5F5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EC8D4A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99356D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477A9E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DBE555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9DBE01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32FA55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15E7118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5C97A1A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4022A14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0B91C71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61C7BDD8" w14:textId="77777777" w:rsidTr="00A862E7">
        <w:trPr>
          <w:trHeight w:val="580"/>
        </w:trPr>
        <w:tc>
          <w:tcPr>
            <w:tcW w:w="2081" w:type="dxa"/>
            <w:vAlign w:val="bottom"/>
            <w:hideMark/>
          </w:tcPr>
          <w:p w14:paraId="7D1D5B4A"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Behzadinasab S, et al. A Surface Coating that Rapidly Inactivates SARS-CoV-2. </w:t>
            </w:r>
            <w:r w:rsidRPr="00440606">
              <w:rPr>
                <w:rFonts w:ascii="Arial" w:eastAsia="Times New Roman" w:hAnsi="Arial" w:cs="Arial"/>
                <w:i/>
                <w:iCs/>
                <w:sz w:val="8"/>
                <w:szCs w:val="8"/>
              </w:rPr>
              <w:t>ACS Appl Mater Interfaces</w:t>
            </w:r>
            <w:r w:rsidRPr="00440606">
              <w:rPr>
                <w:rFonts w:ascii="Arial" w:eastAsia="Times New Roman" w:hAnsi="Arial" w:cs="Arial"/>
                <w:sz w:val="8"/>
                <w:szCs w:val="8"/>
              </w:rPr>
              <w:t>. 2020; 12(31):34723-34727. https://doi.org/10.1021/acsami.0c11425</w:t>
            </w:r>
          </w:p>
        </w:tc>
        <w:tc>
          <w:tcPr>
            <w:tcW w:w="793" w:type="dxa"/>
            <w:vAlign w:val="bottom"/>
            <w:hideMark/>
          </w:tcPr>
          <w:p w14:paraId="6A442555"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53592D0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vAlign w:val="bottom"/>
            <w:hideMark/>
          </w:tcPr>
          <w:p w14:paraId="1F216F1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60B071E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6C0E272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vAlign w:val="bottom"/>
            <w:hideMark/>
          </w:tcPr>
          <w:p w14:paraId="760199A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347" w:type="dxa"/>
            <w:vAlign w:val="bottom"/>
            <w:hideMark/>
          </w:tcPr>
          <w:p w14:paraId="367161D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36C2F61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vAlign w:val="bottom"/>
            <w:hideMark/>
          </w:tcPr>
          <w:p w14:paraId="706744F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44CDA08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vAlign w:val="bottom"/>
            <w:hideMark/>
          </w:tcPr>
          <w:p w14:paraId="1F9545E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vAlign w:val="bottom"/>
            <w:hideMark/>
          </w:tcPr>
          <w:p w14:paraId="3CA83C8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vAlign w:val="bottom"/>
            <w:hideMark/>
          </w:tcPr>
          <w:p w14:paraId="1D2635E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vAlign w:val="bottom"/>
            <w:hideMark/>
          </w:tcPr>
          <w:p w14:paraId="5DEE76E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vAlign w:val="bottom"/>
            <w:hideMark/>
          </w:tcPr>
          <w:p w14:paraId="20540DD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vAlign w:val="bottom"/>
            <w:hideMark/>
          </w:tcPr>
          <w:p w14:paraId="53A3414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vAlign w:val="bottom"/>
            <w:hideMark/>
          </w:tcPr>
          <w:p w14:paraId="390D0529" w14:textId="77777777" w:rsidR="00440606" w:rsidRPr="00440606" w:rsidRDefault="00440606" w:rsidP="00A862E7">
            <w:pPr>
              <w:rPr>
                <w:rFonts w:ascii="Arial" w:eastAsia="Times New Roman" w:hAnsi="Arial" w:cs="Arial"/>
                <w:sz w:val="8"/>
                <w:szCs w:val="8"/>
              </w:rPr>
            </w:pPr>
          </w:p>
        </w:tc>
        <w:tc>
          <w:tcPr>
            <w:tcW w:w="334" w:type="dxa"/>
            <w:vAlign w:val="bottom"/>
            <w:hideMark/>
          </w:tcPr>
          <w:p w14:paraId="438BB5BC" w14:textId="77777777" w:rsidR="00440606" w:rsidRPr="00A862E7" w:rsidRDefault="00440606" w:rsidP="00A862E7">
            <w:pPr>
              <w:spacing w:after="0"/>
              <w:rPr>
                <w:sz w:val="20"/>
              </w:rPr>
            </w:pPr>
          </w:p>
        </w:tc>
      </w:tr>
      <w:tr w:rsidR="00440606" w:rsidRPr="00440606" w14:paraId="5692CD69" w14:textId="77777777" w:rsidTr="00A862E7">
        <w:trPr>
          <w:trHeight w:val="575"/>
        </w:trPr>
        <w:tc>
          <w:tcPr>
            <w:tcW w:w="2081" w:type="dxa"/>
            <w:vAlign w:val="bottom"/>
            <w:hideMark/>
          </w:tcPr>
          <w:p w14:paraId="46CAEB6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Meyers C, et al. Ethanol and isopropanol inactivation of human coronavirus on hard surfaces. </w:t>
            </w:r>
            <w:r w:rsidRPr="00440606">
              <w:rPr>
                <w:rFonts w:ascii="Arial" w:eastAsia="Times New Roman" w:hAnsi="Arial" w:cs="Arial"/>
                <w:i/>
                <w:iCs/>
                <w:sz w:val="8"/>
                <w:szCs w:val="8"/>
              </w:rPr>
              <w:t>Journal of Hospital Infection.</w:t>
            </w:r>
            <w:r w:rsidRPr="00440606">
              <w:rPr>
                <w:rFonts w:ascii="Arial" w:eastAsia="Times New Roman" w:hAnsi="Arial" w:cs="Arial"/>
                <w:sz w:val="8"/>
                <w:szCs w:val="8"/>
              </w:rPr>
              <w:t> 2021; 107:45-49. https://doi.org/10.1016/j.jhin.2020.09.026</w:t>
            </w:r>
          </w:p>
        </w:tc>
        <w:tc>
          <w:tcPr>
            <w:tcW w:w="793" w:type="dxa"/>
            <w:noWrap/>
            <w:vAlign w:val="bottom"/>
            <w:hideMark/>
          </w:tcPr>
          <w:p w14:paraId="71B673E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7F899E2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5D84A58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4CE9C1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4546B76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44F5F7B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B2C8AB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6D2252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6E9575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0C8613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02469F8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A62AD0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69494C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D1B64D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4EF9475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4C3241A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3F0D58D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7E17152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7CFD4367" w14:textId="77777777" w:rsidTr="00A862E7">
        <w:trPr>
          <w:trHeight w:val="840"/>
        </w:trPr>
        <w:tc>
          <w:tcPr>
            <w:tcW w:w="2081" w:type="dxa"/>
            <w:vAlign w:val="bottom"/>
            <w:hideMark/>
          </w:tcPr>
          <w:p w14:paraId="58DF0BF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Gunther T, et al. SARS-CoV-2 outbreak investigation in a German meat processing plant. </w:t>
            </w:r>
            <w:r w:rsidRPr="00440606">
              <w:rPr>
                <w:rFonts w:ascii="Arial" w:eastAsia="Times New Roman" w:hAnsi="Arial" w:cs="Arial"/>
                <w:i/>
                <w:iCs/>
                <w:sz w:val="8"/>
                <w:szCs w:val="8"/>
              </w:rPr>
              <w:t>EMBO Mol Med.</w:t>
            </w:r>
            <w:r w:rsidRPr="00440606">
              <w:rPr>
                <w:rFonts w:ascii="Arial" w:eastAsia="Times New Roman" w:hAnsi="Arial" w:cs="Arial"/>
                <w:sz w:val="8"/>
                <w:szCs w:val="8"/>
              </w:rPr>
              <w:t xml:space="preserve"> 2020; 12(12)</w:t>
            </w:r>
            <w:r w:rsidRPr="00440606">
              <w:rPr>
                <w:rFonts w:ascii="Arial" w:eastAsia="Times New Roman" w:hAnsi="Arial" w:cs="Arial"/>
                <w:b/>
                <w:bCs/>
                <w:sz w:val="8"/>
                <w:szCs w:val="8"/>
              </w:rPr>
              <w:t>:</w:t>
            </w:r>
            <w:r w:rsidRPr="00440606">
              <w:rPr>
                <w:rFonts w:ascii="Arial" w:eastAsia="Times New Roman" w:hAnsi="Arial" w:cs="Arial"/>
                <w:sz w:val="8"/>
                <w:szCs w:val="8"/>
              </w:rPr>
              <w:t>e13296. https://doi.org/10.15252/emmm.202013296</w:t>
            </w:r>
          </w:p>
        </w:tc>
        <w:tc>
          <w:tcPr>
            <w:tcW w:w="793" w:type="dxa"/>
            <w:noWrap/>
            <w:vAlign w:val="bottom"/>
            <w:hideMark/>
          </w:tcPr>
          <w:p w14:paraId="7FDBB063"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2A0AD11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7C04DE7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1D8278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C71D9E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76C288E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009FE8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A762BF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281F2B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E49D2C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6127731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176CA3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53874C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61E5A7A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425C861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7290AF1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339AE36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581371B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56463CD3" w14:textId="77777777" w:rsidTr="00A862E7">
        <w:trPr>
          <w:trHeight w:val="565"/>
        </w:trPr>
        <w:tc>
          <w:tcPr>
            <w:tcW w:w="2081" w:type="dxa"/>
            <w:vAlign w:val="bottom"/>
            <w:hideMark/>
          </w:tcPr>
          <w:p w14:paraId="1B0FB7C9"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Riddell S, et al. The effect of temperature on persistence of SARS-CoV-2 on common surfaces. </w:t>
            </w:r>
            <w:r w:rsidRPr="00440606">
              <w:rPr>
                <w:rFonts w:ascii="Arial" w:eastAsia="Times New Roman" w:hAnsi="Arial" w:cs="Arial"/>
                <w:i/>
                <w:iCs/>
                <w:sz w:val="8"/>
                <w:szCs w:val="8"/>
              </w:rPr>
              <w:t>Virol Journal.</w:t>
            </w:r>
            <w:r w:rsidRPr="00440606">
              <w:rPr>
                <w:rFonts w:ascii="Arial" w:eastAsia="Times New Roman" w:hAnsi="Arial" w:cs="Arial"/>
                <w:sz w:val="8"/>
                <w:szCs w:val="8"/>
              </w:rPr>
              <w:t xml:space="preserve"> 2020; 17(1)</w:t>
            </w:r>
            <w:r w:rsidRPr="00440606">
              <w:rPr>
                <w:rFonts w:ascii="Arial" w:eastAsia="Times New Roman" w:hAnsi="Arial" w:cs="Arial"/>
                <w:b/>
                <w:bCs/>
                <w:sz w:val="8"/>
                <w:szCs w:val="8"/>
              </w:rPr>
              <w:t>:</w:t>
            </w:r>
            <w:r w:rsidRPr="00440606">
              <w:rPr>
                <w:rFonts w:ascii="Arial" w:eastAsia="Times New Roman" w:hAnsi="Arial" w:cs="Arial"/>
                <w:sz w:val="8"/>
                <w:szCs w:val="8"/>
              </w:rPr>
              <w:t>145. https://doi.org/10.1186/s12985-020-01418-7</w:t>
            </w:r>
          </w:p>
        </w:tc>
        <w:tc>
          <w:tcPr>
            <w:tcW w:w="793" w:type="dxa"/>
            <w:noWrap/>
            <w:vAlign w:val="bottom"/>
            <w:hideMark/>
          </w:tcPr>
          <w:p w14:paraId="450A6D1D"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viable virus only</w:t>
            </w:r>
          </w:p>
        </w:tc>
        <w:tc>
          <w:tcPr>
            <w:tcW w:w="556" w:type="dxa"/>
            <w:noWrap/>
            <w:vAlign w:val="bottom"/>
            <w:hideMark/>
          </w:tcPr>
          <w:p w14:paraId="3C08DC3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Yes</w:t>
            </w:r>
          </w:p>
        </w:tc>
        <w:tc>
          <w:tcPr>
            <w:tcW w:w="347" w:type="dxa"/>
            <w:noWrap/>
            <w:vAlign w:val="bottom"/>
            <w:hideMark/>
          </w:tcPr>
          <w:p w14:paraId="3AF5B67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F652CA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70" w:type="dxa"/>
            <w:noWrap/>
            <w:vAlign w:val="bottom"/>
            <w:hideMark/>
          </w:tcPr>
          <w:p w14:paraId="676EB21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1CB3422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3FE6AB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250314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97EC82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5FD27BD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28E55C2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20DA38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0475DF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CEBAF9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68BCC1F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65" w:type="dxa"/>
            <w:noWrap/>
            <w:vAlign w:val="bottom"/>
            <w:hideMark/>
          </w:tcPr>
          <w:p w14:paraId="2C6A402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032CEC9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6D7C57E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0EDF1CCE" w14:textId="77777777" w:rsidTr="00A862E7">
        <w:trPr>
          <w:trHeight w:val="565"/>
        </w:trPr>
        <w:tc>
          <w:tcPr>
            <w:tcW w:w="2081" w:type="dxa"/>
            <w:vAlign w:val="bottom"/>
            <w:hideMark/>
          </w:tcPr>
          <w:p w14:paraId="5F9842B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Ng OT, et al. SARS-CoV-2 seroprevalence and transmission risk factors among high-risk close contacts: a retrospective cohort study. </w:t>
            </w:r>
            <w:r w:rsidRPr="00440606">
              <w:rPr>
                <w:rFonts w:ascii="Arial" w:eastAsia="Times New Roman" w:hAnsi="Arial" w:cs="Arial"/>
                <w:i/>
                <w:iCs/>
                <w:sz w:val="8"/>
                <w:szCs w:val="8"/>
              </w:rPr>
              <w:t>The Lancet Inf Dis</w:t>
            </w:r>
            <w:r w:rsidRPr="00440606">
              <w:rPr>
                <w:rFonts w:ascii="Arial" w:eastAsia="Times New Roman" w:hAnsi="Arial" w:cs="Arial"/>
                <w:sz w:val="8"/>
                <w:szCs w:val="8"/>
              </w:rPr>
              <w:t>. 2021; 21(3):333-343. https://doi.org/10.1016/S1473-3099(20)30833-1</w:t>
            </w:r>
          </w:p>
        </w:tc>
        <w:tc>
          <w:tcPr>
            <w:tcW w:w="793" w:type="dxa"/>
            <w:noWrap/>
            <w:vAlign w:val="bottom"/>
            <w:hideMark/>
          </w:tcPr>
          <w:p w14:paraId="6F436A8C"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085B6C6E"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365B7D4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EE19A9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5FF409C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3028651F"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8BC2ED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065D495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3D27B2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7CCB28A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8E3BCA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3C923D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66FD7E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0BBA7DC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0C78125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75652FC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45E7F09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6E069DC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6E5E197D" w14:textId="77777777" w:rsidTr="00A862E7">
        <w:trPr>
          <w:trHeight w:val="570"/>
        </w:trPr>
        <w:tc>
          <w:tcPr>
            <w:tcW w:w="2081" w:type="dxa"/>
            <w:vAlign w:val="bottom"/>
            <w:hideMark/>
          </w:tcPr>
          <w:p w14:paraId="2060D21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lastRenderedPageBreak/>
              <w:t xml:space="preserve">Cai J, et al. Indirect Virus Transmission in Cluster of COVID-19 Cases, Wenzhou, China. </w:t>
            </w:r>
            <w:r w:rsidRPr="00440606">
              <w:rPr>
                <w:rFonts w:ascii="Arial" w:eastAsia="Times New Roman" w:hAnsi="Arial" w:cs="Arial"/>
                <w:i/>
                <w:iCs/>
                <w:sz w:val="8"/>
                <w:szCs w:val="8"/>
              </w:rPr>
              <w:t>Emerg Infect Dis</w:t>
            </w:r>
            <w:r w:rsidRPr="00440606">
              <w:rPr>
                <w:rFonts w:ascii="Arial" w:eastAsia="Times New Roman" w:hAnsi="Arial" w:cs="Arial"/>
                <w:sz w:val="8"/>
                <w:szCs w:val="8"/>
              </w:rPr>
              <w:t>. 2020; 26(6):1343-1345. https://doi.org/10.3201/eid2606.200412</w:t>
            </w:r>
          </w:p>
        </w:tc>
        <w:tc>
          <w:tcPr>
            <w:tcW w:w="793" w:type="dxa"/>
            <w:noWrap/>
            <w:vAlign w:val="bottom"/>
            <w:hideMark/>
          </w:tcPr>
          <w:p w14:paraId="3D68B298"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74983CD2"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0F6228B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43BFF76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3683E45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7CDCC6D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3CC4CDAB"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6512EF5D"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22759F4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56B1346"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47CF20A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702541D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605AFF3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1DFE9B0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4B8D590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089CDEA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0515506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1DB9722E"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r w:rsidR="00440606" w:rsidRPr="00440606" w14:paraId="65B88F8C" w14:textId="77777777" w:rsidTr="00A862E7">
        <w:trPr>
          <w:trHeight w:val="850"/>
        </w:trPr>
        <w:tc>
          <w:tcPr>
            <w:tcW w:w="2081" w:type="dxa"/>
            <w:vAlign w:val="bottom"/>
            <w:hideMark/>
          </w:tcPr>
          <w:p w14:paraId="2B04B4E4"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 xml:space="preserve">Brlek A, et al. Possible indirect transmission of COVID-19 at a squash court, Slovenia, March 2020: case report. </w:t>
            </w:r>
            <w:r w:rsidRPr="00440606">
              <w:rPr>
                <w:rFonts w:ascii="Arial" w:eastAsia="Times New Roman" w:hAnsi="Arial" w:cs="Arial"/>
                <w:i/>
                <w:iCs/>
                <w:sz w:val="8"/>
                <w:szCs w:val="8"/>
              </w:rPr>
              <w:t>Epidemiol Infect.</w:t>
            </w:r>
            <w:r w:rsidRPr="00440606">
              <w:rPr>
                <w:rFonts w:ascii="Arial" w:eastAsia="Times New Roman" w:hAnsi="Arial" w:cs="Arial"/>
                <w:sz w:val="8"/>
                <w:szCs w:val="8"/>
              </w:rPr>
              <w:t xml:space="preserve"> 2020; 148:e120. https://doi.org/10.1017/s0950268820001326</w:t>
            </w:r>
          </w:p>
        </w:tc>
        <w:tc>
          <w:tcPr>
            <w:tcW w:w="793" w:type="dxa"/>
            <w:noWrap/>
            <w:vAlign w:val="bottom"/>
            <w:hideMark/>
          </w:tcPr>
          <w:p w14:paraId="6E9C58A1"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556" w:type="dxa"/>
            <w:noWrap/>
            <w:vAlign w:val="bottom"/>
            <w:hideMark/>
          </w:tcPr>
          <w:p w14:paraId="7F011577" w14:textId="77777777" w:rsidR="00440606" w:rsidRPr="00440606" w:rsidRDefault="00440606" w:rsidP="00440606">
            <w:pPr>
              <w:spacing w:after="0" w:line="240" w:lineRule="auto"/>
              <w:rPr>
                <w:rFonts w:ascii="Arial" w:eastAsia="Times New Roman" w:hAnsi="Arial" w:cs="Arial"/>
                <w:sz w:val="8"/>
                <w:szCs w:val="8"/>
              </w:rPr>
            </w:pPr>
            <w:r w:rsidRPr="00440606">
              <w:rPr>
                <w:rFonts w:ascii="Arial" w:eastAsia="Times New Roman" w:hAnsi="Arial" w:cs="Arial"/>
                <w:sz w:val="8"/>
                <w:szCs w:val="8"/>
              </w:rPr>
              <w:t>Not Applicable</w:t>
            </w:r>
          </w:p>
        </w:tc>
        <w:tc>
          <w:tcPr>
            <w:tcW w:w="347" w:type="dxa"/>
            <w:noWrap/>
            <w:vAlign w:val="bottom"/>
            <w:hideMark/>
          </w:tcPr>
          <w:p w14:paraId="67A1758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826D3A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44916635"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234" w:type="dxa"/>
            <w:noWrap/>
            <w:vAlign w:val="bottom"/>
            <w:hideMark/>
          </w:tcPr>
          <w:p w14:paraId="190AEB3A"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52EEE018"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117D24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79EA0A23"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2293CA9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47" w:type="dxa"/>
            <w:noWrap/>
            <w:vAlign w:val="bottom"/>
            <w:hideMark/>
          </w:tcPr>
          <w:p w14:paraId="1ACFCFA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11" w:type="dxa"/>
            <w:noWrap/>
            <w:vAlign w:val="bottom"/>
            <w:hideMark/>
          </w:tcPr>
          <w:p w14:paraId="315E40D7"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70" w:type="dxa"/>
            <w:noWrap/>
            <w:vAlign w:val="bottom"/>
            <w:hideMark/>
          </w:tcPr>
          <w:p w14:paraId="07EA45A9"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425" w:type="dxa"/>
            <w:noWrap/>
            <w:vAlign w:val="bottom"/>
            <w:hideMark/>
          </w:tcPr>
          <w:p w14:paraId="417F17CC"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520" w:type="dxa"/>
            <w:noWrap/>
            <w:vAlign w:val="bottom"/>
            <w:hideMark/>
          </w:tcPr>
          <w:p w14:paraId="43C0B7D0"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1</w:t>
            </w:r>
          </w:p>
        </w:tc>
        <w:tc>
          <w:tcPr>
            <w:tcW w:w="465" w:type="dxa"/>
            <w:noWrap/>
            <w:vAlign w:val="bottom"/>
            <w:hideMark/>
          </w:tcPr>
          <w:p w14:paraId="5358841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143" w:type="dxa"/>
            <w:noWrap/>
            <w:vAlign w:val="bottom"/>
            <w:hideMark/>
          </w:tcPr>
          <w:p w14:paraId="05CF9AC2"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c>
          <w:tcPr>
            <w:tcW w:w="334" w:type="dxa"/>
            <w:noWrap/>
            <w:vAlign w:val="bottom"/>
            <w:hideMark/>
          </w:tcPr>
          <w:p w14:paraId="0870AD64" w14:textId="77777777" w:rsidR="00440606" w:rsidRPr="00440606" w:rsidRDefault="00440606" w:rsidP="00440606">
            <w:pPr>
              <w:spacing w:after="0" w:line="240" w:lineRule="auto"/>
              <w:jc w:val="right"/>
              <w:rPr>
                <w:rFonts w:ascii="Arial" w:eastAsia="Times New Roman" w:hAnsi="Arial" w:cs="Arial"/>
                <w:sz w:val="8"/>
                <w:szCs w:val="8"/>
              </w:rPr>
            </w:pPr>
            <w:r w:rsidRPr="00440606">
              <w:rPr>
                <w:rFonts w:ascii="Arial" w:eastAsia="Times New Roman" w:hAnsi="Arial" w:cs="Arial"/>
                <w:sz w:val="8"/>
                <w:szCs w:val="8"/>
              </w:rPr>
              <w:t>0</w:t>
            </w:r>
          </w:p>
        </w:tc>
      </w:tr>
    </w:tbl>
    <w:p w14:paraId="0B1736A0" w14:textId="2357A957" w:rsidR="00651204" w:rsidRPr="00EE4054" w:rsidRDefault="00651204" w:rsidP="00A862E7"/>
    <w:p w14:paraId="680B6B33" w14:textId="77777777" w:rsidR="00F13407" w:rsidRDefault="00F13407" w:rsidP="00F16666">
      <w:pPr>
        <w:pStyle w:val="EndNoteBibliography"/>
        <w:spacing w:after="0"/>
        <w:sectPr w:rsidR="00F13407" w:rsidSect="009844A3">
          <w:pgSz w:w="15840" w:h="12240" w:orient="landscape"/>
          <w:pgMar w:top="1440" w:right="1440" w:bottom="1440" w:left="1440" w:header="720" w:footer="720" w:gutter="0"/>
          <w:cols w:space="720"/>
          <w:docGrid w:linePitch="299"/>
        </w:sectPr>
      </w:pPr>
    </w:p>
    <w:p w14:paraId="191C6623" w14:textId="07E3324C" w:rsidR="00F13407" w:rsidRPr="00EE4054" w:rsidRDefault="00F13407" w:rsidP="00F13407">
      <w:pPr>
        <w:spacing w:after="0"/>
        <w:rPr>
          <w:rFonts w:ascii="Times New Roman" w:eastAsia="Times New Roman" w:hAnsi="Times New Roman" w:cs="Times New Roman"/>
        </w:rPr>
      </w:pPr>
      <w:r w:rsidRPr="00EE4054">
        <w:rPr>
          <w:rFonts w:ascii="Times New Roman" w:eastAsia="Times New Roman" w:hAnsi="Times New Roman" w:cs="Times New Roman"/>
        </w:rPr>
        <w:lastRenderedPageBreak/>
        <w:t xml:space="preserve">Table </w:t>
      </w:r>
      <w:r w:rsidR="008016C9">
        <w:rPr>
          <w:rFonts w:ascii="Times New Roman" w:eastAsia="Times New Roman" w:hAnsi="Times New Roman" w:cs="Times New Roman"/>
        </w:rPr>
        <w:t>S2</w:t>
      </w:r>
      <w:r w:rsidRPr="00EE4054">
        <w:rPr>
          <w:rFonts w:ascii="Times New Roman" w:eastAsia="Times New Roman" w:hAnsi="Times New Roman" w:cs="Times New Roman"/>
        </w:rPr>
        <w:t xml:space="preserve">. Effects of different environmental conditions on the decay rate of SARS-CoV-2 on cloth material, steel, and glass. </w:t>
      </w:r>
    </w:p>
    <w:tbl>
      <w:tblPr>
        <w:tblStyle w:val="TableGrid"/>
        <w:tblpPr w:leftFromText="180" w:rightFromText="180" w:vertAnchor="text" w:tblpY="1"/>
        <w:tblOverlap w:val="never"/>
        <w:tblW w:w="93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27"/>
        <w:gridCol w:w="2210"/>
        <w:gridCol w:w="720"/>
        <w:gridCol w:w="779"/>
        <w:gridCol w:w="1200"/>
        <w:gridCol w:w="928"/>
        <w:gridCol w:w="759"/>
        <w:gridCol w:w="1822"/>
      </w:tblGrid>
      <w:tr w:rsidR="00F13407" w:rsidRPr="00E50A9C" w14:paraId="198FAF82" w14:textId="77777777" w:rsidTr="00AF32FC">
        <w:trPr>
          <w:trHeight w:val="285"/>
        </w:trPr>
        <w:tc>
          <w:tcPr>
            <w:tcW w:w="928" w:type="dxa"/>
            <w:tcBorders>
              <w:top w:val="single" w:sz="4" w:space="0" w:color="auto"/>
              <w:left w:val="nil"/>
              <w:bottom w:val="single" w:sz="4" w:space="0" w:color="auto"/>
              <w:right w:val="nil"/>
            </w:tcBorders>
            <w:hideMark/>
          </w:tcPr>
          <w:p w14:paraId="718701B0" w14:textId="77777777" w:rsidR="00F13407" w:rsidRPr="00202077" w:rsidRDefault="00F13407" w:rsidP="00AF32FC">
            <w:pPr>
              <w:spacing w:line="240" w:lineRule="auto"/>
              <w:rPr>
                <w:rFonts w:ascii="Times New Roman" w:hAnsi="Times New Roman" w:cs="Times New Roman"/>
              </w:rPr>
            </w:pPr>
            <w:r w:rsidRPr="00202077">
              <w:rPr>
                <w:rFonts w:ascii="Times New Roman" w:eastAsia="Calibri" w:hAnsi="Times New Roman" w:cs="Times New Roman"/>
              </w:rPr>
              <w:t>Surface Type</w:t>
            </w:r>
          </w:p>
        </w:tc>
        <w:tc>
          <w:tcPr>
            <w:tcW w:w="2212" w:type="dxa"/>
            <w:tcBorders>
              <w:top w:val="single" w:sz="4" w:space="0" w:color="auto"/>
              <w:left w:val="nil"/>
              <w:bottom w:val="single" w:sz="4" w:space="0" w:color="auto"/>
              <w:right w:val="nil"/>
            </w:tcBorders>
            <w:hideMark/>
          </w:tcPr>
          <w:p w14:paraId="6358A6E2" w14:textId="77777777" w:rsidR="00F13407" w:rsidRPr="00202077" w:rsidRDefault="00F13407" w:rsidP="00AF32FC">
            <w:pPr>
              <w:spacing w:line="240" w:lineRule="auto"/>
              <w:rPr>
                <w:rFonts w:ascii="Times New Roman" w:hAnsi="Times New Roman" w:cs="Times New Roman"/>
              </w:rPr>
            </w:pPr>
            <w:r w:rsidRPr="00202077">
              <w:rPr>
                <w:rFonts w:ascii="Times New Roman" w:eastAsia="Calibri" w:hAnsi="Times New Roman" w:cs="Times New Roman"/>
              </w:rPr>
              <w:t>Surface Composition</w:t>
            </w:r>
          </w:p>
        </w:tc>
        <w:tc>
          <w:tcPr>
            <w:tcW w:w="720" w:type="dxa"/>
            <w:tcBorders>
              <w:top w:val="single" w:sz="4" w:space="0" w:color="auto"/>
              <w:left w:val="nil"/>
              <w:bottom w:val="single" w:sz="4" w:space="0" w:color="auto"/>
              <w:right w:val="nil"/>
            </w:tcBorders>
            <w:hideMark/>
          </w:tcPr>
          <w:p w14:paraId="5B07264F" w14:textId="77777777" w:rsidR="00F13407" w:rsidRPr="00202077" w:rsidRDefault="00F13407" w:rsidP="00AF32FC">
            <w:pPr>
              <w:spacing w:line="240" w:lineRule="auto"/>
              <w:rPr>
                <w:rFonts w:ascii="Times New Roman" w:hAnsi="Times New Roman" w:cs="Times New Roman"/>
              </w:rPr>
            </w:pPr>
            <w:r w:rsidRPr="00202077">
              <w:rPr>
                <w:rFonts w:ascii="Times New Roman" w:eastAsia="Calibri" w:hAnsi="Times New Roman" w:cs="Times New Roman"/>
              </w:rPr>
              <w:t>RH (%)</w:t>
            </w:r>
          </w:p>
        </w:tc>
        <w:tc>
          <w:tcPr>
            <w:tcW w:w="779" w:type="dxa"/>
            <w:tcBorders>
              <w:top w:val="single" w:sz="4" w:space="0" w:color="auto"/>
              <w:left w:val="nil"/>
              <w:bottom w:val="single" w:sz="4" w:space="0" w:color="auto"/>
              <w:right w:val="nil"/>
            </w:tcBorders>
            <w:hideMark/>
          </w:tcPr>
          <w:p w14:paraId="3C55885B"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Temp (C) </w:t>
            </w:r>
          </w:p>
        </w:tc>
        <w:tc>
          <w:tcPr>
            <w:tcW w:w="1201" w:type="dxa"/>
            <w:tcBorders>
              <w:top w:val="single" w:sz="4" w:space="0" w:color="auto"/>
              <w:left w:val="nil"/>
              <w:bottom w:val="single" w:sz="4" w:space="0" w:color="auto"/>
              <w:right w:val="nil"/>
            </w:tcBorders>
            <w:hideMark/>
          </w:tcPr>
          <w:p w14:paraId="385CD4DD"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Presence of BSA &amp; FBS (%)*</w:t>
            </w:r>
          </w:p>
        </w:tc>
        <w:tc>
          <w:tcPr>
            <w:tcW w:w="928" w:type="dxa"/>
            <w:tcBorders>
              <w:top w:val="single" w:sz="4" w:space="0" w:color="auto"/>
              <w:left w:val="nil"/>
              <w:bottom w:val="single" w:sz="4" w:space="0" w:color="auto"/>
              <w:right w:val="nil"/>
            </w:tcBorders>
            <w:hideMark/>
          </w:tcPr>
          <w:p w14:paraId="5C5EF8E7"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Droplet Size (µL)</w:t>
            </w:r>
          </w:p>
        </w:tc>
        <w:tc>
          <w:tcPr>
            <w:tcW w:w="759" w:type="dxa"/>
            <w:tcBorders>
              <w:top w:val="single" w:sz="4" w:space="0" w:color="auto"/>
              <w:left w:val="nil"/>
              <w:bottom w:val="single" w:sz="4" w:space="0" w:color="auto"/>
              <w:right w:val="nil"/>
            </w:tcBorders>
            <w:hideMark/>
          </w:tcPr>
          <w:p w14:paraId="427F8EDC"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Half-life (h)</w:t>
            </w:r>
          </w:p>
        </w:tc>
        <w:tc>
          <w:tcPr>
            <w:tcW w:w="1823" w:type="dxa"/>
            <w:tcBorders>
              <w:top w:val="single" w:sz="4" w:space="0" w:color="auto"/>
              <w:left w:val="nil"/>
              <w:bottom w:val="single" w:sz="4" w:space="0" w:color="auto"/>
              <w:right w:val="nil"/>
            </w:tcBorders>
            <w:hideMark/>
          </w:tcPr>
          <w:p w14:paraId="329858B4"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Reference</w:t>
            </w:r>
          </w:p>
        </w:tc>
      </w:tr>
      <w:tr w:rsidR="00F13407" w:rsidRPr="00E50A9C" w14:paraId="11E79679" w14:textId="77777777" w:rsidTr="00AF32FC">
        <w:trPr>
          <w:trHeight w:val="285"/>
        </w:trPr>
        <w:tc>
          <w:tcPr>
            <w:tcW w:w="928" w:type="dxa"/>
            <w:vMerge w:val="restart"/>
            <w:tcBorders>
              <w:top w:val="single" w:sz="4" w:space="0" w:color="auto"/>
              <w:left w:val="nil"/>
              <w:right w:val="nil"/>
            </w:tcBorders>
            <w:hideMark/>
          </w:tcPr>
          <w:p w14:paraId="384CD7F5"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Cloth</w:t>
            </w:r>
          </w:p>
        </w:tc>
        <w:tc>
          <w:tcPr>
            <w:tcW w:w="2212" w:type="dxa"/>
            <w:tcBorders>
              <w:top w:val="single" w:sz="4" w:space="0" w:color="auto"/>
              <w:left w:val="nil"/>
              <w:right w:val="nil"/>
            </w:tcBorders>
            <w:hideMark/>
          </w:tcPr>
          <w:p w14:paraId="7705A1A6"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35% cotton/65% polyester</w:t>
            </w:r>
          </w:p>
        </w:tc>
        <w:tc>
          <w:tcPr>
            <w:tcW w:w="720" w:type="dxa"/>
            <w:tcBorders>
              <w:top w:val="single" w:sz="4" w:space="0" w:color="auto"/>
              <w:left w:val="nil"/>
              <w:right w:val="nil"/>
            </w:tcBorders>
            <w:hideMark/>
          </w:tcPr>
          <w:p w14:paraId="2E1760BB"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45</w:t>
            </w:r>
          </w:p>
        </w:tc>
        <w:tc>
          <w:tcPr>
            <w:tcW w:w="779" w:type="dxa"/>
            <w:tcBorders>
              <w:top w:val="single" w:sz="4" w:space="0" w:color="auto"/>
              <w:left w:val="nil"/>
              <w:right w:val="nil"/>
            </w:tcBorders>
            <w:hideMark/>
          </w:tcPr>
          <w:p w14:paraId="51E6B07D"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4</w:t>
            </w:r>
          </w:p>
        </w:tc>
        <w:tc>
          <w:tcPr>
            <w:tcW w:w="1201" w:type="dxa"/>
            <w:tcBorders>
              <w:top w:val="single" w:sz="4" w:space="0" w:color="auto"/>
              <w:left w:val="nil"/>
              <w:right w:val="nil"/>
            </w:tcBorders>
            <w:hideMark/>
          </w:tcPr>
          <w:p w14:paraId="1A0D7AFD"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10% FBS</w:t>
            </w:r>
          </w:p>
        </w:tc>
        <w:tc>
          <w:tcPr>
            <w:tcW w:w="928" w:type="dxa"/>
            <w:tcBorders>
              <w:top w:val="single" w:sz="4" w:space="0" w:color="auto"/>
              <w:left w:val="nil"/>
              <w:right w:val="nil"/>
            </w:tcBorders>
            <w:hideMark/>
          </w:tcPr>
          <w:p w14:paraId="1233EBA5"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50 </w:t>
            </w:r>
          </w:p>
        </w:tc>
        <w:tc>
          <w:tcPr>
            <w:tcW w:w="759" w:type="dxa"/>
            <w:tcBorders>
              <w:top w:val="single" w:sz="4" w:space="0" w:color="auto"/>
              <w:left w:val="nil"/>
              <w:right w:val="nil"/>
            </w:tcBorders>
            <w:hideMark/>
          </w:tcPr>
          <w:p w14:paraId="6CE3C11A"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33.7</w:t>
            </w:r>
          </w:p>
        </w:tc>
        <w:tc>
          <w:tcPr>
            <w:tcW w:w="1823" w:type="dxa"/>
            <w:tcBorders>
              <w:top w:val="single" w:sz="4" w:space="0" w:color="auto"/>
              <w:left w:val="nil"/>
              <w:right w:val="nil"/>
            </w:tcBorders>
            <w:hideMark/>
          </w:tcPr>
          <w:p w14:paraId="7873EA11" w14:textId="77777777" w:rsidR="00F13407" w:rsidRPr="00EE4054" w:rsidRDefault="00F13407" w:rsidP="00AF32FC">
            <w:pPr>
              <w:spacing w:line="240" w:lineRule="auto"/>
              <w:rPr>
                <w:rFonts w:ascii="Times New Roman" w:hAnsi="Times New Roman" w:cs="Times New Roman"/>
              </w:rPr>
            </w:pPr>
            <w:r w:rsidRPr="00EE4054">
              <w:rPr>
                <w:rFonts w:ascii="Times New Roman" w:eastAsia="Calibri" w:hAnsi="Times New Roman" w:cs="Times New Roman"/>
              </w:rPr>
              <w:fldChar w:fldCharType="begin"/>
            </w:r>
            <w:r>
              <w:rPr>
                <w:rFonts w:ascii="Times New Roman" w:eastAsia="Calibri" w:hAnsi="Times New Roman" w:cs="Times New Roman"/>
              </w:rPr>
              <w:instrText xml:space="preserve"> ADDIN EN.CITE &lt;EndNote&gt;&lt;Cite AuthorYear="1"&gt;&lt;Author&gt;Harbourt&lt;/Author&gt;&lt;Year&gt;2020&lt;/Year&gt;&lt;RecNum&gt;102&lt;/RecNum&gt;&lt;DisplayText&gt;Harbourt et al. (2020)&lt;/DisplayText&gt;&lt;record&gt;&lt;rec-number&gt;102&lt;/rec-number&gt;&lt;foreign-keys&gt;&lt;key app="EN" db-id="rssfep9pidsptsef9vk5pps6f0r0t5xzsrzr" timestamp="1629291789"&gt;102&lt;/key&gt;&lt;/foreign-keys&gt;&lt;ref-type name="Journal Article"&gt;17&lt;/ref-type&gt;&lt;contributors&gt;&lt;authors&gt;&lt;author&gt;Harbourt, David E&lt;/author&gt;&lt;author&gt;Haddow, Andrew D&lt;/author&gt;&lt;author&gt;Piper, Ashley E&lt;/author&gt;&lt;author&gt;Bloomfield, Holly&lt;/author&gt;&lt;author&gt;Kearney, Brian J&lt;/author&gt;&lt;author&gt;Fetterer, David&lt;/author&gt;&lt;author&gt;Gibson, Kathleen&lt;/author&gt;&lt;author&gt;Minogue, Timothy&lt;/author&gt;&lt;/authors&gt;&lt;/contributors&gt;&lt;titles&gt;&lt;title&gt;Modeling the stability of severe acute respiratory syndrome coronavirus 2 (SARS-CoV-2) on skin, currency, and clothing&lt;/title&gt;&lt;secondary-title&gt;PLoS neglected tropical diseases&lt;/secondary-title&gt;&lt;/titles&gt;&lt;periodical&gt;&lt;full-title&gt;PLoS neglected tropical diseases&lt;/full-title&gt;&lt;/periodical&gt;&lt;pages&gt;e0008831&lt;/pages&gt;&lt;volume&gt;14&lt;/volume&gt;&lt;number&gt;11&lt;/number&gt;&lt;dates&gt;&lt;year&gt;2020&lt;/year&gt;&lt;/dates&gt;&lt;isbn&gt;1935-2735&lt;/isbn&gt;&lt;urls&gt;&lt;related-urls&gt;&lt;url&gt;https://www.ncbi.nlm.nih.gov/pmc/articles/PMC7676723/pdf/pntd.0008831.pdf&lt;/url&gt;&lt;/related-urls&gt;&lt;/urls&gt;&lt;/record&gt;&lt;/Cite&gt;&lt;/EndNote&gt;</w:instrText>
            </w:r>
            <w:r w:rsidRPr="00EE4054">
              <w:rPr>
                <w:rFonts w:ascii="Times New Roman" w:eastAsia="Calibri" w:hAnsi="Times New Roman" w:cs="Times New Roman"/>
              </w:rPr>
              <w:fldChar w:fldCharType="separate"/>
            </w:r>
            <w:r>
              <w:rPr>
                <w:rFonts w:ascii="Times New Roman" w:eastAsia="Calibri" w:hAnsi="Times New Roman" w:cs="Times New Roman"/>
                <w:noProof/>
              </w:rPr>
              <w:t>Harbourt et al. (2020)</w:t>
            </w:r>
            <w:r w:rsidRPr="00EE4054">
              <w:rPr>
                <w:rFonts w:ascii="Times New Roman" w:eastAsia="Calibri" w:hAnsi="Times New Roman" w:cs="Times New Roman"/>
              </w:rPr>
              <w:fldChar w:fldCharType="end"/>
            </w:r>
          </w:p>
        </w:tc>
      </w:tr>
      <w:tr w:rsidR="00F13407" w:rsidRPr="00E50A9C" w14:paraId="604A5E65" w14:textId="77777777" w:rsidTr="00AF32FC">
        <w:trPr>
          <w:trHeight w:val="285"/>
        </w:trPr>
        <w:tc>
          <w:tcPr>
            <w:tcW w:w="928" w:type="dxa"/>
            <w:vMerge/>
            <w:tcBorders>
              <w:left w:val="nil"/>
              <w:right w:val="nil"/>
            </w:tcBorders>
            <w:vAlign w:val="center"/>
            <w:hideMark/>
          </w:tcPr>
          <w:p w14:paraId="7C846304" w14:textId="77777777" w:rsidR="00F13407" w:rsidRPr="00E50A9C" w:rsidRDefault="00F13407" w:rsidP="00AF32FC">
            <w:pPr>
              <w:spacing w:line="240" w:lineRule="auto"/>
              <w:rPr>
                <w:rFonts w:ascii="Times New Roman" w:hAnsi="Times New Roman" w:cs="Times New Roman"/>
              </w:rPr>
            </w:pPr>
          </w:p>
        </w:tc>
        <w:tc>
          <w:tcPr>
            <w:tcW w:w="2212" w:type="dxa"/>
            <w:hideMark/>
          </w:tcPr>
          <w:p w14:paraId="7DD78018"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35% cotton/65% polyester</w:t>
            </w:r>
          </w:p>
        </w:tc>
        <w:tc>
          <w:tcPr>
            <w:tcW w:w="720" w:type="dxa"/>
            <w:hideMark/>
          </w:tcPr>
          <w:p w14:paraId="4F5A0B6F"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45</w:t>
            </w:r>
          </w:p>
        </w:tc>
        <w:tc>
          <w:tcPr>
            <w:tcW w:w="779" w:type="dxa"/>
            <w:hideMark/>
          </w:tcPr>
          <w:p w14:paraId="4C757EC2"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22</w:t>
            </w:r>
          </w:p>
        </w:tc>
        <w:tc>
          <w:tcPr>
            <w:tcW w:w="1201" w:type="dxa"/>
            <w:hideMark/>
          </w:tcPr>
          <w:p w14:paraId="528CC5B9"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10% FBS</w:t>
            </w:r>
          </w:p>
        </w:tc>
        <w:tc>
          <w:tcPr>
            <w:tcW w:w="928" w:type="dxa"/>
            <w:hideMark/>
          </w:tcPr>
          <w:p w14:paraId="7D8A1D99"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50 </w:t>
            </w:r>
          </w:p>
        </w:tc>
        <w:tc>
          <w:tcPr>
            <w:tcW w:w="759" w:type="dxa"/>
            <w:hideMark/>
          </w:tcPr>
          <w:p w14:paraId="369E7D27"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1</w:t>
            </w:r>
          </w:p>
        </w:tc>
        <w:tc>
          <w:tcPr>
            <w:tcW w:w="1823" w:type="dxa"/>
            <w:hideMark/>
          </w:tcPr>
          <w:p w14:paraId="793423B2" w14:textId="77777777" w:rsidR="00F13407" w:rsidRPr="00EE4054" w:rsidRDefault="00F13407" w:rsidP="00AF32FC">
            <w:pPr>
              <w:spacing w:line="240" w:lineRule="auto"/>
              <w:rPr>
                <w:rFonts w:ascii="Times New Roman" w:hAnsi="Times New Roman" w:cs="Times New Roman"/>
              </w:rPr>
            </w:pPr>
            <w:r w:rsidRPr="00EE4054">
              <w:rPr>
                <w:rFonts w:ascii="Times New Roman" w:eastAsia="Calibri" w:hAnsi="Times New Roman" w:cs="Times New Roman"/>
              </w:rPr>
              <w:fldChar w:fldCharType="begin"/>
            </w:r>
            <w:r>
              <w:rPr>
                <w:rFonts w:ascii="Times New Roman" w:eastAsia="Calibri" w:hAnsi="Times New Roman" w:cs="Times New Roman"/>
              </w:rPr>
              <w:instrText xml:space="preserve"> ADDIN EN.CITE &lt;EndNote&gt;&lt;Cite AuthorYear="1"&gt;&lt;Author&gt;Harbourt&lt;/Author&gt;&lt;Year&gt;2020&lt;/Year&gt;&lt;RecNum&gt;102&lt;/RecNum&gt;&lt;DisplayText&gt;Harbourt et al. (2020)&lt;/DisplayText&gt;&lt;record&gt;&lt;rec-number&gt;102&lt;/rec-number&gt;&lt;foreign-keys&gt;&lt;key app="EN" db-id="rssfep9pidsptsef9vk5pps6f0r0t5xzsrzr" timestamp="1629291789"&gt;102&lt;/key&gt;&lt;/foreign-keys&gt;&lt;ref-type name="Journal Article"&gt;17&lt;/ref-type&gt;&lt;contributors&gt;&lt;authors&gt;&lt;author&gt;Harbourt, David E&lt;/author&gt;&lt;author&gt;Haddow, Andrew D&lt;/author&gt;&lt;author&gt;Piper, Ashley E&lt;/author&gt;&lt;author&gt;Bloomfield, Holly&lt;/author&gt;&lt;author&gt;Kearney, Brian J&lt;/author&gt;&lt;author&gt;Fetterer, David&lt;/author&gt;&lt;author&gt;Gibson, Kathleen&lt;/author&gt;&lt;author&gt;Minogue, Timothy&lt;/author&gt;&lt;/authors&gt;&lt;/contributors&gt;&lt;titles&gt;&lt;title&gt;Modeling the stability of severe acute respiratory syndrome coronavirus 2 (SARS-CoV-2) on skin, currency, and clothing&lt;/title&gt;&lt;secondary-title&gt;PLoS neglected tropical diseases&lt;/secondary-title&gt;&lt;/titles&gt;&lt;periodical&gt;&lt;full-title&gt;PLoS neglected tropical diseases&lt;/full-title&gt;&lt;/periodical&gt;&lt;pages&gt;e0008831&lt;/pages&gt;&lt;volume&gt;14&lt;/volume&gt;&lt;number&gt;11&lt;/number&gt;&lt;dates&gt;&lt;year&gt;2020&lt;/year&gt;&lt;/dates&gt;&lt;isbn&gt;1935-2735&lt;/isbn&gt;&lt;urls&gt;&lt;related-urls&gt;&lt;url&gt;https://www.ncbi.nlm.nih.gov/pmc/articles/PMC7676723/pdf/pntd.0008831.pdf&lt;/url&gt;&lt;/related-urls&gt;&lt;/urls&gt;&lt;/record&gt;&lt;/Cite&gt;&lt;/EndNote&gt;</w:instrText>
            </w:r>
            <w:r w:rsidRPr="00EE4054">
              <w:rPr>
                <w:rFonts w:ascii="Times New Roman" w:eastAsia="Calibri" w:hAnsi="Times New Roman" w:cs="Times New Roman"/>
              </w:rPr>
              <w:fldChar w:fldCharType="separate"/>
            </w:r>
            <w:r>
              <w:rPr>
                <w:rFonts w:ascii="Times New Roman" w:eastAsia="Calibri" w:hAnsi="Times New Roman" w:cs="Times New Roman"/>
                <w:noProof/>
              </w:rPr>
              <w:t>Harbourt et al. (2020)</w:t>
            </w:r>
            <w:r w:rsidRPr="00EE4054">
              <w:rPr>
                <w:rFonts w:ascii="Times New Roman" w:eastAsia="Calibri" w:hAnsi="Times New Roman" w:cs="Times New Roman"/>
              </w:rPr>
              <w:fldChar w:fldCharType="end"/>
            </w:r>
          </w:p>
        </w:tc>
      </w:tr>
      <w:tr w:rsidR="00F13407" w:rsidRPr="00E50A9C" w14:paraId="73D364F6" w14:textId="77777777" w:rsidTr="00AF32FC">
        <w:trPr>
          <w:trHeight w:val="285"/>
        </w:trPr>
        <w:tc>
          <w:tcPr>
            <w:tcW w:w="928" w:type="dxa"/>
            <w:vMerge/>
            <w:tcBorders>
              <w:left w:val="nil"/>
              <w:right w:val="nil"/>
            </w:tcBorders>
            <w:vAlign w:val="center"/>
            <w:hideMark/>
          </w:tcPr>
          <w:p w14:paraId="201436EA" w14:textId="77777777" w:rsidR="00F13407" w:rsidRPr="00E50A9C" w:rsidRDefault="00F13407" w:rsidP="00AF32FC">
            <w:pPr>
              <w:spacing w:line="240" w:lineRule="auto"/>
              <w:rPr>
                <w:rFonts w:ascii="Times New Roman" w:hAnsi="Times New Roman" w:cs="Times New Roman"/>
              </w:rPr>
            </w:pPr>
          </w:p>
        </w:tc>
        <w:tc>
          <w:tcPr>
            <w:tcW w:w="2212" w:type="dxa"/>
            <w:hideMark/>
          </w:tcPr>
          <w:p w14:paraId="428B69E7"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35% cotton/65% polyester</w:t>
            </w:r>
          </w:p>
        </w:tc>
        <w:tc>
          <w:tcPr>
            <w:tcW w:w="720" w:type="dxa"/>
            <w:hideMark/>
          </w:tcPr>
          <w:p w14:paraId="796A93EA"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45</w:t>
            </w:r>
          </w:p>
        </w:tc>
        <w:tc>
          <w:tcPr>
            <w:tcW w:w="779" w:type="dxa"/>
            <w:hideMark/>
          </w:tcPr>
          <w:p w14:paraId="08B95F6A"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37</w:t>
            </w:r>
          </w:p>
        </w:tc>
        <w:tc>
          <w:tcPr>
            <w:tcW w:w="1201" w:type="dxa"/>
            <w:hideMark/>
          </w:tcPr>
          <w:p w14:paraId="4A8E0C18"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10% FBS</w:t>
            </w:r>
          </w:p>
        </w:tc>
        <w:tc>
          <w:tcPr>
            <w:tcW w:w="928" w:type="dxa"/>
            <w:hideMark/>
          </w:tcPr>
          <w:p w14:paraId="4672E376"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50 </w:t>
            </w:r>
          </w:p>
        </w:tc>
        <w:tc>
          <w:tcPr>
            <w:tcW w:w="759" w:type="dxa"/>
            <w:hideMark/>
          </w:tcPr>
          <w:p w14:paraId="408D118A"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0.2</w:t>
            </w:r>
          </w:p>
        </w:tc>
        <w:tc>
          <w:tcPr>
            <w:tcW w:w="1823" w:type="dxa"/>
            <w:hideMark/>
          </w:tcPr>
          <w:p w14:paraId="7EE6B5A5" w14:textId="77777777" w:rsidR="00F13407" w:rsidRPr="00EE4054" w:rsidRDefault="00F13407" w:rsidP="00AF32FC">
            <w:pPr>
              <w:spacing w:line="240" w:lineRule="auto"/>
              <w:rPr>
                <w:rFonts w:ascii="Times New Roman" w:hAnsi="Times New Roman" w:cs="Times New Roman"/>
              </w:rPr>
            </w:pPr>
            <w:r w:rsidRPr="00EE4054">
              <w:rPr>
                <w:rFonts w:ascii="Times New Roman" w:eastAsia="Calibri" w:hAnsi="Times New Roman" w:cs="Times New Roman"/>
              </w:rPr>
              <w:fldChar w:fldCharType="begin"/>
            </w:r>
            <w:r>
              <w:rPr>
                <w:rFonts w:ascii="Times New Roman" w:eastAsia="Calibri" w:hAnsi="Times New Roman" w:cs="Times New Roman"/>
              </w:rPr>
              <w:instrText xml:space="preserve"> ADDIN EN.CITE &lt;EndNote&gt;&lt;Cite AuthorYear="1"&gt;&lt;Author&gt;Harbourt&lt;/Author&gt;&lt;Year&gt;2020&lt;/Year&gt;&lt;RecNum&gt;102&lt;/RecNum&gt;&lt;DisplayText&gt;Harbourt et al. (2020)&lt;/DisplayText&gt;&lt;record&gt;&lt;rec-number&gt;102&lt;/rec-number&gt;&lt;foreign-keys&gt;&lt;key app="EN" db-id="rssfep9pidsptsef9vk5pps6f0r0t5xzsrzr" timestamp="1629291789"&gt;102&lt;/key&gt;&lt;/foreign-keys&gt;&lt;ref-type name="Journal Article"&gt;17&lt;/ref-type&gt;&lt;contributors&gt;&lt;authors&gt;&lt;author&gt;Harbourt, David E&lt;/author&gt;&lt;author&gt;Haddow, Andrew D&lt;/author&gt;&lt;author&gt;Piper, Ashley E&lt;/author&gt;&lt;author&gt;Bloomfield, Holly&lt;/author&gt;&lt;author&gt;Kearney, Brian J&lt;/author&gt;&lt;author&gt;Fetterer, David&lt;/author&gt;&lt;author&gt;Gibson, Kathleen&lt;/author&gt;&lt;author&gt;Minogue, Timothy&lt;/author&gt;&lt;/authors&gt;&lt;/contributors&gt;&lt;titles&gt;&lt;title&gt;Modeling the stability of severe acute respiratory syndrome coronavirus 2 (SARS-CoV-2) on skin, currency, and clothing&lt;/title&gt;&lt;secondary-title&gt;PLoS neglected tropical diseases&lt;/secondary-title&gt;&lt;/titles&gt;&lt;periodical&gt;&lt;full-title&gt;PLoS neglected tropical diseases&lt;/full-title&gt;&lt;/periodical&gt;&lt;pages&gt;e0008831&lt;/pages&gt;&lt;volume&gt;14&lt;/volume&gt;&lt;number&gt;11&lt;/number&gt;&lt;dates&gt;&lt;year&gt;2020&lt;/year&gt;&lt;/dates&gt;&lt;isbn&gt;1935-2735&lt;/isbn&gt;&lt;urls&gt;&lt;related-urls&gt;&lt;url&gt;https://www.ncbi.nlm.nih.gov/pmc/articles/PMC7676723/pdf/pntd.0008831.pdf&lt;/url&gt;&lt;/related-urls&gt;&lt;/urls&gt;&lt;/record&gt;&lt;/Cite&gt;&lt;/EndNote&gt;</w:instrText>
            </w:r>
            <w:r w:rsidRPr="00EE4054">
              <w:rPr>
                <w:rFonts w:ascii="Times New Roman" w:eastAsia="Calibri" w:hAnsi="Times New Roman" w:cs="Times New Roman"/>
              </w:rPr>
              <w:fldChar w:fldCharType="separate"/>
            </w:r>
            <w:r>
              <w:rPr>
                <w:rFonts w:ascii="Times New Roman" w:eastAsia="Calibri" w:hAnsi="Times New Roman" w:cs="Times New Roman"/>
                <w:noProof/>
              </w:rPr>
              <w:t>Harbourt et al. (2020)</w:t>
            </w:r>
            <w:r w:rsidRPr="00EE4054">
              <w:rPr>
                <w:rFonts w:ascii="Times New Roman" w:eastAsia="Calibri" w:hAnsi="Times New Roman" w:cs="Times New Roman"/>
              </w:rPr>
              <w:fldChar w:fldCharType="end"/>
            </w:r>
          </w:p>
        </w:tc>
      </w:tr>
      <w:tr w:rsidR="00F13407" w:rsidRPr="00E50A9C" w14:paraId="5935DEFC" w14:textId="77777777" w:rsidTr="00AF32FC">
        <w:trPr>
          <w:trHeight w:val="285"/>
        </w:trPr>
        <w:tc>
          <w:tcPr>
            <w:tcW w:w="928" w:type="dxa"/>
            <w:vMerge/>
            <w:tcBorders>
              <w:left w:val="nil"/>
              <w:right w:val="nil"/>
            </w:tcBorders>
            <w:vAlign w:val="center"/>
            <w:hideMark/>
          </w:tcPr>
          <w:p w14:paraId="0FD53279" w14:textId="77777777" w:rsidR="00F13407" w:rsidRPr="00E50A9C" w:rsidRDefault="00F13407" w:rsidP="00AF32FC">
            <w:pPr>
              <w:spacing w:line="240" w:lineRule="auto"/>
              <w:rPr>
                <w:rFonts w:ascii="Times New Roman" w:hAnsi="Times New Roman" w:cs="Times New Roman"/>
              </w:rPr>
            </w:pPr>
          </w:p>
        </w:tc>
        <w:tc>
          <w:tcPr>
            <w:tcW w:w="2212" w:type="dxa"/>
            <w:hideMark/>
          </w:tcPr>
          <w:p w14:paraId="00FDFE3D"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100% cotton</w:t>
            </w:r>
          </w:p>
        </w:tc>
        <w:tc>
          <w:tcPr>
            <w:tcW w:w="720" w:type="dxa"/>
            <w:hideMark/>
          </w:tcPr>
          <w:p w14:paraId="2B0F1911"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0</w:t>
            </w:r>
          </w:p>
        </w:tc>
        <w:tc>
          <w:tcPr>
            <w:tcW w:w="779" w:type="dxa"/>
            <w:hideMark/>
          </w:tcPr>
          <w:p w14:paraId="7D416FC6"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20</w:t>
            </w:r>
          </w:p>
        </w:tc>
        <w:tc>
          <w:tcPr>
            <w:tcW w:w="1201" w:type="dxa"/>
            <w:hideMark/>
          </w:tcPr>
          <w:p w14:paraId="5269F906"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10% FBS + 1% BSA</w:t>
            </w:r>
          </w:p>
        </w:tc>
        <w:tc>
          <w:tcPr>
            <w:tcW w:w="928" w:type="dxa"/>
            <w:hideMark/>
          </w:tcPr>
          <w:p w14:paraId="4683479A"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10 </w:t>
            </w:r>
          </w:p>
        </w:tc>
        <w:tc>
          <w:tcPr>
            <w:tcW w:w="759" w:type="dxa"/>
            <w:hideMark/>
          </w:tcPr>
          <w:p w14:paraId="355EB26B"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40.3</w:t>
            </w:r>
          </w:p>
        </w:tc>
        <w:tc>
          <w:tcPr>
            <w:tcW w:w="1823" w:type="dxa"/>
            <w:hideMark/>
          </w:tcPr>
          <w:p w14:paraId="0CEF73B0" w14:textId="77777777" w:rsidR="00F13407" w:rsidRPr="00EE4054" w:rsidRDefault="00F13407" w:rsidP="00AF32FC">
            <w:pPr>
              <w:spacing w:line="240" w:lineRule="auto"/>
              <w:rPr>
                <w:rFonts w:ascii="Times New Roman" w:hAnsi="Times New Roman" w:cs="Times New Roman"/>
              </w:rPr>
            </w:pPr>
            <w:r w:rsidRPr="00EE4054">
              <w:rPr>
                <w:rFonts w:ascii="Times New Roman" w:eastAsia="Calibri" w:hAnsi="Times New Roman" w:cs="Times New Roman"/>
              </w:rPr>
              <w:fldChar w:fldCharType="begin"/>
            </w:r>
            <w:r>
              <w:rPr>
                <w:rFonts w:ascii="Times New Roman" w:eastAsia="Calibri" w:hAnsi="Times New Roman" w:cs="Times New Roman"/>
              </w:rPr>
              <w:instrText xml:space="preserve"> ADDIN EN.CITE &lt;EndNote&gt;&lt;Cite AuthorYear="1"&gt;&lt;Author&gt;Riddell&lt;/Author&gt;&lt;Year&gt;2020&lt;/Year&gt;&lt;RecNum&gt;101&lt;/RecNum&gt;&lt;DisplayText&gt;Riddell et al. (2020)&lt;/DisplayText&gt;&lt;record&gt;&lt;rec-number&gt;101&lt;/rec-number&gt;&lt;foreign-keys&gt;&lt;key app="EN" db-id="rssfep9pidsptsef9vk5pps6f0r0t5xzsrzr" timestamp="1629291637"&gt;101&lt;/key&gt;&lt;/foreign-keys&gt;&lt;ref-type name="Journal Article"&gt;17&lt;/ref-type&gt;&lt;contributors&gt;&lt;authors&gt;&lt;author&gt;Riddell, Shane&lt;/author&gt;&lt;author&gt;Goldie, Sarah&lt;/author&gt;&lt;author&gt;Hill, Andrew&lt;/author&gt;&lt;author&gt;Eagles, Debbie&lt;/author&gt;&lt;author&gt;Drew, Trevor W.&lt;/author&gt;&lt;/authors&gt;&lt;/contributors&gt;&lt;titles&gt;&lt;title&gt;The effect of temperature on persistence of SARS-CoV-2 on common surfaces&lt;/title&gt;&lt;secondary-title&gt;Virology Journal&lt;/secondary-title&gt;&lt;/titles&gt;&lt;periodical&gt;&lt;full-title&gt;Virology Journal&lt;/full-title&gt;&lt;/periodical&gt;&lt;pages&gt;145&lt;/pages&gt;&lt;volume&gt;17&lt;/volume&gt;&lt;number&gt;1&lt;/number&gt;&lt;dates&gt;&lt;year&gt;2020&lt;/year&gt;&lt;pub-dates&gt;&lt;date&gt;2020/10/07&lt;/date&gt;&lt;/pub-dates&gt;&lt;/dates&gt;&lt;isbn&gt;1743-422X&lt;/isbn&gt;&lt;urls&gt;&lt;related-urls&gt;&lt;url&gt;https://doi.org/10.1186/s12985-020-01418-7&lt;/url&gt;&lt;url&gt;https://www.ncbi.nlm.nih.gov/pmc/articles/PMC7538848/pdf/12985_2020_Article_1418.pdf&lt;/url&gt;&lt;/related-urls&gt;&lt;/urls&gt;&lt;electronic-resource-num&gt;10.1186/s12985-020-01418-7&lt;/electronic-resource-num&gt;&lt;/record&gt;&lt;/Cite&gt;&lt;/EndNote&gt;</w:instrText>
            </w:r>
            <w:r w:rsidRPr="00EE4054">
              <w:rPr>
                <w:rFonts w:ascii="Times New Roman" w:eastAsia="Calibri" w:hAnsi="Times New Roman" w:cs="Times New Roman"/>
              </w:rPr>
              <w:fldChar w:fldCharType="separate"/>
            </w:r>
            <w:r>
              <w:rPr>
                <w:rFonts w:ascii="Times New Roman" w:eastAsia="Calibri" w:hAnsi="Times New Roman" w:cs="Times New Roman"/>
                <w:noProof/>
              </w:rPr>
              <w:t>Riddell et al. (2020)</w:t>
            </w:r>
            <w:r w:rsidRPr="00EE4054">
              <w:rPr>
                <w:rFonts w:ascii="Times New Roman" w:eastAsia="Calibri" w:hAnsi="Times New Roman" w:cs="Times New Roman"/>
              </w:rPr>
              <w:fldChar w:fldCharType="end"/>
            </w:r>
          </w:p>
        </w:tc>
      </w:tr>
      <w:tr w:rsidR="00F13407" w:rsidRPr="00E50A9C" w14:paraId="67C9B714" w14:textId="77777777" w:rsidTr="00AF32FC">
        <w:trPr>
          <w:trHeight w:val="285"/>
        </w:trPr>
        <w:tc>
          <w:tcPr>
            <w:tcW w:w="928" w:type="dxa"/>
            <w:vMerge/>
            <w:tcBorders>
              <w:left w:val="nil"/>
              <w:right w:val="nil"/>
            </w:tcBorders>
            <w:vAlign w:val="center"/>
            <w:hideMark/>
          </w:tcPr>
          <w:p w14:paraId="02B83E4B" w14:textId="77777777" w:rsidR="00F13407" w:rsidRPr="00E50A9C" w:rsidRDefault="00F13407" w:rsidP="00AF32FC">
            <w:pPr>
              <w:spacing w:line="240" w:lineRule="auto"/>
              <w:rPr>
                <w:rFonts w:ascii="Times New Roman" w:hAnsi="Times New Roman" w:cs="Times New Roman"/>
              </w:rPr>
            </w:pPr>
          </w:p>
        </w:tc>
        <w:tc>
          <w:tcPr>
            <w:tcW w:w="2212" w:type="dxa"/>
            <w:hideMark/>
          </w:tcPr>
          <w:p w14:paraId="713A876E"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100% cotton</w:t>
            </w:r>
          </w:p>
        </w:tc>
        <w:tc>
          <w:tcPr>
            <w:tcW w:w="720" w:type="dxa"/>
            <w:hideMark/>
          </w:tcPr>
          <w:p w14:paraId="6D6A6C0A"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0</w:t>
            </w:r>
          </w:p>
        </w:tc>
        <w:tc>
          <w:tcPr>
            <w:tcW w:w="779" w:type="dxa"/>
            <w:hideMark/>
          </w:tcPr>
          <w:p w14:paraId="26BFADC0"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30</w:t>
            </w:r>
          </w:p>
        </w:tc>
        <w:tc>
          <w:tcPr>
            <w:tcW w:w="1201" w:type="dxa"/>
            <w:hideMark/>
          </w:tcPr>
          <w:p w14:paraId="22796ACE"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10% FBS + 1% BSA</w:t>
            </w:r>
          </w:p>
        </w:tc>
        <w:tc>
          <w:tcPr>
            <w:tcW w:w="928" w:type="dxa"/>
            <w:hideMark/>
          </w:tcPr>
          <w:p w14:paraId="27032253"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10 </w:t>
            </w:r>
          </w:p>
        </w:tc>
        <w:tc>
          <w:tcPr>
            <w:tcW w:w="759" w:type="dxa"/>
            <w:hideMark/>
          </w:tcPr>
          <w:p w14:paraId="3E489A8D"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11</w:t>
            </w:r>
          </w:p>
        </w:tc>
        <w:tc>
          <w:tcPr>
            <w:tcW w:w="1823" w:type="dxa"/>
            <w:hideMark/>
          </w:tcPr>
          <w:p w14:paraId="025DE93F" w14:textId="77777777" w:rsidR="00F13407" w:rsidRPr="00EE4054" w:rsidRDefault="00F13407" w:rsidP="00AF32FC">
            <w:pPr>
              <w:spacing w:line="240" w:lineRule="auto"/>
              <w:rPr>
                <w:rFonts w:ascii="Times New Roman" w:hAnsi="Times New Roman" w:cs="Times New Roman"/>
              </w:rPr>
            </w:pPr>
            <w:r w:rsidRPr="00EE4054">
              <w:rPr>
                <w:rFonts w:ascii="Times New Roman" w:eastAsia="Calibri" w:hAnsi="Times New Roman" w:cs="Times New Roman"/>
              </w:rPr>
              <w:fldChar w:fldCharType="begin"/>
            </w:r>
            <w:r>
              <w:rPr>
                <w:rFonts w:ascii="Times New Roman" w:eastAsia="Calibri" w:hAnsi="Times New Roman" w:cs="Times New Roman"/>
              </w:rPr>
              <w:instrText xml:space="preserve"> ADDIN EN.CITE &lt;EndNote&gt;&lt;Cite AuthorYear="1"&gt;&lt;Author&gt;Riddell&lt;/Author&gt;&lt;Year&gt;2020&lt;/Year&gt;&lt;RecNum&gt;101&lt;/RecNum&gt;&lt;DisplayText&gt;Riddell et al. (2020)&lt;/DisplayText&gt;&lt;record&gt;&lt;rec-number&gt;101&lt;/rec-number&gt;&lt;foreign-keys&gt;&lt;key app="EN" db-id="rssfep9pidsptsef9vk5pps6f0r0t5xzsrzr" timestamp="1629291637"&gt;101&lt;/key&gt;&lt;/foreign-keys&gt;&lt;ref-type name="Journal Article"&gt;17&lt;/ref-type&gt;&lt;contributors&gt;&lt;authors&gt;&lt;author&gt;Riddell, Shane&lt;/author&gt;&lt;author&gt;Goldie, Sarah&lt;/author&gt;&lt;author&gt;Hill, Andrew&lt;/author&gt;&lt;author&gt;Eagles, Debbie&lt;/author&gt;&lt;author&gt;Drew, Trevor W.&lt;/author&gt;&lt;/authors&gt;&lt;/contributors&gt;&lt;titles&gt;&lt;title&gt;The effect of temperature on persistence of SARS-CoV-2 on common surfaces&lt;/title&gt;&lt;secondary-title&gt;Virology Journal&lt;/secondary-title&gt;&lt;/titles&gt;&lt;periodical&gt;&lt;full-title&gt;Virology Journal&lt;/full-title&gt;&lt;/periodical&gt;&lt;pages&gt;145&lt;/pages&gt;&lt;volume&gt;17&lt;/volume&gt;&lt;number&gt;1&lt;/number&gt;&lt;dates&gt;&lt;year&gt;2020&lt;/year&gt;&lt;pub-dates&gt;&lt;date&gt;2020/10/07&lt;/date&gt;&lt;/pub-dates&gt;&lt;/dates&gt;&lt;isbn&gt;1743-422X&lt;/isbn&gt;&lt;urls&gt;&lt;related-urls&gt;&lt;url&gt;https://doi.org/10.1186/s12985-020-01418-7&lt;/url&gt;&lt;url&gt;https://www.ncbi.nlm.nih.gov/pmc/articles/PMC7538848/pdf/12985_2020_Article_1418.pdf&lt;/url&gt;&lt;/related-urls&gt;&lt;/urls&gt;&lt;electronic-resource-num&gt;10.1186/s12985-020-01418-7&lt;/electronic-resource-num&gt;&lt;/record&gt;&lt;/Cite&gt;&lt;/EndNote&gt;</w:instrText>
            </w:r>
            <w:r w:rsidRPr="00EE4054">
              <w:rPr>
                <w:rFonts w:ascii="Times New Roman" w:eastAsia="Calibri" w:hAnsi="Times New Roman" w:cs="Times New Roman"/>
              </w:rPr>
              <w:fldChar w:fldCharType="separate"/>
            </w:r>
            <w:r>
              <w:rPr>
                <w:rFonts w:ascii="Times New Roman" w:eastAsia="Calibri" w:hAnsi="Times New Roman" w:cs="Times New Roman"/>
                <w:noProof/>
              </w:rPr>
              <w:t>Riddell et al. (2020)</w:t>
            </w:r>
            <w:r w:rsidRPr="00EE4054">
              <w:rPr>
                <w:rFonts w:ascii="Times New Roman" w:eastAsia="Calibri" w:hAnsi="Times New Roman" w:cs="Times New Roman"/>
              </w:rPr>
              <w:fldChar w:fldCharType="end"/>
            </w:r>
          </w:p>
        </w:tc>
      </w:tr>
      <w:tr w:rsidR="00F13407" w:rsidRPr="00E50A9C" w14:paraId="63415AA0" w14:textId="77777777" w:rsidTr="00AF32FC">
        <w:trPr>
          <w:trHeight w:val="285"/>
        </w:trPr>
        <w:tc>
          <w:tcPr>
            <w:tcW w:w="928" w:type="dxa"/>
            <w:vMerge/>
            <w:tcBorders>
              <w:left w:val="nil"/>
              <w:right w:val="nil"/>
            </w:tcBorders>
            <w:vAlign w:val="center"/>
            <w:hideMark/>
          </w:tcPr>
          <w:p w14:paraId="40816604" w14:textId="77777777" w:rsidR="00F13407" w:rsidRPr="00E50A9C" w:rsidRDefault="00F13407" w:rsidP="00AF32FC">
            <w:pPr>
              <w:spacing w:line="240" w:lineRule="auto"/>
              <w:rPr>
                <w:rFonts w:ascii="Times New Roman" w:hAnsi="Times New Roman" w:cs="Times New Roman"/>
              </w:rPr>
            </w:pPr>
          </w:p>
        </w:tc>
        <w:tc>
          <w:tcPr>
            <w:tcW w:w="2212" w:type="dxa"/>
            <w:hideMark/>
          </w:tcPr>
          <w:p w14:paraId="3F337993"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100% cotton</w:t>
            </w:r>
          </w:p>
        </w:tc>
        <w:tc>
          <w:tcPr>
            <w:tcW w:w="720" w:type="dxa"/>
            <w:hideMark/>
          </w:tcPr>
          <w:p w14:paraId="34CBD93D"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0</w:t>
            </w:r>
          </w:p>
        </w:tc>
        <w:tc>
          <w:tcPr>
            <w:tcW w:w="779" w:type="dxa"/>
            <w:hideMark/>
          </w:tcPr>
          <w:p w14:paraId="0B59D507"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40</w:t>
            </w:r>
          </w:p>
        </w:tc>
        <w:tc>
          <w:tcPr>
            <w:tcW w:w="1201" w:type="dxa"/>
            <w:hideMark/>
          </w:tcPr>
          <w:p w14:paraId="104E152F"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10% FBS + 1% BSA</w:t>
            </w:r>
          </w:p>
        </w:tc>
        <w:tc>
          <w:tcPr>
            <w:tcW w:w="928" w:type="dxa"/>
            <w:hideMark/>
          </w:tcPr>
          <w:p w14:paraId="1E8F62ED"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10 </w:t>
            </w:r>
          </w:p>
        </w:tc>
        <w:tc>
          <w:tcPr>
            <w:tcW w:w="759" w:type="dxa"/>
            <w:hideMark/>
          </w:tcPr>
          <w:p w14:paraId="7DD2D012"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nd</w:t>
            </w:r>
          </w:p>
        </w:tc>
        <w:tc>
          <w:tcPr>
            <w:tcW w:w="1823" w:type="dxa"/>
            <w:hideMark/>
          </w:tcPr>
          <w:p w14:paraId="1B8548AA" w14:textId="77777777" w:rsidR="00F13407" w:rsidRPr="00EE4054" w:rsidRDefault="00F13407" w:rsidP="00AF32FC">
            <w:pPr>
              <w:spacing w:line="240" w:lineRule="auto"/>
              <w:rPr>
                <w:rFonts w:ascii="Times New Roman" w:hAnsi="Times New Roman" w:cs="Times New Roman"/>
              </w:rPr>
            </w:pPr>
            <w:r w:rsidRPr="00EE4054">
              <w:rPr>
                <w:rFonts w:ascii="Times New Roman" w:eastAsia="Calibri" w:hAnsi="Times New Roman" w:cs="Times New Roman"/>
              </w:rPr>
              <w:fldChar w:fldCharType="begin"/>
            </w:r>
            <w:r>
              <w:rPr>
                <w:rFonts w:ascii="Times New Roman" w:eastAsia="Calibri" w:hAnsi="Times New Roman" w:cs="Times New Roman"/>
              </w:rPr>
              <w:instrText xml:space="preserve"> ADDIN EN.CITE &lt;EndNote&gt;&lt;Cite AuthorYear="1"&gt;&lt;Author&gt;Riddell&lt;/Author&gt;&lt;Year&gt;2020&lt;/Year&gt;&lt;RecNum&gt;101&lt;/RecNum&gt;&lt;DisplayText&gt;Riddell et al. (2020)&lt;/DisplayText&gt;&lt;record&gt;&lt;rec-number&gt;101&lt;/rec-number&gt;&lt;foreign-keys&gt;&lt;key app="EN" db-id="rssfep9pidsptsef9vk5pps6f0r0t5xzsrzr" timestamp="1629291637"&gt;101&lt;/key&gt;&lt;/foreign-keys&gt;&lt;ref-type name="Journal Article"&gt;17&lt;/ref-type&gt;&lt;contributors&gt;&lt;authors&gt;&lt;author&gt;Riddell, Shane&lt;/author&gt;&lt;author&gt;Goldie, Sarah&lt;/author&gt;&lt;author&gt;Hill, Andrew&lt;/author&gt;&lt;author&gt;Eagles, Debbie&lt;/author&gt;&lt;author&gt;Drew, Trevor W.&lt;/author&gt;&lt;/authors&gt;&lt;/contributors&gt;&lt;titles&gt;&lt;title&gt;The effect of temperature on persistence of SARS-CoV-2 on common surfaces&lt;/title&gt;&lt;secondary-title&gt;Virology Journal&lt;/secondary-title&gt;&lt;/titles&gt;&lt;periodical&gt;&lt;full-title&gt;Virology Journal&lt;/full-title&gt;&lt;/periodical&gt;&lt;pages&gt;145&lt;/pages&gt;&lt;volume&gt;17&lt;/volume&gt;&lt;number&gt;1&lt;/number&gt;&lt;dates&gt;&lt;year&gt;2020&lt;/year&gt;&lt;pub-dates&gt;&lt;date&gt;2020/10/07&lt;/date&gt;&lt;/pub-dates&gt;&lt;/dates&gt;&lt;isbn&gt;1743-422X&lt;/isbn&gt;&lt;urls&gt;&lt;related-urls&gt;&lt;url&gt;https://doi.org/10.1186/s12985-020-01418-7&lt;/url&gt;&lt;url&gt;https://www.ncbi.nlm.nih.gov/pmc/articles/PMC7538848/pdf/12985_2020_Article_1418.pdf&lt;/url&gt;&lt;/related-urls&gt;&lt;/urls&gt;&lt;electronic-resource-num&gt;10.1186/s12985-020-01418-7&lt;/electronic-resource-num&gt;&lt;/record&gt;&lt;/Cite&gt;&lt;/EndNote&gt;</w:instrText>
            </w:r>
            <w:r w:rsidRPr="00EE4054">
              <w:rPr>
                <w:rFonts w:ascii="Times New Roman" w:eastAsia="Calibri" w:hAnsi="Times New Roman" w:cs="Times New Roman"/>
              </w:rPr>
              <w:fldChar w:fldCharType="separate"/>
            </w:r>
            <w:r>
              <w:rPr>
                <w:rFonts w:ascii="Times New Roman" w:eastAsia="Calibri" w:hAnsi="Times New Roman" w:cs="Times New Roman"/>
                <w:noProof/>
              </w:rPr>
              <w:t>Riddell et al. (2020)</w:t>
            </w:r>
            <w:r w:rsidRPr="00EE4054">
              <w:rPr>
                <w:rFonts w:ascii="Times New Roman" w:eastAsia="Calibri" w:hAnsi="Times New Roman" w:cs="Times New Roman"/>
              </w:rPr>
              <w:fldChar w:fldCharType="end"/>
            </w:r>
          </w:p>
        </w:tc>
      </w:tr>
      <w:tr w:rsidR="00F13407" w:rsidRPr="00E50A9C" w14:paraId="78061546" w14:textId="77777777" w:rsidTr="00AF32FC">
        <w:trPr>
          <w:trHeight w:val="285"/>
        </w:trPr>
        <w:tc>
          <w:tcPr>
            <w:tcW w:w="928" w:type="dxa"/>
            <w:vMerge/>
            <w:tcBorders>
              <w:left w:val="nil"/>
              <w:right w:val="nil"/>
            </w:tcBorders>
            <w:vAlign w:val="center"/>
            <w:hideMark/>
          </w:tcPr>
          <w:p w14:paraId="5D3EA728" w14:textId="77777777" w:rsidR="00F13407" w:rsidRPr="00E50A9C" w:rsidRDefault="00F13407" w:rsidP="00AF32FC">
            <w:pPr>
              <w:spacing w:line="240" w:lineRule="auto"/>
              <w:rPr>
                <w:rFonts w:ascii="Times New Roman" w:hAnsi="Times New Roman" w:cs="Times New Roman"/>
              </w:rPr>
            </w:pPr>
          </w:p>
        </w:tc>
        <w:tc>
          <w:tcPr>
            <w:tcW w:w="2212" w:type="dxa"/>
            <w:hideMark/>
          </w:tcPr>
          <w:p w14:paraId="479F8D1C"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35% cotton/65% polyester</w:t>
            </w:r>
          </w:p>
        </w:tc>
        <w:tc>
          <w:tcPr>
            <w:tcW w:w="720" w:type="dxa"/>
            <w:hideMark/>
          </w:tcPr>
          <w:p w14:paraId="4EF5545F"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60</w:t>
            </w:r>
          </w:p>
        </w:tc>
        <w:tc>
          <w:tcPr>
            <w:tcW w:w="779" w:type="dxa"/>
            <w:hideMark/>
          </w:tcPr>
          <w:p w14:paraId="34B29B40"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21</w:t>
            </w:r>
          </w:p>
        </w:tc>
        <w:tc>
          <w:tcPr>
            <w:tcW w:w="1201" w:type="dxa"/>
            <w:hideMark/>
          </w:tcPr>
          <w:p w14:paraId="42FABED1"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 FBS</w:t>
            </w:r>
          </w:p>
        </w:tc>
        <w:tc>
          <w:tcPr>
            <w:tcW w:w="928" w:type="dxa"/>
            <w:hideMark/>
          </w:tcPr>
          <w:p w14:paraId="2877263A"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50 </w:t>
            </w:r>
          </w:p>
        </w:tc>
        <w:tc>
          <w:tcPr>
            <w:tcW w:w="759" w:type="dxa"/>
            <w:hideMark/>
          </w:tcPr>
          <w:p w14:paraId="7E0251CA"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3.5</w:t>
            </w:r>
          </w:p>
        </w:tc>
        <w:tc>
          <w:tcPr>
            <w:tcW w:w="1823" w:type="dxa"/>
            <w:hideMark/>
          </w:tcPr>
          <w:p w14:paraId="3A08A09A" w14:textId="77777777" w:rsidR="00F13407" w:rsidRPr="00EE4054" w:rsidRDefault="00F13407" w:rsidP="00AF32FC">
            <w:pPr>
              <w:spacing w:line="240" w:lineRule="auto"/>
              <w:rPr>
                <w:rFonts w:ascii="Times New Roman" w:hAnsi="Times New Roman" w:cs="Times New Roman"/>
              </w:rPr>
            </w:pPr>
            <w:r w:rsidRPr="00EE4054">
              <w:rPr>
                <w:rFonts w:ascii="Times New Roman" w:eastAsia="Calibri" w:hAnsi="Times New Roman" w:cs="Times New Roman"/>
              </w:rPr>
              <w:fldChar w:fldCharType="begin"/>
            </w:r>
            <w:r>
              <w:rPr>
                <w:rFonts w:ascii="Times New Roman" w:eastAsia="Calibri" w:hAnsi="Times New Roman" w:cs="Times New Roman"/>
              </w:rPr>
              <w:instrText xml:space="preserve"> ADDIN EN.CITE &lt;EndNote&gt;&lt;Cite AuthorYear="1"&gt;&lt;Author&gt;Kwon&lt;/Author&gt;&lt;Year&gt;2021&lt;/Year&gt;&lt;RecNum&gt;131&lt;/RecNum&gt;&lt;DisplayText&gt;Kwon, Gaudreault and Richt (2021)&lt;/DisplayText&gt;&lt;record&gt;&lt;rec-number&gt;131&lt;/rec-number&gt;&lt;foreign-keys&gt;&lt;key app="EN" db-id="rssfep9pidsptsef9vk5pps6f0r0t5xzsrzr" timestamp="1629314779"&gt;131&lt;/key&gt;&lt;/foreign-keys&gt;&lt;ref-type name="Journal Article"&gt;17&lt;/ref-type&gt;&lt;contributors&gt;&lt;authors&gt;&lt;author&gt;Kwon, Taeyong&lt;/author&gt;&lt;author&gt;Gaudreault, Natasha N&lt;/author&gt;&lt;author&gt;Richt, Juergen A&lt;/author&gt;&lt;/authors&gt;&lt;/contributors&gt;&lt;titles&gt;&lt;title&gt;Seasonal stability of SARS-CoV-2 in biological fluids&lt;/title&gt;&lt;secondary-title&gt;Pathogens&lt;/secondary-title&gt;&lt;/titles&gt;&lt;periodical&gt;&lt;full-title&gt;Pathogens&lt;/full-title&gt;&lt;/periodical&gt;&lt;pages&gt;540&lt;/pages&gt;&lt;volume&gt;10&lt;/volume&gt;&lt;number&gt;5&lt;/number&gt;&lt;dates&gt;&lt;year&gt;2021&lt;/year&gt;&lt;/dates&gt;&lt;urls&gt;&lt;related-urls&gt;&lt;url&gt;https://res.mdpi.com/d_attachment/pathogens/pathogens-10-00540/article_deploy/pathogens-10-00540.pdf&lt;/url&gt;&lt;/related-urls&gt;&lt;/urls&gt;&lt;/record&gt;&lt;/Cite&gt;&lt;/EndNote&gt;</w:instrText>
            </w:r>
            <w:r w:rsidRPr="00EE4054">
              <w:rPr>
                <w:rFonts w:ascii="Times New Roman" w:eastAsia="Calibri" w:hAnsi="Times New Roman" w:cs="Times New Roman"/>
              </w:rPr>
              <w:fldChar w:fldCharType="separate"/>
            </w:r>
            <w:r>
              <w:rPr>
                <w:rFonts w:ascii="Times New Roman" w:eastAsia="Calibri" w:hAnsi="Times New Roman" w:cs="Times New Roman"/>
                <w:noProof/>
              </w:rPr>
              <w:t>Kwon, Gaudreault and Richt (2021)</w:t>
            </w:r>
            <w:r w:rsidRPr="00EE4054">
              <w:rPr>
                <w:rFonts w:ascii="Times New Roman" w:eastAsia="Calibri" w:hAnsi="Times New Roman" w:cs="Times New Roman"/>
              </w:rPr>
              <w:fldChar w:fldCharType="end"/>
            </w:r>
          </w:p>
        </w:tc>
      </w:tr>
      <w:tr w:rsidR="00F13407" w:rsidRPr="00E50A9C" w14:paraId="328DC8DB" w14:textId="77777777" w:rsidTr="00AF32FC">
        <w:trPr>
          <w:trHeight w:val="60"/>
        </w:trPr>
        <w:tc>
          <w:tcPr>
            <w:tcW w:w="928" w:type="dxa"/>
            <w:vMerge/>
            <w:tcBorders>
              <w:left w:val="nil"/>
              <w:right w:val="nil"/>
            </w:tcBorders>
            <w:vAlign w:val="center"/>
            <w:hideMark/>
          </w:tcPr>
          <w:p w14:paraId="1C6B1CC3" w14:textId="77777777" w:rsidR="00F13407" w:rsidRPr="00E50A9C" w:rsidRDefault="00F13407" w:rsidP="00AF32FC">
            <w:pPr>
              <w:spacing w:line="240" w:lineRule="auto"/>
              <w:rPr>
                <w:rFonts w:ascii="Times New Roman" w:hAnsi="Times New Roman" w:cs="Times New Roman"/>
              </w:rPr>
            </w:pPr>
          </w:p>
        </w:tc>
        <w:tc>
          <w:tcPr>
            <w:tcW w:w="2212" w:type="dxa"/>
            <w:hideMark/>
          </w:tcPr>
          <w:p w14:paraId="543B21E8"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35% cotton/65% polyester</w:t>
            </w:r>
          </w:p>
        </w:tc>
        <w:tc>
          <w:tcPr>
            <w:tcW w:w="720" w:type="dxa"/>
            <w:hideMark/>
          </w:tcPr>
          <w:p w14:paraId="7B909C8A"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70</w:t>
            </w:r>
          </w:p>
        </w:tc>
        <w:tc>
          <w:tcPr>
            <w:tcW w:w="779" w:type="dxa"/>
            <w:hideMark/>
          </w:tcPr>
          <w:p w14:paraId="75D26379"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25</w:t>
            </w:r>
          </w:p>
        </w:tc>
        <w:tc>
          <w:tcPr>
            <w:tcW w:w="1201" w:type="dxa"/>
            <w:hideMark/>
          </w:tcPr>
          <w:p w14:paraId="233F1737"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 FBS</w:t>
            </w:r>
          </w:p>
        </w:tc>
        <w:tc>
          <w:tcPr>
            <w:tcW w:w="928" w:type="dxa"/>
            <w:hideMark/>
          </w:tcPr>
          <w:p w14:paraId="466A4F01"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50 </w:t>
            </w:r>
          </w:p>
        </w:tc>
        <w:tc>
          <w:tcPr>
            <w:tcW w:w="759" w:type="dxa"/>
            <w:hideMark/>
          </w:tcPr>
          <w:p w14:paraId="7765B1C7"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3</w:t>
            </w:r>
          </w:p>
        </w:tc>
        <w:tc>
          <w:tcPr>
            <w:tcW w:w="1823" w:type="dxa"/>
            <w:hideMark/>
          </w:tcPr>
          <w:p w14:paraId="13620606" w14:textId="77777777" w:rsidR="00F13407" w:rsidRPr="00EE4054" w:rsidRDefault="00F13407" w:rsidP="00AF32FC">
            <w:pPr>
              <w:spacing w:line="240" w:lineRule="auto"/>
              <w:rPr>
                <w:rFonts w:ascii="Times New Roman" w:hAnsi="Times New Roman" w:cs="Times New Roman"/>
              </w:rPr>
            </w:pPr>
            <w:r w:rsidRPr="00EE4054">
              <w:rPr>
                <w:rFonts w:ascii="Times New Roman" w:eastAsia="Calibri" w:hAnsi="Times New Roman" w:cs="Times New Roman"/>
              </w:rPr>
              <w:fldChar w:fldCharType="begin"/>
            </w:r>
            <w:r>
              <w:rPr>
                <w:rFonts w:ascii="Times New Roman" w:eastAsia="Calibri" w:hAnsi="Times New Roman" w:cs="Times New Roman"/>
              </w:rPr>
              <w:instrText xml:space="preserve"> ADDIN EN.CITE &lt;EndNote&gt;&lt;Cite AuthorYear="1"&gt;&lt;Author&gt;Kwon&lt;/Author&gt;&lt;Year&gt;2021&lt;/Year&gt;&lt;RecNum&gt;131&lt;/RecNum&gt;&lt;DisplayText&gt;Kwon, Gaudreault and Richt (2021)&lt;/DisplayText&gt;&lt;record&gt;&lt;rec-number&gt;131&lt;/rec-number&gt;&lt;foreign-keys&gt;&lt;key app="EN" db-id="rssfep9pidsptsef9vk5pps6f0r0t5xzsrzr" timestamp="1629314779"&gt;131&lt;/key&gt;&lt;/foreign-keys&gt;&lt;ref-type name="Journal Article"&gt;17&lt;/ref-type&gt;&lt;contributors&gt;&lt;authors&gt;&lt;author&gt;Kwon, Taeyong&lt;/author&gt;&lt;author&gt;Gaudreault, Natasha N&lt;/author&gt;&lt;author&gt;Richt, Juergen A&lt;/author&gt;&lt;/authors&gt;&lt;/contributors&gt;&lt;titles&gt;&lt;title&gt;Seasonal stability of SARS-CoV-2 in biological fluids&lt;/title&gt;&lt;secondary-title&gt;Pathogens&lt;/secondary-title&gt;&lt;/titles&gt;&lt;periodical&gt;&lt;full-title&gt;Pathogens&lt;/full-title&gt;&lt;/periodical&gt;&lt;pages&gt;540&lt;/pages&gt;&lt;volume&gt;10&lt;/volume&gt;&lt;number&gt;5&lt;/number&gt;&lt;dates&gt;&lt;year&gt;2021&lt;/year&gt;&lt;/dates&gt;&lt;urls&gt;&lt;related-urls&gt;&lt;url&gt;https://res.mdpi.com/d_attachment/pathogens/pathogens-10-00540/article_deploy/pathogens-10-00540.pdf&lt;/url&gt;&lt;/related-urls&gt;&lt;/urls&gt;&lt;/record&gt;&lt;/Cite&gt;&lt;/EndNote&gt;</w:instrText>
            </w:r>
            <w:r w:rsidRPr="00EE4054">
              <w:rPr>
                <w:rFonts w:ascii="Times New Roman" w:eastAsia="Calibri" w:hAnsi="Times New Roman" w:cs="Times New Roman"/>
              </w:rPr>
              <w:fldChar w:fldCharType="separate"/>
            </w:r>
            <w:r>
              <w:rPr>
                <w:rFonts w:ascii="Times New Roman" w:eastAsia="Calibri" w:hAnsi="Times New Roman" w:cs="Times New Roman"/>
                <w:noProof/>
              </w:rPr>
              <w:t>Kwon, Gaudreault and Richt (2021)</w:t>
            </w:r>
            <w:r w:rsidRPr="00EE4054">
              <w:rPr>
                <w:rFonts w:ascii="Times New Roman" w:eastAsia="Calibri" w:hAnsi="Times New Roman" w:cs="Times New Roman"/>
              </w:rPr>
              <w:fldChar w:fldCharType="end"/>
            </w:r>
          </w:p>
        </w:tc>
      </w:tr>
      <w:tr w:rsidR="00F13407" w:rsidRPr="00E50A9C" w14:paraId="03D95951" w14:textId="77777777" w:rsidTr="00AF32FC">
        <w:trPr>
          <w:trHeight w:val="285"/>
        </w:trPr>
        <w:tc>
          <w:tcPr>
            <w:tcW w:w="928" w:type="dxa"/>
            <w:vMerge/>
            <w:tcBorders>
              <w:left w:val="nil"/>
              <w:right w:val="nil"/>
            </w:tcBorders>
            <w:vAlign w:val="center"/>
            <w:hideMark/>
          </w:tcPr>
          <w:p w14:paraId="045F47A3" w14:textId="77777777" w:rsidR="00F13407" w:rsidRPr="00E50A9C" w:rsidRDefault="00F13407" w:rsidP="00AF32FC">
            <w:pPr>
              <w:spacing w:line="240" w:lineRule="auto"/>
              <w:rPr>
                <w:rFonts w:ascii="Times New Roman" w:hAnsi="Times New Roman" w:cs="Times New Roman"/>
              </w:rPr>
            </w:pPr>
          </w:p>
        </w:tc>
        <w:tc>
          <w:tcPr>
            <w:tcW w:w="2212" w:type="dxa"/>
            <w:hideMark/>
          </w:tcPr>
          <w:p w14:paraId="564BF608"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35% cotton/65% polyester</w:t>
            </w:r>
          </w:p>
        </w:tc>
        <w:tc>
          <w:tcPr>
            <w:tcW w:w="720" w:type="dxa"/>
            <w:hideMark/>
          </w:tcPr>
          <w:p w14:paraId="3B2A6520"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66</w:t>
            </w:r>
          </w:p>
        </w:tc>
        <w:tc>
          <w:tcPr>
            <w:tcW w:w="779" w:type="dxa"/>
            <w:hideMark/>
          </w:tcPr>
          <w:p w14:paraId="64765CC2"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13</w:t>
            </w:r>
          </w:p>
        </w:tc>
        <w:tc>
          <w:tcPr>
            <w:tcW w:w="1201" w:type="dxa"/>
            <w:hideMark/>
          </w:tcPr>
          <w:p w14:paraId="2BD15A0A"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 FBS</w:t>
            </w:r>
          </w:p>
        </w:tc>
        <w:tc>
          <w:tcPr>
            <w:tcW w:w="928" w:type="dxa"/>
            <w:hideMark/>
          </w:tcPr>
          <w:p w14:paraId="19780A20"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50 </w:t>
            </w:r>
          </w:p>
        </w:tc>
        <w:tc>
          <w:tcPr>
            <w:tcW w:w="759" w:type="dxa"/>
            <w:hideMark/>
          </w:tcPr>
          <w:p w14:paraId="2D2934F5"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19.9</w:t>
            </w:r>
          </w:p>
        </w:tc>
        <w:tc>
          <w:tcPr>
            <w:tcW w:w="1823" w:type="dxa"/>
            <w:hideMark/>
          </w:tcPr>
          <w:p w14:paraId="20E171D9" w14:textId="77777777" w:rsidR="00F13407" w:rsidRPr="00EE4054" w:rsidRDefault="00F13407" w:rsidP="00AF32FC">
            <w:pPr>
              <w:spacing w:line="240" w:lineRule="auto"/>
              <w:rPr>
                <w:rFonts w:ascii="Times New Roman" w:hAnsi="Times New Roman" w:cs="Times New Roman"/>
              </w:rPr>
            </w:pPr>
            <w:r w:rsidRPr="00EE4054">
              <w:rPr>
                <w:rFonts w:ascii="Times New Roman" w:eastAsia="Calibri" w:hAnsi="Times New Roman" w:cs="Times New Roman"/>
              </w:rPr>
              <w:fldChar w:fldCharType="begin"/>
            </w:r>
            <w:r>
              <w:rPr>
                <w:rFonts w:ascii="Times New Roman" w:eastAsia="Calibri" w:hAnsi="Times New Roman" w:cs="Times New Roman"/>
              </w:rPr>
              <w:instrText xml:space="preserve"> ADDIN EN.CITE &lt;EndNote&gt;&lt;Cite AuthorYear="1"&gt;&lt;Author&gt;Kwon&lt;/Author&gt;&lt;Year&gt;2021&lt;/Year&gt;&lt;RecNum&gt;131&lt;/RecNum&gt;&lt;DisplayText&gt;Kwon, Gaudreault and Richt (2021)&lt;/DisplayText&gt;&lt;record&gt;&lt;rec-number&gt;131&lt;/rec-number&gt;&lt;foreign-keys&gt;&lt;key app="EN" db-id="rssfep9pidsptsef9vk5pps6f0r0t5xzsrzr" timestamp="1629314779"&gt;131&lt;/key&gt;&lt;/foreign-keys&gt;&lt;ref-type name="Journal Article"&gt;17&lt;/ref-type&gt;&lt;contributors&gt;&lt;authors&gt;&lt;author&gt;Kwon, Taeyong&lt;/author&gt;&lt;author&gt;Gaudreault, Natasha N&lt;/author&gt;&lt;author&gt;Richt, Juergen A&lt;/author&gt;&lt;/authors&gt;&lt;/contributors&gt;&lt;titles&gt;&lt;title&gt;Seasonal stability of SARS-CoV-2 in biological fluids&lt;/title&gt;&lt;secondary-title&gt;Pathogens&lt;/secondary-title&gt;&lt;/titles&gt;&lt;periodical&gt;&lt;full-title&gt;Pathogens&lt;/full-title&gt;&lt;/periodical&gt;&lt;pages&gt;540&lt;/pages&gt;&lt;volume&gt;10&lt;/volume&gt;&lt;number&gt;5&lt;/number&gt;&lt;dates&gt;&lt;year&gt;2021&lt;/year&gt;&lt;/dates&gt;&lt;urls&gt;&lt;related-urls&gt;&lt;url&gt;https://res.mdpi.com/d_attachment/pathogens/pathogens-10-00540/article_deploy/pathogens-10-00540.pdf&lt;/url&gt;&lt;/related-urls&gt;&lt;/urls&gt;&lt;/record&gt;&lt;/Cite&gt;&lt;/EndNote&gt;</w:instrText>
            </w:r>
            <w:r w:rsidRPr="00EE4054">
              <w:rPr>
                <w:rFonts w:ascii="Times New Roman" w:eastAsia="Calibri" w:hAnsi="Times New Roman" w:cs="Times New Roman"/>
              </w:rPr>
              <w:fldChar w:fldCharType="separate"/>
            </w:r>
            <w:r>
              <w:rPr>
                <w:rFonts w:ascii="Times New Roman" w:eastAsia="Calibri" w:hAnsi="Times New Roman" w:cs="Times New Roman"/>
                <w:noProof/>
              </w:rPr>
              <w:t>Kwon, Gaudreault and Richt (2021)</w:t>
            </w:r>
            <w:r w:rsidRPr="00EE4054">
              <w:rPr>
                <w:rFonts w:ascii="Times New Roman" w:eastAsia="Calibri" w:hAnsi="Times New Roman" w:cs="Times New Roman"/>
              </w:rPr>
              <w:fldChar w:fldCharType="end"/>
            </w:r>
          </w:p>
        </w:tc>
      </w:tr>
      <w:tr w:rsidR="00F13407" w:rsidRPr="00E50A9C" w14:paraId="108105ED" w14:textId="77777777" w:rsidTr="00AF32FC">
        <w:trPr>
          <w:trHeight w:val="285"/>
        </w:trPr>
        <w:tc>
          <w:tcPr>
            <w:tcW w:w="928" w:type="dxa"/>
            <w:vMerge/>
            <w:tcBorders>
              <w:left w:val="nil"/>
              <w:bottom w:val="single" w:sz="4" w:space="0" w:color="auto"/>
              <w:right w:val="nil"/>
            </w:tcBorders>
            <w:vAlign w:val="center"/>
            <w:hideMark/>
          </w:tcPr>
          <w:p w14:paraId="444436D7" w14:textId="77777777" w:rsidR="00F13407" w:rsidRPr="00E50A9C" w:rsidRDefault="00F13407" w:rsidP="00AF32FC">
            <w:pPr>
              <w:spacing w:line="240" w:lineRule="auto"/>
              <w:rPr>
                <w:rFonts w:ascii="Times New Roman" w:hAnsi="Times New Roman" w:cs="Times New Roman"/>
              </w:rPr>
            </w:pPr>
          </w:p>
        </w:tc>
        <w:tc>
          <w:tcPr>
            <w:tcW w:w="2212" w:type="dxa"/>
            <w:tcBorders>
              <w:left w:val="nil"/>
              <w:bottom w:val="single" w:sz="4" w:space="0" w:color="auto"/>
              <w:right w:val="nil"/>
            </w:tcBorders>
            <w:hideMark/>
          </w:tcPr>
          <w:p w14:paraId="07F8BBB6" w14:textId="77777777" w:rsidR="00F13407" w:rsidRPr="00E50A9C" w:rsidRDefault="00F13407" w:rsidP="00AF32FC">
            <w:pPr>
              <w:spacing w:line="240" w:lineRule="auto"/>
              <w:rPr>
                <w:rFonts w:ascii="Times New Roman" w:eastAsia="Calibri" w:hAnsi="Times New Roman" w:cs="Times New Roman"/>
              </w:rPr>
            </w:pPr>
            <w:r w:rsidRPr="00E50A9C">
              <w:rPr>
                <w:rFonts w:ascii="Times New Roman" w:eastAsia="Calibri" w:hAnsi="Times New Roman" w:cs="Times New Roman"/>
              </w:rPr>
              <w:t>35% cotton/65% polyester</w:t>
            </w:r>
          </w:p>
        </w:tc>
        <w:tc>
          <w:tcPr>
            <w:tcW w:w="720" w:type="dxa"/>
            <w:tcBorders>
              <w:left w:val="nil"/>
              <w:bottom w:val="single" w:sz="4" w:space="0" w:color="auto"/>
              <w:right w:val="nil"/>
            </w:tcBorders>
            <w:hideMark/>
          </w:tcPr>
          <w:p w14:paraId="6C45F448" w14:textId="77777777" w:rsidR="00F13407" w:rsidRPr="00E50A9C" w:rsidRDefault="00F13407" w:rsidP="00AF32FC">
            <w:pPr>
              <w:spacing w:line="240" w:lineRule="auto"/>
              <w:rPr>
                <w:rFonts w:ascii="Times New Roman" w:eastAsia="Calibri" w:hAnsi="Times New Roman" w:cs="Times New Roman"/>
              </w:rPr>
            </w:pPr>
            <w:r w:rsidRPr="00E50A9C">
              <w:rPr>
                <w:rFonts w:ascii="Times New Roman" w:eastAsia="Calibri" w:hAnsi="Times New Roman" w:cs="Times New Roman"/>
              </w:rPr>
              <w:t>75</w:t>
            </w:r>
          </w:p>
        </w:tc>
        <w:tc>
          <w:tcPr>
            <w:tcW w:w="779" w:type="dxa"/>
            <w:tcBorders>
              <w:left w:val="nil"/>
              <w:bottom w:val="single" w:sz="4" w:space="0" w:color="auto"/>
              <w:right w:val="nil"/>
            </w:tcBorders>
            <w:hideMark/>
          </w:tcPr>
          <w:p w14:paraId="52B94CB7" w14:textId="77777777" w:rsidR="00F13407" w:rsidRPr="00E50A9C" w:rsidRDefault="00F13407" w:rsidP="00AF32FC">
            <w:pPr>
              <w:spacing w:line="240" w:lineRule="auto"/>
              <w:rPr>
                <w:rFonts w:ascii="Times New Roman" w:eastAsia="Calibri" w:hAnsi="Times New Roman" w:cs="Times New Roman"/>
              </w:rPr>
            </w:pPr>
            <w:r w:rsidRPr="00E50A9C">
              <w:rPr>
                <w:rFonts w:ascii="Times New Roman" w:eastAsia="Calibri" w:hAnsi="Times New Roman" w:cs="Times New Roman"/>
              </w:rPr>
              <w:t>5</w:t>
            </w:r>
          </w:p>
        </w:tc>
        <w:tc>
          <w:tcPr>
            <w:tcW w:w="1201" w:type="dxa"/>
            <w:tcBorders>
              <w:left w:val="nil"/>
              <w:bottom w:val="single" w:sz="4" w:space="0" w:color="auto"/>
              <w:right w:val="nil"/>
            </w:tcBorders>
            <w:hideMark/>
          </w:tcPr>
          <w:p w14:paraId="29C0EB50" w14:textId="77777777" w:rsidR="00F13407" w:rsidRPr="00E50A9C" w:rsidRDefault="00F13407" w:rsidP="00AF32FC">
            <w:pPr>
              <w:spacing w:line="240" w:lineRule="auto"/>
              <w:rPr>
                <w:rFonts w:ascii="Times New Roman" w:eastAsia="Calibri" w:hAnsi="Times New Roman" w:cs="Times New Roman"/>
              </w:rPr>
            </w:pPr>
            <w:r w:rsidRPr="00E50A9C">
              <w:rPr>
                <w:rFonts w:ascii="Times New Roman" w:eastAsia="Calibri" w:hAnsi="Times New Roman" w:cs="Times New Roman"/>
              </w:rPr>
              <w:t>5% FBS</w:t>
            </w:r>
          </w:p>
        </w:tc>
        <w:tc>
          <w:tcPr>
            <w:tcW w:w="928" w:type="dxa"/>
            <w:tcBorders>
              <w:left w:val="nil"/>
              <w:bottom w:val="single" w:sz="4" w:space="0" w:color="auto"/>
              <w:right w:val="nil"/>
            </w:tcBorders>
            <w:hideMark/>
          </w:tcPr>
          <w:p w14:paraId="691025F1" w14:textId="77777777" w:rsidR="00F13407" w:rsidRPr="00E50A9C" w:rsidRDefault="00F13407" w:rsidP="00AF32FC">
            <w:pPr>
              <w:spacing w:line="240" w:lineRule="auto"/>
              <w:rPr>
                <w:rFonts w:ascii="Times New Roman" w:eastAsia="Calibri" w:hAnsi="Times New Roman" w:cs="Times New Roman"/>
              </w:rPr>
            </w:pPr>
            <w:r w:rsidRPr="00E50A9C">
              <w:rPr>
                <w:rFonts w:ascii="Times New Roman" w:eastAsia="Calibri" w:hAnsi="Times New Roman" w:cs="Times New Roman"/>
              </w:rPr>
              <w:t xml:space="preserve">50 </w:t>
            </w:r>
          </w:p>
        </w:tc>
        <w:tc>
          <w:tcPr>
            <w:tcW w:w="759" w:type="dxa"/>
            <w:tcBorders>
              <w:left w:val="nil"/>
              <w:bottom w:val="single" w:sz="4" w:space="0" w:color="auto"/>
              <w:right w:val="nil"/>
            </w:tcBorders>
            <w:hideMark/>
          </w:tcPr>
          <w:p w14:paraId="2B8C6C23" w14:textId="77777777" w:rsidR="00F13407" w:rsidRPr="00E50A9C" w:rsidRDefault="00F13407" w:rsidP="00AF32FC">
            <w:pPr>
              <w:spacing w:line="240" w:lineRule="auto"/>
              <w:rPr>
                <w:rFonts w:ascii="Times New Roman" w:eastAsia="Calibri" w:hAnsi="Times New Roman" w:cs="Times New Roman"/>
              </w:rPr>
            </w:pPr>
            <w:r w:rsidRPr="00E50A9C">
              <w:rPr>
                <w:rFonts w:ascii="Times New Roman" w:eastAsia="Calibri" w:hAnsi="Times New Roman" w:cs="Times New Roman"/>
              </w:rPr>
              <w:t>47.9</w:t>
            </w:r>
          </w:p>
        </w:tc>
        <w:tc>
          <w:tcPr>
            <w:tcW w:w="1823" w:type="dxa"/>
            <w:tcBorders>
              <w:left w:val="nil"/>
              <w:bottom w:val="single" w:sz="4" w:space="0" w:color="auto"/>
              <w:right w:val="nil"/>
            </w:tcBorders>
            <w:hideMark/>
          </w:tcPr>
          <w:p w14:paraId="451D4F89" w14:textId="77777777" w:rsidR="00F13407" w:rsidRPr="00EE4054" w:rsidRDefault="00F13407" w:rsidP="00AF32FC">
            <w:pPr>
              <w:spacing w:line="240" w:lineRule="auto"/>
              <w:rPr>
                <w:rFonts w:ascii="Times New Roman" w:eastAsia="Calibri" w:hAnsi="Times New Roman" w:cs="Times New Roman"/>
              </w:rPr>
            </w:pPr>
            <w:r w:rsidRPr="00EE4054">
              <w:rPr>
                <w:rFonts w:ascii="Times New Roman" w:eastAsia="Calibri" w:hAnsi="Times New Roman" w:cs="Times New Roman"/>
              </w:rPr>
              <w:fldChar w:fldCharType="begin"/>
            </w:r>
            <w:r>
              <w:rPr>
                <w:rFonts w:ascii="Times New Roman" w:eastAsia="Calibri" w:hAnsi="Times New Roman" w:cs="Times New Roman"/>
              </w:rPr>
              <w:instrText xml:space="preserve"> ADDIN EN.CITE &lt;EndNote&gt;&lt;Cite AuthorYear="1"&gt;&lt;Author&gt;Kwon&lt;/Author&gt;&lt;Year&gt;2021&lt;/Year&gt;&lt;RecNum&gt;131&lt;/RecNum&gt;&lt;DisplayText&gt;Kwon, Gaudreault and Richt (2021)&lt;/DisplayText&gt;&lt;record&gt;&lt;rec-number&gt;131&lt;/rec-number&gt;&lt;foreign-keys&gt;&lt;key app="EN" db-id="rssfep9pidsptsef9vk5pps6f0r0t5xzsrzr" timestamp="1629314779"&gt;131&lt;/key&gt;&lt;/foreign-keys&gt;&lt;ref-type name="Journal Article"&gt;17&lt;/ref-type&gt;&lt;contributors&gt;&lt;authors&gt;&lt;author&gt;Kwon, Taeyong&lt;/author&gt;&lt;author&gt;Gaudreault, Natasha N&lt;/author&gt;&lt;author&gt;Richt, Juergen A&lt;/author&gt;&lt;/authors&gt;&lt;/contributors&gt;&lt;titles&gt;&lt;title&gt;Seasonal stability of SARS-CoV-2 in biological fluids&lt;/title&gt;&lt;secondary-title&gt;Pathogens&lt;/secondary-title&gt;&lt;/titles&gt;&lt;periodical&gt;&lt;full-title&gt;Pathogens&lt;/full-title&gt;&lt;/periodical&gt;&lt;pages&gt;540&lt;/pages&gt;&lt;volume&gt;10&lt;/volume&gt;&lt;number&gt;5&lt;/number&gt;&lt;dates&gt;&lt;year&gt;2021&lt;/year&gt;&lt;/dates&gt;&lt;urls&gt;&lt;related-urls&gt;&lt;url&gt;https://res.mdpi.com/d_attachment/pathogens/pathogens-10-00540/article_deploy/pathogens-10-00540.pdf&lt;/url&gt;&lt;/related-urls&gt;&lt;/urls&gt;&lt;/record&gt;&lt;/Cite&gt;&lt;/EndNote&gt;</w:instrText>
            </w:r>
            <w:r w:rsidRPr="00EE4054">
              <w:rPr>
                <w:rFonts w:ascii="Times New Roman" w:eastAsia="Calibri" w:hAnsi="Times New Roman" w:cs="Times New Roman"/>
              </w:rPr>
              <w:fldChar w:fldCharType="separate"/>
            </w:r>
            <w:r>
              <w:rPr>
                <w:rFonts w:ascii="Times New Roman" w:eastAsia="Calibri" w:hAnsi="Times New Roman" w:cs="Times New Roman"/>
                <w:noProof/>
              </w:rPr>
              <w:t>Kwon, Gaudreault and Richt (2021)</w:t>
            </w:r>
            <w:r w:rsidRPr="00EE4054">
              <w:rPr>
                <w:rFonts w:ascii="Times New Roman" w:eastAsia="Calibri" w:hAnsi="Times New Roman" w:cs="Times New Roman"/>
              </w:rPr>
              <w:fldChar w:fldCharType="end"/>
            </w:r>
          </w:p>
        </w:tc>
      </w:tr>
      <w:tr w:rsidR="00F13407" w:rsidRPr="00E50A9C" w14:paraId="076BD7D1" w14:textId="77777777" w:rsidTr="00AF32FC">
        <w:trPr>
          <w:trHeight w:val="285"/>
        </w:trPr>
        <w:tc>
          <w:tcPr>
            <w:tcW w:w="928" w:type="dxa"/>
            <w:vMerge w:val="restart"/>
            <w:tcBorders>
              <w:top w:val="single" w:sz="4" w:space="0" w:color="auto"/>
              <w:left w:val="nil"/>
              <w:right w:val="nil"/>
            </w:tcBorders>
            <w:hideMark/>
          </w:tcPr>
          <w:p w14:paraId="40CD0FB1" w14:textId="77777777" w:rsidR="00F13407" w:rsidRPr="00E50A9C" w:rsidRDefault="00F13407" w:rsidP="00AF32FC">
            <w:pPr>
              <w:spacing w:line="240" w:lineRule="auto"/>
              <w:rPr>
                <w:rFonts w:ascii="Times New Roman" w:hAnsi="Times New Roman" w:cs="Times New Roman"/>
              </w:rPr>
            </w:pPr>
            <w:r w:rsidRPr="00E50A9C">
              <w:rPr>
                <w:rFonts w:ascii="Times New Roman" w:hAnsi="Times New Roman" w:cs="Times New Roman"/>
              </w:rPr>
              <w:t>Steel</w:t>
            </w:r>
          </w:p>
        </w:tc>
        <w:tc>
          <w:tcPr>
            <w:tcW w:w="2212" w:type="dxa"/>
            <w:tcBorders>
              <w:top w:val="single" w:sz="4" w:space="0" w:color="auto"/>
              <w:left w:val="nil"/>
              <w:right w:val="nil"/>
            </w:tcBorders>
            <w:hideMark/>
          </w:tcPr>
          <w:p w14:paraId="15DFD4CB"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stainless steel</w:t>
            </w:r>
          </w:p>
        </w:tc>
        <w:tc>
          <w:tcPr>
            <w:tcW w:w="720" w:type="dxa"/>
            <w:tcBorders>
              <w:top w:val="single" w:sz="4" w:space="0" w:color="auto"/>
              <w:left w:val="nil"/>
              <w:right w:val="nil"/>
            </w:tcBorders>
            <w:hideMark/>
          </w:tcPr>
          <w:p w14:paraId="46F31AE8"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40</w:t>
            </w:r>
          </w:p>
        </w:tc>
        <w:tc>
          <w:tcPr>
            <w:tcW w:w="779" w:type="dxa"/>
            <w:tcBorders>
              <w:top w:val="single" w:sz="4" w:space="0" w:color="auto"/>
              <w:left w:val="nil"/>
              <w:right w:val="nil"/>
            </w:tcBorders>
            <w:hideMark/>
          </w:tcPr>
          <w:p w14:paraId="775C01BB"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22</w:t>
            </w:r>
          </w:p>
        </w:tc>
        <w:tc>
          <w:tcPr>
            <w:tcW w:w="1201" w:type="dxa"/>
            <w:tcBorders>
              <w:top w:val="single" w:sz="4" w:space="0" w:color="auto"/>
              <w:left w:val="nil"/>
              <w:right w:val="nil"/>
            </w:tcBorders>
            <w:hideMark/>
          </w:tcPr>
          <w:p w14:paraId="1FBB5FC4"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No</w:t>
            </w:r>
          </w:p>
        </w:tc>
        <w:tc>
          <w:tcPr>
            <w:tcW w:w="928" w:type="dxa"/>
            <w:tcBorders>
              <w:top w:val="single" w:sz="4" w:space="0" w:color="auto"/>
              <w:left w:val="nil"/>
              <w:right w:val="nil"/>
            </w:tcBorders>
            <w:hideMark/>
          </w:tcPr>
          <w:p w14:paraId="7255AD5A"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50 </w:t>
            </w:r>
          </w:p>
        </w:tc>
        <w:tc>
          <w:tcPr>
            <w:tcW w:w="759" w:type="dxa"/>
            <w:tcBorders>
              <w:top w:val="single" w:sz="4" w:space="0" w:color="auto"/>
              <w:left w:val="nil"/>
              <w:right w:val="nil"/>
            </w:tcBorders>
            <w:hideMark/>
          </w:tcPr>
          <w:p w14:paraId="5BE85D04"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6</w:t>
            </w:r>
          </w:p>
        </w:tc>
        <w:tc>
          <w:tcPr>
            <w:tcW w:w="1823" w:type="dxa"/>
            <w:tcBorders>
              <w:top w:val="single" w:sz="4" w:space="0" w:color="auto"/>
              <w:left w:val="nil"/>
              <w:right w:val="nil"/>
            </w:tcBorders>
            <w:hideMark/>
          </w:tcPr>
          <w:p w14:paraId="7C453E16" w14:textId="77777777" w:rsidR="00F13407" w:rsidRPr="00EE4054" w:rsidRDefault="00F13407" w:rsidP="00AF32FC">
            <w:pPr>
              <w:spacing w:line="240" w:lineRule="auto"/>
              <w:rPr>
                <w:rFonts w:ascii="Times New Roman" w:hAnsi="Times New Roman" w:cs="Times New Roman"/>
              </w:rPr>
            </w:pPr>
            <w:r w:rsidRPr="00EE4054">
              <w:rPr>
                <w:rFonts w:ascii="Times New Roman" w:eastAsia="Calibri" w:hAnsi="Times New Roman" w:cs="Times New Roman"/>
              </w:rPr>
              <w:fldChar w:fldCharType="begin"/>
            </w:r>
            <w:r>
              <w:rPr>
                <w:rFonts w:ascii="Times New Roman" w:eastAsia="Calibri" w:hAnsi="Times New Roman" w:cs="Times New Roman"/>
              </w:rPr>
              <w:instrText xml:space="preserve"> ADDIN EN.CITE &lt;EndNote&gt;&lt;Cite AuthorYear="1"&gt;&lt;Author&gt;van Doremalen&lt;/Author&gt;&lt;Year&gt;2020&lt;/Year&gt;&lt;RecNum&gt;90&lt;/RecNum&gt;&lt;DisplayText&gt;van Doremalen et al. (2020)&lt;/DisplayText&gt;&lt;record&gt;&lt;rec-number&gt;90&lt;/rec-number&gt;&lt;foreign-keys&gt;&lt;key app="EN" db-id="rssfep9pidsptsef9vk5pps6f0r0t5xzsrzr" timestamp="1629209067"&gt;90&lt;/key&gt;&lt;/foreign-keys&gt;&lt;ref-type name="Journal Article"&gt;17&lt;/ref-type&gt;&lt;contributors&gt;&lt;authors&gt;&lt;author&gt;van Doremalen, Neeltje&lt;/author&gt;&lt;author&gt;Bushmaker, Trenton&lt;/author&gt;&lt;author&gt;Morris, Dylan H.&lt;/author&gt;&lt;author&gt;Holbrook, Myndi G.&lt;/author&gt;&lt;author&gt;Gamble, Amandine&lt;/author&gt;&lt;author&gt;Williamson, Brandi N.&lt;/author&gt;&lt;author&gt;Tamin, Azaibi&lt;/author&gt;&lt;author&gt;Harcourt, Jennifer L.&lt;/author&gt;&lt;author&gt;Thornburg, Natalie J.&lt;/author&gt;&lt;author&gt;Gerber, Susan I.&lt;/author&gt;&lt;author&gt;Lloyd-Smith, James O.&lt;/author&gt;&lt;author&gt;de Wit, Emmie&lt;/author&gt;&lt;author&gt;Munster, Vincent J.&lt;/author&gt;&lt;/authors&gt;&lt;/contributors&gt;&lt;titles&gt;&lt;title&gt;Aerosol and Surface Stability of SARS-CoV-2 as Compared with SARS-CoV-1&lt;/title&gt;&lt;secondary-title&gt;New England Journal of Medicine&lt;/secondary-title&gt;&lt;/titles&gt;&lt;periodical&gt;&lt;full-title&gt;New England Journal of Medicine&lt;/full-title&gt;&lt;/periodical&gt;&lt;pages&gt;1564-1567&lt;/pages&gt;&lt;volume&gt;382&lt;/volume&gt;&lt;number&gt;16&lt;/number&gt;&lt;dates&gt;&lt;year&gt;2020&lt;/year&gt;&lt;/dates&gt;&lt;urls&gt;&lt;related-urls&gt;&lt;url&gt;https://www.nejm.org/doi/full/10.1056/NEJMc2004973&lt;/url&gt;&lt;url&gt;https://www.nejm.org/doi/pdf/10.1056/NEJMc2004973?articleTools=true&lt;/url&gt;&lt;/related-urls&gt;&lt;/urls&gt;&lt;electronic-resource-num&gt;10.1056/NEJMc2004973&lt;/electronic-resource-num&gt;&lt;/record&gt;&lt;/Cite&gt;&lt;/EndNote&gt;</w:instrText>
            </w:r>
            <w:r w:rsidRPr="00EE4054">
              <w:rPr>
                <w:rFonts w:ascii="Times New Roman" w:eastAsia="Calibri" w:hAnsi="Times New Roman" w:cs="Times New Roman"/>
              </w:rPr>
              <w:fldChar w:fldCharType="separate"/>
            </w:r>
            <w:r>
              <w:rPr>
                <w:rFonts w:ascii="Times New Roman" w:eastAsia="Calibri" w:hAnsi="Times New Roman" w:cs="Times New Roman"/>
                <w:noProof/>
              </w:rPr>
              <w:t>van Doremalen et al. (2020)</w:t>
            </w:r>
            <w:r w:rsidRPr="00EE4054">
              <w:rPr>
                <w:rFonts w:ascii="Times New Roman" w:eastAsia="Calibri" w:hAnsi="Times New Roman" w:cs="Times New Roman"/>
              </w:rPr>
              <w:fldChar w:fldCharType="end"/>
            </w:r>
          </w:p>
        </w:tc>
      </w:tr>
      <w:tr w:rsidR="00F13407" w:rsidRPr="00E50A9C" w14:paraId="54565A57" w14:textId="77777777" w:rsidTr="00AF32FC">
        <w:trPr>
          <w:trHeight w:val="285"/>
        </w:trPr>
        <w:tc>
          <w:tcPr>
            <w:tcW w:w="928" w:type="dxa"/>
            <w:vMerge/>
            <w:tcBorders>
              <w:left w:val="nil"/>
              <w:right w:val="nil"/>
            </w:tcBorders>
            <w:vAlign w:val="center"/>
            <w:hideMark/>
          </w:tcPr>
          <w:p w14:paraId="4F433049" w14:textId="77777777" w:rsidR="00F13407" w:rsidRPr="00E50A9C" w:rsidRDefault="00F13407" w:rsidP="00AF32FC">
            <w:pPr>
              <w:spacing w:line="240" w:lineRule="auto"/>
              <w:rPr>
                <w:rFonts w:ascii="Times New Roman" w:hAnsi="Times New Roman" w:cs="Times New Roman"/>
              </w:rPr>
            </w:pPr>
          </w:p>
        </w:tc>
        <w:tc>
          <w:tcPr>
            <w:tcW w:w="2212" w:type="dxa"/>
            <w:hideMark/>
          </w:tcPr>
          <w:p w14:paraId="5FA045AC"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stainless steel</w:t>
            </w:r>
          </w:p>
        </w:tc>
        <w:tc>
          <w:tcPr>
            <w:tcW w:w="720" w:type="dxa"/>
            <w:hideMark/>
          </w:tcPr>
          <w:p w14:paraId="229DB991"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0</w:t>
            </w:r>
          </w:p>
        </w:tc>
        <w:tc>
          <w:tcPr>
            <w:tcW w:w="779" w:type="dxa"/>
            <w:hideMark/>
          </w:tcPr>
          <w:p w14:paraId="17E4C09A"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20</w:t>
            </w:r>
          </w:p>
        </w:tc>
        <w:tc>
          <w:tcPr>
            <w:tcW w:w="1201" w:type="dxa"/>
            <w:hideMark/>
          </w:tcPr>
          <w:p w14:paraId="3DBD8E04"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10% FBS + 1% BSA</w:t>
            </w:r>
          </w:p>
        </w:tc>
        <w:tc>
          <w:tcPr>
            <w:tcW w:w="928" w:type="dxa"/>
            <w:hideMark/>
          </w:tcPr>
          <w:p w14:paraId="2BFE0087"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10 </w:t>
            </w:r>
          </w:p>
        </w:tc>
        <w:tc>
          <w:tcPr>
            <w:tcW w:w="759" w:type="dxa"/>
            <w:hideMark/>
          </w:tcPr>
          <w:p w14:paraId="4A67030C"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43.2</w:t>
            </w:r>
          </w:p>
        </w:tc>
        <w:tc>
          <w:tcPr>
            <w:tcW w:w="1823" w:type="dxa"/>
            <w:hideMark/>
          </w:tcPr>
          <w:p w14:paraId="6CECD28D" w14:textId="77777777" w:rsidR="00F13407" w:rsidRPr="00EE4054" w:rsidRDefault="00F13407" w:rsidP="00AF32FC">
            <w:pPr>
              <w:spacing w:line="240" w:lineRule="auto"/>
              <w:rPr>
                <w:rFonts w:ascii="Times New Roman" w:hAnsi="Times New Roman" w:cs="Times New Roman"/>
              </w:rPr>
            </w:pPr>
            <w:r w:rsidRPr="00EE4054">
              <w:rPr>
                <w:rFonts w:ascii="Times New Roman" w:eastAsia="Calibri" w:hAnsi="Times New Roman" w:cs="Times New Roman"/>
              </w:rPr>
              <w:fldChar w:fldCharType="begin"/>
            </w:r>
            <w:r>
              <w:rPr>
                <w:rFonts w:ascii="Times New Roman" w:eastAsia="Calibri" w:hAnsi="Times New Roman" w:cs="Times New Roman"/>
              </w:rPr>
              <w:instrText xml:space="preserve"> ADDIN EN.CITE &lt;EndNote&gt;&lt;Cite AuthorYear="1"&gt;&lt;Author&gt;Riddell&lt;/Author&gt;&lt;Year&gt;2020&lt;/Year&gt;&lt;RecNum&gt;101&lt;/RecNum&gt;&lt;DisplayText&gt;Riddell et al. (2020)&lt;/DisplayText&gt;&lt;record&gt;&lt;rec-number&gt;101&lt;/rec-number&gt;&lt;foreign-keys&gt;&lt;key app="EN" db-id="rssfep9pidsptsef9vk5pps6f0r0t5xzsrzr" timestamp="1629291637"&gt;101&lt;/key&gt;&lt;/foreign-keys&gt;&lt;ref-type name="Journal Article"&gt;17&lt;/ref-type&gt;&lt;contributors&gt;&lt;authors&gt;&lt;author&gt;Riddell, Shane&lt;/author&gt;&lt;author&gt;Goldie, Sarah&lt;/author&gt;&lt;author&gt;Hill, Andrew&lt;/author&gt;&lt;author&gt;Eagles, Debbie&lt;/author&gt;&lt;author&gt;Drew, Trevor W.&lt;/author&gt;&lt;/authors&gt;&lt;/contributors&gt;&lt;titles&gt;&lt;title&gt;The effect of temperature on persistence of SARS-CoV-2 on common surfaces&lt;/title&gt;&lt;secondary-title&gt;Virology Journal&lt;/secondary-title&gt;&lt;/titles&gt;&lt;periodical&gt;&lt;full-title&gt;Virology Journal&lt;/full-title&gt;&lt;/periodical&gt;&lt;pages&gt;145&lt;/pages&gt;&lt;volume&gt;17&lt;/volume&gt;&lt;number&gt;1&lt;/number&gt;&lt;dates&gt;&lt;year&gt;2020&lt;/year&gt;&lt;pub-dates&gt;&lt;date&gt;2020/10/07&lt;/date&gt;&lt;/pub-dates&gt;&lt;/dates&gt;&lt;isbn&gt;1743-422X&lt;/isbn&gt;&lt;urls&gt;&lt;related-urls&gt;&lt;url&gt;https://doi.org/10.1186/s12985-020-01418-7&lt;/url&gt;&lt;url&gt;https://www.ncbi.nlm.nih.gov/pmc/articles/PMC7538848/pdf/12985_2020_Article_1418.pdf&lt;/url&gt;&lt;/related-urls&gt;&lt;/urls&gt;&lt;electronic-resource-num&gt;10.1186/s12985-020-01418-7&lt;/electronic-resource-num&gt;&lt;/record&gt;&lt;/Cite&gt;&lt;/EndNote&gt;</w:instrText>
            </w:r>
            <w:r w:rsidRPr="00EE4054">
              <w:rPr>
                <w:rFonts w:ascii="Times New Roman" w:eastAsia="Calibri" w:hAnsi="Times New Roman" w:cs="Times New Roman"/>
              </w:rPr>
              <w:fldChar w:fldCharType="separate"/>
            </w:r>
            <w:r>
              <w:rPr>
                <w:rFonts w:ascii="Times New Roman" w:eastAsia="Calibri" w:hAnsi="Times New Roman" w:cs="Times New Roman"/>
                <w:noProof/>
              </w:rPr>
              <w:t>Riddell et al. (2020)</w:t>
            </w:r>
            <w:r w:rsidRPr="00EE4054">
              <w:rPr>
                <w:rFonts w:ascii="Times New Roman" w:eastAsia="Calibri" w:hAnsi="Times New Roman" w:cs="Times New Roman"/>
              </w:rPr>
              <w:fldChar w:fldCharType="end"/>
            </w:r>
          </w:p>
        </w:tc>
      </w:tr>
      <w:tr w:rsidR="00F13407" w:rsidRPr="00E50A9C" w14:paraId="11898D36" w14:textId="77777777" w:rsidTr="00AF32FC">
        <w:trPr>
          <w:trHeight w:val="285"/>
        </w:trPr>
        <w:tc>
          <w:tcPr>
            <w:tcW w:w="928" w:type="dxa"/>
            <w:vMerge/>
            <w:tcBorders>
              <w:left w:val="nil"/>
              <w:right w:val="nil"/>
            </w:tcBorders>
            <w:vAlign w:val="center"/>
            <w:hideMark/>
          </w:tcPr>
          <w:p w14:paraId="0FD4A3D6" w14:textId="77777777" w:rsidR="00F13407" w:rsidRPr="00E50A9C" w:rsidRDefault="00F13407" w:rsidP="00AF32FC">
            <w:pPr>
              <w:spacing w:line="240" w:lineRule="auto"/>
              <w:rPr>
                <w:rFonts w:ascii="Times New Roman" w:hAnsi="Times New Roman" w:cs="Times New Roman"/>
              </w:rPr>
            </w:pPr>
          </w:p>
        </w:tc>
        <w:tc>
          <w:tcPr>
            <w:tcW w:w="2212" w:type="dxa"/>
            <w:hideMark/>
          </w:tcPr>
          <w:p w14:paraId="6B9DEF41"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stainless steel</w:t>
            </w:r>
          </w:p>
        </w:tc>
        <w:tc>
          <w:tcPr>
            <w:tcW w:w="720" w:type="dxa"/>
            <w:hideMark/>
          </w:tcPr>
          <w:p w14:paraId="24F07864"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0</w:t>
            </w:r>
          </w:p>
        </w:tc>
        <w:tc>
          <w:tcPr>
            <w:tcW w:w="779" w:type="dxa"/>
            <w:hideMark/>
          </w:tcPr>
          <w:p w14:paraId="38475DD5"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20</w:t>
            </w:r>
          </w:p>
        </w:tc>
        <w:tc>
          <w:tcPr>
            <w:tcW w:w="1201" w:type="dxa"/>
            <w:hideMark/>
          </w:tcPr>
          <w:p w14:paraId="24E7957D"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1% BSA</w:t>
            </w:r>
          </w:p>
        </w:tc>
        <w:tc>
          <w:tcPr>
            <w:tcW w:w="928" w:type="dxa"/>
            <w:hideMark/>
          </w:tcPr>
          <w:p w14:paraId="635E9F78"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10 </w:t>
            </w:r>
          </w:p>
        </w:tc>
        <w:tc>
          <w:tcPr>
            <w:tcW w:w="759" w:type="dxa"/>
            <w:hideMark/>
          </w:tcPr>
          <w:p w14:paraId="4018AE3D"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2</w:t>
            </w:r>
          </w:p>
        </w:tc>
        <w:tc>
          <w:tcPr>
            <w:tcW w:w="1823" w:type="dxa"/>
            <w:hideMark/>
          </w:tcPr>
          <w:p w14:paraId="0DE1265E" w14:textId="77777777" w:rsidR="00F13407" w:rsidRPr="00EE4054" w:rsidRDefault="00F13407" w:rsidP="00AF32FC">
            <w:pPr>
              <w:spacing w:line="240" w:lineRule="auto"/>
              <w:rPr>
                <w:rFonts w:ascii="Times New Roman" w:hAnsi="Times New Roman" w:cs="Times New Roman"/>
              </w:rPr>
            </w:pPr>
            <w:r w:rsidRPr="00EE4054">
              <w:rPr>
                <w:rFonts w:ascii="Times New Roman" w:eastAsia="Calibri" w:hAnsi="Times New Roman" w:cs="Times New Roman"/>
              </w:rPr>
              <w:fldChar w:fldCharType="begin"/>
            </w:r>
            <w:r>
              <w:rPr>
                <w:rFonts w:ascii="Times New Roman" w:eastAsia="Calibri" w:hAnsi="Times New Roman" w:cs="Times New Roman"/>
              </w:rPr>
              <w:instrText xml:space="preserve"> ADDIN EN.CITE &lt;EndNote&gt;&lt;Cite AuthorYear="1"&gt;&lt;Author&gt;Raiteux&lt;/Author&gt;&lt;Year&gt;2021&lt;/Year&gt;&lt;RecNum&gt;312&lt;/RecNum&gt;&lt;DisplayText&gt;Raiteux et al. (2021)&lt;/DisplayText&gt;&lt;record&gt;&lt;rec-number&gt;312&lt;/rec-number&gt;&lt;foreign-keys&gt;&lt;key app="EN" db-id="rssfep9pidsptsef9vk5pps6f0r0t5xzsrzr" timestamp="1644250141"&gt;312&lt;/key&gt;&lt;/foreign-keys&gt;&lt;ref-type name="Journal Article"&gt;17&lt;/ref-type&gt;&lt;contributors&gt;&lt;authors&gt;&lt;author&gt;Raiteux, Jérémy&lt;/author&gt;&lt;author&gt;Eschlimann, Marine&lt;/author&gt;&lt;author&gt;Marangon, Audrey&lt;/author&gt;&lt;author&gt;Rogée, Sophie&lt;/author&gt;&lt;author&gt;Dadvisard, Maylis&lt;/author&gt;&lt;author&gt;Taysse, Laurent&lt;/author&gt;&lt;author&gt;Larigauderie, Guilhem&lt;/author&gt;&lt;/authors&gt;&lt;/contributors&gt;&lt;titles&gt;&lt;title&gt;Inactivation of SARS-CoV-2 by Simulated Sunlight on Contaminated Surfaces&lt;/title&gt;&lt;secondary-title&gt;Microbiology spectrum&lt;/secondary-title&gt;&lt;/titles&gt;&lt;periodical&gt;&lt;full-title&gt;Microbiology spectrum&lt;/full-title&gt;&lt;/periodical&gt;&lt;pages&gt;e00333-21&lt;/pages&gt;&lt;volume&gt;9&lt;/volume&gt;&lt;number&gt;1&lt;/number&gt;&lt;dates&gt;&lt;year&gt;2021&lt;/year&gt;&lt;/dates&gt;&lt;isbn&gt;2165-0497&lt;/isbn&gt;&lt;urls&gt;&lt;/urls&gt;&lt;/record&gt;&lt;/Cite&gt;&lt;/EndNote&gt;</w:instrText>
            </w:r>
            <w:r w:rsidRPr="00EE4054">
              <w:rPr>
                <w:rFonts w:ascii="Times New Roman" w:eastAsia="Calibri" w:hAnsi="Times New Roman" w:cs="Times New Roman"/>
              </w:rPr>
              <w:fldChar w:fldCharType="separate"/>
            </w:r>
            <w:r>
              <w:rPr>
                <w:rFonts w:ascii="Times New Roman" w:eastAsia="Calibri" w:hAnsi="Times New Roman" w:cs="Times New Roman"/>
                <w:noProof/>
              </w:rPr>
              <w:t>Raiteux et al. (2021)</w:t>
            </w:r>
            <w:r w:rsidRPr="00EE4054">
              <w:rPr>
                <w:rFonts w:ascii="Times New Roman" w:eastAsia="Calibri" w:hAnsi="Times New Roman" w:cs="Times New Roman"/>
              </w:rPr>
              <w:fldChar w:fldCharType="end"/>
            </w:r>
          </w:p>
        </w:tc>
      </w:tr>
      <w:tr w:rsidR="00F13407" w:rsidRPr="00E50A9C" w14:paraId="5728A7FF" w14:textId="77777777" w:rsidTr="00AF32FC">
        <w:trPr>
          <w:trHeight w:val="285"/>
        </w:trPr>
        <w:tc>
          <w:tcPr>
            <w:tcW w:w="928" w:type="dxa"/>
            <w:vMerge/>
            <w:tcBorders>
              <w:left w:val="nil"/>
              <w:right w:val="nil"/>
            </w:tcBorders>
            <w:vAlign w:val="center"/>
            <w:hideMark/>
          </w:tcPr>
          <w:p w14:paraId="64FB18C5" w14:textId="77777777" w:rsidR="00F13407" w:rsidRPr="00E50A9C" w:rsidRDefault="00F13407" w:rsidP="00AF32FC">
            <w:pPr>
              <w:spacing w:line="240" w:lineRule="auto"/>
              <w:rPr>
                <w:rFonts w:ascii="Times New Roman" w:hAnsi="Times New Roman" w:cs="Times New Roman"/>
              </w:rPr>
            </w:pPr>
          </w:p>
        </w:tc>
        <w:tc>
          <w:tcPr>
            <w:tcW w:w="2212" w:type="dxa"/>
            <w:hideMark/>
          </w:tcPr>
          <w:p w14:paraId="0FF23AB3"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stainless steel</w:t>
            </w:r>
          </w:p>
        </w:tc>
        <w:tc>
          <w:tcPr>
            <w:tcW w:w="720" w:type="dxa"/>
            <w:hideMark/>
          </w:tcPr>
          <w:p w14:paraId="5AC2A58A"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0</w:t>
            </w:r>
          </w:p>
        </w:tc>
        <w:tc>
          <w:tcPr>
            <w:tcW w:w="779" w:type="dxa"/>
            <w:hideMark/>
          </w:tcPr>
          <w:p w14:paraId="78558808"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35</w:t>
            </w:r>
          </w:p>
        </w:tc>
        <w:tc>
          <w:tcPr>
            <w:tcW w:w="1201" w:type="dxa"/>
            <w:hideMark/>
          </w:tcPr>
          <w:p w14:paraId="04508023"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1% BSA</w:t>
            </w:r>
          </w:p>
        </w:tc>
        <w:tc>
          <w:tcPr>
            <w:tcW w:w="928" w:type="dxa"/>
            <w:hideMark/>
          </w:tcPr>
          <w:p w14:paraId="1F50817A"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10 </w:t>
            </w:r>
          </w:p>
        </w:tc>
        <w:tc>
          <w:tcPr>
            <w:tcW w:w="759" w:type="dxa"/>
            <w:hideMark/>
          </w:tcPr>
          <w:p w14:paraId="6E83F916"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0.9</w:t>
            </w:r>
          </w:p>
        </w:tc>
        <w:tc>
          <w:tcPr>
            <w:tcW w:w="1823" w:type="dxa"/>
            <w:hideMark/>
          </w:tcPr>
          <w:p w14:paraId="57F7C40A" w14:textId="77777777" w:rsidR="00F13407" w:rsidRPr="00EE4054" w:rsidRDefault="00F13407" w:rsidP="00AF32FC">
            <w:pPr>
              <w:spacing w:line="240" w:lineRule="auto"/>
              <w:rPr>
                <w:rFonts w:ascii="Times New Roman" w:hAnsi="Times New Roman" w:cs="Times New Roman"/>
              </w:rPr>
            </w:pPr>
            <w:r w:rsidRPr="00EE4054">
              <w:rPr>
                <w:rFonts w:ascii="Times New Roman" w:eastAsia="Calibri" w:hAnsi="Times New Roman" w:cs="Times New Roman"/>
              </w:rPr>
              <w:fldChar w:fldCharType="begin"/>
            </w:r>
            <w:r>
              <w:rPr>
                <w:rFonts w:ascii="Times New Roman" w:eastAsia="Calibri" w:hAnsi="Times New Roman" w:cs="Times New Roman"/>
              </w:rPr>
              <w:instrText xml:space="preserve"> ADDIN EN.CITE &lt;EndNote&gt;&lt;Cite AuthorYear="1"&gt;&lt;Author&gt;Raiteux&lt;/Author&gt;&lt;Year&gt;2021&lt;/Year&gt;&lt;RecNum&gt;312&lt;/RecNum&gt;&lt;DisplayText&gt;Raiteux et al. (2021)&lt;/DisplayText&gt;&lt;record&gt;&lt;rec-number&gt;312&lt;/rec-number&gt;&lt;foreign-keys&gt;&lt;key app="EN" db-id="rssfep9pidsptsef9vk5pps6f0r0t5xzsrzr" timestamp="1644250141"&gt;312&lt;/key&gt;&lt;/foreign-keys&gt;&lt;ref-type name="Journal Article"&gt;17&lt;/ref-type&gt;&lt;contributors&gt;&lt;authors&gt;&lt;author&gt;Raiteux, Jérémy&lt;/author&gt;&lt;author&gt;Eschlimann, Marine&lt;/author&gt;&lt;author&gt;Marangon, Audrey&lt;/author&gt;&lt;author&gt;Rogée, Sophie&lt;/author&gt;&lt;author&gt;Dadvisard, Maylis&lt;/author&gt;&lt;author&gt;Taysse, Laurent&lt;/author&gt;&lt;author&gt;Larigauderie, Guilhem&lt;/author&gt;&lt;/authors&gt;&lt;/contributors&gt;&lt;titles&gt;&lt;title&gt;Inactivation of SARS-CoV-2 by Simulated Sunlight on Contaminated Surfaces&lt;/title&gt;&lt;secondary-title&gt;Microbiology spectrum&lt;/secondary-title&gt;&lt;/titles&gt;&lt;periodical&gt;&lt;full-title&gt;Microbiology spectrum&lt;/full-title&gt;&lt;/periodical&gt;&lt;pages&gt;e00333-21&lt;/pages&gt;&lt;volume&gt;9&lt;/volume&gt;&lt;number&gt;1&lt;/number&gt;&lt;dates&gt;&lt;year&gt;2021&lt;/year&gt;&lt;/dates&gt;&lt;isbn&gt;2165-0497&lt;/isbn&gt;&lt;urls&gt;&lt;/urls&gt;&lt;/record&gt;&lt;/Cite&gt;&lt;Cite AuthorYear="1"&gt;&lt;Author&gt;Raiteux&lt;/Author&gt;&lt;Year&gt;2021&lt;/Year&gt;&lt;RecNum&gt;312&lt;/RecNum&gt;&lt;record&gt;&lt;rec-number&gt;312&lt;/rec-number&gt;&lt;foreign-keys&gt;&lt;key app="EN" db-id="rssfep9pidsptsef9vk5pps6f0r0t5xzsrzr" timestamp="1644250141"&gt;312&lt;/key&gt;&lt;/foreign-keys&gt;&lt;ref-type name="Journal Article"&gt;17&lt;/ref-type&gt;&lt;contributors&gt;&lt;authors&gt;&lt;author&gt;Raiteux, Jérémy&lt;/author&gt;&lt;author&gt;Eschlimann, Marine&lt;/author&gt;&lt;author&gt;Marangon, Audrey&lt;/author&gt;&lt;author&gt;Rogée, Sophie&lt;/author&gt;&lt;author&gt;Dadvisard, Maylis&lt;/author&gt;&lt;author&gt;Taysse, Laurent&lt;/author&gt;&lt;author&gt;Larigauderie, Guilhem&lt;/author&gt;&lt;/authors&gt;&lt;/contributors&gt;&lt;titles&gt;&lt;title&gt;Inactivation of SARS-CoV-2 by Simulated Sunlight on Contaminated Surfaces&lt;/title&gt;&lt;secondary-title&gt;Microbiology spectrum&lt;/secondary-title&gt;&lt;/titles&gt;&lt;periodical&gt;&lt;full-title&gt;Microbiology spectrum&lt;/full-title&gt;&lt;/periodical&gt;&lt;pages&gt;e00333-21&lt;/pages&gt;&lt;volume&gt;9&lt;/volume&gt;&lt;number&gt;1&lt;/number&gt;&lt;dates&gt;&lt;year&gt;2021&lt;/year&gt;&lt;/dates&gt;&lt;isbn&gt;2165-0497&lt;/isbn&gt;&lt;urls&gt;&lt;/urls&gt;&lt;/record&gt;&lt;/Cite&gt;&lt;/EndNote&gt;</w:instrText>
            </w:r>
            <w:r w:rsidRPr="00EE4054">
              <w:rPr>
                <w:rFonts w:ascii="Times New Roman" w:eastAsia="Calibri" w:hAnsi="Times New Roman" w:cs="Times New Roman"/>
              </w:rPr>
              <w:fldChar w:fldCharType="separate"/>
            </w:r>
            <w:r>
              <w:rPr>
                <w:rFonts w:ascii="Times New Roman" w:eastAsia="Calibri" w:hAnsi="Times New Roman" w:cs="Times New Roman"/>
                <w:noProof/>
              </w:rPr>
              <w:t>Raiteux et al. (2021)</w:t>
            </w:r>
            <w:r w:rsidRPr="00EE4054">
              <w:rPr>
                <w:rFonts w:ascii="Times New Roman" w:eastAsia="Calibri" w:hAnsi="Times New Roman" w:cs="Times New Roman"/>
              </w:rPr>
              <w:fldChar w:fldCharType="end"/>
            </w:r>
          </w:p>
        </w:tc>
      </w:tr>
      <w:tr w:rsidR="00F13407" w:rsidRPr="00E50A9C" w14:paraId="06CF0122" w14:textId="77777777" w:rsidTr="00AF32FC">
        <w:trPr>
          <w:trHeight w:val="285"/>
        </w:trPr>
        <w:tc>
          <w:tcPr>
            <w:tcW w:w="928" w:type="dxa"/>
            <w:vMerge/>
            <w:tcBorders>
              <w:left w:val="nil"/>
              <w:right w:val="nil"/>
            </w:tcBorders>
            <w:vAlign w:val="center"/>
            <w:hideMark/>
          </w:tcPr>
          <w:p w14:paraId="4DC1BED9" w14:textId="77777777" w:rsidR="00F13407" w:rsidRPr="00E50A9C" w:rsidRDefault="00F13407" w:rsidP="00AF32FC">
            <w:pPr>
              <w:spacing w:line="240" w:lineRule="auto"/>
              <w:rPr>
                <w:rFonts w:ascii="Times New Roman" w:hAnsi="Times New Roman" w:cs="Times New Roman"/>
              </w:rPr>
            </w:pPr>
          </w:p>
        </w:tc>
        <w:tc>
          <w:tcPr>
            <w:tcW w:w="2212" w:type="dxa"/>
            <w:hideMark/>
          </w:tcPr>
          <w:p w14:paraId="1CC3632D"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stainless steel</w:t>
            </w:r>
          </w:p>
        </w:tc>
        <w:tc>
          <w:tcPr>
            <w:tcW w:w="720" w:type="dxa"/>
            <w:hideMark/>
          </w:tcPr>
          <w:p w14:paraId="0EC06EBF"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0</w:t>
            </w:r>
          </w:p>
        </w:tc>
        <w:tc>
          <w:tcPr>
            <w:tcW w:w="779" w:type="dxa"/>
            <w:hideMark/>
          </w:tcPr>
          <w:p w14:paraId="07654E1C"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35</w:t>
            </w:r>
          </w:p>
        </w:tc>
        <w:tc>
          <w:tcPr>
            <w:tcW w:w="1201" w:type="dxa"/>
            <w:hideMark/>
          </w:tcPr>
          <w:p w14:paraId="54724EE7"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No</w:t>
            </w:r>
          </w:p>
        </w:tc>
        <w:tc>
          <w:tcPr>
            <w:tcW w:w="928" w:type="dxa"/>
            <w:hideMark/>
          </w:tcPr>
          <w:p w14:paraId="4049DFBD"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10 </w:t>
            </w:r>
          </w:p>
        </w:tc>
        <w:tc>
          <w:tcPr>
            <w:tcW w:w="759" w:type="dxa"/>
            <w:hideMark/>
          </w:tcPr>
          <w:p w14:paraId="6D193E1C"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0.9</w:t>
            </w:r>
          </w:p>
        </w:tc>
        <w:tc>
          <w:tcPr>
            <w:tcW w:w="1823" w:type="dxa"/>
            <w:hideMark/>
          </w:tcPr>
          <w:p w14:paraId="7C7099F3" w14:textId="77777777" w:rsidR="00F13407" w:rsidRPr="00EE4054" w:rsidRDefault="00F13407" w:rsidP="00AF32FC">
            <w:pPr>
              <w:spacing w:line="240" w:lineRule="auto"/>
              <w:rPr>
                <w:rFonts w:ascii="Times New Roman" w:hAnsi="Times New Roman" w:cs="Times New Roman"/>
              </w:rPr>
            </w:pPr>
            <w:r w:rsidRPr="00EE4054">
              <w:rPr>
                <w:rFonts w:ascii="Times New Roman" w:eastAsia="Calibri" w:hAnsi="Times New Roman" w:cs="Times New Roman"/>
              </w:rPr>
              <w:fldChar w:fldCharType="begin"/>
            </w:r>
            <w:r>
              <w:rPr>
                <w:rFonts w:ascii="Times New Roman" w:eastAsia="Calibri" w:hAnsi="Times New Roman" w:cs="Times New Roman"/>
              </w:rPr>
              <w:instrText xml:space="preserve"> ADDIN EN.CITE &lt;EndNote&gt;&lt;Cite AuthorYear="1"&gt;&lt;Author&gt;Raiteux&lt;/Author&gt;&lt;Year&gt;2021&lt;/Year&gt;&lt;RecNum&gt;312&lt;/RecNum&gt;&lt;DisplayText&gt;Raiteux et al. (2021)&lt;/DisplayText&gt;&lt;record&gt;&lt;rec-number&gt;312&lt;/rec-number&gt;&lt;foreign-keys&gt;&lt;key app="EN" db-id="rssfep9pidsptsef9vk5pps6f0r0t5xzsrzr" timestamp="1644250141"&gt;312&lt;/key&gt;&lt;/foreign-keys&gt;&lt;ref-type name="Journal Article"&gt;17&lt;/ref-type&gt;&lt;contributors&gt;&lt;authors&gt;&lt;author&gt;Raiteux, Jérémy&lt;/author&gt;&lt;author&gt;Eschlimann, Marine&lt;/author&gt;&lt;author&gt;Marangon, Audrey&lt;/author&gt;&lt;author&gt;Rogée, Sophie&lt;/author&gt;&lt;author&gt;Dadvisard, Maylis&lt;/author&gt;&lt;author&gt;Taysse, Laurent&lt;/author&gt;&lt;author&gt;Larigauderie, Guilhem&lt;/author&gt;&lt;/authors&gt;&lt;/contributors&gt;&lt;titles&gt;&lt;title&gt;Inactivation of SARS-CoV-2 by Simulated Sunlight on Contaminated Surfaces&lt;/title&gt;&lt;secondary-title&gt;Microbiology spectrum&lt;/secondary-title&gt;&lt;/titles&gt;&lt;periodical&gt;&lt;full-title&gt;Microbiology spectrum&lt;/full-title&gt;&lt;/periodical&gt;&lt;pages&gt;e00333-21&lt;/pages&gt;&lt;volume&gt;9&lt;/volume&gt;&lt;number&gt;1&lt;/number&gt;&lt;dates&gt;&lt;year&gt;2021&lt;/year&gt;&lt;/dates&gt;&lt;isbn&gt;2165-0497&lt;/isbn&gt;&lt;urls&gt;&lt;/urls&gt;&lt;/record&gt;&lt;/Cite&gt;&lt;/EndNote&gt;</w:instrText>
            </w:r>
            <w:r w:rsidRPr="00EE4054">
              <w:rPr>
                <w:rFonts w:ascii="Times New Roman" w:eastAsia="Calibri" w:hAnsi="Times New Roman" w:cs="Times New Roman"/>
              </w:rPr>
              <w:fldChar w:fldCharType="separate"/>
            </w:r>
            <w:r>
              <w:rPr>
                <w:rFonts w:ascii="Times New Roman" w:eastAsia="Calibri" w:hAnsi="Times New Roman" w:cs="Times New Roman"/>
                <w:noProof/>
              </w:rPr>
              <w:t>Raiteux et al. (2021)</w:t>
            </w:r>
            <w:r w:rsidRPr="00EE4054">
              <w:rPr>
                <w:rFonts w:ascii="Times New Roman" w:eastAsia="Calibri" w:hAnsi="Times New Roman" w:cs="Times New Roman"/>
              </w:rPr>
              <w:fldChar w:fldCharType="end"/>
            </w:r>
          </w:p>
        </w:tc>
      </w:tr>
      <w:tr w:rsidR="00F13407" w:rsidRPr="00E50A9C" w14:paraId="5811D6E6" w14:textId="77777777" w:rsidTr="00AF32FC">
        <w:trPr>
          <w:trHeight w:val="285"/>
        </w:trPr>
        <w:tc>
          <w:tcPr>
            <w:tcW w:w="928" w:type="dxa"/>
            <w:vMerge/>
            <w:tcBorders>
              <w:left w:val="nil"/>
              <w:right w:val="nil"/>
            </w:tcBorders>
            <w:vAlign w:val="center"/>
            <w:hideMark/>
          </w:tcPr>
          <w:p w14:paraId="4E6B2096" w14:textId="77777777" w:rsidR="00F13407" w:rsidRPr="00E50A9C" w:rsidRDefault="00F13407" w:rsidP="00AF32FC">
            <w:pPr>
              <w:spacing w:line="240" w:lineRule="auto"/>
              <w:rPr>
                <w:rFonts w:ascii="Times New Roman" w:hAnsi="Times New Roman" w:cs="Times New Roman"/>
              </w:rPr>
            </w:pPr>
          </w:p>
        </w:tc>
        <w:tc>
          <w:tcPr>
            <w:tcW w:w="2212" w:type="dxa"/>
            <w:hideMark/>
          </w:tcPr>
          <w:p w14:paraId="7ECDECE9"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stainless steel </w:t>
            </w:r>
          </w:p>
        </w:tc>
        <w:tc>
          <w:tcPr>
            <w:tcW w:w="720" w:type="dxa"/>
            <w:hideMark/>
          </w:tcPr>
          <w:p w14:paraId="3D069F5B"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0</w:t>
            </w:r>
          </w:p>
        </w:tc>
        <w:tc>
          <w:tcPr>
            <w:tcW w:w="779" w:type="dxa"/>
            <w:hideMark/>
          </w:tcPr>
          <w:p w14:paraId="421C3183"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24</w:t>
            </w:r>
          </w:p>
        </w:tc>
        <w:tc>
          <w:tcPr>
            <w:tcW w:w="1201" w:type="dxa"/>
            <w:hideMark/>
          </w:tcPr>
          <w:p w14:paraId="4EA4450E"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1% BSA</w:t>
            </w:r>
          </w:p>
        </w:tc>
        <w:tc>
          <w:tcPr>
            <w:tcW w:w="928" w:type="dxa"/>
            <w:hideMark/>
          </w:tcPr>
          <w:p w14:paraId="0EFA1B75"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20 </w:t>
            </w:r>
          </w:p>
        </w:tc>
        <w:tc>
          <w:tcPr>
            <w:tcW w:w="759" w:type="dxa"/>
            <w:hideMark/>
          </w:tcPr>
          <w:p w14:paraId="2BFC042A"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3.5</w:t>
            </w:r>
          </w:p>
        </w:tc>
        <w:tc>
          <w:tcPr>
            <w:tcW w:w="1823" w:type="dxa"/>
            <w:hideMark/>
          </w:tcPr>
          <w:p w14:paraId="7E387C9F" w14:textId="77777777" w:rsidR="00F13407" w:rsidRPr="00EE4054" w:rsidRDefault="00F13407" w:rsidP="00AF32FC">
            <w:pPr>
              <w:spacing w:line="240" w:lineRule="auto"/>
              <w:rPr>
                <w:rFonts w:ascii="Times New Roman" w:hAnsi="Times New Roman" w:cs="Times New Roman"/>
              </w:rPr>
            </w:pPr>
            <w:r w:rsidRPr="00EE4054">
              <w:rPr>
                <w:rFonts w:ascii="Times New Roman" w:eastAsia="Calibri" w:hAnsi="Times New Roman" w:cs="Times New Roman"/>
              </w:rPr>
              <w:fldChar w:fldCharType="begin"/>
            </w:r>
            <w:r>
              <w:rPr>
                <w:rFonts w:ascii="Times New Roman" w:eastAsia="Calibri" w:hAnsi="Times New Roman" w:cs="Times New Roman"/>
              </w:rPr>
              <w:instrText xml:space="preserve"> ADDIN EN.CITE &lt;EndNote&gt;&lt;Cite AuthorYear="1"&gt;&lt;Author&gt;Bonil&lt;/Author&gt;&lt;Year&gt;2021&lt;/Year&gt;&lt;RecNum&gt;313&lt;/RecNum&gt;&lt;DisplayText&gt;Bonil et al. (2021)&lt;/DisplayText&gt;&lt;record&gt;&lt;rec-number&gt;313&lt;/rec-number&gt;&lt;foreign-keys&gt;&lt;key app="EN" db-id="rssfep9pidsptsef9vk5pps6f0r0t5xzsrzr" timestamp="1644250201"&gt;313&lt;/key&gt;&lt;/foreign-keys&gt;&lt;ref-type name="Journal Article"&gt;17&lt;/ref-type&gt;&lt;contributors&gt;&lt;authors&gt;&lt;author&gt;Bonil, Laura&lt;/author&gt;&lt;author&gt;Lingas, Guillaume&lt;/author&gt;&lt;author&gt;Coupeau, Damien&lt;/author&gt;&lt;author&gt;Lucet, Jean-Christophe&lt;/author&gt;&lt;author&gt;Guedj, Jérémie&lt;/author&gt;&lt;author&gt;Visseaux, Benoît&lt;/author&gt;&lt;author&gt;Muylkens, Benoît&lt;/author&gt;&lt;/authors&gt;&lt;/contributors&gt;&lt;titles&gt;&lt;title&gt;Survival of SARS-CoV-2 on non-porous materials in an experimental setting representative of fomites&lt;/title&gt;&lt;secondary-title&gt;Coatings&lt;/secondary-title&gt;&lt;/titles&gt;&lt;periodical&gt;&lt;full-title&gt;Coatings&lt;/full-title&gt;&lt;/periodical&gt;&lt;pages&gt;371&lt;/pages&gt;&lt;volume&gt;11&lt;/volume&gt;&lt;number&gt;4&lt;/number&gt;&lt;dates&gt;&lt;year&gt;2021&lt;/year&gt;&lt;/dates&gt;&lt;urls&gt;&lt;/urls&gt;&lt;/record&gt;&lt;/Cite&gt;&lt;/EndNote&gt;</w:instrText>
            </w:r>
            <w:r w:rsidRPr="00EE4054">
              <w:rPr>
                <w:rFonts w:ascii="Times New Roman" w:eastAsia="Calibri" w:hAnsi="Times New Roman" w:cs="Times New Roman"/>
              </w:rPr>
              <w:fldChar w:fldCharType="separate"/>
            </w:r>
            <w:r>
              <w:rPr>
                <w:rFonts w:ascii="Times New Roman" w:eastAsia="Calibri" w:hAnsi="Times New Roman" w:cs="Times New Roman"/>
                <w:noProof/>
              </w:rPr>
              <w:t>Bonil et al. (2021)</w:t>
            </w:r>
            <w:r w:rsidRPr="00EE4054">
              <w:rPr>
                <w:rFonts w:ascii="Times New Roman" w:eastAsia="Calibri" w:hAnsi="Times New Roman" w:cs="Times New Roman"/>
              </w:rPr>
              <w:fldChar w:fldCharType="end"/>
            </w:r>
          </w:p>
        </w:tc>
      </w:tr>
      <w:tr w:rsidR="00F13407" w:rsidRPr="00E50A9C" w14:paraId="708D98A0" w14:textId="77777777" w:rsidTr="00AF32FC">
        <w:trPr>
          <w:trHeight w:val="285"/>
        </w:trPr>
        <w:tc>
          <w:tcPr>
            <w:tcW w:w="928" w:type="dxa"/>
            <w:vMerge/>
            <w:tcBorders>
              <w:left w:val="nil"/>
              <w:right w:val="nil"/>
            </w:tcBorders>
            <w:vAlign w:val="center"/>
            <w:hideMark/>
          </w:tcPr>
          <w:p w14:paraId="3F6E0833" w14:textId="77777777" w:rsidR="00F13407" w:rsidRPr="00E50A9C" w:rsidRDefault="00F13407" w:rsidP="00AF32FC">
            <w:pPr>
              <w:spacing w:line="240" w:lineRule="auto"/>
              <w:rPr>
                <w:rFonts w:ascii="Times New Roman" w:hAnsi="Times New Roman" w:cs="Times New Roman"/>
              </w:rPr>
            </w:pPr>
          </w:p>
        </w:tc>
        <w:tc>
          <w:tcPr>
            <w:tcW w:w="2212" w:type="dxa"/>
            <w:hideMark/>
          </w:tcPr>
          <w:p w14:paraId="7B3D73C6"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stainless steel</w:t>
            </w:r>
          </w:p>
        </w:tc>
        <w:tc>
          <w:tcPr>
            <w:tcW w:w="720" w:type="dxa"/>
            <w:hideMark/>
          </w:tcPr>
          <w:p w14:paraId="7F8F7EAB"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0</w:t>
            </w:r>
          </w:p>
        </w:tc>
        <w:tc>
          <w:tcPr>
            <w:tcW w:w="779" w:type="dxa"/>
            <w:hideMark/>
          </w:tcPr>
          <w:p w14:paraId="3EFB5D2F"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30</w:t>
            </w:r>
          </w:p>
        </w:tc>
        <w:tc>
          <w:tcPr>
            <w:tcW w:w="1201" w:type="dxa"/>
            <w:hideMark/>
          </w:tcPr>
          <w:p w14:paraId="4C329FAD"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10% FBS + 1% BSA</w:t>
            </w:r>
          </w:p>
        </w:tc>
        <w:tc>
          <w:tcPr>
            <w:tcW w:w="928" w:type="dxa"/>
            <w:hideMark/>
          </w:tcPr>
          <w:p w14:paraId="4D249440"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10 </w:t>
            </w:r>
          </w:p>
        </w:tc>
        <w:tc>
          <w:tcPr>
            <w:tcW w:w="759" w:type="dxa"/>
            <w:hideMark/>
          </w:tcPr>
          <w:p w14:paraId="0F584461"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12.6</w:t>
            </w:r>
          </w:p>
        </w:tc>
        <w:tc>
          <w:tcPr>
            <w:tcW w:w="1823" w:type="dxa"/>
            <w:hideMark/>
          </w:tcPr>
          <w:p w14:paraId="4843EAA5" w14:textId="77777777" w:rsidR="00F13407" w:rsidRPr="00EE4054" w:rsidRDefault="00F13407" w:rsidP="00AF32FC">
            <w:pPr>
              <w:spacing w:line="240" w:lineRule="auto"/>
              <w:rPr>
                <w:rFonts w:ascii="Times New Roman" w:hAnsi="Times New Roman" w:cs="Times New Roman"/>
              </w:rPr>
            </w:pPr>
            <w:r w:rsidRPr="00EE4054">
              <w:rPr>
                <w:rFonts w:ascii="Times New Roman" w:eastAsia="Calibri" w:hAnsi="Times New Roman" w:cs="Times New Roman"/>
              </w:rPr>
              <w:fldChar w:fldCharType="begin"/>
            </w:r>
            <w:r>
              <w:rPr>
                <w:rFonts w:ascii="Times New Roman" w:eastAsia="Calibri" w:hAnsi="Times New Roman" w:cs="Times New Roman"/>
              </w:rPr>
              <w:instrText xml:space="preserve"> ADDIN EN.CITE &lt;EndNote&gt;&lt;Cite AuthorYear="1"&gt;&lt;Author&gt;Riddell&lt;/Author&gt;&lt;Year&gt;2020&lt;/Year&gt;&lt;RecNum&gt;101&lt;/RecNum&gt;&lt;DisplayText&gt;Riddell et al. (2020)&lt;/DisplayText&gt;&lt;record&gt;&lt;rec-number&gt;101&lt;/rec-number&gt;&lt;foreign-keys&gt;&lt;key app="EN" db-id="rssfep9pidsptsef9vk5pps6f0r0t5xzsrzr" timestamp="1629291637"&gt;101&lt;/key&gt;&lt;/foreign-keys&gt;&lt;ref-type name="Journal Article"&gt;17&lt;/ref-type&gt;&lt;contributors&gt;&lt;authors&gt;&lt;author&gt;Riddell, Shane&lt;/author&gt;&lt;author&gt;Goldie, Sarah&lt;/author&gt;&lt;author&gt;Hill, Andrew&lt;/author&gt;&lt;author&gt;Eagles, Debbie&lt;/author&gt;&lt;author&gt;Drew, Trevor W.&lt;/author&gt;&lt;/authors&gt;&lt;/contributors&gt;&lt;titles&gt;&lt;title&gt;The effect of temperature on persistence of SARS-CoV-2 on common surfaces&lt;/title&gt;&lt;secondary-title&gt;Virology Journal&lt;/secondary-title&gt;&lt;/titles&gt;&lt;periodical&gt;&lt;full-title&gt;Virology Journal&lt;/full-title&gt;&lt;/periodical&gt;&lt;pages&gt;145&lt;/pages&gt;&lt;volume&gt;17&lt;/volume&gt;&lt;number&gt;1&lt;/number&gt;&lt;dates&gt;&lt;year&gt;2020&lt;/year&gt;&lt;pub-dates&gt;&lt;date&gt;2020/10/07&lt;/date&gt;&lt;/pub-dates&gt;&lt;/dates&gt;&lt;isbn&gt;1743-422X&lt;/isbn&gt;&lt;urls&gt;&lt;related-urls&gt;&lt;url&gt;https://doi.org/10.1186/s12985-020-01418-7&lt;/url&gt;&lt;url&gt;https://www.ncbi.nlm.nih.gov/pmc/articles/PMC7538848/pdf/12985_2020_Article_1418.pdf&lt;/url&gt;&lt;/related-urls&gt;&lt;/urls&gt;&lt;electronic-resource-num&gt;10.1186/s12985-020-01418-7&lt;/electronic-resource-num&gt;&lt;/record&gt;&lt;/Cite&gt;&lt;/EndNote&gt;</w:instrText>
            </w:r>
            <w:r w:rsidRPr="00EE4054">
              <w:rPr>
                <w:rFonts w:ascii="Times New Roman" w:eastAsia="Calibri" w:hAnsi="Times New Roman" w:cs="Times New Roman"/>
              </w:rPr>
              <w:fldChar w:fldCharType="separate"/>
            </w:r>
            <w:r>
              <w:rPr>
                <w:rFonts w:ascii="Times New Roman" w:eastAsia="Calibri" w:hAnsi="Times New Roman" w:cs="Times New Roman"/>
                <w:noProof/>
              </w:rPr>
              <w:t>Riddell et al. (2020)</w:t>
            </w:r>
            <w:r w:rsidRPr="00EE4054">
              <w:rPr>
                <w:rFonts w:ascii="Times New Roman" w:eastAsia="Calibri" w:hAnsi="Times New Roman" w:cs="Times New Roman"/>
              </w:rPr>
              <w:fldChar w:fldCharType="end"/>
            </w:r>
          </w:p>
        </w:tc>
      </w:tr>
      <w:tr w:rsidR="00F13407" w:rsidRPr="00E50A9C" w14:paraId="2709CDAD" w14:textId="77777777" w:rsidTr="00AF32FC">
        <w:trPr>
          <w:trHeight w:val="285"/>
        </w:trPr>
        <w:tc>
          <w:tcPr>
            <w:tcW w:w="928" w:type="dxa"/>
            <w:vMerge/>
            <w:tcBorders>
              <w:left w:val="nil"/>
              <w:right w:val="nil"/>
            </w:tcBorders>
            <w:vAlign w:val="center"/>
            <w:hideMark/>
          </w:tcPr>
          <w:p w14:paraId="0325266B" w14:textId="77777777" w:rsidR="00F13407" w:rsidRPr="00E50A9C" w:rsidRDefault="00F13407" w:rsidP="00AF32FC">
            <w:pPr>
              <w:spacing w:line="240" w:lineRule="auto"/>
              <w:rPr>
                <w:rFonts w:ascii="Times New Roman" w:hAnsi="Times New Roman" w:cs="Times New Roman"/>
              </w:rPr>
            </w:pPr>
          </w:p>
        </w:tc>
        <w:tc>
          <w:tcPr>
            <w:tcW w:w="2212" w:type="dxa"/>
            <w:hideMark/>
          </w:tcPr>
          <w:p w14:paraId="433F86C0"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stainless steel</w:t>
            </w:r>
          </w:p>
        </w:tc>
        <w:tc>
          <w:tcPr>
            <w:tcW w:w="720" w:type="dxa"/>
            <w:hideMark/>
          </w:tcPr>
          <w:p w14:paraId="77215036"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0</w:t>
            </w:r>
          </w:p>
        </w:tc>
        <w:tc>
          <w:tcPr>
            <w:tcW w:w="779" w:type="dxa"/>
            <w:hideMark/>
          </w:tcPr>
          <w:p w14:paraId="540F1E01"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40</w:t>
            </w:r>
          </w:p>
        </w:tc>
        <w:tc>
          <w:tcPr>
            <w:tcW w:w="1201" w:type="dxa"/>
            <w:hideMark/>
          </w:tcPr>
          <w:p w14:paraId="62FEE5E7"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10% FBS + 1% BSA</w:t>
            </w:r>
          </w:p>
        </w:tc>
        <w:tc>
          <w:tcPr>
            <w:tcW w:w="928" w:type="dxa"/>
            <w:hideMark/>
          </w:tcPr>
          <w:p w14:paraId="67C6AB14"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10 </w:t>
            </w:r>
          </w:p>
        </w:tc>
        <w:tc>
          <w:tcPr>
            <w:tcW w:w="759" w:type="dxa"/>
            <w:hideMark/>
          </w:tcPr>
          <w:p w14:paraId="4B9E0824"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1.5</w:t>
            </w:r>
          </w:p>
        </w:tc>
        <w:tc>
          <w:tcPr>
            <w:tcW w:w="1823" w:type="dxa"/>
            <w:hideMark/>
          </w:tcPr>
          <w:p w14:paraId="08AB19CF" w14:textId="77777777" w:rsidR="00F13407" w:rsidRPr="00EE4054" w:rsidRDefault="00F13407" w:rsidP="00AF32FC">
            <w:pPr>
              <w:spacing w:line="240" w:lineRule="auto"/>
              <w:rPr>
                <w:rFonts w:ascii="Times New Roman" w:hAnsi="Times New Roman" w:cs="Times New Roman"/>
              </w:rPr>
            </w:pPr>
            <w:r w:rsidRPr="00EE4054">
              <w:rPr>
                <w:rFonts w:ascii="Times New Roman" w:eastAsia="Calibri" w:hAnsi="Times New Roman" w:cs="Times New Roman"/>
              </w:rPr>
              <w:fldChar w:fldCharType="begin"/>
            </w:r>
            <w:r>
              <w:rPr>
                <w:rFonts w:ascii="Times New Roman" w:eastAsia="Calibri" w:hAnsi="Times New Roman" w:cs="Times New Roman"/>
              </w:rPr>
              <w:instrText xml:space="preserve"> ADDIN EN.CITE &lt;EndNote&gt;&lt;Cite AuthorYear="1"&gt;&lt;Author&gt;Riddell&lt;/Author&gt;&lt;Year&gt;2020&lt;/Year&gt;&lt;RecNum&gt;101&lt;/RecNum&gt;&lt;DisplayText&gt;Riddell et al. (2020)&lt;/DisplayText&gt;&lt;record&gt;&lt;rec-number&gt;101&lt;/rec-number&gt;&lt;foreign-keys&gt;&lt;key app="EN" db-id="rssfep9pidsptsef9vk5pps6f0r0t5xzsrzr" timestamp="1629291637"&gt;101&lt;/key&gt;&lt;/foreign-keys&gt;&lt;ref-type name="Journal Article"&gt;17&lt;/ref-type&gt;&lt;contributors&gt;&lt;authors&gt;&lt;author&gt;Riddell, Shane&lt;/author&gt;&lt;author&gt;Goldie, Sarah&lt;/author&gt;&lt;author&gt;Hill, Andrew&lt;/author&gt;&lt;author&gt;Eagles, Debbie&lt;/author&gt;&lt;author&gt;Drew, Trevor W.&lt;/author&gt;&lt;/authors&gt;&lt;/contributors&gt;&lt;titles&gt;&lt;title&gt;The effect of temperature on persistence of SARS-CoV-2 on common surfaces&lt;/title&gt;&lt;secondary-title&gt;Virology Journal&lt;/secondary-title&gt;&lt;/titles&gt;&lt;periodical&gt;&lt;full-title&gt;Virology Journal&lt;/full-title&gt;&lt;/periodical&gt;&lt;pages&gt;145&lt;/pages&gt;&lt;volume&gt;17&lt;/volume&gt;&lt;number&gt;1&lt;/number&gt;&lt;dates&gt;&lt;year&gt;2020&lt;/year&gt;&lt;pub-dates&gt;&lt;date&gt;2020/10/07&lt;/date&gt;&lt;/pub-dates&gt;&lt;/dates&gt;&lt;isbn&gt;1743-422X&lt;/isbn&gt;&lt;urls&gt;&lt;related-urls&gt;&lt;url&gt;https://doi.org/10.1186/s12985-020-01418-7&lt;/url&gt;&lt;url&gt;https://www.ncbi.nlm.nih.gov/pmc/articles/PMC7538848/pdf/12985_2020_Article_1418.pdf&lt;/url&gt;&lt;/related-urls&gt;&lt;/urls&gt;&lt;electronic-resource-num&gt;10.1186/s12985-020-01418-7&lt;/electronic-resource-num&gt;&lt;/record&gt;&lt;/Cite&gt;&lt;/EndNote&gt;</w:instrText>
            </w:r>
            <w:r w:rsidRPr="00EE4054">
              <w:rPr>
                <w:rFonts w:ascii="Times New Roman" w:eastAsia="Calibri" w:hAnsi="Times New Roman" w:cs="Times New Roman"/>
              </w:rPr>
              <w:fldChar w:fldCharType="separate"/>
            </w:r>
            <w:r>
              <w:rPr>
                <w:rFonts w:ascii="Times New Roman" w:eastAsia="Calibri" w:hAnsi="Times New Roman" w:cs="Times New Roman"/>
                <w:noProof/>
              </w:rPr>
              <w:t>Riddell et al. (2020)</w:t>
            </w:r>
            <w:r w:rsidRPr="00EE4054">
              <w:rPr>
                <w:rFonts w:ascii="Times New Roman" w:eastAsia="Calibri" w:hAnsi="Times New Roman" w:cs="Times New Roman"/>
              </w:rPr>
              <w:fldChar w:fldCharType="end"/>
            </w:r>
          </w:p>
        </w:tc>
      </w:tr>
      <w:tr w:rsidR="00F13407" w:rsidRPr="00E50A9C" w14:paraId="1B7BE40B" w14:textId="77777777" w:rsidTr="00AF32FC">
        <w:trPr>
          <w:trHeight w:val="285"/>
        </w:trPr>
        <w:tc>
          <w:tcPr>
            <w:tcW w:w="928" w:type="dxa"/>
            <w:vMerge/>
            <w:tcBorders>
              <w:left w:val="nil"/>
              <w:right w:val="nil"/>
            </w:tcBorders>
            <w:vAlign w:val="center"/>
            <w:hideMark/>
          </w:tcPr>
          <w:p w14:paraId="3E243785" w14:textId="77777777" w:rsidR="00F13407" w:rsidRPr="00E50A9C" w:rsidRDefault="00F13407" w:rsidP="00AF32FC">
            <w:pPr>
              <w:spacing w:line="240" w:lineRule="auto"/>
              <w:rPr>
                <w:rFonts w:ascii="Times New Roman" w:hAnsi="Times New Roman" w:cs="Times New Roman"/>
              </w:rPr>
            </w:pPr>
          </w:p>
        </w:tc>
        <w:tc>
          <w:tcPr>
            <w:tcW w:w="2212" w:type="dxa"/>
            <w:hideMark/>
          </w:tcPr>
          <w:p w14:paraId="0E72C2B6"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stainless steel</w:t>
            </w:r>
          </w:p>
        </w:tc>
        <w:tc>
          <w:tcPr>
            <w:tcW w:w="720" w:type="dxa"/>
            <w:hideMark/>
          </w:tcPr>
          <w:p w14:paraId="63A467FA"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0</w:t>
            </w:r>
          </w:p>
        </w:tc>
        <w:tc>
          <w:tcPr>
            <w:tcW w:w="779" w:type="dxa"/>
            <w:hideMark/>
          </w:tcPr>
          <w:p w14:paraId="3535D3F0"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w:t>
            </w:r>
          </w:p>
        </w:tc>
        <w:tc>
          <w:tcPr>
            <w:tcW w:w="1201" w:type="dxa"/>
            <w:hideMark/>
          </w:tcPr>
          <w:p w14:paraId="6D106A2A"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 FBS</w:t>
            </w:r>
          </w:p>
        </w:tc>
        <w:tc>
          <w:tcPr>
            <w:tcW w:w="928" w:type="dxa"/>
            <w:hideMark/>
          </w:tcPr>
          <w:p w14:paraId="29C5AE24"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50 </w:t>
            </w:r>
          </w:p>
        </w:tc>
        <w:tc>
          <w:tcPr>
            <w:tcW w:w="759" w:type="dxa"/>
            <w:hideMark/>
          </w:tcPr>
          <w:p w14:paraId="1FB66FAD"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70.1</w:t>
            </w:r>
          </w:p>
        </w:tc>
        <w:tc>
          <w:tcPr>
            <w:tcW w:w="1823" w:type="dxa"/>
            <w:hideMark/>
          </w:tcPr>
          <w:p w14:paraId="34E6F619" w14:textId="77777777" w:rsidR="00F13407" w:rsidRPr="00EE4054" w:rsidRDefault="00F13407" w:rsidP="00AF32FC">
            <w:pPr>
              <w:spacing w:line="240" w:lineRule="auto"/>
              <w:rPr>
                <w:rFonts w:ascii="Times New Roman" w:hAnsi="Times New Roman" w:cs="Times New Roman"/>
              </w:rPr>
            </w:pPr>
            <w:r w:rsidRPr="00EE4054">
              <w:rPr>
                <w:rFonts w:ascii="Times New Roman" w:eastAsia="Calibri" w:hAnsi="Times New Roman" w:cs="Times New Roman"/>
              </w:rPr>
              <w:fldChar w:fldCharType="begin"/>
            </w:r>
            <w:r>
              <w:rPr>
                <w:rFonts w:ascii="Times New Roman" w:eastAsia="Calibri" w:hAnsi="Times New Roman" w:cs="Times New Roman"/>
              </w:rPr>
              <w:instrText xml:space="preserve"> ADDIN EN.CITE &lt;EndNote&gt;&lt;Cite AuthorYear="1"&gt;&lt;Author&gt;Kwon&lt;/Author&gt;&lt;Year&gt;2021&lt;/Year&gt;&lt;RecNum&gt;131&lt;/RecNum&gt;&lt;DisplayText&gt;Kwon, Gaudreault and Richt (2021)&lt;/DisplayText&gt;&lt;record&gt;&lt;rec-number&gt;131&lt;/rec-number&gt;&lt;foreign-keys&gt;&lt;key app="EN" db-id="rssfep9pidsptsef9vk5pps6f0r0t5xzsrzr" timestamp="1629314779"&gt;131&lt;/key&gt;&lt;/foreign-keys&gt;&lt;ref-type name="Journal Article"&gt;17&lt;/ref-type&gt;&lt;contributors&gt;&lt;authors&gt;&lt;author&gt;Kwon, Taeyong&lt;/author&gt;&lt;author&gt;Gaudreault, Natasha N&lt;/author&gt;&lt;author&gt;Richt, Juergen A&lt;/author&gt;&lt;/authors&gt;&lt;/contributors&gt;&lt;titles&gt;&lt;title&gt;Seasonal stability of SARS-CoV-2 in biological fluids&lt;/title&gt;&lt;secondary-title&gt;Pathogens&lt;/secondary-title&gt;&lt;/titles&gt;&lt;periodical&gt;&lt;full-title&gt;Pathogens&lt;/full-title&gt;&lt;/periodical&gt;&lt;pages&gt;540&lt;/pages&gt;&lt;volume&gt;10&lt;/volume&gt;&lt;number&gt;5&lt;/number&gt;&lt;dates&gt;&lt;year&gt;2021&lt;/year&gt;&lt;/dates&gt;&lt;urls&gt;&lt;related-urls&gt;&lt;url&gt;https://res.mdpi.com/d_attachment/pathogens/pathogens-10-00540/article_deploy/pathogens-10-00540.pdf&lt;/url&gt;&lt;/related-urls&gt;&lt;/urls&gt;&lt;/record&gt;&lt;/Cite&gt;&lt;/EndNote&gt;</w:instrText>
            </w:r>
            <w:r w:rsidRPr="00EE4054">
              <w:rPr>
                <w:rFonts w:ascii="Times New Roman" w:eastAsia="Calibri" w:hAnsi="Times New Roman" w:cs="Times New Roman"/>
              </w:rPr>
              <w:fldChar w:fldCharType="separate"/>
            </w:r>
            <w:r>
              <w:rPr>
                <w:rFonts w:ascii="Times New Roman" w:eastAsia="Calibri" w:hAnsi="Times New Roman" w:cs="Times New Roman"/>
                <w:noProof/>
              </w:rPr>
              <w:t>Kwon, Gaudreault and Richt (2021)</w:t>
            </w:r>
            <w:r w:rsidRPr="00EE4054">
              <w:rPr>
                <w:rFonts w:ascii="Times New Roman" w:eastAsia="Calibri" w:hAnsi="Times New Roman" w:cs="Times New Roman"/>
              </w:rPr>
              <w:fldChar w:fldCharType="end"/>
            </w:r>
          </w:p>
        </w:tc>
      </w:tr>
      <w:tr w:rsidR="00F13407" w:rsidRPr="00E50A9C" w14:paraId="3C1D7E43" w14:textId="77777777" w:rsidTr="00AF32FC">
        <w:trPr>
          <w:trHeight w:val="285"/>
        </w:trPr>
        <w:tc>
          <w:tcPr>
            <w:tcW w:w="928" w:type="dxa"/>
            <w:vMerge/>
            <w:tcBorders>
              <w:left w:val="nil"/>
              <w:right w:val="nil"/>
            </w:tcBorders>
            <w:vAlign w:val="center"/>
            <w:hideMark/>
          </w:tcPr>
          <w:p w14:paraId="7AE82DFE" w14:textId="77777777" w:rsidR="00F13407" w:rsidRPr="00E50A9C" w:rsidRDefault="00F13407" w:rsidP="00AF32FC">
            <w:pPr>
              <w:spacing w:line="240" w:lineRule="auto"/>
              <w:rPr>
                <w:rFonts w:ascii="Times New Roman" w:hAnsi="Times New Roman" w:cs="Times New Roman"/>
              </w:rPr>
            </w:pPr>
          </w:p>
        </w:tc>
        <w:tc>
          <w:tcPr>
            <w:tcW w:w="2212" w:type="dxa"/>
            <w:hideMark/>
          </w:tcPr>
          <w:p w14:paraId="38396BB9"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galvanized steel</w:t>
            </w:r>
          </w:p>
        </w:tc>
        <w:tc>
          <w:tcPr>
            <w:tcW w:w="720" w:type="dxa"/>
            <w:hideMark/>
          </w:tcPr>
          <w:p w14:paraId="0DE67B31"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0</w:t>
            </w:r>
          </w:p>
        </w:tc>
        <w:tc>
          <w:tcPr>
            <w:tcW w:w="779" w:type="dxa"/>
            <w:hideMark/>
          </w:tcPr>
          <w:p w14:paraId="5E10B840"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w:t>
            </w:r>
          </w:p>
        </w:tc>
        <w:tc>
          <w:tcPr>
            <w:tcW w:w="1201" w:type="dxa"/>
            <w:hideMark/>
          </w:tcPr>
          <w:p w14:paraId="42796AF5"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 FBS</w:t>
            </w:r>
          </w:p>
        </w:tc>
        <w:tc>
          <w:tcPr>
            <w:tcW w:w="928" w:type="dxa"/>
            <w:hideMark/>
          </w:tcPr>
          <w:p w14:paraId="47090E92"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50 </w:t>
            </w:r>
          </w:p>
        </w:tc>
        <w:tc>
          <w:tcPr>
            <w:tcW w:w="759" w:type="dxa"/>
            <w:hideMark/>
          </w:tcPr>
          <w:p w14:paraId="4180E183"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67.2</w:t>
            </w:r>
          </w:p>
        </w:tc>
        <w:tc>
          <w:tcPr>
            <w:tcW w:w="1823" w:type="dxa"/>
            <w:hideMark/>
          </w:tcPr>
          <w:p w14:paraId="08583CB4" w14:textId="77777777" w:rsidR="00F13407" w:rsidRPr="00EE4054" w:rsidRDefault="00F13407" w:rsidP="00AF32FC">
            <w:pPr>
              <w:spacing w:line="240" w:lineRule="auto"/>
              <w:rPr>
                <w:rFonts w:ascii="Times New Roman" w:hAnsi="Times New Roman" w:cs="Times New Roman"/>
              </w:rPr>
            </w:pPr>
            <w:r w:rsidRPr="00EE4054">
              <w:rPr>
                <w:rFonts w:ascii="Times New Roman" w:eastAsia="Calibri" w:hAnsi="Times New Roman" w:cs="Times New Roman"/>
              </w:rPr>
              <w:fldChar w:fldCharType="begin"/>
            </w:r>
            <w:r>
              <w:rPr>
                <w:rFonts w:ascii="Times New Roman" w:eastAsia="Calibri" w:hAnsi="Times New Roman" w:cs="Times New Roman"/>
              </w:rPr>
              <w:instrText xml:space="preserve"> ADDIN EN.CITE &lt;EndNote&gt;&lt;Cite AuthorYear="1"&gt;&lt;Author&gt;Kwon&lt;/Author&gt;&lt;Year&gt;2021&lt;/Year&gt;&lt;RecNum&gt;131&lt;/RecNum&gt;&lt;DisplayText&gt;Kwon, Gaudreault and Richt (2021)&lt;/DisplayText&gt;&lt;record&gt;&lt;rec-number&gt;131&lt;/rec-number&gt;&lt;foreign-keys&gt;&lt;key app="EN" db-id="rssfep9pidsptsef9vk5pps6f0r0t5xzsrzr" timestamp="1629314779"&gt;131&lt;/key&gt;&lt;/foreign-keys&gt;&lt;ref-type name="Journal Article"&gt;17&lt;/ref-type&gt;&lt;contributors&gt;&lt;authors&gt;&lt;author&gt;Kwon, Taeyong&lt;/author&gt;&lt;author&gt;Gaudreault, Natasha N&lt;/author&gt;&lt;author&gt;Richt, Juergen A&lt;/author&gt;&lt;/authors&gt;&lt;/contributors&gt;&lt;titles&gt;&lt;title&gt;Seasonal stability of SARS-CoV-2 in biological fluids&lt;/title&gt;&lt;secondary-title&gt;Pathogens&lt;/secondary-title&gt;&lt;/titles&gt;&lt;periodical&gt;&lt;full-title&gt;Pathogens&lt;/full-title&gt;&lt;/periodical&gt;&lt;pages&gt;540&lt;/pages&gt;&lt;volume&gt;10&lt;/volume&gt;&lt;number&gt;5&lt;/number&gt;&lt;dates&gt;&lt;year&gt;2021&lt;/year&gt;&lt;/dates&gt;&lt;urls&gt;&lt;related-urls&gt;&lt;url&gt;https://res.mdpi.com/d_attachment/pathogens/pathogens-10-00540/article_deploy/pathogens-10-00540.pdf&lt;/url&gt;&lt;/related-urls&gt;&lt;/urls&gt;&lt;/record&gt;&lt;/Cite&gt;&lt;/EndNote&gt;</w:instrText>
            </w:r>
            <w:r w:rsidRPr="00EE4054">
              <w:rPr>
                <w:rFonts w:ascii="Times New Roman" w:eastAsia="Calibri" w:hAnsi="Times New Roman" w:cs="Times New Roman"/>
              </w:rPr>
              <w:fldChar w:fldCharType="separate"/>
            </w:r>
            <w:r>
              <w:rPr>
                <w:rFonts w:ascii="Times New Roman" w:eastAsia="Calibri" w:hAnsi="Times New Roman" w:cs="Times New Roman"/>
                <w:noProof/>
              </w:rPr>
              <w:t>Kwon, Gaudreault and Richt (2021)</w:t>
            </w:r>
            <w:r w:rsidRPr="00EE4054">
              <w:rPr>
                <w:rFonts w:ascii="Times New Roman" w:eastAsia="Calibri" w:hAnsi="Times New Roman" w:cs="Times New Roman"/>
              </w:rPr>
              <w:fldChar w:fldCharType="end"/>
            </w:r>
          </w:p>
        </w:tc>
      </w:tr>
      <w:tr w:rsidR="00F13407" w:rsidRPr="00E50A9C" w14:paraId="6AC282AC" w14:textId="77777777" w:rsidTr="00AF32FC">
        <w:trPr>
          <w:trHeight w:val="285"/>
        </w:trPr>
        <w:tc>
          <w:tcPr>
            <w:tcW w:w="928" w:type="dxa"/>
            <w:vMerge/>
            <w:tcBorders>
              <w:left w:val="nil"/>
              <w:right w:val="nil"/>
            </w:tcBorders>
            <w:vAlign w:val="center"/>
            <w:hideMark/>
          </w:tcPr>
          <w:p w14:paraId="5281A502" w14:textId="77777777" w:rsidR="00F13407" w:rsidRPr="00E50A9C" w:rsidRDefault="00F13407" w:rsidP="00AF32FC">
            <w:pPr>
              <w:spacing w:line="240" w:lineRule="auto"/>
              <w:rPr>
                <w:rFonts w:ascii="Times New Roman" w:hAnsi="Times New Roman" w:cs="Times New Roman"/>
              </w:rPr>
            </w:pPr>
          </w:p>
        </w:tc>
        <w:tc>
          <w:tcPr>
            <w:tcW w:w="2212" w:type="dxa"/>
            <w:hideMark/>
          </w:tcPr>
          <w:p w14:paraId="52A4214E"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stainless steel</w:t>
            </w:r>
          </w:p>
        </w:tc>
        <w:tc>
          <w:tcPr>
            <w:tcW w:w="720" w:type="dxa"/>
            <w:hideMark/>
          </w:tcPr>
          <w:p w14:paraId="7D9E9688"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0</w:t>
            </w:r>
          </w:p>
        </w:tc>
        <w:tc>
          <w:tcPr>
            <w:tcW w:w="779" w:type="dxa"/>
            <w:hideMark/>
          </w:tcPr>
          <w:p w14:paraId="4801E082"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13</w:t>
            </w:r>
          </w:p>
        </w:tc>
        <w:tc>
          <w:tcPr>
            <w:tcW w:w="1201" w:type="dxa"/>
            <w:hideMark/>
          </w:tcPr>
          <w:p w14:paraId="0B0EB3DF"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 FBS</w:t>
            </w:r>
          </w:p>
        </w:tc>
        <w:tc>
          <w:tcPr>
            <w:tcW w:w="928" w:type="dxa"/>
            <w:hideMark/>
          </w:tcPr>
          <w:p w14:paraId="4E1720EB"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50 </w:t>
            </w:r>
          </w:p>
        </w:tc>
        <w:tc>
          <w:tcPr>
            <w:tcW w:w="759" w:type="dxa"/>
            <w:hideMark/>
          </w:tcPr>
          <w:p w14:paraId="6856A5F8"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23.5</w:t>
            </w:r>
          </w:p>
        </w:tc>
        <w:tc>
          <w:tcPr>
            <w:tcW w:w="1823" w:type="dxa"/>
            <w:hideMark/>
          </w:tcPr>
          <w:p w14:paraId="5F2A09B0" w14:textId="77777777" w:rsidR="00F13407" w:rsidRPr="00EE4054" w:rsidRDefault="00F13407" w:rsidP="00AF32FC">
            <w:pPr>
              <w:spacing w:line="240" w:lineRule="auto"/>
              <w:rPr>
                <w:rFonts w:ascii="Times New Roman" w:hAnsi="Times New Roman" w:cs="Times New Roman"/>
              </w:rPr>
            </w:pPr>
            <w:r w:rsidRPr="00EE4054">
              <w:rPr>
                <w:rFonts w:ascii="Times New Roman" w:eastAsia="Calibri" w:hAnsi="Times New Roman" w:cs="Times New Roman"/>
              </w:rPr>
              <w:fldChar w:fldCharType="begin"/>
            </w:r>
            <w:r>
              <w:rPr>
                <w:rFonts w:ascii="Times New Roman" w:eastAsia="Calibri" w:hAnsi="Times New Roman" w:cs="Times New Roman"/>
              </w:rPr>
              <w:instrText xml:space="preserve"> ADDIN EN.CITE &lt;EndNote&gt;&lt;Cite AuthorYear="1"&gt;&lt;Author&gt;Kwon&lt;/Author&gt;&lt;Year&gt;2021&lt;/Year&gt;&lt;RecNum&gt;131&lt;/RecNum&gt;&lt;DisplayText&gt;Kwon, Gaudreault and Richt (2021)&lt;/DisplayText&gt;&lt;record&gt;&lt;rec-number&gt;131&lt;/rec-number&gt;&lt;foreign-keys&gt;&lt;key app="EN" db-id="rssfep9pidsptsef9vk5pps6f0r0t5xzsrzr" timestamp="1629314779"&gt;131&lt;/key&gt;&lt;/foreign-keys&gt;&lt;ref-type name="Journal Article"&gt;17&lt;/ref-type&gt;&lt;contributors&gt;&lt;authors&gt;&lt;author&gt;Kwon, Taeyong&lt;/author&gt;&lt;author&gt;Gaudreault, Natasha N&lt;/author&gt;&lt;author&gt;Richt, Juergen A&lt;/author&gt;&lt;/authors&gt;&lt;/contributors&gt;&lt;titles&gt;&lt;title&gt;Seasonal stability of SARS-CoV-2 in biological fluids&lt;/title&gt;&lt;secondary-title&gt;Pathogens&lt;/secondary-title&gt;&lt;/titles&gt;&lt;periodical&gt;&lt;full-title&gt;Pathogens&lt;/full-title&gt;&lt;/periodical&gt;&lt;pages&gt;540&lt;/pages&gt;&lt;volume&gt;10&lt;/volume&gt;&lt;number&gt;5&lt;/number&gt;&lt;dates&gt;&lt;year&gt;2021&lt;/year&gt;&lt;/dates&gt;&lt;urls&gt;&lt;related-urls&gt;&lt;url&gt;https://res.mdpi.com/d_attachment/pathogens/pathogens-10-00540/article_deploy/pathogens-10-00540.pdf&lt;/url&gt;&lt;/related-urls&gt;&lt;/urls&gt;&lt;/record&gt;&lt;/Cite&gt;&lt;/EndNote&gt;</w:instrText>
            </w:r>
            <w:r w:rsidRPr="00EE4054">
              <w:rPr>
                <w:rFonts w:ascii="Times New Roman" w:eastAsia="Calibri" w:hAnsi="Times New Roman" w:cs="Times New Roman"/>
              </w:rPr>
              <w:fldChar w:fldCharType="separate"/>
            </w:r>
            <w:r>
              <w:rPr>
                <w:rFonts w:ascii="Times New Roman" w:eastAsia="Calibri" w:hAnsi="Times New Roman" w:cs="Times New Roman"/>
                <w:noProof/>
              </w:rPr>
              <w:t>Kwon, Gaudreault and Richt (2021)</w:t>
            </w:r>
            <w:r w:rsidRPr="00EE4054">
              <w:rPr>
                <w:rFonts w:ascii="Times New Roman" w:eastAsia="Calibri" w:hAnsi="Times New Roman" w:cs="Times New Roman"/>
              </w:rPr>
              <w:fldChar w:fldCharType="end"/>
            </w:r>
          </w:p>
        </w:tc>
      </w:tr>
      <w:tr w:rsidR="00F13407" w:rsidRPr="00E50A9C" w14:paraId="58155674" w14:textId="77777777" w:rsidTr="00AF32FC">
        <w:trPr>
          <w:trHeight w:val="285"/>
        </w:trPr>
        <w:tc>
          <w:tcPr>
            <w:tcW w:w="928" w:type="dxa"/>
            <w:vMerge/>
            <w:tcBorders>
              <w:left w:val="nil"/>
              <w:right w:val="nil"/>
            </w:tcBorders>
            <w:vAlign w:val="center"/>
            <w:hideMark/>
          </w:tcPr>
          <w:p w14:paraId="431BE33D" w14:textId="77777777" w:rsidR="00F13407" w:rsidRPr="00E50A9C" w:rsidRDefault="00F13407" w:rsidP="00AF32FC">
            <w:pPr>
              <w:spacing w:line="240" w:lineRule="auto"/>
              <w:rPr>
                <w:rFonts w:ascii="Times New Roman" w:hAnsi="Times New Roman" w:cs="Times New Roman"/>
              </w:rPr>
            </w:pPr>
          </w:p>
        </w:tc>
        <w:tc>
          <w:tcPr>
            <w:tcW w:w="2212" w:type="dxa"/>
            <w:hideMark/>
          </w:tcPr>
          <w:p w14:paraId="1FE98470"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galvanized steel</w:t>
            </w:r>
          </w:p>
        </w:tc>
        <w:tc>
          <w:tcPr>
            <w:tcW w:w="720" w:type="dxa"/>
            <w:hideMark/>
          </w:tcPr>
          <w:p w14:paraId="5C8A7807"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0</w:t>
            </w:r>
          </w:p>
        </w:tc>
        <w:tc>
          <w:tcPr>
            <w:tcW w:w="779" w:type="dxa"/>
            <w:hideMark/>
          </w:tcPr>
          <w:p w14:paraId="472B9F5A"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13</w:t>
            </w:r>
          </w:p>
        </w:tc>
        <w:tc>
          <w:tcPr>
            <w:tcW w:w="1201" w:type="dxa"/>
            <w:hideMark/>
          </w:tcPr>
          <w:p w14:paraId="6F8D0E5E"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 FBS</w:t>
            </w:r>
          </w:p>
        </w:tc>
        <w:tc>
          <w:tcPr>
            <w:tcW w:w="928" w:type="dxa"/>
            <w:hideMark/>
          </w:tcPr>
          <w:p w14:paraId="116D21B7"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50 </w:t>
            </w:r>
          </w:p>
        </w:tc>
        <w:tc>
          <w:tcPr>
            <w:tcW w:w="759" w:type="dxa"/>
            <w:hideMark/>
          </w:tcPr>
          <w:p w14:paraId="22B31CCF"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24.2</w:t>
            </w:r>
          </w:p>
        </w:tc>
        <w:tc>
          <w:tcPr>
            <w:tcW w:w="1823" w:type="dxa"/>
            <w:hideMark/>
          </w:tcPr>
          <w:p w14:paraId="4C64F4EF" w14:textId="77777777" w:rsidR="00F13407" w:rsidRPr="00EE4054" w:rsidRDefault="00F13407" w:rsidP="00AF32FC">
            <w:pPr>
              <w:spacing w:line="240" w:lineRule="auto"/>
              <w:rPr>
                <w:rFonts w:ascii="Times New Roman" w:hAnsi="Times New Roman" w:cs="Times New Roman"/>
              </w:rPr>
            </w:pPr>
            <w:r w:rsidRPr="00EE4054">
              <w:rPr>
                <w:rFonts w:ascii="Times New Roman" w:eastAsia="Calibri" w:hAnsi="Times New Roman" w:cs="Times New Roman"/>
              </w:rPr>
              <w:fldChar w:fldCharType="begin"/>
            </w:r>
            <w:r>
              <w:rPr>
                <w:rFonts w:ascii="Times New Roman" w:eastAsia="Calibri" w:hAnsi="Times New Roman" w:cs="Times New Roman"/>
              </w:rPr>
              <w:instrText xml:space="preserve"> ADDIN EN.CITE &lt;EndNote&gt;&lt;Cite AuthorYear="1"&gt;&lt;Author&gt;Kwon&lt;/Author&gt;&lt;Year&gt;2021&lt;/Year&gt;&lt;RecNum&gt;131&lt;/RecNum&gt;&lt;DisplayText&gt;Kwon, Gaudreault and Richt (2021)&lt;/DisplayText&gt;&lt;record&gt;&lt;rec-number&gt;131&lt;/rec-number&gt;&lt;foreign-keys&gt;&lt;key app="EN" db-id="rssfep9pidsptsef9vk5pps6f0r0t5xzsrzr" timestamp="1629314779"&gt;131&lt;/key&gt;&lt;/foreign-keys&gt;&lt;ref-type name="Journal Article"&gt;17&lt;/ref-type&gt;&lt;contributors&gt;&lt;authors&gt;&lt;author&gt;Kwon, Taeyong&lt;/author&gt;&lt;author&gt;Gaudreault, Natasha N&lt;/author&gt;&lt;author&gt;Richt, Juergen A&lt;/author&gt;&lt;/authors&gt;&lt;/contributors&gt;&lt;titles&gt;&lt;title&gt;Seasonal stability of SARS-CoV-2 in biological fluids&lt;/title&gt;&lt;secondary-title&gt;Pathogens&lt;/secondary-title&gt;&lt;/titles&gt;&lt;periodical&gt;&lt;full-title&gt;Pathogens&lt;/full-title&gt;&lt;/periodical&gt;&lt;pages&gt;540&lt;/pages&gt;&lt;volume&gt;10&lt;/volume&gt;&lt;number&gt;5&lt;/number&gt;&lt;dates&gt;&lt;year&gt;2021&lt;/year&gt;&lt;/dates&gt;&lt;urls&gt;&lt;related-urls&gt;&lt;url&gt;https://res.mdpi.com/d_attachment/pathogens/pathogens-10-00540/article_deploy/pathogens-10-00540.pdf&lt;/url&gt;&lt;/related-urls&gt;&lt;/urls&gt;&lt;/record&gt;&lt;/Cite&gt;&lt;/EndNote&gt;</w:instrText>
            </w:r>
            <w:r w:rsidRPr="00EE4054">
              <w:rPr>
                <w:rFonts w:ascii="Times New Roman" w:eastAsia="Calibri" w:hAnsi="Times New Roman" w:cs="Times New Roman"/>
              </w:rPr>
              <w:fldChar w:fldCharType="separate"/>
            </w:r>
            <w:r>
              <w:rPr>
                <w:rFonts w:ascii="Times New Roman" w:eastAsia="Calibri" w:hAnsi="Times New Roman" w:cs="Times New Roman"/>
                <w:noProof/>
              </w:rPr>
              <w:t>Kwon, Gaudreault and Richt (2021)</w:t>
            </w:r>
            <w:r w:rsidRPr="00EE4054">
              <w:rPr>
                <w:rFonts w:ascii="Times New Roman" w:eastAsia="Calibri" w:hAnsi="Times New Roman" w:cs="Times New Roman"/>
              </w:rPr>
              <w:fldChar w:fldCharType="end"/>
            </w:r>
          </w:p>
        </w:tc>
      </w:tr>
      <w:tr w:rsidR="00F13407" w:rsidRPr="00E50A9C" w14:paraId="2353BF21" w14:textId="77777777" w:rsidTr="00AF32FC">
        <w:trPr>
          <w:trHeight w:val="285"/>
        </w:trPr>
        <w:tc>
          <w:tcPr>
            <w:tcW w:w="928" w:type="dxa"/>
            <w:vMerge/>
            <w:tcBorders>
              <w:left w:val="nil"/>
              <w:right w:val="nil"/>
            </w:tcBorders>
            <w:vAlign w:val="center"/>
            <w:hideMark/>
          </w:tcPr>
          <w:p w14:paraId="45A293FB" w14:textId="77777777" w:rsidR="00F13407" w:rsidRPr="00E50A9C" w:rsidRDefault="00F13407" w:rsidP="00AF32FC">
            <w:pPr>
              <w:spacing w:line="240" w:lineRule="auto"/>
              <w:rPr>
                <w:rFonts w:ascii="Times New Roman" w:hAnsi="Times New Roman" w:cs="Times New Roman"/>
              </w:rPr>
            </w:pPr>
          </w:p>
        </w:tc>
        <w:tc>
          <w:tcPr>
            <w:tcW w:w="2212" w:type="dxa"/>
            <w:hideMark/>
          </w:tcPr>
          <w:p w14:paraId="0913D6FC"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stainless steel</w:t>
            </w:r>
          </w:p>
        </w:tc>
        <w:tc>
          <w:tcPr>
            <w:tcW w:w="720" w:type="dxa"/>
            <w:hideMark/>
          </w:tcPr>
          <w:p w14:paraId="592B2A02"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0</w:t>
            </w:r>
          </w:p>
        </w:tc>
        <w:tc>
          <w:tcPr>
            <w:tcW w:w="779" w:type="dxa"/>
            <w:hideMark/>
          </w:tcPr>
          <w:p w14:paraId="67F76BDC"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21</w:t>
            </w:r>
          </w:p>
        </w:tc>
        <w:tc>
          <w:tcPr>
            <w:tcW w:w="1201" w:type="dxa"/>
            <w:hideMark/>
          </w:tcPr>
          <w:p w14:paraId="19F1CEA9"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 FBS</w:t>
            </w:r>
          </w:p>
        </w:tc>
        <w:tc>
          <w:tcPr>
            <w:tcW w:w="928" w:type="dxa"/>
            <w:hideMark/>
          </w:tcPr>
          <w:p w14:paraId="6C91E6E9"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50 </w:t>
            </w:r>
          </w:p>
        </w:tc>
        <w:tc>
          <w:tcPr>
            <w:tcW w:w="759" w:type="dxa"/>
            <w:hideMark/>
          </w:tcPr>
          <w:p w14:paraId="3454575B"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7.8</w:t>
            </w:r>
          </w:p>
        </w:tc>
        <w:tc>
          <w:tcPr>
            <w:tcW w:w="1823" w:type="dxa"/>
            <w:hideMark/>
          </w:tcPr>
          <w:p w14:paraId="22A80851" w14:textId="77777777" w:rsidR="00F13407" w:rsidRPr="00EE4054" w:rsidRDefault="00F13407" w:rsidP="00AF32FC">
            <w:pPr>
              <w:spacing w:line="240" w:lineRule="auto"/>
              <w:rPr>
                <w:rFonts w:ascii="Times New Roman" w:hAnsi="Times New Roman" w:cs="Times New Roman"/>
              </w:rPr>
            </w:pPr>
            <w:r w:rsidRPr="00EE4054">
              <w:rPr>
                <w:rFonts w:ascii="Times New Roman" w:eastAsia="Calibri" w:hAnsi="Times New Roman" w:cs="Times New Roman"/>
              </w:rPr>
              <w:fldChar w:fldCharType="begin"/>
            </w:r>
            <w:r>
              <w:rPr>
                <w:rFonts w:ascii="Times New Roman" w:eastAsia="Calibri" w:hAnsi="Times New Roman" w:cs="Times New Roman"/>
              </w:rPr>
              <w:instrText xml:space="preserve"> ADDIN EN.CITE &lt;EndNote&gt;&lt;Cite AuthorYear="1"&gt;&lt;Author&gt;Kwon&lt;/Author&gt;&lt;Year&gt;2021&lt;/Year&gt;&lt;RecNum&gt;131&lt;/RecNum&gt;&lt;DisplayText&gt;Kwon, Gaudreault and Richt (2021)&lt;/DisplayText&gt;&lt;record&gt;&lt;rec-number&gt;131&lt;/rec-number&gt;&lt;foreign-keys&gt;&lt;key app="EN" db-id="rssfep9pidsptsef9vk5pps6f0r0t5xzsrzr" timestamp="1629314779"&gt;131&lt;/key&gt;&lt;/foreign-keys&gt;&lt;ref-type name="Journal Article"&gt;17&lt;/ref-type&gt;&lt;contributors&gt;&lt;authors&gt;&lt;author&gt;Kwon, Taeyong&lt;/author&gt;&lt;author&gt;Gaudreault, Natasha N&lt;/author&gt;&lt;author&gt;Richt, Juergen A&lt;/author&gt;&lt;/authors&gt;&lt;/contributors&gt;&lt;titles&gt;&lt;title&gt;Seasonal stability of SARS-CoV-2 in biological fluids&lt;/title&gt;&lt;secondary-title&gt;Pathogens&lt;/secondary-title&gt;&lt;/titles&gt;&lt;periodical&gt;&lt;full-title&gt;Pathogens&lt;/full-title&gt;&lt;/periodical&gt;&lt;pages&gt;540&lt;/pages&gt;&lt;volume&gt;10&lt;/volume&gt;&lt;number&gt;5&lt;/number&gt;&lt;dates&gt;&lt;year&gt;2021&lt;/year&gt;&lt;/dates&gt;&lt;urls&gt;&lt;related-urls&gt;&lt;url&gt;https://res.mdpi.com/d_attachment/pathogens/pathogens-10-00540/article_deploy/pathogens-10-00540.pdf&lt;/url&gt;&lt;/related-urls&gt;&lt;/urls&gt;&lt;/record&gt;&lt;/Cite&gt;&lt;/EndNote&gt;</w:instrText>
            </w:r>
            <w:r w:rsidRPr="00EE4054">
              <w:rPr>
                <w:rFonts w:ascii="Times New Roman" w:eastAsia="Calibri" w:hAnsi="Times New Roman" w:cs="Times New Roman"/>
              </w:rPr>
              <w:fldChar w:fldCharType="separate"/>
            </w:r>
            <w:r>
              <w:rPr>
                <w:rFonts w:ascii="Times New Roman" w:eastAsia="Calibri" w:hAnsi="Times New Roman" w:cs="Times New Roman"/>
                <w:noProof/>
              </w:rPr>
              <w:t>Kwon, Gaudreault and Richt (2021)</w:t>
            </w:r>
            <w:r w:rsidRPr="00EE4054">
              <w:rPr>
                <w:rFonts w:ascii="Times New Roman" w:eastAsia="Calibri" w:hAnsi="Times New Roman" w:cs="Times New Roman"/>
              </w:rPr>
              <w:fldChar w:fldCharType="end"/>
            </w:r>
          </w:p>
        </w:tc>
      </w:tr>
      <w:tr w:rsidR="00F13407" w:rsidRPr="00E50A9C" w14:paraId="631C190B" w14:textId="77777777" w:rsidTr="00AF32FC">
        <w:trPr>
          <w:trHeight w:val="285"/>
        </w:trPr>
        <w:tc>
          <w:tcPr>
            <w:tcW w:w="928" w:type="dxa"/>
            <w:vMerge/>
            <w:tcBorders>
              <w:left w:val="nil"/>
              <w:right w:val="nil"/>
            </w:tcBorders>
            <w:vAlign w:val="center"/>
            <w:hideMark/>
          </w:tcPr>
          <w:p w14:paraId="5ED81533" w14:textId="77777777" w:rsidR="00F13407" w:rsidRPr="00E50A9C" w:rsidRDefault="00F13407" w:rsidP="00AF32FC">
            <w:pPr>
              <w:spacing w:line="240" w:lineRule="auto"/>
              <w:rPr>
                <w:rFonts w:ascii="Times New Roman" w:hAnsi="Times New Roman" w:cs="Times New Roman"/>
              </w:rPr>
            </w:pPr>
          </w:p>
        </w:tc>
        <w:tc>
          <w:tcPr>
            <w:tcW w:w="2212" w:type="dxa"/>
            <w:hideMark/>
          </w:tcPr>
          <w:p w14:paraId="22B238EB"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galvanized steel</w:t>
            </w:r>
          </w:p>
        </w:tc>
        <w:tc>
          <w:tcPr>
            <w:tcW w:w="720" w:type="dxa"/>
            <w:hideMark/>
          </w:tcPr>
          <w:p w14:paraId="2A3E5EB9"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0</w:t>
            </w:r>
          </w:p>
        </w:tc>
        <w:tc>
          <w:tcPr>
            <w:tcW w:w="779" w:type="dxa"/>
            <w:hideMark/>
          </w:tcPr>
          <w:p w14:paraId="35C4A065"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21</w:t>
            </w:r>
          </w:p>
        </w:tc>
        <w:tc>
          <w:tcPr>
            <w:tcW w:w="1201" w:type="dxa"/>
            <w:hideMark/>
          </w:tcPr>
          <w:p w14:paraId="534A1D94"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 FBS</w:t>
            </w:r>
          </w:p>
        </w:tc>
        <w:tc>
          <w:tcPr>
            <w:tcW w:w="928" w:type="dxa"/>
            <w:hideMark/>
          </w:tcPr>
          <w:p w14:paraId="5D5D9D44"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50 </w:t>
            </w:r>
          </w:p>
        </w:tc>
        <w:tc>
          <w:tcPr>
            <w:tcW w:w="759" w:type="dxa"/>
            <w:hideMark/>
          </w:tcPr>
          <w:p w14:paraId="6B67261F"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6.9</w:t>
            </w:r>
          </w:p>
        </w:tc>
        <w:tc>
          <w:tcPr>
            <w:tcW w:w="1823" w:type="dxa"/>
            <w:hideMark/>
          </w:tcPr>
          <w:p w14:paraId="6F2E6D18" w14:textId="77777777" w:rsidR="00F13407" w:rsidRPr="00EE4054" w:rsidRDefault="00F13407" w:rsidP="00AF32FC">
            <w:pPr>
              <w:spacing w:line="240" w:lineRule="auto"/>
              <w:rPr>
                <w:rFonts w:ascii="Times New Roman" w:hAnsi="Times New Roman" w:cs="Times New Roman"/>
              </w:rPr>
            </w:pPr>
            <w:r w:rsidRPr="00EE4054">
              <w:rPr>
                <w:rFonts w:ascii="Times New Roman" w:eastAsia="Calibri" w:hAnsi="Times New Roman" w:cs="Times New Roman"/>
              </w:rPr>
              <w:fldChar w:fldCharType="begin"/>
            </w:r>
            <w:r>
              <w:rPr>
                <w:rFonts w:ascii="Times New Roman" w:eastAsia="Calibri" w:hAnsi="Times New Roman" w:cs="Times New Roman"/>
              </w:rPr>
              <w:instrText xml:space="preserve"> ADDIN EN.CITE &lt;EndNote&gt;&lt;Cite AuthorYear="1"&gt;&lt;Author&gt;Kwon&lt;/Author&gt;&lt;Year&gt;2021&lt;/Year&gt;&lt;RecNum&gt;131&lt;/RecNum&gt;&lt;DisplayText&gt;Kwon, Gaudreault and Richt (2021)&lt;/DisplayText&gt;&lt;record&gt;&lt;rec-number&gt;131&lt;/rec-number&gt;&lt;foreign-keys&gt;&lt;key app="EN" db-id="rssfep9pidsptsef9vk5pps6f0r0t5xzsrzr" timestamp="1629314779"&gt;131&lt;/key&gt;&lt;/foreign-keys&gt;&lt;ref-type name="Journal Article"&gt;17&lt;/ref-type&gt;&lt;contributors&gt;&lt;authors&gt;&lt;author&gt;Kwon, Taeyong&lt;/author&gt;&lt;author&gt;Gaudreault, Natasha N&lt;/author&gt;&lt;author&gt;Richt, Juergen A&lt;/author&gt;&lt;/authors&gt;&lt;/contributors&gt;&lt;titles&gt;&lt;title&gt;Seasonal stability of SARS-CoV-2 in biological fluids&lt;/title&gt;&lt;secondary-title&gt;Pathogens&lt;/secondary-title&gt;&lt;/titles&gt;&lt;periodical&gt;&lt;full-title&gt;Pathogens&lt;/full-title&gt;&lt;/periodical&gt;&lt;pages&gt;540&lt;/pages&gt;&lt;volume&gt;10&lt;/volume&gt;&lt;number&gt;5&lt;/number&gt;&lt;dates&gt;&lt;year&gt;2021&lt;/year&gt;&lt;/dates&gt;&lt;urls&gt;&lt;related-urls&gt;&lt;url&gt;https://res.mdpi.com/d_attachment/pathogens/pathogens-10-00540/article_deploy/pathogens-10-00540.pdf&lt;/url&gt;&lt;/related-urls&gt;&lt;/urls&gt;&lt;/record&gt;&lt;/Cite&gt;&lt;/EndNote&gt;</w:instrText>
            </w:r>
            <w:r w:rsidRPr="00EE4054">
              <w:rPr>
                <w:rFonts w:ascii="Times New Roman" w:eastAsia="Calibri" w:hAnsi="Times New Roman" w:cs="Times New Roman"/>
              </w:rPr>
              <w:fldChar w:fldCharType="separate"/>
            </w:r>
            <w:r>
              <w:rPr>
                <w:rFonts w:ascii="Times New Roman" w:eastAsia="Calibri" w:hAnsi="Times New Roman" w:cs="Times New Roman"/>
                <w:noProof/>
              </w:rPr>
              <w:t>Kwon, Gaudreault and Richt (2021)</w:t>
            </w:r>
            <w:r w:rsidRPr="00EE4054">
              <w:rPr>
                <w:rFonts w:ascii="Times New Roman" w:eastAsia="Calibri" w:hAnsi="Times New Roman" w:cs="Times New Roman"/>
              </w:rPr>
              <w:fldChar w:fldCharType="end"/>
            </w:r>
          </w:p>
        </w:tc>
      </w:tr>
      <w:tr w:rsidR="00F13407" w:rsidRPr="00E50A9C" w14:paraId="09FD6CBF" w14:textId="77777777" w:rsidTr="00AF32FC">
        <w:trPr>
          <w:trHeight w:val="285"/>
        </w:trPr>
        <w:tc>
          <w:tcPr>
            <w:tcW w:w="928" w:type="dxa"/>
            <w:vMerge/>
            <w:tcBorders>
              <w:left w:val="nil"/>
              <w:right w:val="nil"/>
            </w:tcBorders>
            <w:vAlign w:val="center"/>
            <w:hideMark/>
          </w:tcPr>
          <w:p w14:paraId="47F9A76B" w14:textId="77777777" w:rsidR="00F13407" w:rsidRPr="00E50A9C" w:rsidRDefault="00F13407" w:rsidP="00AF32FC">
            <w:pPr>
              <w:spacing w:line="240" w:lineRule="auto"/>
              <w:rPr>
                <w:rFonts w:ascii="Times New Roman" w:hAnsi="Times New Roman" w:cs="Times New Roman"/>
              </w:rPr>
            </w:pPr>
          </w:p>
        </w:tc>
        <w:tc>
          <w:tcPr>
            <w:tcW w:w="2212" w:type="dxa"/>
            <w:hideMark/>
          </w:tcPr>
          <w:p w14:paraId="4F988757"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stainless steel</w:t>
            </w:r>
          </w:p>
        </w:tc>
        <w:tc>
          <w:tcPr>
            <w:tcW w:w="720" w:type="dxa"/>
            <w:hideMark/>
          </w:tcPr>
          <w:p w14:paraId="298CFBC9"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0</w:t>
            </w:r>
          </w:p>
        </w:tc>
        <w:tc>
          <w:tcPr>
            <w:tcW w:w="779" w:type="dxa"/>
            <w:hideMark/>
          </w:tcPr>
          <w:p w14:paraId="20A40611"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25</w:t>
            </w:r>
          </w:p>
        </w:tc>
        <w:tc>
          <w:tcPr>
            <w:tcW w:w="1201" w:type="dxa"/>
            <w:hideMark/>
          </w:tcPr>
          <w:p w14:paraId="4F898EEB"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 FBS</w:t>
            </w:r>
          </w:p>
        </w:tc>
        <w:tc>
          <w:tcPr>
            <w:tcW w:w="928" w:type="dxa"/>
            <w:hideMark/>
          </w:tcPr>
          <w:p w14:paraId="6B3CB7EB"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50 </w:t>
            </w:r>
          </w:p>
        </w:tc>
        <w:tc>
          <w:tcPr>
            <w:tcW w:w="759" w:type="dxa"/>
            <w:hideMark/>
          </w:tcPr>
          <w:p w14:paraId="13689774"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3.4</w:t>
            </w:r>
          </w:p>
        </w:tc>
        <w:tc>
          <w:tcPr>
            <w:tcW w:w="1823" w:type="dxa"/>
            <w:hideMark/>
          </w:tcPr>
          <w:p w14:paraId="2E86F1F7" w14:textId="77777777" w:rsidR="00F13407" w:rsidRPr="00EE4054" w:rsidRDefault="00F13407" w:rsidP="00AF32FC">
            <w:pPr>
              <w:spacing w:line="240" w:lineRule="auto"/>
              <w:rPr>
                <w:rFonts w:ascii="Times New Roman" w:hAnsi="Times New Roman" w:cs="Times New Roman"/>
              </w:rPr>
            </w:pPr>
            <w:r w:rsidRPr="00EE4054">
              <w:rPr>
                <w:rFonts w:ascii="Times New Roman" w:eastAsia="Calibri" w:hAnsi="Times New Roman" w:cs="Times New Roman"/>
              </w:rPr>
              <w:fldChar w:fldCharType="begin"/>
            </w:r>
            <w:r>
              <w:rPr>
                <w:rFonts w:ascii="Times New Roman" w:eastAsia="Calibri" w:hAnsi="Times New Roman" w:cs="Times New Roman"/>
              </w:rPr>
              <w:instrText xml:space="preserve"> ADDIN EN.CITE &lt;EndNote&gt;&lt;Cite AuthorYear="1"&gt;&lt;Author&gt;Kwon&lt;/Author&gt;&lt;Year&gt;2021&lt;/Year&gt;&lt;RecNum&gt;131&lt;/RecNum&gt;&lt;DisplayText&gt;Kwon, Gaudreault and Richt (2021)&lt;/DisplayText&gt;&lt;record&gt;&lt;rec-number&gt;131&lt;/rec-number&gt;&lt;foreign-keys&gt;&lt;key app="EN" db-id="rssfep9pidsptsef9vk5pps6f0r0t5xzsrzr" timestamp="1629314779"&gt;131&lt;/key&gt;&lt;/foreign-keys&gt;&lt;ref-type name="Journal Article"&gt;17&lt;/ref-type&gt;&lt;contributors&gt;&lt;authors&gt;&lt;author&gt;Kwon, Taeyong&lt;/author&gt;&lt;author&gt;Gaudreault, Natasha N&lt;/author&gt;&lt;author&gt;Richt, Juergen A&lt;/author&gt;&lt;/authors&gt;&lt;/contributors&gt;&lt;titles&gt;&lt;title&gt;Seasonal stability of SARS-CoV-2 in biological fluids&lt;/title&gt;&lt;secondary-title&gt;Pathogens&lt;/secondary-title&gt;&lt;/titles&gt;&lt;periodical&gt;&lt;full-title&gt;Pathogens&lt;/full-title&gt;&lt;/periodical&gt;&lt;pages&gt;540&lt;/pages&gt;&lt;volume&gt;10&lt;/volume&gt;&lt;number&gt;5&lt;/number&gt;&lt;dates&gt;&lt;year&gt;2021&lt;/year&gt;&lt;/dates&gt;&lt;urls&gt;&lt;related-urls&gt;&lt;url&gt;https://res.mdpi.com/d_attachment/pathogens/pathogens-10-00540/article_deploy/pathogens-10-00540.pdf&lt;/url&gt;&lt;/related-urls&gt;&lt;/urls&gt;&lt;/record&gt;&lt;/Cite&gt;&lt;/EndNote&gt;</w:instrText>
            </w:r>
            <w:r w:rsidRPr="00EE4054">
              <w:rPr>
                <w:rFonts w:ascii="Times New Roman" w:eastAsia="Calibri" w:hAnsi="Times New Roman" w:cs="Times New Roman"/>
              </w:rPr>
              <w:fldChar w:fldCharType="separate"/>
            </w:r>
            <w:r>
              <w:rPr>
                <w:rFonts w:ascii="Times New Roman" w:eastAsia="Calibri" w:hAnsi="Times New Roman" w:cs="Times New Roman"/>
                <w:noProof/>
              </w:rPr>
              <w:t>Kwon, Gaudreault and Richt (2021)</w:t>
            </w:r>
            <w:r w:rsidRPr="00EE4054">
              <w:rPr>
                <w:rFonts w:ascii="Times New Roman" w:eastAsia="Calibri" w:hAnsi="Times New Roman" w:cs="Times New Roman"/>
              </w:rPr>
              <w:fldChar w:fldCharType="end"/>
            </w:r>
          </w:p>
        </w:tc>
      </w:tr>
      <w:tr w:rsidR="00F13407" w:rsidRPr="00E50A9C" w14:paraId="765B0B88" w14:textId="77777777" w:rsidTr="00AF32FC">
        <w:trPr>
          <w:trHeight w:val="285"/>
        </w:trPr>
        <w:tc>
          <w:tcPr>
            <w:tcW w:w="928" w:type="dxa"/>
            <w:vMerge/>
            <w:tcBorders>
              <w:left w:val="nil"/>
              <w:bottom w:val="single" w:sz="4" w:space="0" w:color="auto"/>
              <w:right w:val="nil"/>
            </w:tcBorders>
            <w:vAlign w:val="center"/>
            <w:hideMark/>
          </w:tcPr>
          <w:p w14:paraId="5A4190F6" w14:textId="77777777" w:rsidR="00F13407" w:rsidRPr="00E50A9C" w:rsidRDefault="00F13407" w:rsidP="00AF32FC">
            <w:pPr>
              <w:spacing w:line="240" w:lineRule="auto"/>
              <w:rPr>
                <w:rFonts w:ascii="Times New Roman" w:hAnsi="Times New Roman" w:cs="Times New Roman"/>
              </w:rPr>
            </w:pPr>
          </w:p>
        </w:tc>
        <w:tc>
          <w:tcPr>
            <w:tcW w:w="2212" w:type="dxa"/>
            <w:tcBorders>
              <w:left w:val="nil"/>
              <w:bottom w:val="single" w:sz="4" w:space="0" w:color="auto"/>
              <w:right w:val="nil"/>
            </w:tcBorders>
            <w:hideMark/>
          </w:tcPr>
          <w:p w14:paraId="20630257"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galvanized steel</w:t>
            </w:r>
          </w:p>
        </w:tc>
        <w:tc>
          <w:tcPr>
            <w:tcW w:w="720" w:type="dxa"/>
            <w:tcBorders>
              <w:left w:val="nil"/>
              <w:bottom w:val="single" w:sz="4" w:space="0" w:color="auto"/>
              <w:right w:val="nil"/>
            </w:tcBorders>
            <w:hideMark/>
          </w:tcPr>
          <w:p w14:paraId="115D7656"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0</w:t>
            </w:r>
          </w:p>
        </w:tc>
        <w:tc>
          <w:tcPr>
            <w:tcW w:w="779" w:type="dxa"/>
            <w:tcBorders>
              <w:left w:val="nil"/>
              <w:bottom w:val="single" w:sz="4" w:space="0" w:color="auto"/>
              <w:right w:val="nil"/>
            </w:tcBorders>
            <w:hideMark/>
          </w:tcPr>
          <w:p w14:paraId="49917398"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25</w:t>
            </w:r>
          </w:p>
        </w:tc>
        <w:tc>
          <w:tcPr>
            <w:tcW w:w="1201" w:type="dxa"/>
            <w:tcBorders>
              <w:left w:val="nil"/>
              <w:bottom w:val="single" w:sz="4" w:space="0" w:color="auto"/>
              <w:right w:val="nil"/>
            </w:tcBorders>
            <w:hideMark/>
          </w:tcPr>
          <w:p w14:paraId="6C0C6A74"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 FBS</w:t>
            </w:r>
          </w:p>
        </w:tc>
        <w:tc>
          <w:tcPr>
            <w:tcW w:w="928" w:type="dxa"/>
            <w:tcBorders>
              <w:left w:val="nil"/>
              <w:bottom w:val="single" w:sz="4" w:space="0" w:color="auto"/>
              <w:right w:val="nil"/>
            </w:tcBorders>
            <w:hideMark/>
          </w:tcPr>
          <w:p w14:paraId="335CD4FC"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50 </w:t>
            </w:r>
          </w:p>
        </w:tc>
        <w:tc>
          <w:tcPr>
            <w:tcW w:w="759" w:type="dxa"/>
            <w:tcBorders>
              <w:left w:val="nil"/>
              <w:bottom w:val="single" w:sz="4" w:space="0" w:color="auto"/>
              <w:right w:val="nil"/>
            </w:tcBorders>
            <w:hideMark/>
          </w:tcPr>
          <w:p w14:paraId="0B63904E"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4.2</w:t>
            </w:r>
          </w:p>
        </w:tc>
        <w:tc>
          <w:tcPr>
            <w:tcW w:w="1823" w:type="dxa"/>
            <w:tcBorders>
              <w:left w:val="nil"/>
              <w:bottom w:val="single" w:sz="4" w:space="0" w:color="auto"/>
              <w:right w:val="nil"/>
            </w:tcBorders>
            <w:hideMark/>
          </w:tcPr>
          <w:p w14:paraId="05A3C220" w14:textId="77777777" w:rsidR="00F13407" w:rsidRPr="00EE4054" w:rsidRDefault="00F13407" w:rsidP="00AF32FC">
            <w:pPr>
              <w:spacing w:line="240" w:lineRule="auto"/>
              <w:rPr>
                <w:rFonts w:ascii="Times New Roman" w:hAnsi="Times New Roman" w:cs="Times New Roman"/>
              </w:rPr>
            </w:pPr>
            <w:r w:rsidRPr="00EE4054">
              <w:rPr>
                <w:rFonts w:ascii="Times New Roman" w:eastAsia="Calibri" w:hAnsi="Times New Roman" w:cs="Times New Roman"/>
              </w:rPr>
              <w:fldChar w:fldCharType="begin"/>
            </w:r>
            <w:r>
              <w:rPr>
                <w:rFonts w:ascii="Times New Roman" w:eastAsia="Calibri" w:hAnsi="Times New Roman" w:cs="Times New Roman"/>
              </w:rPr>
              <w:instrText xml:space="preserve"> ADDIN EN.CITE &lt;EndNote&gt;&lt;Cite AuthorYear="1"&gt;&lt;Author&gt;Kwon&lt;/Author&gt;&lt;Year&gt;2021&lt;/Year&gt;&lt;RecNum&gt;131&lt;/RecNum&gt;&lt;DisplayText&gt;Kwon, Gaudreault and Richt (2021)&lt;/DisplayText&gt;&lt;record&gt;&lt;rec-number&gt;131&lt;/rec-number&gt;&lt;foreign-keys&gt;&lt;key app="EN" db-id="rssfep9pidsptsef9vk5pps6f0r0t5xzsrzr" timestamp="1629314779"&gt;131&lt;/key&gt;&lt;/foreign-keys&gt;&lt;ref-type name="Journal Article"&gt;17&lt;/ref-type&gt;&lt;contributors&gt;&lt;authors&gt;&lt;author&gt;Kwon, Taeyong&lt;/author&gt;&lt;author&gt;Gaudreault, Natasha N&lt;/author&gt;&lt;author&gt;Richt, Juergen A&lt;/author&gt;&lt;/authors&gt;&lt;/contributors&gt;&lt;titles&gt;&lt;title&gt;Seasonal stability of SARS-CoV-2 in biological fluids&lt;/title&gt;&lt;secondary-title&gt;Pathogens&lt;/secondary-title&gt;&lt;/titles&gt;&lt;periodical&gt;&lt;full-title&gt;Pathogens&lt;/full-title&gt;&lt;/periodical&gt;&lt;pages&gt;540&lt;/pages&gt;&lt;volume&gt;10&lt;/volume&gt;&lt;number&gt;5&lt;/number&gt;&lt;dates&gt;&lt;year&gt;2021&lt;/year&gt;&lt;/dates&gt;&lt;urls&gt;&lt;related-urls&gt;&lt;url&gt;https://res.mdpi.com/d_attachment/pathogens/pathogens-10-00540/article_deploy/pathogens-10-00540.pdf&lt;/url&gt;&lt;/related-urls&gt;&lt;/urls&gt;&lt;/record&gt;&lt;/Cite&gt;&lt;/EndNote&gt;</w:instrText>
            </w:r>
            <w:r w:rsidRPr="00EE4054">
              <w:rPr>
                <w:rFonts w:ascii="Times New Roman" w:eastAsia="Calibri" w:hAnsi="Times New Roman" w:cs="Times New Roman"/>
              </w:rPr>
              <w:fldChar w:fldCharType="separate"/>
            </w:r>
            <w:r>
              <w:rPr>
                <w:rFonts w:ascii="Times New Roman" w:eastAsia="Calibri" w:hAnsi="Times New Roman" w:cs="Times New Roman"/>
                <w:noProof/>
              </w:rPr>
              <w:t>Kwon, Gaudreault and Richt (2021)</w:t>
            </w:r>
            <w:r w:rsidRPr="00EE4054">
              <w:rPr>
                <w:rFonts w:ascii="Times New Roman" w:eastAsia="Calibri" w:hAnsi="Times New Roman" w:cs="Times New Roman"/>
              </w:rPr>
              <w:fldChar w:fldCharType="end"/>
            </w:r>
          </w:p>
        </w:tc>
      </w:tr>
      <w:tr w:rsidR="00F13407" w:rsidRPr="00E50A9C" w14:paraId="49E6BAB1" w14:textId="77777777" w:rsidTr="00AF32FC">
        <w:trPr>
          <w:trHeight w:val="285"/>
        </w:trPr>
        <w:tc>
          <w:tcPr>
            <w:tcW w:w="928" w:type="dxa"/>
            <w:vMerge w:val="restart"/>
            <w:tcBorders>
              <w:top w:val="single" w:sz="4" w:space="0" w:color="auto"/>
              <w:left w:val="nil"/>
              <w:bottom w:val="nil"/>
              <w:right w:val="nil"/>
            </w:tcBorders>
            <w:hideMark/>
          </w:tcPr>
          <w:p w14:paraId="1DD64C4E" w14:textId="77777777" w:rsidR="00F13407" w:rsidRPr="00E50A9C" w:rsidRDefault="00F13407" w:rsidP="00AF32FC">
            <w:pPr>
              <w:spacing w:line="240" w:lineRule="auto"/>
              <w:rPr>
                <w:rFonts w:ascii="Times New Roman" w:eastAsia="Calibri" w:hAnsi="Times New Roman" w:cs="Times New Roman"/>
              </w:rPr>
            </w:pPr>
            <w:r w:rsidRPr="00E50A9C">
              <w:rPr>
                <w:rFonts w:ascii="Times New Roman" w:eastAsia="Calibri" w:hAnsi="Times New Roman" w:cs="Times New Roman"/>
              </w:rPr>
              <w:t>Glass</w:t>
            </w:r>
          </w:p>
        </w:tc>
        <w:tc>
          <w:tcPr>
            <w:tcW w:w="2212" w:type="dxa"/>
            <w:tcBorders>
              <w:top w:val="single" w:sz="4" w:space="0" w:color="auto"/>
              <w:left w:val="nil"/>
              <w:bottom w:val="nil"/>
              <w:right w:val="nil"/>
            </w:tcBorders>
            <w:hideMark/>
          </w:tcPr>
          <w:p w14:paraId="413A1564" w14:textId="77777777" w:rsidR="00F13407" w:rsidRPr="00E50A9C" w:rsidRDefault="00F13407" w:rsidP="00AF32FC">
            <w:pPr>
              <w:spacing w:line="240" w:lineRule="auto"/>
              <w:rPr>
                <w:rFonts w:ascii="Times New Roman" w:eastAsia="Calibri" w:hAnsi="Times New Roman" w:cs="Times New Roman"/>
              </w:rPr>
            </w:pPr>
            <w:r w:rsidRPr="00E50A9C">
              <w:rPr>
                <w:rFonts w:ascii="Times New Roman" w:eastAsia="Calibri" w:hAnsi="Times New Roman" w:cs="Times New Roman"/>
              </w:rPr>
              <w:t xml:space="preserve">glass </w:t>
            </w:r>
          </w:p>
        </w:tc>
        <w:tc>
          <w:tcPr>
            <w:tcW w:w="720" w:type="dxa"/>
            <w:tcBorders>
              <w:top w:val="single" w:sz="4" w:space="0" w:color="auto"/>
              <w:left w:val="nil"/>
              <w:bottom w:val="nil"/>
              <w:right w:val="nil"/>
            </w:tcBorders>
            <w:hideMark/>
          </w:tcPr>
          <w:p w14:paraId="6C537AFC" w14:textId="77777777" w:rsidR="00F13407" w:rsidRPr="00E50A9C" w:rsidRDefault="00F13407" w:rsidP="00AF32FC">
            <w:pPr>
              <w:spacing w:line="240" w:lineRule="auto"/>
              <w:rPr>
                <w:rFonts w:ascii="Times New Roman" w:eastAsia="Calibri" w:hAnsi="Times New Roman" w:cs="Times New Roman"/>
              </w:rPr>
            </w:pPr>
            <w:r w:rsidRPr="00E50A9C">
              <w:rPr>
                <w:rFonts w:ascii="Times New Roman" w:eastAsia="Calibri" w:hAnsi="Times New Roman" w:cs="Times New Roman"/>
              </w:rPr>
              <w:t>50</w:t>
            </w:r>
          </w:p>
        </w:tc>
        <w:tc>
          <w:tcPr>
            <w:tcW w:w="779" w:type="dxa"/>
            <w:tcBorders>
              <w:top w:val="single" w:sz="4" w:space="0" w:color="auto"/>
              <w:left w:val="nil"/>
              <w:bottom w:val="nil"/>
              <w:right w:val="nil"/>
            </w:tcBorders>
            <w:hideMark/>
          </w:tcPr>
          <w:p w14:paraId="59A217B2" w14:textId="77777777" w:rsidR="00F13407" w:rsidRPr="00E50A9C" w:rsidRDefault="00F13407" w:rsidP="00AF32FC">
            <w:pPr>
              <w:spacing w:line="240" w:lineRule="auto"/>
              <w:rPr>
                <w:rFonts w:ascii="Times New Roman" w:eastAsia="Calibri" w:hAnsi="Times New Roman" w:cs="Times New Roman"/>
              </w:rPr>
            </w:pPr>
            <w:r w:rsidRPr="00E50A9C">
              <w:rPr>
                <w:rFonts w:ascii="Times New Roman" w:eastAsia="Calibri" w:hAnsi="Times New Roman" w:cs="Times New Roman"/>
              </w:rPr>
              <w:t>20</w:t>
            </w:r>
          </w:p>
        </w:tc>
        <w:tc>
          <w:tcPr>
            <w:tcW w:w="1201" w:type="dxa"/>
            <w:tcBorders>
              <w:top w:val="single" w:sz="4" w:space="0" w:color="auto"/>
              <w:left w:val="nil"/>
              <w:bottom w:val="nil"/>
              <w:right w:val="nil"/>
            </w:tcBorders>
            <w:hideMark/>
          </w:tcPr>
          <w:p w14:paraId="3A73F523" w14:textId="77777777" w:rsidR="00F13407" w:rsidRPr="00E50A9C" w:rsidRDefault="00F13407" w:rsidP="00AF32FC">
            <w:pPr>
              <w:spacing w:line="240" w:lineRule="auto"/>
              <w:rPr>
                <w:rFonts w:ascii="Times New Roman" w:eastAsia="Calibri" w:hAnsi="Times New Roman" w:cs="Times New Roman"/>
              </w:rPr>
            </w:pPr>
            <w:r w:rsidRPr="00E50A9C">
              <w:rPr>
                <w:rFonts w:ascii="Times New Roman" w:eastAsia="Calibri" w:hAnsi="Times New Roman" w:cs="Times New Roman"/>
              </w:rPr>
              <w:t>10% FBS + 1% BSA</w:t>
            </w:r>
          </w:p>
        </w:tc>
        <w:tc>
          <w:tcPr>
            <w:tcW w:w="928" w:type="dxa"/>
            <w:tcBorders>
              <w:top w:val="single" w:sz="4" w:space="0" w:color="auto"/>
              <w:left w:val="nil"/>
              <w:bottom w:val="nil"/>
              <w:right w:val="nil"/>
            </w:tcBorders>
            <w:hideMark/>
          </w:tcPr>
          <w:p w14:paraId="0D9001A8" w14:textId="77777777" w:rsidR="00F13407" w:rsidRPr="00E50A9C" w:rsidRDefault="00F13407" w:rsidP="00AF32FC">
            <w:pPr>
              <w:spacing w:line="240" w:lineRule="auto"/>
              <w:rPr>
                <w:rFonts w:ascii="Times New Roman" w:eastAsia="Calibri" w:hAnsi="Times New Roman" w:cs="Times New Roman"/>
              </w:rPr>
            </w:pPr>
            <w:r w:rsidRPr="00E50A9C">
              <w:rPr>
                <w:rFonts w:ascii="Times New Roman" w:eastAsia="Calibri" w:hAnsi="Times New Roman" w:cs="Times New Roman"/>
              </w:rPr>
              <w:t xml:space="preserve">10 </w:t>
            </w:r>
          </w:p>
        </w:tc>
        <w:tc>
          <w:tcPr>
            <w:tcW w:w="759" w:type="dxa"/>
            <w:tcBorders>
              <w:top w:val="single" w:sz="4" w:space="0" w:color="auto"/>
              <w:left w:val="nil"/>
              <w:bottom w:val="nil"/>
              <w:right w:val="nil"/>
            </w:tcBorders>
            <w:hideMark/>
          </w:tcPr>
          <w:p w14:paraId="689C3783" w14:textId="77777777" w:rsidR="00F13407" w:rsidRPr="00E50A9C" w:rsidRDefault="00F13407" w:rsidP="00AF32FC">
            <w:pPr>
              <w:spacing w:line="240" w:lineRule="auto"/>
              <w:rPr>
                <w:rFonts w:ascii="Times New Roman" w:eastAsia="Calibri" w:hAnsi="Times New Roman" w:cs="Times New Roman"/>
              </w:rPr>
            </w:pPr>
            <w:r w:rsidRPr="00E50A9C">
              <w:rPr>
                <w:rFonts w:ascii="Times New Roman" w:eastAsia="Calibri" w:hAnsi="Times New Roman" w:cs="Times New Roman"/>
              </w:rPr>
              <w:t>45.6</w:t>
            </w:r>
          </w:p>
        </w:tc>
        <w:tc>
          <w:tcPr>
            <w:tcW w:w="1823" w:type="dxa"/>
            <w:tcBorders>
              <w:top w:val="single" w:sz="4" w:space="0" w:color="auto"/>
              <w:left w:val="nil"/>
              <w:bottom w:val="nil"/>
              <w:right w:val="nil"/>
            </w:tcBorders>
            <w:hideMark/>
          </w:tcPr>
          <w:p w14:paraId="4C0A803E" w14:textId="77777777" w:rsidR="00F13407" w:rsidRPr="00EE4054" w:rsidRDefault="00F13407" w:rsidP="00AF32FC">
            <w:pPr>
              <w:spacing w:line="240" w:lineRule="auto"/>
              <w:rPr>
                <w:rFonts w:ascii="Times New Roman" w:eastAsia="Calibri" w:hAnsi="Times New Roman" w:cs="Times New Roman"/>
              </w:rPr>
            </w:pPr>
            <w:r w:rsidRPr="00EE4054">
              <w:rPr>
                <w:rFonts w:ascii="Times New Roman" w:eastAsia="Calibri" w:hAnsi="Times New Roman" w:cs="Times New Roman"/>
              </w:rPr>
              <w:fldChar w:fldCharType="begin"/>
            </w:r>
            <w:r>
              <w:rPr>
                <w:rFonts w:ascii="Times New Roman" w:eastAsia="Calibri" w:hAnsi="Times New Roman" w:cs="Times New Roman"/>
              </w:rPr>
              <w:instrText xml:space="preserve"> ADDIN EN.CITE &lt;EndNote&gt;&lt;Cite AuthorYear="1"&gt;&lt;Author&gt;Riddell&lt;/Author&gt;&lt;Year&gt;2020&lt;/Year&gt;&lt;RecNum&gt;101&lt;/RecNum&gt;&lt;DisplayText&gt;Riddell et al. (2020)&lt;/DisplayText&gt;&lt;record&gt;&lt;rec-number&gt;101&lt;/rec-number&gt;&lt;foreign-keys&gt;&lt;key app="EN" db-id="rssfep9pidsptsef9vk5pps6f0r0t5xzsrzr" timestamp="1629291637"&gt;101&lt;/key&gt;&lt;/foreign-keys&gt;&lt;ref-type name="Journal Article"&gt;17&lt;/ref-type&gt;&lt;contributors&gt;&lt;authors&gt;&lt;author&gt;Riddell, Shane&lt;/author&gt;&lt;author&gt;Goldie, Sarah&lt;/author&gt;&lt;author&gt;Hill, Andrew&lt;/author&gt;&lt;author&gt;Eagles, Debbie&lt;/author&gt;&lt;author&gt;Drew, Trevor W.&lt;/author&gt;&lt;/authors&gt;&lt;/contributors&gt;&lt;titles&gt;&lt;title&gt;The effect of temperature on persistence of SARS-CoV-2 on common surfaces&lt;/title&gt;&lt;secondary-title&gt;Virology Journal&lt;/secondary-title&gt;&lt;/titles&gt;&lt;periodical&gt;&lt;full-title&gt;Virology Journal&lt;/full-title&gt;&lt;/periodical&gt;&lt;pages&gt;145&lt;/pages&gt;&lt;volume&gt;17&lt;/volume&gt;&lt;number&gt;1&lt;/number&gt;&lt;dates&gt;&lt;year&gt;2020&lt;/year&gt;&lt;pub-dates&gt;&lt;date&gt;2020/10/07&lt;/date&gt;&lt;/pub-dates&gt;&lt;/dates&gt;&lt;isbn&gt;1743-422X&lt;/isbn&gt;&lt;urls&gt;&lt;related-urls&gt;&lt;url&gt;https://doi.org/10.1186/s12985-020-01418-7&lt;/url&gt;&lt;url&gt;https://www.ncbi.nlm.nih.gov/pmc/articles/PMC7538848/pdf/12985_2020_Article_1418.pdf&lt;/url&gt;&lt;/related-urls&gt;&lt;/urls&gt;&lt;electronic-resource-num&gt;10.1186/s12985-020-01418-7&lt;/electronic-resource-num&gt;&lt;/record&gt;&lt;/Cite&gt;&lt;/EndNote&gt;</w:instrText>
            </w:r>
            <w:r w:rsidRPr="00EE4054">
              <w:rPr>
                <w:rFonts w:ascii="Times New Roman" w:eastAsia="Calibri" w:hAnsi="Times New Roman" w:cs="Times New Roman"/>
              </w:rPr>
              <w:fldChar w:fldCharType="separate"/>
            </w:r>
            <w:r>
              <w:rPr>
                <w:rFonts w:ascii="Times New Roman" w:eastAsia="Calibri" w:hAnsi="Times New Roman" w:cs="Times New Roman"/>
                <w:noProof/>
              </w:rPr>
              <w:t>Riddell et al. (2020)</w:t>
            </w:r>
            <w:r w:rsidRPr="00EE4054">
              <w:rPr>
                <w:rFonts w:ascii="Times New Roman" w:eastAsia="Calibri" w:hAnsi="Times New Roman" w:cs="Times New Roman"/>
              </w:rPr>
              <w:fldChar w:fldCharType="end"/>
            </w:r>
          </w:p>
        </w:tc>
      </w:tr>
      <w:tr w:rsidR="00F13407" w:rsidRPr="00E50A9C" w14:paraId="1559B9B9" w14:textId="77777777" w:rsidTr="00AF32FC">
        <w:trPr>
          <w:trHeight w:val="285"/>
        </w:trPr>
        <w:tc>
          <w:tcPr>
            <w:tcW w:w="928" w:type="dxa"/>
            <w:vMerge/>
            <w:tcBorders>
              <w:left w:val="nil"/>
              <w:bottom w:val="nil"/>
              <w:right w:val="nil"/>
            </w:tcBorders>
            <w:vAlign w:val="center"/>
            <w:hideMark/>
          </w:tcPr>
          <w:p w14:paraId="3394EEEB" w14:textId="77777777" w:rsidR="00F13407" w:rsidRPr="00E50A9C" w:rsidRDefault="00F13407" w:rsidP="00AF32FC">
            <w:pPr>
              <w:spacing w:line="240" w:lineRule="auto"/>
              <w:rPr>
                <w:rFonts w:ascii="Times New Roman" w:hAnsi="Times New Roman" w:cs="Times New Roman"/>
              </w:rPr>
            </w:pPr>
          </w:p>
        </w:tc>
        <w:tc>
          <w:tcPr>
            <w:tcW w:w="2212" w:type="dxa"/>
            <w:hideMark/>
          </w:tcPr>
          <w:p w14:paraId="739E864F"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glass </w:t>
            </w:r>
          </w:p>
        </w:tc>
        <w:tc>
          <w:tcPr>
            <w:tcW w:w="720" w:type="dxa"/>
            <w:hideMark/>
          </w:tcPr>
          <w:p w14:paraId="239375D8"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0</w:t>
            </w:r>
          </w:p>
        </w:tc>
        <w:tc>
          <w:tcPr>
            <w:tcW w:w="779" w:type="dxa"/>
            <w:hideMark/>
          </w:tcPr>
          <w:p w14:paraId="6B1C9DBB"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20</w:t>
            </w:r>
          </w:p>
        </w:tc>
        <w:tc>
          <w:tcPr>
            <w:tcW w:w="1201" w:type="dxa"/>
            <w:hideMark/>
          </w:tcPr>
          <w:p w14:paraId="43DC0CF7"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 FBS +10 g/L BSA</w:t>
            </w:r>
          </w:p>
        </w:tc>
        <w:tc>
          <w:tcPr>
            <w:tcW w:w="928" w:type="dxa"/>
            <w:hideMark/>
          </w:tcPr>
          <w:p w14:paraId="6BEA2749"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50 </w:t>
            </w:r>
          </w:p>
        </w:tc>
        <w:tc>
          <w:tcPr>
            <w:tcW w:w="759" w:type="dxa"/>
            <w:hideMark/>
          </w:tcPr>
          <w:p w14:paraId="10F20745"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17</w:t>
            </w:r>
          </w:p>
        </w:tc>
        <w:tc>
          <w:tcPr>
            <w:tcW w:w="1823" w:type="dxa"/>
            <w:hideMark/>
          </w:tcPr>
          <w:p w14:paraId="300D9D56" w14:textId="77777777" w:rsidR="00F13407" w:rsidRPr="00EE4054" w:rsidRDefault="00F13407" w:rsidP="00AF32FC">
            <w:pPr>
              <w:spacing w:line="240" w:lineRule="auto"/>
              <w:rPr>
                <w:rFonts w:ascii="Times New Roman" w:hAnsi="Times New Roman" w:cs="Times New Roman"/>
              </w:rPr>
            </w:pPr>
            <w:r w:rsidRPr="00EE4054">
              <w:rPr>
                <w:rFonts w:ascii="Times New Roman" w:eastAsia="Calibri" w:hAnsi="Times New Roman" w:cs="Times New Roman"/>
              </w:rPr>
              <w:fldChar w:fldCharType="begin"/>
            </w:r>
            <w:r>
              <w:rPr>
                <w:rFonts w:ascii="Times New Roman" w:eastAsia="Calibri" w:hAnsi="Times New Roman" w:cs="Times New Roman"/>
              </w:rPr>
              <w:instrText xml:space="preserve"> ADDIN EN.CITE &lt;EndNote&gt;&lt;Cite AuthorYear="1"&gt;&lt;Author&gt;Pastorino&lt;/Author&gt;&lt;Year&gt;2020&lt;/Year&gt;&lt;RecNum&gt;104&lt;/RecNum&gt;&lt;DisplayText&gt;Pastorino et al. (2020)&lt;/DisplayText&gt;&lt;record&gt;&lt;rec-number&gt;104&lt;/rec-number&gt;&lt;foreign-keys&gt;&lt;key app="EN" db-id="rssfep9pidsptsef9vk5pps6f0r0t5xzsrzr" timestamp="1629293982"&gt;104&lt;/key&gt;&lt;/foreign-keys&gt;&lt;ref-type name="Journal Article"&gt;17&lt;/ref-type&gt;&lt;contributors&gt;&lt;authors&gt;&lt;author&gt;Pastorino, Boris&lt;/author&gt;&lt;author&gt;Touret, Franck&lt;/author&gt;&lt;author&gt;Gilles, Magali&lt;/author&gt;&lt;author&gt;de Lamballerie, Xavier&lt;/author&gt;&lt;author&gt;Charrel, Rémi N&lt;/author&gt;&lt;/authors&gt;&lt;/contributors&gt;&lt;titles&gt;&lt;title&gt;Prolonged infectivity of SARS-CoV-2 in fomites&lt;/title&gt;&lt;secondary-title&gt;Emerging infectious diseases&lt;/secondary-title&gt;&lt;/titles&gt;&lt;periodical&gt;&lt;full-title&gt;Emerging infectious diseases&lt;/full-title&gt;&lt;/periodical&gt;&lt;pages&gt;2256&lt;/pages&gt;&lt;volume&gt;26&lt;/volume&gt;&lt;number&gt;9&lt;/number&gt;&lt;dates&gt;&lt;year&gt;2020&lt;/year&gt;&lt;/dates&gt;&lt;urls&gt;&lt;related-urls&gt;&lt;url&gt;https://www.ncbi.nlm.nih.gov/pmc/articles/PMC7454106/pdf/20-1788.pdf&lt;/url&gt;&lt;/related-urls&gt;&lt;/urls&gt;&lt;/record&gt;&lt;/Cite&gt;&lt;/EndNote&gt;</w:instrText>
            </w:r>
            <w:r w:rsidRPr="00EE4054">
              <w:rPr>
                <w:rFonts w:ascii="Times New Roman" w:eastAsia="Calibri" w:hAnsi="Times New Roman" w:cs="Times New Roman"/>
              </w:rPr>
              <w:fldChar w:fldCharType="separate"/>
            </w:r>
            <w:r>
              <w:rPr>
                <w:rFonts w:ascii="Times New Roman" w:eastAsia="Calibri" w:hAnsi="Times New Roman" w:cs="Times New Roman"/>
                <w:noProof/>
              </w:rPr>
              <w:t>Pastorino et al. (2020)</w:t>
            </w:r>
            <w:r w:rsidRPr="00EE4054">
              <w:rPr>
                <w:rFonts w:ascii="Times New Roman" w:eastAsia="Calibri" w:hAnsi="Times New Roman" w:cs="Times New Roman"/>
              </w:rPr>
              <w:fldChar w:fldCharType="end"/>
            </w:r>
          </w:p>
        </w:tc>
      </w:tr>
      <w:tr w:rsidR="00F13407" w:rsidRPr="00E50A9C" w14:paraId="487A0B83" w14:textId="77777777" w:rsidTr="00AF32FC">
        <w:trPr>
          <w:trHeight w:val="285"/>
        </w:trPr>
        <w:tc>
          <w:tcPr>
            <w:tcW w:w="928" w:type="dxa"/>
            <w:vMerge/>
            <w:tcBorders>
              <w:left w:val="nil"/>
              <w:bottom w:val="nil"/>
              <w:right w:val="nil"/>
            </w:tcBorders>
            <w:vAlign w:val="center"/>
            <w:hideMark/>
          </w:tcPr>
          <w:p w14:paraId="2E369AA4" w14:textId="77777777" w:rsidR="00F13407" w:rsidRPr="00E50A9C" w:rsidRDefault="00F13407" w:rsidP="00AF32FC">
            <w:pPr>
              <w:spacing w:line="240" w:lineRule="auto"/>
              <w:rPr>
                <w:rFonts w:ascii="Times New Roman" w:hAnsi="Times New Roman" w:cs="Times New Roman"/>
              </w:rPr>
            </w:pPr>
          </w:p>
        </w:tc>
        <w:tc>
          <w:tcPr>
            <w:tcW w:w="2212" w:type="dxa"/>
            <w:hideMark/>
          </w:tcPr>
          <w:p w14:paraId="7FD75466"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glass </w:t>
            </w:r>
          </w:p>
        </w:tc>
        <w:tc>
          <w:tcPr>
            <w:tcW w:w="720" w:type="dxa"/>
            <w:hideMark/>
          </w:tcPr>
          <w:p w14:paraId="02CDD08F"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0</w:t>
            </w:r>
          </w:p>
        </w:tc>
        <w:tc>
          <w:tcPr>
            <w:tcW w:w="779" w:type="dxa"/>
            <w:hideMark/>
          </w:tcPr>
          <w:p w14:paraId="2CC6A909"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20</w:t>
            </w:r>
          </w:p>
        </w:tc>
        <w:tc>
          <w:tcPr>
            <w:tcW w:w="1201" w:type="dxa"/>
            <w:hideMark/>
          </w:tcPr>
          <w:p w14:paraId="5C4F82C1"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 FBS +10 g/L BSA</w:t>
            </w:r>
          </w:p>
        </w:tc>
        <w:tc>
          <w:tcPr>
            <w:tcW w:w="928" w:type="dxa"/>
            <w:hideMark/>
          </w:tcPr>
          <w:p w14:paraId="715817B4"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50 </w:t>
            </w:r>
          </w:p>
        </w:tc>
        <w:tc>
          <w:tcPr>
            <w:tcW w:w="759" w:type="dxa"/>
            <w:hideMark/>
          </w:tcPr>
          <w:p w14:paraId="5B923C51"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gt;96</w:t>
            </w:r>
          </w:p>
        </w:tc>
        <w:tc>
          <w:tcPr>
            <w:tcW w:w="1823" w:type="dxa"/>
            <w:hideMark/>
          </w:tcPr>
          <w:p w14:paraId="1420C6DF" w14:textId="77777777" w:rsidR="00F13407" w:rsidRPr="00EE4054" w:rsidRDefault="00F13407" w:rsidP="00AF32FC">
            <w:pPr>
              <w:spacing w:line="240" w:lineRule="auto"/>
              <w:rPr>
                <w:rFonts w:ascii="Times New Roman" w:hAnsi="Times New Roman" w:cs="Times New Roman"/>
              </w:rPr>
            </w:pPr>
            <w:r w:rsidRPr="00EE4054">
              <w:rPr>
                <w:rFonts w:ascii="Times New Roman" w:eastAsia="Calibri" w:hAnsi="Times New Roman" w:cs="Times New Roman"/>
              </w:rPr>
              <w:fldChar w:fldCharType="begin"/>
            </w:r>
            <w:r>
              <w:rPr>
                <w:rFonts w:ascii="Times New Roman" w:eastAsia="Calibri" w:hAnsi="Times New Roman" w:cs="Times New Roman"/>
              </w:rPr>
              <w:instrText xml:space="preserve"> ADDIN EN.CITE &lt;EndNote&gt;&lt;Cite AuthorYear="1"&gt;&lt;Author&gt;Pastorino&lt;/Author&gt;&lt;Year&gt;2020&lt;/Year&gt;&lt;RecNum&gt;104&lt;/RecNum&gt;&lt;DisplayText&gt;Pastorino et al. (2020)&lt;/DisplayText&gt;&lt;record&gt;&lt;rec-number&gt;104&lt;/rec-number&gt;&lt;foreign-keys&gt;&lt;key app="EN" db-id="rssfep9pidsptsef9vk5pps6f0r0t5xzsrzr" timestamp="1629293982"&gt;104&lt;/key&gt;&lt;/foreign-keys&gt;&lt;ref-type name="Journal Article"&gt;17&lt;/ref-type&gt;&lt;contributors&gt;&lt;authors&gt;&lt;author&gt;Pastorino, Boris&lt;/author&gt;&lt;author&gt;Touret, Franck&lt;/author&gt;&lt;author&gt;Gilles, Magali&lt;/author&gt;&lt;author&gt;de Lamballerie, Xavier&lt;/author&gt;&lt;author&gt;Charrel, Rémi N&lt;/author&gt;&lt;/authors&gt;&lt;/contributors&gt;&lt;titles&gt;&lt;title&gt;Prolonged infectivity of SARS-CoV-2 in fomites&lt;/title&gt;&lt;secondary-title&gt;Emerging infectious diseases&lt;/secondary-title&gt;&lt;/titles&gt;&lt;periodical&gt;&lt;full-title&gt;Emerging infectious diseases&lt;/full-title&gt;&lt;/periodical&gt;&lt;pages&gt;2256&lt;/pages&gt;&lt;volume&gt;26&lt;/volume&gt;&lt;number&gt;9&lt;/number&gt;&lt;dates&gt;&lt;year&gt;2020&lt;/year&gt;&lt;/dates&gt;&lt;urls&gt;&lt;related-urls&gt;&lt;url&gt;https://www.ncbi.nlm.nih.gov/pmc/articles/PMC7454106/pdf/20-1788.pdf&lt;/url&gt;&lt;/related-urls&gt;&lt;/urls&gt;&lt;/record&gt;&lt;/Cite&gt;&lt;/EndNote&gt;</w:instrText>
            </w:r>
            <w:r w:rsidRPr="00EE4054">
              <w:rPr>
                <w:rFonts w:ascii="Times New Roman" w:eastAsia="Calibri" w:hAnsi="Times New Roman" w:cs="Times New Roman"/>
              </w:rPr>
              <w:fldChar w:fldCharType="separate"/>
            </w:r>
            <w:r>
              <w:rPr>
                <w:rFonts w:ascii="Times New Roman" w:eastAsia="Calibri" w:hAnsi="Times New Roman" w:cs="Times New Roman"/>
                <w:noProof/>
              </w:rPr>
              <w:t>Pastorino et al. (2020)</w:t>
            </w:r>
            <w:r w:rsidRPr="00EE4054">
              <w:rPr>
                <w:rFonts w:ascii="Times New Roman" w:eastAsia="Calibri" w:hAnsi="Times New Roman" w:cs="Times New Roman"/>
              </w:rPr>
              <w:fldChar w:fldCharType="end"/>
            </w:r>
          </w:p>
        </w:tc>
      </w:tr>
      <w:tr w:rsidR="00F13407" w:rsidRPr="00E50A9C" w14:paraId="6C88D69B" w14:textId="77777777" w:rsidTr="00AF32FC">
        <w:trPr>
          <w:trHeight w:val="285"/>
        </w:trPr>
        <w:tc>
          <w:tcPr>
            <w:tcW w:w="928" w:type="dxa"/>
            <w:vMerge/>
            <w:tcBorders>
              <w:left w:val="nil"/>
              <w:bottom w:val="nil"/>
              <w:right w:val="nil"/>
            </w:tcBorders>
            <w:vAlign w:val="center"/>
            <w:hideMark/>
          </w:tcPr>
          <w:p w14:paraId="0D188AC4" w14:textId="77777777" w:rsidR="00F13407" w:rsidRPr="00E50A9C" w:rsidRDefault="00F13407" w:rsidP="00AF32FC">
            <w:pPr>
              <w:spacing w:line="240" w:lineRule="auto"/>
              <w:rPr>
                <w:rFonts w:ascii="Times New Roman" w:hAnsi="Times New Roman" w:cs="Times New Roman"/>
              </w:rPr>
            </w:pPr>
          </w:p>
        </w:tc>
        <w:tc>
          <w:tcPr>
            <w:tcW w:w="2212" w:type="dxa"/>
            <w:hideMark/>
          </w:tcPr>
          <w:p w14:paraId="01904372"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classic glass/acrylic glass/TiO2 glass</w:t>
            </w:r>
          </w:p>
        </w:tc>
        <w:tc>
          <w:tcPr>
            <w:tcW w:w="720" w:type="dxa"/>
            <w:hideMark/>
          </w:tcPr>
          <w:p w14:paraId="16780F69"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0</w:t>
            </w:r>
          </w:p>
        </w:tc>
        <w:tc>
          <w:tcPr>
            <w:tcW w:w="779" w:type="dxa"/>
            <w:hideMark/>
          </w:tcPr>
          <w:p w14:paraId="16F3DBF5"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22</w:t>
            </w:r>
          </w:p>
        </w:tc>
        <w:tc>
          <w:tcPr>
            <w:tcW w:w="1201" w:type="dxa"/>
            <w:hideMark/>
          </w:tcPr>
          <w:p w14:paraId="2449F672"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1% BSA</w:t>
            </w:r>
          </w:p>
        </w:tc>
        <w:tc>
          <w:tcPr>
            <w:tcW w:w="928" w:type="dxa"/>
            <w:hideMark/>
          </w:tcPr>
          <w:p w14:paraId="44804A98"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20 </w:t>
            </w:r>
          </w:p>
        </w:tc>
        <w:tc>
          <w:tcPr>
            <w:tcW w:w="759" w:type="dxa"/>
            <w:hideMark/>
          </w:tcPr>
          <w:p w14:paraId="08BA7CE1"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6.9</w:t>
            </w:r>
          </w:p>
        </w:tc>
        <w:tc>
          <w:tcPr>
            <w:tcW w:w="1823" w:type="dxa"/>
            <w:hideMark/>
          </w:tcPr>
          <w:p w14:paraId="755582D3" w14:textId="77777777" w:rsidR="00F13407" w:rsidRPr="00EE4054" w:rsidRDefault="00F13407" w:rsidP="00AF32FC">
            <w:pPr>
              <w:spacing w:line="240" w:lineRule="auto"/>
              <w:rPr>
                <w:rFonts w:ascii="Times New Roman" w:hAnsi="Times New Roman" w:cs="Times New Roman"/>
              </w:rPr>
            </w:pPr>
            <w:r w:rsidRPr="00EE4054">
              <w:rPr>
                <w:rFonts w:ascii="Times New Roman" w:eastAsia="Calibri" w:hAnsi="Times New Roman" w:cs="Times New Roman"/>
              </w:rPr>
              <w:fldChar w:fldCharType="begin"/>
            </w:r>
            <w:r>
              <w:rPr>
                <w:rFonts w:ascii="Times New Roman" w:eastAsia="Calibri" w:hAnsi="Times New Roman" w:cs="Times New Roman"/>
              </w:rPr>
              <w:instrText xml:space="preserve"> ADDIN EN.CITE &lt;EndNote&gt;&lt;Cite AuthorYear="1"&gt;&lt;Author&gt;Bonil&lt;/Author&gt;&lt;Year&gt;2021&lt;/Year&gt;&lt;RecNum&gt;313&lt;/RecNum&gt;&lt;DisplayText&gt;Bonil et al. (2021)&lt;/DisplayText&gt;&lt;record&gt;&lt;rec-number&gt;313&lt;/rec-number&gt;&lt;foreign-keys&gt;&lt;key app="EN" db-id="rssfep9pidsptsef9vk5pps6f0r0t5xzsrzr" timestamp="1644250201"&gt;313&lt;/key&gt;&lt;/foreign-keys&gt;&lt;ref-type name="Journal Article"&gt;17&lt;/ref-type&gt;&lt;contributors&gt;&lt;authors&gt;&lt;author&gt;Bonil, Laura&lt;/author&gt;&lt;author&gt;Lingas, Guillaume&lt;/author&gt;&lt;author&gt;Coupeau, Damien&lt;/author&gt;&lt;author&gt;Lucet, Jean-Christophe&lt;/author&gt;&lt;author&gt;Guedj, Jérémie&lt;/author&gt;&lt;author&gt;Visseaux, Benoît&lt;/author&gt;&lt;author&gt;Muylkens, Benoît&lt;/author&gt;&lt;/authors&gt;&lt;/contributors&gt;&lt;titles&gt;&lt;title&gt;Survival of SARS-CoV-2 on non-porous materials in an experimental setting representative of fomites&lt;/title&gt;&lt;secondary-title&gt;Coatings&lt;/secondary-title&gt;&lt;/titles&gt;&lt;periodical&gt;&lt;full-title&gt;Coatings&lt;/full-title&gt;&lt;/periodical&gt;&lt;pages&gt;371&lt;/pages&gt;&lt;volume&gt;11&lt;/volume&gt;&lt;number&gt;4&lt;/number&gt;&lt;dates&gt;&lt;year&gt;2021&lt;/year&gt;&lt;/dates&gt;&lt;urls&gt;&lt;/urls&gt;&lt;/record&gt;&lt;/Cite&gt;&lt;/EndNote&gt;</w:instrText>
            </w:r>
            <w:r w:rsidRPr="00EE4054">
              <w:rPr>
                <w:rFonts w:ascii="Times New Roman" w:eastAsia="Calibri" w:hAnsi="Times New Roman" w:cs="Times New Roman"/>
              </w:rPr>
              <w:fldChar w:fldCharType="separate"/>
            </w:r>
            <w:r>
              <w:rPr>
                <w:rFonts w:ascii="Times New Roman" w:eastAsia="Calibri" w:hAnsi="Times New Roman" w:cs="Times New Roman"/>
                <w:noProof/>
              </w:rPr>
              <w:t>Bonil et al. (2021)</w:t>
            </w:r>
            <w:r w:rsidRPr="00EE4054">
              <w:rPr>
                <w:rFonts w:ascii="Times New Roman" w:eastAsia="Calibri" w:hAnsi="Times New Roman" w:cs="Times New Roman"/>
              </w:rPr>
              <w:fldChar w:fldCharType="end"/>
            </w:r>
          </w:p>
        </w:tc>
      </w:tr>
      <w:tr w:rsidR="00F13407" w:rsidRPr="00E50A9C" w14:paraId="5605DC24" w14:textId="77777777" w:rsidTr="00AF32FC">
        <w:trPr>
          <w:trHeight w:val="285"/>
        </w:trPr>
        <w:tc>
          <w:tcPr>
            <w:tcW w:w="928" w:type="dxa"/>
            <w:vMerge/>
            <w:tcBorders>
              <w:left w:val="nil"/>
              <w:bottom w:val="nil"/>
              <w:right w:val="nil"/>
            </w:tcBorders>
            <w:vAlign w:val="center"/>
            <w:hideMark/>
          </w:tcPr>
          <w:p w14:paraId="589DDF2F" w14:textId="77777777" w:rsidR="00F13407" w:rsidRPr="00E50A9C" w:rsidRDefault="00F13407" w:rsidP="00AF32FC">
            <w:pPr>
              <w:spacing w:line="240" w:lineRule="auto"/>
              <w:rPr>
                <w:rFonts w:ascii="Times New Roman" w:hAnsi="Times New Roman" w:cs="Times New Roman"/>
              </w:rPr>
            </w:pPr>
          </w:p>
        </w:tc>
        <w:tc>
          <w:tcPr>
            <w:tcW w:w="2212" w:type="dxa"/>
            <w:hideMark/>
          </w:tcPr>
          <w:p w14:paraId="3B87F70D"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photo activated TiO2 glass</w:t>
            </w:r>
          </w:p>
        </w:tc>
        <w:tc>
          <w:tcPr>
            <w:tcW w:w="720" w:type="dxa"/>
            <w:hideMark/>
          </w:tcPr>
          <w:p w14:paraId="6A1D738E"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0</w:t>
            </w:r>
          </w:p>
        </w:tc>
        <w:tc>
          <w:tcPr>
            <w:tcW w:w="779" w:type="dxa"/>
            <w:hideMark/>
          </w:tcPr>
          <w:p w14:paraId="06E6F385"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22</w:t>
            </w:r>
          </w:p>
        </w:tc>
        <w:tc>
          <w:tcPr>
            <w:tcW w:w="1201" w:type="dxa"/>
            <w:hideMark/>
          </w:tcPr>
          <w:p w14:paraId="6518DC21"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1% BSA</w:t>
            </w:r>
          </w:p>
        </w:tc>
        <w:tc>
          <w:tcPr>
            <w:tcW w:w="928" w:type="dxa"/>
            <w:hideMark/>
          </w:tcPr>
          <w:p w14:paraId="05C1BB47"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20 </w:t>
            </w:r>
          </w:p>
        </w:tc>
        <w:tc>
          <w:tcPr>
            <w:tcW w:w="759" w:type="dxa"/>
            <w:hideMark/>
          </w:tcPr>
          <w:p w14:paraId="743A4BBC"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4.1</w:t>
            </w:r>
          </w:p>
        </w:tc>
        <w:tc>
          <w:tcPr>
            <w:tcW w:w="1823" w:type="dxa"/>
            <w:hideMark/>
          </w:tcPr>
          <w:p w14:paraId="7B786D4B" w14:textId="77777777" w:rsidR="00F13407" w:rsidRPr="00EE4054" w:rsidRDefault="00F13407" w:rsidP="00AF32FC">
            <w:pPr>
              <w:spacing w:line="240" w:lineRule="auto"/>
              <w:rPr>
                <w:rFonts w:ascii="Times New Roman" w:hAnsi="Times New Roman" w:cs="Times New Roman"/>
              </w:rPr>
            </w:pPr>
            <w:r w:rsidRPr="00EE4054">
              <w:rPr>
                <w:rFonts w:ascii="Times New Roman" w:eastAsia="Calibri" w:hAnsi="Times New Roman" w:cs="Times New Roman"/>
              </w:rPr>
              <w:fldChar w:fldCharType="begin"/>
            </w:r>
            <w:r>
              <w:rPr>
                <w:rFonts w:ascii="Times New Roman" w:eastAsia="Calibri" w:hAnsi="Times New Roman" w:cs="Times New Roman"/>
              </w:rPr>
              <w:instrText xml:space="preserve"> ADDIN EN.CITE &lt;EndNote&gt;&lt;Cite AuthorYear="1"&gt;&lt;Author&gt;Bonil&lt;/Author&gt;&lt;Year&gt;2021&lt;/Year&gt;&lt;RecNum&gt;313&lt;/RecNum&gt;&lt;DisplayText&gt;Bonil et al. (2021)&lt;/DisplayText&gt;&lt;record&gt;&lt;rec-number&gt;313&lt;/rec-number&gt;&lt;foreign-keys&gt;&lt;key app="EN" db-id="rssfep9pidsptsef9vk5pps6f0r0t5xzsrzr" timestamp="1644250201"&gt;313&lt;/key&gt;&lt;/foreign-keys&gt;&lt;ref-type name="Journal Article"&gt;17&lt;/ref-type&gt;&lt;contributors&gt;&lt;authors&gt;&lt;author&gt;Bonil, Laura&lt;/author&gt;&lt;author&gt;Lingas, Guillaume&lt;/author&gt;&lt;author&gt;Coupeau, Damien&lt;/author&gt;&lt;author&gt;Lucet, Jean-Christophe&lt;/author&gt;&lt;author&gt;Guedj, Jérémie&lt;/author&gt;&lt;author&gt;Visseaux, Benoît&lt;/author&gt;&lt;author&gt;Muylkens, Benoît&lt;/author&gt;&lt;/authors&gt;&lt;/contributors&gt;&lt;titles&gt;&lt;title&gt;Survival of SARS-CoV-2 on non-porous materials in an experimental setting representative of fomites&lt;/title&gt;&lt;secondary-title&gt;Coatings&lt;/secondary-title&gt;&lt;/titles&gt;&lt;periodical&gt;&lt;full-title&gt;Coatings&lt;/full-title&gt;&lt;/periodical&gt;&lt;pages&gt;371&lt;/pages&gt;&lt;volume&gt;11&lt;/volume&gt;&lt;number&gt;4&lt;/number&gt;&lt;dates&gt;&lt;year&gt;2021&lt;/year&gt;&lt;/dates&gt;&lt;urls&gt;&lt;/urls&gt;&lt;/record&gt;&lt;/Cite&gt;&lt;/EndNote&gt;</w:instrText>
            </w:r>
            <w:r w:rsidRPr="00EE4054">
              <w:rPr>
                <w:rFonts w:ascii="Times New Roman" w:eastAsia="Calibri" w:hAnsi="Times New Roman" w:cs="Times New Roman"/>
              </w:rPr>
              <w:fldChar w:fldCharType="separate"/>
            </w:r>
            <w:r>
              <w:rPr>
                <w:rFonts w:ascii="Times New Roman" w:eastAsia="Calibri" w:hAnsi="Times New Roman" w:cs="Times New Roman"/>
                <w:noProof/>
              </w:rPr>
              <w:t>Bonil et al. (2021)</w:t>
            </w:r>
            <w:r w:rsidRPr="00EE4054">
              <w:rPr>
                <w:rFonts w:ascii="Times New Roman" w:eastAsia="Calibri" w:hAnsi="Times New Roman" w:cs="Times New Roman"/>
              </w:rPr>
              <w:fldChar w:fldCharType="end"/>
            </w:r>
          </w:p>
        </w:tc>
      </w:tr>
      <w:tr w:rsidR="00F13407" w:rsidRPr="00E50A9C" w14:paraId="0F673CF7" w14:textId="77777777" w:rsidTr="00AF32FC">
        <w:trPr>
          <w:trHeight w:val="285"/>
        </w:trPr>
        <w:tc>
          <w:tcPr>
            <w:tcW w:w="928" w:type="dxa"/>
            <w:vMerge/>
            <w:tcBorders>
              <w:left w:val="nil"/>
              <w:bottom w:val="nil"/>
              <w:right w:val="nil"/>
            </w:tcBorders>
            <w:vAlign w:val="center"/>
            <w:hideMark/>
          </w:tcPr>
          <w:p w14:paraId="39DB41B2" w14:textId="77777777" w:rsidR="00F13407" w:rsidRPr="00E50A9C" w:rsidRDefault="00F13407" w:rsidP="00AF32FC">
            <w:pPr>
              <w:spacing w:line="240" w:lineRule="auto"/>
              <w:rPr>
                <w:rFonts w:ascii="Times New Roman" w:hAnsi="Times New Roman" w:cs="Times New Roman"/>
              </w:rPr>
            </w:pPr>
          </w:p>
        </w:tc>
        <w:tc>
          <w:tcPr>
            <w:tcW w:w="2212" w:type="dxa"/>
            <w:hideMark/>
          </w:tcPr>
          <w:p w14:paraId="2B7423BB"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glass </w:t>
            </w:r>
          </w:p>
        </w:tc>
        <w:tc>
          <w:tcPr>
            <w:tcW w:w="720" w:type="dxa"/>
            <w:hideMark/>
          </w:tcPr>
          <w:p w14:paraId="218B7D26"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0</w:t>
            </w:r>
          </w:p>
        </w:tc>
        <w:tc>
          <w:tcPr>
            <w:tcW w:w="779" w:type="dxa"/>
            <w:hideMark/>
          </w:tcPr>
          <w:p w14:paraId="7F4CE7D4"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20</w:t>
            </w:r>
          </w:p>
        </w:tc>
        <w:tc>
          <w:tcPr>
            <w:tcW w:w="1201" w:type="dxa"/>
            <w:hideMark/>
          </w:tcPr>
          <w:p w14:paraId="4466A5BA"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10% FBS + 1% BSA</w:t>
            </w:r>
          </w:p>
        </w:tc>
        <w:tc>
          <w:tcPr>
            <w:tcW w:w="928" w:type="dxa"/>
            <w:hideMark/>
          </w:tcPr>
          <w:p w14:paraId="30F0B833"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10 </w:t>
            </w:r>
          </w:p>
        </w:tc>
        <w:tc>
          <w:tcPr>
            <w:tcW w:w="759" w:type="dxa"/>
            <w:hideMark/>
          </w:tcPr>
          <w:p w14:paraId="1DD73806"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45.6</w:t>
            </w:r>
          </w:p>
        </w:tc>
        <w:tc>
          <w:tcPr>
            <w:tcW w:w="1823" w:type="dxa"/>
            <w:hideMark/>
          </w:tcPr>
          <w:p w14:paraId="648CFA32" w14:textId="77777777" w:rsidR="00F13407" w:rsidRPr="00EE4054" w:rsidRDefault="00F13407" w:rsidP="00AF32FC">
            <w:pPr>
              <w:spacing w:line="240" w:lineRule="auto"/>
              <w:rPr>
                <w:rFonts w:ascii="Times New Roman" w:hAnsi="Times New Roman" w:cs="Times New Roman"/>
              </w:rPr>
            </w:pPr>
            <w:r w:rsidRPr="00EE4054">
              <w:rPr>
                <w:rFonts w:ascii="Times New Roman" w:eastAsia="Calibri" w:hAnsi="Times New Roman" w:cs="Times New Roman"/>
              </w:rPr>
              <w:fldChar w:fldCharType="begin"/>
            </w:r>
            <w:r>
              <w:rPr>
                <w:rFonts w:ascii="Times New Roman" w:eastAsia="Calibri" w:hAnsi="Times New Roman" w:cs="Times New Roman"/>
              </w:rPr>
              <w:instrText xml:space="preserve"> ADDIN EN.CITE &lt;EndNote&gt;&lt;Cite AuthorYear="1"&gt;&lt;Author&gt;Riddell&lt;/Author&gt;&lt;Year&gt;2020&lt;/Year&gt;&lt;RecNum&gt;101&lt;/RecNum&gt;&lt;DisplayText&gt;Riddell et al. (2020)&lt;/DisplayText&gt;&lt;record&gt;&lt;rec-number&gt;101&lt;/rec-number&gt;&lt;foreign-keys&gt;&lt;key app="EN" db-id="rssfep9pidsptsef9vk5pps6f0r0t5xzsrzr" timestamp="1629291637"&gt;101&lt;/key&gt;&lt;/foreign-keys&gt;&lt;ref-type name="Journal Article"&gt;17&lt;/ref-type&gt;&lt;contributors&gt;&lt;authors&gt;&lt;author&gt;Riddell, Shane&lt;/author&gt;&lt;author&gt;Goldie, Sarah&lt;/author&gt;&lt;author&gt;Hill, Andrew&lt;/author&gt;&lt;author&gt;Eagles, Debbie&lt;/author&gt;&lt;author&gt;Drew, Trevor W.&lt;/author&gt;&lt;/authors&gt;&lt;/contributors&gt;&lt;titles&gt;&lt;title&gt;The effect of temperature on persistence of SARS-CoV-2 on common surfaces&lt;/title&gt;&lt;secondary-title&gt;Virology Journal&lt;/secondary-title&gt;&lt;/titles&gt;&lt;periodical&gt;&lt;full-title&gt;Virology Journal&lt;/full-title&gt;&lt;/periodical&gt;&lt;pages&gt;145&lt;/pages&gt;&lt;volume&gt;17&lt;/volume&gt;&lt;number&gt;1&lt;/number&gt;&lt;dates&gt;&lt;year&gt;2020&lt;/year&gt;&lt;pub-dates&gt;&lt;date&gt;2020/10/07&lt;/date&gt;&lt;/pub-dates&gt;&lt;/dates&gt;&lt;isbn&gt;1743-422X&lt;/isbn&gt;&lt;urls&gt;&lt;related-urls&gt;&lt;url&gt;https://doi.org/10.1186/s12985-020-01418-7&lt;/url&gt;&lt;url&gt;https://www.ncbi.nlm.nih.gov/pmc/articles/PMC7538848/pdf/12985_2020_Article_1418.pdf&lt;/url&gt;&lt;/related-urls&gt;&lt;/urls&gt;&lt;electronic-resource-num&gt;10.1186/s12985-020-01418-7&lt;/electronic-resource-num&gt;&lt;/record&gt;&lt;/Cite&gt;&lt;/EndNote&gt;</w:instrText>
            </w:r>
            <w:r w:rsidRPr="00EE4054">
              <w:rPr>
                <w:rFonts w:ascii="Times New Roman" w:eastAsia="Calibri" w:hAnsi="Times New Roman" w:cs="Times New Roman"/>
              </w:rPr>
              <w:fldChar w:fldCharType="separate"/>
            </w:r>
            <w:r>
              <w:rPr>
                <w:rFonts w:ascii="Times New Roman" w:eastAsia="Calibri" w:hAnsi="Times New Roman" w:cs="Times New Roman"/>
                <w:noProof/>
              </w:rPr>
              <w:t>Riddell et al. (2020)</w:t>
            </w:r>
            <w:r w:rsidRPr="00EE4054">
              <w:rPr>
                <w:rFonts w:ascii="Times New Roman" w:eastAsia="Calibri" w:hAnsi="Times New Roman" w:cs="Times New Roman"/>
              </w:rPr>
              <w:fldChar w:fldCharType="end"/>
            </w:r>
          </w:p>
        </w:tc>
      </w:tr>
      <w:tr w:rsidR="00F13407" w:rsidRPr="00E50A9C" w14:paraId="34D8C65A" w14:textId="77777777" w:rsidTr="00AF32FC">
        <w:trPr>
          <w:trHeight w:val="285"/>
        </w:trPr>
        <w:tc>
          <w:tcPr>
            <w:tcW w:w="928" w:type="dxa"/>
            <w:vMerge/>
            <w:tcBorders>
              <w:left w:val="nil"/>
              <w:bottom w:val="nil"/>
              <w:right w:val="nil"/>
            </w:tcBorders>
            <w:vAlign w:val="center"/>
            <w:hideMark/>
          </w:tcPr>
          <w:p w14:paraId="069A7952" w14:textId="77777777" w:rsidR="00F13407" w:rsidRPr="00E50A9C" w:rsidRDefault="00F13407" w:rsidP="00AF32FC">
            <w:pPr>
              <w:spacing w:line="240" w:lineRule="auto"/>
              <w:rPr>
                <w:rFonts w:ascii="Times New Roman" w:hAnsi="Times New Roman" w:cs="Times New Roman"/>
              </w:rPr>
            </w:pPr>
          </w:p>
        </w:tc>
        <w:tc>
          <w:tcPr>
            <w:tcW w:w="2212" w:type="dxa"/>
            <w:hideMark/>
          </w:tcPr>
          <w:p w14:paraId="6F2CEAFF"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glass </w:t>
            </w:r>
          </w:p>
        </w:tc>
        <w:tc>
          <w:tcPr>
            <w:tcW w:w="720" w:type="dxa"/>
            <w:hideMark/>
          </w:tcPr>
          <w:p w14:paraId="294018EC"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0</w:t>
            </w:r>
          </w:p>
        </w:tc>
        <w:tc>
          <w:tcPr>
            <w:tcW w:w="779" w:type="dxa"/>
            <w:hideMark/>
          </w:tcPr>
          <w:p w14:paraId="1B08D8F3"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30</w:t>
            </w:r>
          </w:p>
        </w:tc>
        <w:tc>
          <w:tcPr>
            <w:tcW w:w="1201" w:type="dxa"/>
            <w:hideMark/>
          </w:tcPr>
          <w:p w14:paraId="3D779322"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10% FBS + 1% BSA</w:t>
            </w:r>
          </w:p>
        </w:tc>
        <w:tc>
          <w:tcPr>
            <w:tcW w:w="928" w:type="dxa"/>
            <w:hideMark/>
          </w:tcPr>
          <w:p w14:paraId="2F544350"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10 </w:t>
            </w:r>
          </w:p>
        </w:tc>
        <w:tc>
          <w:tcPr>
            <w:tcW w:w="759" w:type="dxa"/>
            <w:hideMark/>
          </w:tcPr>
          <w:p w14:paraId="4EA7243C"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10.5</w:t>
            </w:r>
          </w:p>
        </w:tc>
        <w:tc>
          <w:tcPr>
            <w:tcW w:w="1823" w:type="dxa"/>
            <w:hideMark/>
          </w:tcPr>
          <w:p w14:paraId="7D25F945" w14:textId="77777777" w:rsidR="00F13407" w:rsidRPr="00EE4054" w:rsidRDefault="00F13407" w:rsidP="00AF32FC">
            <w:pPr>
              <w:spacing w:line="240" w:lineRule="auto"/>
              <w:rPr>
                <w:rFonts w:ascii="Times New Roman" w:hAnsi="Times New Roman" w:cs="Times New Roman"/>
              </w:rPr>
            </w:pPr>
            <w:r w:rsidRPr="00EE4054">
              <w:rPr>
                <w:rFonts w:ascii="Times New Roman" w:eastAsia="Calibri" w:hAnsi="Times New Roman" w:cs="Times New Roman"/>
              </w:rPr>
              <w:fldChar w:fldCharType="begin"/>
            </w:r>
            <w:r>
              <w:rPr>
                <w:rFonts w:ascii="Times New Roman" w:eastAsia="Calibri" w:hAnsi="Times New Roman" w:cs="Times New Roman"/>
              </w:rPr>
              <w:instrText xml:space="preserve"> ADDIN EN.CITE &lt;EndNote&gt;&lt;Cite AuthorYear="1"&gt;&lt;Author&gt;Riddell&lt;/Author&gt;&lt;Year&gt;2020&lt;/Year&gt;&lt;RecNum&gt;101&lt;/RecNum&gt;&lt;DisplayText&gt;Riddell et al. (2020)&lt;/DisplayText&gt;&lt;record&gt;&lt;rec-number&gt;101&lt;/rec-number&gt;&lt;foreign-keys&gt;&lt;key app="EN" db-id="rssfep9pidsptsef9vk5pps6f0r0t5xzsrzr" timestamp="1629291637"&gt;101&lt;/key&gt;&lt;/foreign-keys&gt;&lt;ref-type name="Journal Article"&gt;17&lt;/ref-type&gt;&lt;contributors&gt;&lt;authors&gt;&lt;author&gt;Riddell, Shane&lt;/author&gt;&lt;author&gt;Goldie, Sarah&lt;/author&gt;&lt;author&gt;Hill, Andrew&lt;/author&gt;&lt;author&gt;Eagles, Debbie&lt;/author&gt;&lt;author&gt;Drew, Trevor W.&lt;/author&gt;&lt;/authors&gt;&lt;/contributors&gt;&lt;titles&gt;&lt;title&gt;The effect of temperature on persistence of SARS-CoV-2 on common surfaces&lt;/title&gt;&lt;secondary-title&gt;Virology Journal&lt;/secondary-title&gt;&lt;/titles&gt;&lt;periodical&gt;&lt;full-title&gt;Virology Journal&lt;/full-title&gt;&lt;/periodical&gt;&lt;pages&gt;145&lt;/pages&gt;&lt;volume&gt;17&lt;/volume&gt;&lt;number&gt;1&lt;/number&gt;&lt;dates&gt;&lt;year&gt;2020&lt;/year&gt;&lt;pub-dates&gt;&lt;date&gt;2020/10/07&lt;/date&gt;&lt;/pub-dates&gt;&lt;/dates&gt;&lt;isbn&gt;1743-422X&lt;/isbn&gt;&lt;urls&gt;&lt;related-urls&gt;&lt;url&gt;https://doi.org/10.1186/s12985-020-01418-7&lt;/url&gt;&lt;url&gt;https://www.ncbi.nlm.nih.gov/pmc/articles/PMC7538848/pdf/12985_2020_Article_1418.pdf&lt;/url&gt;&lt;/related-urls&gt;&lt;/urls&gt;&lt;electronic-resource-num&gt;10.1186/s12985-020-01418-7&lt;/electronic-resource-num&gt;&lt;/record&gt;&lt;/Cite&gt;&lt;/EndNote&gt;</w:instrText>
            </w:r>
            <w:r w:rsidRPr="00EE4054">
              <w:rPr>
                <w:rFonts w:ascii="Times New Roman" w:eastAsia="Calibri" w:hAnsi="Times New Roman" w:cs="Times New Roman"/>
              </w:rPr>
              <w:fldChar w:fldCharType="separate"/>
            </w:r>
            <w:r>
              <w:rPr>
                <w:rFonts w:ascii="Times New Roman" w:eastAsia="Calibri" w:hAnsi="Times New Roman" w:cs="Times New Roman"/>
                <w:noProof/>
              </w:rPr>
              <w:t>Riddell et al. (2020)</w:t>
            </w:r>
            <w:r w:rsidRPr="00EE4054">
              <w:rPr>
                <w:rFonts w:ascii="Times New Roman" w:eastAsia="Calibri" w:hAnsi="Times New Roman" w:cs="Times New Roman"/>
              </w:rPr>
              <w:fldChar w:fldCharType="end"/>
            </w:r>
          </w:p>
        </w:tc>
      </w:tr>
      <w:tr w:rsidR="00F13407" w:rsidRPr="00E50A9C" w14:paraId="724F711E" w14:textId="77777777" w:rsidTr="00AF32FC">
        <w:trPr>
          <w:trHeight w:val="285"/>
        </w:trPr>
        <w:tc>
          <w:tcPr>
            <w:tcW w:w="928" w:type="dxa"/>
            <w:vMerge/>
            <w:tcBorders>
              <w:left w:val="nil"/>
              <w:bottom w:val="nil"/>
              <w:right w:val="nil"/>
            </w:tcBorders>
            <w:vAlign w:val="center"/>
            <w:hideMark/>
          </w:tcPr>
          <w:p w14:paraId="7B3E2EF4" w14:textId="77777777" w:rsidR="00F13407" w:rsidRPr="00E50A9C" w:rsidRDefault="00F13407" w:rsidP="00AF32FC">
            <w:pPr>
              <w:spacing w:line="240" w:lineRule="auto"/>
              <w:rPr>
                <w:rFonts w:ascii="Times New Roman" w:hAnsi="Times New Roman" w:cs="Times New Roman"/>
              </w:rPr>
            </w:pPr>
          </w:p>
        </w:tc>
        <w:tc>
          <w:tcPr>
            <w:tcW w:w="2212" w:type="dxa"/>
            <w:hideMark/>
          </w:tcPr>
          <w:p w14:paraId="1B9C32B1"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glass </w:t>
            </w:r>
          </w:p>
        </w:tc>
        <w:tc>
          <w:tcPr>
            <w:tcW w:w="720" w:type="dxa"/>
            <w:hideMark/>
          </w:tcPr>
          <w:p w14:paraId="52516114"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0</w:t>
            </w:r>
          </w:p>
        </w:tc>
        <w:tc>
          <w:tcPr>
            <w:tcW w:w="779" w:type="dxa"/>
            <w:hideMark/>
          </w:tcPr>
          <w:p w14:paraId="17061FA0"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40</w:t>
            </w:r>
          </w:p>
        </w:tc>
        <w:tc>
          <w:tcPr>
            <w:tcW w:w="1201" w:type="dxa"/>
            <w:hideMark/>
          </w:tcPr>
          <w:p w14:paraId="60F7EB0E"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10% FBS + 1% BSA</w:t>
            </w:r>
          </w:p>
        </w:tc>
        <w:tc>
          <w:tcPr>
            <w:tcW w:w="928" w:type="dxa"/>
            <w:hideMark/>
          </w:tcPr>
          <w:p w14:paraId="22015F30"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10 </w:t>
            </w:r>
          </w:p>
        </w:tc>
        <w:tc>
          <w:tcPr>
            <w:tcW w:w="759" w:type="dxa"/>
            <w:hideMark/>
          </w:tcPr>
          <w:p w14:paraId="29AD8BE1"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2</w:t>
            </w:r>
          </w:p>
        </w:tc>
        <w:tc>
          <w:tcPr>
            <w:tcW w:w="1823" w:type="dxa"/>
            <w:hideMark/>
          </w:tcPr>
          <w:p w14:paraId="01DC0F9B" w14:textId="77777777" w:rsidR="00F13407" w:rsidRPr="00EE4054" w:rsidRDefault="00F13407" w:rsidP="00AF32FC">
            <w:pPr>
              <w:spacing w:line="240" w:lineRule="auto"/>
              <w:rPr>
                <w:rFonts w:ascii="Times New Roman" w:hAnsi="Times New Roman" w:cs="Times New Roman"/>
              </w:rPr>
            </w:pPr>
            <w:r w:rsidRPr="00EE4054">
              <w:rPr>
                <w:rFonts w:ascii="Times New Roman" w:eastAsia="Calibri" w:hAnsi="Times New Roman" w:cs="Times New Roman"/>
              </w:rPr>
              <w:fldChar w:fldCharType="begin"/>
            </w:r>
            <w:r>
              <w:rPr>
                <w:rFonts w:ascii="Times New Roman" w:eastAsia="Calibri" w:hAnsi="Times New Roman" w:cs="Times New Roman"/>
              </w:rPr>
              <w:instrText xml:space="preserve"> ADDIN EN.CITE &lt;EndNote&gt;&lt;Cite AuthorYear="1"&gt;&lt;Author&gt;Riddell&lt;/Author&gt;&lt;Year&gt;2020&lt;/Year&gt;&lt;RecNum&gt;101&lt;/RecNum&gt;&lt;DisplayText&gt;Riddell et al. (2020)&lt;/DisplayText&gt;&lt;record&gt;&lt;rec-number&gt;101&lt;/rec-number&gt;&lt;foreign-keys&gt;&lt;key app="EN" db-id="rssfep9pidsptsef9vk5pps6f0r0t5xzsrzr" timestamp="1629291637"&gt;101&lt;/key&gt;&lt;/foreign-keys&gt;&lt;ref-type name="Journal Article"&gt;17&lt;/ref-type&gt;&lt;contributors&gt;&lt;authors&gt;&lt;author&gt;Riddell, Shane&lt;/author&gt;&lt;author&gt;Goldie, Sarah&lt;/author&gt;&lt;author&gt;Hill, Andrew&lt;/author&gt;&lt;author&gt;Eagles, Debbie&lt;/author&gt;&lt;author&gt;Drew, Trevor W.&lt;/author&gt;&lt;/authors&gt;&lt;/contributors&gt;&lt;titles&gt;&lt;title&gt;The effect of temperature on persistence of SARS-CoV-2 on common surfaces&lt;/title&gt;&lt;secondary-title&gt;Virology Journal&lt;/secondary-title&gt;&lt;/titles&gt;&lt;periodical&gt;&lt;full-title&gt;Virology Journal&lt;/full-title&gt;&lt;/periodical&gt;&lt;pages&gt;145&lt;/pages&gt;&lt;volume&gt;17&lt;/volume&gt;&lt;number&gt;1&lt;/number&gt;&lt;dates&gt;&lt;year&gt;2020&lt;/year&gt;&lt;pub-dates&gt;&lt;date&gt;2020/10/07&lt;/date&gt;&lt;/pub-dates&gt;&lt;/dates&gt;&lt;isbn&gt;1743-422X&lt;/isbn&gt;&lt;urls&gt;&lt;related-urls&gt;&lt;url&gt;https://doi.org/10.1186/s12985-020-01418-7&lt;/url&gt;&lt;url&gt;https://www.ncbi.nlm.nih.gov/pmc/articles/PMC7538848/pdf/12985_2020_Article_1418.pdf&lt;/url&gt;&lt;/related-urls&gt;&lt;/urls&gt;&lt;electronic-resource-num&gt;10.1186/s12985-020-01418-7&lt;/electronic-resource-num&gt;&lt;/record&gt;&lt;/Cite&gt;&lt;/EndNote&gt;</w:instrText>
            </w:r>
            <w:r w:rsidRPr="00EE4054">
              <w:rPr>
                <w:rFonts w:ascii="Times New Roman" w:eastAsia="Calibri" w:hAnsi="Times New Roman" w:cs="Times New Roman"/>
              </w:rPr>
              <w:fldChar w:fldCharType="separate"/>
            </w:r>
            <w:r>
              <w:rPr>
                <w:rFonts w:ascii="Times New Roman" w:eastAsia="Calibri" w:hAnsi="Times New Roman" w:cs="Times New Roman"/>
                <w:noProof/>
              </w:rPr>
              <w:t>Riddell et al. (2020)</w:t>
            </w:r>
            <w:r w:rsidRPr="00EE4054">
              <w:rPr>
                <w:rFonts w:ascii="Times New Roman" w:eastAsia="Calibri" w:hAnsi="Times New Roman" w:cs="Times New Roman"/>
              </w:rPr>
              <w:fldChar w:fldCharType="end"/>
            </w:r>
          </w:p>
        </w:tc>
      </w:tr>
      <w:tr w:rsidR="00F13407" w:rsidRPr="00E50A9C" w14:paraId="73D7DAED" w14:textId="77777777" w:rsidTr="00AF32FC">
        <w:trPr>
          <w:trHeight w:val="285"/>
        </w:trPr>
        <w:tc>
          <w:tcPr>
            <w:tcW w:w="928" w:type="dxa"/>
            <w:vMerge/>
            <w:tcBorders>
              <w:left w:val="nil"/>
              <w:bottom w:val="nil"/>
              <w:right w:val="nil"/>
            </w:tcBorders>
            <w:vAlign w:val="center"/>
            <w:hideMark/>
          </w:tcPr>
          <w:p w14:paraId="6CB37480" w14:textId="77777777" w:rsidR="00F13407" w:rsidRPr="00E50A9C" w:rsidRDefault="00F13407" w:rsidP="00AF32FC">
            <w:pPr>
              <w:spacing w:line="240" w:lineRule="auto"/>
              <w:rPr>
                <w:rFonts w:ascii="Times New Roman" w:hAnsi="Times New Roman" w:cs="Times New Roman"/>
              </w:rPr>
            </w:pPr>
          </w:p>
        </w:tc>
        <w:tc>
          <w:tcPr>
            <w:tcW w:w="2212" w:type="dxa"/>
            <w:hideMark/>
          </w:tcPr>
          <w:p w14:paraId="3B8932EF"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glass </w:t>
            </w:r>
          </w:p>
        </w:tc>
        <w:tc>
          <w:tcPr>
            <w:tcW w:w="720" w:type="dxa"/>
            <w:hideMark/>
          </w:tcPr>
          <w:p w14:paraId="1973CBF9"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0</w:t>
            </w:r>
          </w:p>
        </w:tc>
        <w:tc>
          <w:tcPr>
            <w:tcW w:w="779" w:type="dxa"/>
            <w:hideMark/>
          </w:tcPr>
          <w:p w14:paraId="0A64DE6F"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21</w:t>
            </w:r>
          </w:p>
        </w:tc>
        <w:tc>
          <w:tcPr>
            <w:tcW w:w="1201" w:type="dxa"/>
            <w:hideMark/>
          </w:tcPr>
          <w:p w14:paraId="5AB60D08"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 FBS</w:t>
            </w:r>
          </w:p>
        </w:tc>
        <w:tc>
          <w:tcPr>
            <w:tcW w:w="928" w:type="dxa"/>
            <w:hideMark/>
          </w:tcPr>
          <w:p w14:paraId="151EDB67"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50 </w:t>
            </w:r>
          </w:p>
        </w:tc>
        <w:tc>
          <w:tcPr>
            <w:tcW w:w="759" w:type="dxa"/>
            <w:hideMark/>
          </w:tcPr>
          <w:p w14:paraId="5BD3BCAF"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9.6</w:t>
            </w:r>
          </w:p>
        </w:tc>
        <w:tc>
          <w:tcPr>
            <w:tcW w:w="1823" w:type="dxa"/>
            <w:hideMark/>
          </w:tcPr>
          <w:p w14:paraId="64FA5D3D" w14:textId="77777777" w:rsidR="00F13407" w:rsidRPr="00EE4054" w:rsidRDefault="00F13407" w:rsidP="00AF32FC">
            <w:pPr>
              <w:spacing w:line="240" w:lineRule="auto"/>
              <w:rPr>
                <w:rFonts w:ascii="Times New Roman" w:hAnsi="Times New Roman" w:cs="Times New Roman"/>
              </w:rPr>
            </w:pPr>
            <w:r w:rsidRPr="00EE4054">
              <w:rPr>
                <w:rFonts w:ascii="Times New Roman" w:eastAsia="Calibri" w:hAnsi="Times New Roman" w:cs="Times New Roman"/>
              </w:rPr>
              <w:fldChar w:fldCharType="begin"/>
            </w:r>
            <w:r>
              <w:rPr>
                <w:rFonts w:ascii="Times New Roman" w:eastAsia="Calibri" w:hAnsi="Times New Roman" w:cs="Times New Roman"/>
              </w:rPr>
              <w:instrText xml:space="preserve"> ADDIN EN.CITE &lt;EndNote&gt;&lt;Cite AuthorYear="1"&gt;&lt;Author&gt;Kwon&lt;/Author&gt;&lt;Year&gt;2021&lt;/Year&gt;&lt;RecNum&gt;131&lt;/RecNum&gt;&lt;DisplayText&gt;Kwon, Gaudreault and Richt (2021)&lt;/DisplayText&gt;&lt;record&gt;&lt;rec-number&gt;131&lt;/rec-number&gt;&lt;foreign-keys&gt;&lt;key app="EN" db-id="rssfep9pidsptsef9vk5pps6f0r0t5xzsrzr" timestamp="1629314779"&gt;131&lt;/key&gt;&lt;/foreign-keys&gt;&lt;ref-type name="Journal Article"&gt;17&lt;/ref-type&gt;&lt;contributors&gt;&lt;authors&gt;&lt;author&gt;Kwon, Taeyong&lt;/author&gt;&lt;author&gt;Gaudreault, Natasha N&lt;/author&gt;&lt;author&gt;Richt, Juergen A&lt;/author&gt;&lt;/authors&gt;&lt;/contributors&gt;&lt;titles&gt;&lt;title&gt;Seasonal stability of SARS-CoV-2 in biological fluids&lt;/title&gt;&lt;secondary-title&gt;Pathogens&lt;/secondary-title&gt;&lt;/titles&gt;&lt;periodical&gt;&lt;full-title&gt;Pathogens&lt;/full-title&gt;&lt;/periodical&gt;&lt;pages&gt;540&lt;/pages&gt;&lt;volume&gt;10&lt;/volume&gt;&lt;number&gt;5&lt;/number&gt;&lt;dates&gt;&lt;year&gt;2021&lt;/year&gt;&lt;/dates&gt;&lt;urls&gt;&lt;related-urls&gt;&lt;url&gt;https://res.mdpi.com/d_attachment/pathogens/pathogens-10-00540/article_deploy/pathogens-10-00540.pdf&lt;/url&gt;&lt;/related-urls&gt;&lt;/urls&gt;&lt;/record&gt;&lt;/Cite&gt;&lt;/EndNote&gt;</w:instrText>
            </w:r>
            <w:r w:rsidRPr="00EE4054">
              <w:rPr>
                <w:rFonts w:ascii="Times New Roman" w:eastAsia="Calibri" w:hAnsi="Times New Roman" w:cs="Times New Roman"/>
              </w:rPr>
              <w:fldChar w:fldCharType="separate"/>
            </w:r>
            <w:r>
              <w:rPr>
                <w:rFonts w:ascii="Times New Roman" w:eastAsia="Calibri" w:hAnsi="Times New Roman" w:cs="Times New Roman"/>
                <w:noProof/>
              </w:rPr>
              <w:t>Kwon, Gaudreault and Richt (2021)</w:t>
            </w:r>
            <w:r w:rsidRPr="00EE4054">
              <w:rPr>
                <w:rFonts w:ascii="Times New Roman" w:eastAsia="Calibri" w:hAnsi="Times New Roman" w:cs="Times New Roman"/>
              </w:rPr>
              <w:fldChar w:fldCharType="end"/>
            </w:r>
          </w:p>
        </w:tc>
      </w:tr>
      <w:tr w:rsidR="00F13407" w:rsidRPr="00E50A9C" w14:paraId="6C04F635" w14:textId="77777777" w:rsidTr="00AF32FC">
        <w:trPr>
          <w:trHeight w:val="285"/>
        </w:trPr>
        <w:tc>
          <w:tcPr>
            <w:tcW w:w="928" w:type="dxa"/>
            <w:vMerge/>
            <w:tcBorders>
              <w:left w:val="nil"/>
              <w:bottom w:val="nil"/>
              <w:right w:val="nil"/>
            </w:tcBorders>
            <w:vAlign w:val="center"/>
            <w:hideMark/>
          </w:tcPr>
          <w:p w14:paraId="3AF6BA46" w14:textId="77777777" w:rsidR="00F13407" w:rsidRPr="00E50A9C" w:rsidRDefault="00F13407" w:rsidP="00AF32FC">
            <w:pPr>
              <w:spacing w:line="240" w:lineRule="auto"/>
              <w:rPr>
                <w:rFonts w:ascii="Times New Roman" w:hAnsi="Times New Roman" w:cs="Times New Roman"/>
              </w:rPr>
            </w:pPr>
          </w:p>
        </w:tc>
        <w:tc>
          <w:tcPr>
            <w:tcW w:w="2212" w:type="dxa"/>
            <w:hideMark/>
          </w:tcPr>
          <w:p w14:paraId="2654D2CB"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glass </w:t>
            </w:r>
          </w:p>
        </w:tc>
        <w:tc>
          <w:tcPr>
            <w:tcW w:w="720" w:type="dxa"/>
            <w:hideMark/>
          </w:tcPr>
          <w:p w14:paraId="1F27748A"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0</w:t>
            </w:r>
          </w:p>
        </w:tc>
        <w:tc>
          <w:tcPr>
            <w:tcW w:w="779" w:type="dxa"/>
            <w:hideMark/>
          </w:tcPr>
          <w:p w14:paraId="47AE8DDA"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25</w:t>
            </w:r>
          </w:p>
        </w:tc>
        <w:tc>
          <w:tcPr>
            <w:tcW w:w="1201" w:type="dxa"/>
            <w:hideMark/>
          </w:tcPr>
          <w:p w14:paraId="0E84B51F"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 FBS</w:t>
            </w:r>
          </w:p>
        </w:tc>
        <w:tc>
          <w:tcPr>
            <w:tcW w:w="928" w:type="dxa"/>
            <w:hideMark/>
          </w:tcPr>
          <w:p w14:paraId="14252056"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0</w:t>
            </w:r>
          </w:p>
        </w:tc>
        <w:tc>
          <w:tcPr>
            <w:tcW w:w="759" w:type="dxa"/>
            <w:hideMark/>
          </w:tcPr>
          <w:p w14:paraId="6F562DF3"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6</w:t>
            </w:r>
          </w:p>
        </w:tc>
        <w:tc>
          <w:tcPr>
            <w:tcW w:w="1823" w:type="dxa"/>
            <w:hideMark/>
          </w:tcPr>
          <w:p w14:paraId="582DB1A5" w14:textId="77777777" w:rsidR="00F13407" w:rsidRPr="00EE4054" w:rsidRDefault="00F13407" w:rsidP="00AF32FC">
            <w:pPr>
              <w:spacing w:line="240" w:lineRule="auto"/>
              <w:rPr>
                <w:rFonts w:ascii="Times New Roman" w:hAnsi="Times New Roman" w:cs="Times New Roman"/>
              </w:rPr>
            </w:pPr>
            <w:r w:rsidRPr="00EE4054">
              <w:rPr>
                <w:rFonts w:ascii="Times New Roman" w:eastAsia="Calibri" w:hAnsi="Times New Roman" w:cs="Times New Roman"/>
              </w:rPr>
              <w:fldChar w:fldCharType="begin"/>
            </w:r>
            <w:r>
              <w:rPr>
                <w:rFonts w:ascii="Times New Roman" w:eastAsia="Calibri" w:hAnsi="Times New Roman" w:cs="Times New Roman"/>
              </w:rPr>
              <w:instrText xml:space="preserve"> ADDIN EN.CITE &lt;EndNote&gt;&lt;Cite AuthorYear="1"&gt;&lt;Author&gt;Kwon&lt;/Author&gt;&lt;Year&gt;2021&lt;/Year&gt;&lt;RecNum&gt;131&lt;/RecNum&gt;&lt;DisplayText&gt;Kwon, Gaudreault and Richt (2021)&lt;/DisplayText&gt;&lt;record&gt;&lt;rec-number&gt;131&lt;/rec-number&gt;&lt;foreign-keys&gt;&lt;key app="EN" db-id="rssfep9pidsptsef9vk5pps6f0r0t5xzsrzr" timestamp="1629314779"&gt;131&lt;/key&gt;&lt;/foreign-keys&gt;&lt;ref-type name="Journal Article"&gt;17&lt;/ref-type&gt;&lt;contributors&gt;&lt;authors&gt;&lt;author&gt;Kwon, Taeyong&lt;/author&gt;&lt;author&gt;Gaudreault, Natasha N&lt;/author&gt;&lt;author&gt;Richt, Juergen A&lt;/author&gt;&lt;/authors&gt;&lt;/contributors&gt;&lt;titles&gt;&lt;title&gt;Seasonal stability of SARS-CoV-2 in biological fluids&lt;/title&gt;&lt;secondary-title&gt;Pathogens&lt;/secondary-title&gt;&lt;/titles&gt;&lt;periodical&gt;&lt;full-title&gt;Pathogens&lt;/full-title&gt;&lt;/periodical&gt;&lt;pages&gt;540&lt;/pages&gt;&lt;volume&gt;10&lt;/volume&gt;&lt;number&gt;5&lt;/number&gt;&lt;dates&gt;&lt;year&gt;2021&lt;/year&gt;&lt;/dates&gt;&lt;urls&gt;&lt;related-urls&gt;&lt;url&gt;https://res.mdpi.com/d_attachment/pathogens/pathogens-10-00540/article_deploy/pathogens-10-00540.pdf&lt;/url&gt;&lt;/related-urls&gt;&lt;/urls&gt;&lt;/record&gt;&lt;/Cite&gt;&lt;/EndNote&gt;</w:instrText>
            </w:r>
            <w:r w:rsidRPr="00EE4054">
              <w:rPr>
                <w:rFonts w:ascii="Times New Roman" w:eastAsia="Calibri" w:hAnsi="Times New Roman" w:cs="Times New Roman"/>
              </w:rPr>
              <w:fldChar w:fldCharType="separate"/>
            </w:r>
            <w:r>
              <w:rPr>
                <w:rFonts w:ascii="Times New Roman" w:eastAsia="Calibri" w:hAnsi="Times New Roman" w:cs="Times New Roman"/>
                <w:noProof/>
              </w:rPr>
              <w:t>Kwon, Gaudreault and Richt (2021)</w:t>
            </w:r>
            <w:r w:rsidRPr="00EE4054">
              <w:rPr>
                <w:rFonts w:ascii="Times New Roman" w:eastAsia="Calibri" w:hAnsi="Times New Roman" w:cs="Times New Roman"/>
              </w:rPr>
              <w:fldChar w:fldCharType="end"/>
            </w:r>
          </w:p>
        </w:tc>
      </w:tr>
      <w:tr w:rsidR="00F13407" w:rsidRPr="00E50A9C" w14:paraId="281D4660" w14:textId="77777777" w:rsidTr="00AF32FC">
        <w:trPr>
          <w:trHeight w:val="285"/>
        </w:trPr>
        <w:tc>
          <w:tcPr>
            <w:tcW w:w="928" w:type="dxa"/>
            <w:vMerge/>
            <w:tcBorders>
              <w:left w:val="nil"/>
              <w:bottom w:val="nil"/>
              <w:right w:val="nil"/>
            </w:tcBorders>
            <w:vAlign w:val="center"/>
            <w:hideMark/>
          </w:tcPr>
          <w:p w14:paraId="15664558" w14:textId="77777777" w:rsidR="00F13407" w:rsidRPr="00E50A9C" w:rsidRDefault="00F13407" w:rsidP="00AF32FC">
            <w:pPr>
              <w:spacing w:line="240" w:lineRule="auto"/>
              <w:rPr>
                <w:rFonts w:ascii="Times New Roman" w:hAnsi="Times New Roman" w:cs="Times New Roman"/>
              </w:rPr>
            </w:pPr>
          </w:p>
        </w:tc>
        <w:tc>
          <w:tcPr>
            <w:tcW w:w="2212" w:type="dxa"/>
            <w:hideMark/>
          </w:tcPr>
          <w:p w14:paraId="0F7EFEA3"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glass </w:t>
            </w:r>
          </w:p>
        </w:tc>
        <w:tc>
          <w:tcPr>
            <w:tcW w:w="720" w:type="dxa"/>
            <w:hideMark/>
          </w:tcPr>
          <w:p w14:paraId="15FB7980"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0</w:t>
            </w:r>
          </w:p>
        </w:tc>
        <w:tc>
          <w:tcPr>
            <w:tcW w:w="779" w:type="dxa"/>
            <w:hideMark/>
          </w:tcPr>
          <w:p w14:paraId="6B70E582"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13</w:t>
            </w:r>
          </w:p>
        </w:tc>
        <w:tc>
          <w:tcPr>
            <w:tcW w:w="1201" w:type="dxa"/>
            <w:hideMark/>
          </w:tcPr>
          <w:p w14:paraId="6521AD67"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 FBS</w:t>
            </w:r>
          </w:p>
        </w:tc>
        <w:tc>
          <w:tcPr>
            <w:tcW w:w="928" w:type="dxa"/>
            <w:hideMark/>
          </w:tcPr>
          <w:p w14:paraId="580627F3"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50 </w:t>
            </w:r>
          </w:p>
        </w:tc>
        <w:tc>
          <w:tcPr>
            <w:tcW w:w="759" w:type="dxa"/>
            <w:hideMark/>
          </w:tcPr>
          <w:p w14:paraId="7F3785D1"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27.3</w:t>
            </w:r>
          </w:p>
        </w:tc>
        <w:tc>
          <w:tcPr>
            <w:tcW w:w="1823" w:type="dxa"/>
            <w:hideMark/>
          </w:tcPr>
          <w:p w14:paraId="10159C63" w14:textId="77777777" w:rsidR="00F13407" w:rsidRPr="00EE4054" w:rsidRDefault="00F13407" w:rsidP="00AF32FC">
            <w:pPr>
              <w:spacing w:line="240" w:lineRule="auto"/>
              <w:rPr>
                <w:rFonts w:ascii="Times New Roman" w:hAnsi="Times New Roman" w:cs="Times New Roman"/>
              </w:rPr>
            </w:pPr>
            <w:r w:rsidRPr="00EE4054">
              <w:rPr>
                <w:rFonts w:ascii="Times New Roman" w:eastAsia="Calibri" w:hAnsi="Times New Roman" w:cs="Times New Roman"/>
              </w:rPr>
              <w:fldChar w:fldCharType="begin"/>
            </w:r>
            <w:r>
              <w:rPr>
                <w:rFonts w:ascii="Times New Roman" w:eastAsia="Calibri" w:hAnsi="Times New Roman" w:cs="Times New Roman"/>
              </w:rPr>
              <w:instrText xml:space="preserve"> ADDIN EN.CITE &lt;EndNote&gt;&lt;Cite AuthorYear="1"&gt;&lt;Author&gt;Kwon&lt;/Author&gt;&lt;Year&gt;2021&lt;/Year&gt;&lt;RecNum&gt;131&lt;/RecNum&gt;&lt;DisplayText&gt;Kwon, Gaudreault and Richt (2021)&lt;/DisplayText&gt;&lt;record&gt;&lt;rec-number&gt;131&lt;/rec-number&gt;&lt;foreign-keys&gt;&lt;key app="EN" db-id="rssfep9pidsptsef9vk5pps6f0r0t5xzsrzr" timestamp="1629314779"&gt;131&lt;/key&gt;&lt;/foreign-keys&gt;&lt;ref-type name="Journal Article"&gt;17&lt;/ref-type&gt;&lt;contributors&gt;&lt;authors&gt;&lt;author&gt;Kwon, Taeyong&lt;/author&gt;&lt;author&gt;Gaudreault, Natasha N&lt;/author&gt;&lt;author&gt;Richt, Juergen A&lt;/author&gt;&lt;/authors&gt;&lt;/contributors&gt;&lt;titles&gt;&lt;title&gt;Seasonal stability of SARS-CoV-2 in biological fluids&lt;/title&gt;&lt;secondary-title&gt;Pathogens&lt;/secondary-title&gt;&lt;/titles&gt;&lt;periodical&gt;&lt;full-title&gt;Pathogens&lt;/full-title&gt;&lt;/periodical&gt;&lt;pages&gt;540&lt;/pages&gt;&lt;volume&gt;10&lt;/volume&gt;&lt;number&gt;5&lt;/number&gt;&lt;dates&gt;&lt;year&gt;2021&lt;/year&gt;&lt;/dates&gt;&lt;urls&gt;&lt;related-urls&gt;&lt;url&gt;https://res.mdpi.com/d_attachment/pathogens/pathogens-10-00540/article_deploy/pathogens-10-00540.pdf&lt;/url&gt;&lt;/related-urls&gt;&lt;/urls&gt;&lt;/record&gt;&lt;/Cite&gt;&lt;/EndNote&gt;</w:instrText>
            </w:r>
            <w:r w:rsidRPr="00EE4054">
              <w:rPr>
                <w:rFonts w:ascii="Times New Roman" w:eastAsia="Calibri" w:hAnsi="Times New Roman" w:cs="Times New Roman"/>
              </w:rPr>
              <w:fldChar w:fldCharType="separate"/>
            </w:r>
            <w:r>
              <w:rPr>
                <w:rFonts w:ascii="Times New Roman" w:eastAsia="Calibri" w:hAnsi="Times New Roman" w:cs="Times New Roman"/>
                <w:noProof/>
              </w:rPr>
              <w:t>Kwon, Gaudreault and Richt (2021)</w:t>
            </w:r>
            <w:r w:rsidRPr="00EE4054">
              <w:rPr>
                <w:rFonts w:ascii="Times New Roman" w:eastAsia="Calibri" w:hAnsi="Times New Roman" w:cs="Times New Roman"/>
              </w:rPr>
              <w:fldChar w:fldCharType="end"/>
            </w:r>
          </w:p>
        </w:tc>
      </w:tr>
      <w:tr w:rsidR="00F13407" w:rsidRPr="00E50A9C" w14:paraId="4DC2084B" w14:textId="77777777" w:rsidTr="00AF32FC">
        <w:trPr>
          <w:trHeight w:val="285"/>
        </w:trPr>
        <w:tc>
          <w:tcPr>
            <w:tcW w:w="928" w:type="dxa"/>
            <w:vMerge/>
            <w:tcBorders>
              <w:left w:val="nil"/>
              <w:right w:val="nil"/>
            </w:tcBorders>
            <w:vAlign w:val="center"/>
            <w:hideMark/>
          </w:tcPr>
          <w:p w14:paraId="0621A480" w14:textId="77777777" w:rsidR="00F13407" w:rsidRPr="00E50A9C" w:rsidRDefault="00F13407" w:rsidP="00AF32FC">
            <w:pPr>
              <w:spacing w:line="240" w:lineRule="auto"/>
              <w:rPr>
                <w:rFonts w:ascii="Times New Roman" w:hAnsi="Times New Roman" w:cs="Times New Roman"/>
              </w:rPr>
            </w:pPr>
          </w:p>
        </w:tc>
        <w:tc>
          <w:tcPr>
            <w:tcW w:w="2212" w:type="dxa"/>
            <w:hideMark/>
          </w:tcPr>
          <w:p w14:paraId="53B06AE3"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glass </w:t>
            </w:r>
          </w:p>
        </w:tc>
        <w:tc>
          <w:tcPr>
            <w:tcW w:w="720" w:type="dxa"/>
            <w:hideMark/>
          </w:tcPr>
          <w:p w14:paraId="32015CA2"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0</w:t>
            </w:r>
          </w:p>
        </w:tc>
        <w:tc>
          <w:tcPr>
            <w:tcW w:w="779" w:type="dxa"/>
            <w:hideMark/>
          </w:tcPr>
          <w:p w14:paraId="794B8857"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5 </w:t>
            </w:r>
          </w:p>
        </w:tc>
        <w:tc>
          <w:tcPr>
            <w:tcW w:w="1201" w:type="dxa"/>
            <w:hideMark/>
          </w:tcPr>
          <w:p w14:paraId="61BA7B79"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5% FBS</w:t>
            </w:r>
          </w:p>
        </w:tc>
        <w:tc>
          <w:tcPr>
            <w:tcW w:w="928" w:type="dxa"/>
            <w:hideMark/>
          </w:tcPr>
          <w:p w14:paraId="4A1FB330"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 xml:space="preserve">50 </w:t>
            </w:r>
          </w:p>
        </w:tc>
        <w:tc>
          <w:tcPr>
            <w:tcW w:w="759" w:type="dxa"/>
            <w:hideMark/>
          </w:tcPr>
          <w:p w14:paraId="3D2A174C" w14:textId="77777777" w:rsidR="00F13407" w:rsidRPr="00E50A9C" w:rsidRDefault="00F13407" w:rsidP="00AF32FC">
            <w:pPr>
              <w:spacing w:line="240" w:lineRule="auto"/>
              <w:rPr>
                <w:rFonts w:ascii="Times New Roman" w:hAnsi="Times New Roman" w:cs="Times New Roman"/>
              </w:rPr>
            </w:pPr>
            <w:r w:rsidRPr="00E50A9C">
              <w:rPr>
                <w:rFonts w:ascii="Times New Roman" w:eastAsia="Calibri" w:hAnsi="Times New Roman" w:cs="Times New Roman"/>
              </w:rPr>
              <w:t>92</w:t>
            </w:r>
          </w:p>
        </w:tc>
        <w:tc>
          <w:tcPr>
            <w:tcW w:w="1823" w:type="dxa"/>
            <w:hideMark/>
          </w:tcPr>
          <w:p w14:paraId="12CC96CE" w14:textId="77777777" w:rsidR="00F13407" w:rsidRPr="00EE4054" w:rsidRDefault="00F13407" w:rsidP="00AF32FC">
            <w:pPr>
              <w:spacing w:line="240" w:lineRule="auto"/>
              <w:rPr>
                <w:rFonts w:ascii="Times New Roman" w:hAnsi="Times New Roman" w:cs="Times New Roman"/>
              </w:rPr>
            </w:pPr>
            <w:r w:rsidRPr="00EE4054">
              <w:rPr>
                <w:rFonts w:ascii="Times New Roman" w:eastAsia="Calibri" w:hAnsi="Times New Roman" w:cs="Times New Roman"/>
              </w:rPr>
              <w:fldChar w:fldCharType="begin"/>
            </w:r>
            <w:r>
              <w:rPr>
                <w:rFonts w:ascii="Times New Roman" w:eastAsia="Calibri" w:hAnsi="Times New Roman" w:cs="Times New Roman"/>
              </w:rPr>
              <w:instrText xml:space="preserve"> ADDIN EN.CITE &lt;EndNote&gt;&lt;Cite AuthorYear="1"&gt;&lt;Author&gt;Kwon&lt;/Author&gt;&lt;Year&gt;2021&lt;/Year&gt;&lt;RecNum&gt;131&lt;/RecNum&gt;&lt;DisplayText&gt;Kwon, Gaudreault and Richt (2021)&lt;/DisplayText&gt;&lt;record&gt;&lt;rec-number&gt;131&lt;/rec-number&gt;&lt;foreign-keys&gt;&lt;key app="EN" db-id="rssfep9pidsptsef9vk5pps6f0r0t5xzsrzr" timestamp="1629314779"&gt;131&lt;/key&gt;&lt;/foreign-keys&gt;&lt;ref-type name="Journal Article"&gt;17&lt;/ref-type&gt;&lt;contributors&gt;&lt;authors&gt;&lt;author&gt;Kwon, Taeyong&lt;/author&gt;&lt;author&gt;Gaudreault, Natasha N&lt;/author&gt;&lt;author&gt;Richt, Juergen A&lt;/author&gt;&lt;/authors&gt;&lt;/contributors&gt;&lt;titles&gt;&lt;title&gt;Seasonal stability of SARS-CoV-2 in biological fluids&lt;/title&gt;&lt;secondary-title&gt;Pathogens&lt;/secondary-title&gt;&lt;/titles&gt;&lt;periodical&gt;&lt;full-title&gt;Pathogens&lt;/full-title&gt;&lt;/periodical&gt;&lt;pages&gt;540&lt;/pages&gt;&lt;volume&gt;10&lt;/volume&gt;&lt;number&gt;5&lt;/number&gt;&lt;dates&gt;&lt;year&gt;2021&lt;/year&gt;&lt;/dates&gt;&lt;urls&gt;&lt;related-urls&gt;&lt;url&gt;https://res.mdpi.com/d_attachment/pathogens/pathogens-10-00540/article_deploy/pathogens-10-00540.pdf&lt;/url&gt;&lt;/related-urls&gt;&lt;/urls&gt;&lt;/record&gt;&lt;/Cite&gt;&lt;/EndNote&gt;</w:instrText>
            </w:r>
            <w:r w:rsidRPr="00EE4054">
              <w:rPr>
                <w:rFonts w:ascii="Times New Roman" w:eastAsia="Calibri" w:hAnsi="Times New Roman" w:cs="Times New Roman"/>
              </w:rPr>
              <w:fldChar w:fldCharType="separate"/>
            </w:r>
            <w:r>
              <w:rPr>
                <w:rFonts w:ascii="Times New Roman" w:eastAsia="Calibri" w:hAnsi="Times New Roman" w:cs="Times New Roman"/>
                <w:noProof/>
              </w:rPr>
              <w:t>Kwon, Gaudreault and Richt (2021)</w:t>
            </w:r>
            <w:r w:rsidRPr="00EE4054">
              <w:rPr>
                <w:rFonts w:ascii="Times New Roman" w:eastAsia="Calibri" w:hAnsi="Times New Roman" w:cs="Times New Roman"/>
              </w:rPr>
              <w:fldChar w:fldCharType="end"/>
            </w:r>
          </w:p>
        </w:tc>
      </w:tr>
      <w:tr w:rsidR="00F13407" w:rsidRPr="00E50A9C" w14:paraId="23D92116" w14:textId="77777777" w:rsidTr="00AF32FC">
        <w:trPr>
          <w:trHeight w:val="285"/>
        </w:trPr>
        <w:tc>
          <w:tcPr>
            <w:tcW w:w="928" w:type="dxa"/>
            <w:tcBorders>
              <w:top w:val="nil"/>
              <w:left w:val="nil"/>
              <w:bottom w:val="single" w:sz="4" w:space="0" w:color="auto"/>
              <w:right w:val="nil"/>
            </w:tcBorders>
            <w:vAlign w:val="center"/>
          </w:tcPr>
          <w:p w14:paraId="27C50C93" w14:textId="77777777" w:rsidR="00F13407" w:rsidRPr="00E50A9C" w:rsidRDefault="00F13407" w:rsidP="00AF32FC">
            <w:pPr>
              <w:spacing w:line="240" w:lineRule="auto"/>
              <w:rPr>
                <w:rFonts w:ascii="Times New Roman" w:hAnsi="Times New Roman" w:cs="Times New Roman"/>
              </w:rPr>
            </w:pPr>
          </w:p>
        </w:tc>
        <w:tc>
          <w:tcPr>
            <w:tcW w:w="2212" w:type="dxa"/>
            <w:tcBorders>
              <w:top w:val="nil"/>
              <w:left w:val="nil"/>
              <w:bottom w:val="single" w:sz="4" w:space="0" w:color="auto"/>
              <w:right w:val="nil"/>
            </w:tcBorders>
          </w:tcPr>
          <w:p w14:paraId="4D802963" w14:textId="77777777" w:rsidR="00F13407" w:rsidRPr="00E50A9C" w:rsidRDefault="00F13407" w:rsidP="00AF32FC">
            <w:pPr>
              <w:spacing w:line="240" w:lineRule="auto"/>
              <w:rPr>
                <w:rFonts w:ascii="Times New Roman" w:eastAsia="Calibri" w:hAnsi="Times New Roman" w:cs="Times New Roman"/>
              </w:rPr>
            </w:pPr>
          </w:p>
        </w:tc>
        <w:tc>
          <w:tcPr>
            <w:tcW w:w="720" w:type="dxa"/>
            <w:tcBorders>
              <w:top w:val="nil"/>
              <w:left w:val="nil"/>
              <w:bottom w:val="single" w:sz="4" w:space="0" w:color="auto"/>
              <w:right w:val="nil"/>
            </w:tcBorders>
          </w:tcPr>
          <w:p w14:paraId="48C08777" w14:textId="77777777" w:rsidR="00F13407" w:rsidRPr="00E50A9C" w:rsidRDefault="00F13407" w:rsidP="00AF32FC">
            <w:pPr>
              <w:spacing w:line="240" w:lineRule="auto"/>
              <w:rPr>
                <w:rFonts w:ascii="Times New Roman" w:eastAsia="Calibri" w:hAnsi="Times New Roman" w:cs="Times New Roman"/>
              </w:rPr>
            </w:pPr>
          </w:p>
        </w:tc>
        <w:tc>
          <w:tcPr>
            <w:tcW w:w="779" w:type="dxa"/>
            <w:tcBorders>
              <w:top w:val="nil"/>
              <w:left w:val="nil"/>
              <w:bottom w:val="single" w:sz="4" w:space="0" w:color="auto"/>
              <w:right w:val="nil"/>
            </w:tcBorders>
          </w:tcPr>
          <w:p w14:paraId="1D19CB88" w14:textId="77777777" w:rsidR="00F13407" w:rsidRPr="00E50A9C" w:rsidRDefault="00F13407" w:rsidP="00AF32FC">
            <w:pPr>
              <w:spacing w:line="240" w:lineRule="auto"/>
              <w:rPr>
                <w:rFonts w:ascii="Times New Roman" w:eastAsia="Calibri" w:hAnsi="Times New Roman" w:cs="Times New Roman"/>
              </w:rPr>
            </w:pPr>
          </w:p>
        </w:tc>
        <w:tc>
          <w:tcPr>
            <w:tcW w:w="1201" w:type="dxa"/>
            <w:tcBorders>
              <w:top w:val="nil"/>
              <w:left w:val="nil"/>
              <w:bottom w:val="single" w:sz="4" w:space="0" w:color="auto"/>
              <w:right w:val="nil"/>
            </w:tcBorders>
          </w:tcPr>
          <w:p w14:paraId="01A1D815" w14:textId="77777777" w:rsidR="00F13407" w:rsidRPr="00E50A9C" w:rsidRDefault="00F13407" w:rsidP="00AF32FC">
            <w:pPr>
              <w:spacing w:line="240" w:lineRule="auto"/>
              <w:rPr>
                <w:rFonts w:ascii="Times New Roman" w:eastAsia="Calibri" w:hAnsi="Times New Roman" w:cs="Times New Roman"/>
              </w:rPr>
            </w:pPr>
          </w:p>
        </w:tc>
        <w:tc>
          <w:tcPr>
            <w:tcW w:w="928" w:type="dxa"/>
            <w:tcBorders>
              <w:top w:val="nil"/>
              <w:left w:val="nil"/>
              <w:bottom w:val="single" w:sz="4" w:space="0" w:color="auto"/>
              <w:right w:val="nil"/>
            </w:tcBorders>
          </w:tcPr>
          <w:p w14:paraId="38EB4F88" w14:textId="77777777" w:rsidR="00F13407" w:rsidRPr="00E50A9C" w:rsidRDefault="00F13407" w:rsidP="00AF32FC">
            <w:pPr>
              <w:spacing w:line="240" w:lineRule="auto"/>
              <w:rPr>
                <w:rFonts w:ascii="Times New Roman" w:eastAsia="Calibri" w:hAnsi="Times New Roman" w:cs="Times New Roman"/>
              </w:rPr>
            </w:pPr>
          </w:p>
        </w:tc>
        <w:tc>
          <w:tcPr>
            <w:tcW w:w="759" w:type="dxa"/>
            <w:tcBorders>
              <w:top w:val="nil"/>
              <w:left w:val="nil"/>
              <w:bottom w:val="single" w:sz="4" w:space="0" w:color="auto"/>
              <w:right w:val="nil"/>
            </w:tcBorders>
          </w:tcPr>
          <w:p w14:paraId="3656ED33" w14:textId="77777777" w:rsidR="00F13407" w:rsidRPr="00E50A9C" w:rsidRDefault="00F13407" w:rsidP="00AF32FC">
            <w:pPr>
              <w:spacing w:line="240" w:lineRule="auto"/>
              <w:rPr>
                <w:rFonts w:ascii="Times New Roman" w:eastAsia="Calibri" w:hAnsi="Times New Roman" w:cs="Times New Roman"/>
              </w:rPr>
            </w:pPr>
          </w:p>
        </w:tc>
        <w:tc>
          <w:tcPr>
            <w:tcW w:w="1823" w:type="dxa"/>
            <w:tcBorders>
              <w:top w:val="nil"/>
              <w:left w:val="nil"/>
              <w:bottom w:val="single" w:sz="4" w:space="0" w:color="auto"/>
              <w:right w:val="nil"/>
            </w:tcBorders>
          </w:tcPr>
          <w:p w14:paraId="3FD685D5" w14:textId="77777777" w:rsidR="00F13407" w:rsidRPr="00EE4054" w:rsidRDefault="00F13407" w:rsidP="00AF32FC">
            <w:pPr>
              <w:spacing w:line="240" w:lineRule="auto"/>
              <w:rPr>
                <w:rFonts w:ascii="Times New Roman" w:eastAsia="Calibri" w:hAnsi="Times New Roman" w:cs="Times New Roman"/>
              </w:rPr>
            </w:pPr>
          </w:p>
        </w:tc>
      </w:tr>
    </w:tbl>
    <w:p w14:paraId="5BD70143" w14:textId="77777777" w:rsidR="00F13407" w:rsidRPr="00E50A9C" w:rsidRDefault="00F13407" w:rsidP="00F13407">
      <w:pPr>
        <w:rPr>
          <w:rFonts w:ascii="Times New Roman" w:hAnsi="Times New Roman" w:cs="Times New Roman"/>
        </w:rPr>
      </w:pPr>
      <w:r>
        <w:rPr>
          <w:rFonts w:ascii="Times New Roman" w:hAnsi="Times New Roman" w:cs="Times New Roman"/>
        </w:rPr>
        <w:br w:type="textWrapping" w:clear="all"/>
      </w:r>
      <w:r w:rsidRPr="00E50A9C">
        <w:rPr>
          <w:rFonts w:ascii="Times New Roman" w:hAnsi="Times New Roman" w:cs="Times New Roman"/>
        </w:rPr>
        <w:t xml:space="preserve">*BSA – bovine serum albumin; FBS – fetal bovine serum </w:t>
      </w:r>
    </w:p>
    <w:p w14:paraId="2184ADE1" w14:textId="77777777" w:rsidR="008016C9" w:rsidRDefault="008016C9" w:rsidP="00F16666">
      <w:pPr>
        <w:pStyle w:val="EndNoteBibliography"/>
        <w:spacing w:after="0"/>
      </w:pPr>
    </w:p>
    <w:p w14:paraId="607B39D9" w14:textId="259007B7" w:rsidR="00F13407" w:rsidRDefault="008016C9" w:rsidP="00F16666">
      <w:pPr>
        <w:pStyle w:val="EndNoteBibliography"/>
        <w:spacing w:after="0"/>
      </w:pPr>
      <w:r>
        <w:t>References</w:t>
      </w:r>
    </w:p>
    <w:p w14:paraId="2AAF3DB1" w14:textId="77777777" w:rsidR="00F13407" w:rsidRPr="00F13407" w:rsidRDefault="00F13407" w:rsidP="00F13407">
      <w:pPr>
        <w:pStyle w:val="EndNoteBibliography"/>
        <w:spacing w:after="0"/>
        <w:ind w:left="720" w:hanging="720"/>
      </w:pPr>
      <w:r>
        <w:fldChar w:fldCharType="begin"/>
      </w:r>
      <w:r>
        <w:instrText xml:space="preserve"> ADDIN EN.REFLIST </w:instrText>
      </w:r>
      <w:r>
        <w:fldChar w:fldCharType="separate"/>
      </w:r>
      <w:r w:rsidRPr="00F13407">
        <w:t xml:space="preserve">Bonil, L., G. Lingas, D. Coupeau, J.-C. Lucet, J. Guedj, B. Visseaux, B. Muylkens. 2021. Survival of sars-cov-2 on non-porous materials in an experimental setting representative of fomites. </w:t>
      </w:r>
      <w:r w:rsidRPr="00F13407">
        <w:rPr>
          <w:i/>
        </w:rPr>
        <w:t>Coatings</w:t>
      </w:r>
      <w:r w:rsidRPr="00F13407">
        <w:t xml:space="preserve"> 11:371. doi.</w:t>
      </w:r>
    </w:p>
    <w:p w14:paraId="0030A209" w14:textId="77777777" w:rsidR="00F13407" w:rsidRPr="00F13407" w:rsidRDefault="00F13407" w:rsidP="00F13407">
      <w:pPr>
        <w:pStyle w:val="EndNoteBibliography"/>
        <w:spacing w:after="0"/>
        <w:ind w:left="720" w:hanging="720"/>
      </w:pPr>
      <w:r w:rsidRPr="00F13407">
        <w:t xml:space="preserve">Harbourt, D. E., A. D. Haddow, A. E. Piper, H. Bloomfield, B. J. Kearney, D. Fetterer, K. Gibson, T. Minogue. 2020. Modeling the stability of severe acute respiratory syndrome coronavirus 2 (sars-cov-2) on skin, currency, and clothing. </w:t>
      </w:r>
      <w:r w:rsidRPr="00F13407">
        <w:rPr>
          <w:i/>
        </w:rPr>
        <w:t>PLoS neglected tropical diseases</w:t>
      </w:r>
      <w:r w:rsidRPr="00F13407">
        <w:t xml:space="preserve"> 14:e0008831. doi.</w:t>
      </w:r>
    </w:p>
    <w:p w14:paraId="4698F0B3" w14:textId="77777777" w:rsidR="00F13407" w:rsidRPr="00F13407" w:rsidRDefault="00F13407" w:rsidP="00F13407">
      <w:pPr>
        <w:pStyle w:val="EndNoteBibliography"/>
        <w:spacing w:after="0"/>
        <w:ind w:left="720" w:hanging="720"/>
      </w:pPr>
      <w:r w:rsidRPr="00F13407">
        <w:t xml:space="preserve">Kwon, T., N. N. Gaudreault, J. A. Richt. 2021. Seasonal stability of sars-cov-2 in biological fluids. </w:t>
      </w:r>
      <w:r w:rsidRPr="00F13407">
        <w:rPr>
          <w:i/>
        </w:rPr>
        <w:t>Pathogens</w:t>
      </w:r>
      <w:r w:rsidRPr="00F13407">
        <w:t xml:space="preserve"> 10:540. doi.</w:t>
      </w:r>
    </w:p>
    <w:p w14:paraId="10845FB3" w14:textId="77777777" w:rsidR="00F13407" w:rsidRPr="00F13407" w:rsidRDefault="00F13407" w:rsidP="00F13407">
      <w:pPr>
        <w:pStyle w:val="EndNoteBibliography"/>
        <w:spacing w:after="0"/>
        <w:ind w:left="720" w:hanging="720"/>
      </w:pPr>
      <w:r w:rsidRPr="00F13407">
        <w:t xml:space="preserve">Pastorino, B., F. Touret, M. Gilles, X. de Lamballerie, R. N. Charrel. 2020. Prolonged infectivity of sars-cov-2 in fomites. </w:t>
      </w:r>
      <w:r w:rsidRPr="00F13407">
        <w:rPr>
          <w:i/>
        </w:rPr>
        <w:t>Emerging infectious diseases</w:t>
      </w:r>
      <w:r w:rsidRPr="00F13407">
        <w:t xml:space="preserve"> 26:2256. doi.</w:t>
      </w:r>
    </w:p>
    <w:p w14:paraId="6BDB6FBA" w14:textId="77777777" w:rsidR="00F13407" w:rsidRPr="00F13407" w:rsidRDefault="00F13407" w:rsidP="00F13407">
      <w:pPr>
        <w:pStyle w:val="EndNoteBibliography"/>
        <w:spacing w:after="0"/>
        <w:ind w:left="720" w:hanging="720"/>
      </w:pPr>
      <w:r w:rsidRPr="00F13407">
        <w:t xml:space="preserve">Raiteux, J., M. Eschlimann, A. Marangon, S. Rogée, M. Dadvisard, L. Taysse, G. Larigauderie. 2021. Inactivation of sars-cov-2 by simulated sunlight on contaminated surfaces. </w:t>
      </w:r>
      <w:r w:rsidRPr="00F13407">
        <w:rPr>
          <w:i/>
        </w:rPr>
        <w:t>Microbiology spectrum</w:t>
      </w:r>
      <w:r w:rsidRPr="00F13407">
        <w:t xml:space="preserve"> 9:e00333-00321. doi.</w:t>
      </w:r>
    </w:p>
    <w:p w14:paraId="7EBBD858" w14:textId="77777777" w:rsidR="00F13407" w:rsidRPr="00F13407" w:rsidRDefault="00F13407" w:rsidP="00F13407">
      <w:pPr>
        <w:pStyle w:val="EndNoteBibliography"/>
        <w:spacing w:after="0"/>
        <w:ind w:left="720" w:hanging="720"/>
      </w:pPr>
      <w:r w:rsidRPr="00F13407">
        <w:t xml:space="preserve">Riddell, S., S. Goldie, A. Hill, D. Eagles, T. W. Drew. 2020. The effect of temperature on persistence of sars-cov-2 on common surfaces. </w:t>
      </w:r>
      <w:r w:rsidRPr="00F13407">
        <w:rPr>
          <w:i/>
        </w:rPr>
        <w:t>Virology Journal</w:t>
      </w:r>
      <w:r w:rsidRPr="00F13407">
        <w:t xml:space="preserve"> 17:145. doi: 10.1186/s12985-020-01418-7.</w:t>
      </w:r>
    </w:p>
    <w:p w14:paraId="1F91FEFB" w14:textId="77777777" w:rsidR="00F13407" w:rsidRPr="00F13407" w:rsidRDefault="00F13407" w:rsidP="00F13407">
      <w:pPr>
        <w:pStyle w:val="EndNoteBibliography"/>
        <w:ind w:left="720" w:hanging="720"/>
      </w:pPr>
      <w:r w:rsidRPr="00F13407">
        <w:t xml:space="preserve">van Doremalen, N., T. Bushmaker, D. H. Morris, M. G. Holbrook, A. Gamble, B. N. Williamson, A. Tamin, J. L. Harcourt, N. J. Thornburg, S. I. Gerber, J. O. Lloyd-Smith, E. de Wit, V. J. Munster. 2020. Aerosol and surface stability of sars-cov-2 as compared with sars-cov-1. </w:t>
      </w:r>
      <w:r w:rsidRPr="00F13407">
        <w:rPr>
          <w:i/>
        </w:rPr>
        <w:t>New England Journal of Medicine</w:t>
      </w:r>
      <w:r w:rsidRPr="00F13407">
        <w:t xml:space="preserve"> 382:1564-1567. doi: 10.1056/NEJMc2004973.</w:t>
      </w:r>
    </w:p>
    <w:p w14:paraId="3FF3A0AF" w14:textId="54C4DE53" w:rsidR="006C1837" w:rsidRPr="00F16666" w:rsidRDefault="00F13407" w:rsidP="00F16666">
      <w:pPr>
        <w:pStyle w:val="EndNoteBibliography"/>
        <w:spacing w:after="0"/>
      </w:pPr>
      <w:r>
        <w:fldChar w:fldCharType="end"/>
      </w:r>
    </w:p>
    <w:sectPr w:rsidR="006C1837" w:rsidRPr="00F16666" w:rsidSect="00F13407">
      <w:pgSz w:w="12240" w:h="1584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E9F992" w14:textId="77777777" w:rsidR="008630E9" w:rsidRDefault="008630E9" w:rsidP="00D9654B">
      <w:pPr>
        <w:spacing w:after="0" w:line="240" w:lineRule="auto"/>
      </w:pPr>
      <w:r>
        <w:separator/>
      </w:r>
    </w:p>
  </w:endnote>
  <w:endnote w:type="continuationSeparator" w:id="0">
    <w:p w14:paraId="64C1EF2E" w14:textId="77777777" w:rsidR="008630E9" w:rsidRDefault="008630E9" w:rsidP="00D9654B">
      <w:pPr>
        <w:spacing w:after="0" w:line="240" w:lineRule="auto"/>
      </w:pPr>
      <w:r>
        <w:continuationSeparator/>
      </w:r>
    </w:p>
  </w:endnote>
  <w:endnote w:type="continuationNotice" w:id="1">
    <w:p w14:paraId="7C2AE985" w14:textId="77777777" w:rsidR="008630E9" w:rsidRDefault="008630E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71B44" w14:textId="77777777" w:rsidR="00DC64A1" w:rsidRDefault="00DC64A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9511206"/>
      <w:docPartObj>
        <w:docPartGallery w:val="Page Numbers (Bottom of Page)"/>
        <w:docPartUnique/>
      </w:docPartObj>
    </w:sdtPr>
    <w:sdtEndPr>
      <w:rPr>
        <w:noProof/>
      </w:rPr>
    </w:sdtEndPr>
    <w:sdtContent>
      <w:p w14:paraId="438BED78" w14:textId="2FD3CBE1" w:rsidR="00173E62" w:rsidRDefault="00173E62" w:rsidP="00E537F5">
        <w:pPr>
          <w:pStyle w:val="Footer"/>
          <w:tabs>
            <w:tab w:val="left" w:pos="7020"/>
          </w:tabs>
          <w:jc w:val="center"/>
        </w:pPr>
        <w:r>
          <w:fldChar w:fldCharType="begin"/>
        </w:r>
        <w:r>
          <w:instrText xml:space="preserve"> PAGE   \* MERGEFORMAT </w:instrText>
        </w:r>
        <w:r>
          <w:fldChar w:fldCharType="separate"/>
        </w:r>
        <w:r>
          <w:rPr>
            <w:noProof/>
          </w:rPr>
          <w:t>2</w:t>
        </w:r>
        <w:r>
          <w:rPr>
            <w:noProof/>
          </w:rPr>
          <w:fldChar w:fldCharType="end"/>
        </w:r>
      </w:p>
    </w:sdtContent>
  </w:sdt>
  <w:p w14:paraId="144927D4" w14:textId="77777777" w:rsidR="00173E62" w:rsidRDefault="00173E6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A8A87B" w14:textId="77777777" w:rsidR="00DC64A1" w:rsidRDefault="00DC64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EB3F12" w14:textId="77777777" w:rsidR="008630E9" w:rsidRDefault="008630E9" w:rsidP="00D9654B">
      <w:pPr>
        <w:spacing w:after="0" w:line="240" w:lineRule="auto"/>
      </w:pPr>
      <w:r>
        <w:separator/>
      </w:r>
    </w:p>
  </w:footnote>
  <w:footnote w:type="continuationSeparator" w:id="0">
    <w:p w14:paraId="40ECD108" w14:textId="77777777" w:rsidR="008630E9" w:rsidRDefault="008630E9" w:rsidP="00D9654B">
      <w:pPr>
        <w:spacing w:after="0" w:line="240" w:lineRule="auto"/>
      </w:pPr>
      <w:r>
        <w:continuationSeparator/>
      </w:r>
    </w:p>
  </w:footnote>
  <w:footnote w:type="continuationNotice" w:id="1">
    <w:p w14:paraId="42CD7721" w14:textId="77777777" w:rsidR="008630E9" w:rsidRDefault="008630E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763814" w14:textId="77777777" w:rsidR="00DC64A1" w:rsidRDefault="00DC64A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8C1D7D" w14:textId="77777777" w:rsidR="00DC64A1" w:rsidRDefault="00DC64A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BA6DB7" w14:textId="77777777" w:rsidR="00DC64A1" w:rsidRDefault="00DC64A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83EC7"/>
    <w:multiLevelType w:val="hybridMultilevel"/>
    <w:tmpl w:val="DC320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CC31CF"/>
    <w:multiLevelType w:val="hybridMultilevel"/>
    <w:tmpl w:val="29FE5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2A7AC7"/>
    <w:multiLevelType w:val="hybridMultilevel"/>
    <w:tmpl w:val="E3BC57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231EC"/>
    <w:multiLevelType w:val="hybridMultilevel"/>
    <w:tmpl w:val="495E1ABE"/>
    <w:lvl w:ilvl="0" w:tplc="5ABEA2F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21597A"/>
    <w:multiLevelType w:val="hybridMultilevel"/>
    <w:tmpl w:val="F0D82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7B4769"/>
    <w:multiLevelType w:val="hybridMultilevel"/>
    <w:tmpl w:val="7C542A56"/>
    <w:lvl w:ilvl="0" w:tplc="96A6C3CA">
      <w:start w:val="2020"/>
      <w:numFmt w:val="decimal"/>
      <w:lvlText w:val="%1"/>
      <w:lvlJc w:val="left"/>
      <w:pPr>
        <w:ind w:left="151"/>
      </w:pPr>
      <w:rPr>
        <w:rFonts w:ascii="Times New Roman" w:eastAsia="Times New Roman" w:hAnsi="Times New Roman" w:cs="Times New Roman"/>
        <w:b w:val="0"/>
        <w:i w:val="0"/>
        <w:strike w:val="0"/>
        <w:dstrike w:val="0"/>
        <w:color w:val="000000"/>
        <w:sz w:val="6"/>
        <w:szCs w:val="6"/>
        <w:u w:val="none" w:color="000000"/>
        <w:bdr w:val="none" w:sz="0" w:space="0" w:color="auto"/>
        <w:shd w:val="clear" w:color="auto" w:fill="auto"/>
        <w:vertAlign w:val="baseline"/>
      </w:rPr>
    </w:lvl>
    <w:lvl w:ilvl="1" w:tplc="BD3AE0B8">
      <w:start w:val="1"/>
      <w:numFmt w:val="lowerLetter"/>
      <w:lvlText w:val="%2"/>
      <w:lvlJc w:val="left"/>
      <w:pPr>
        <w:ind w:left="1080"/>
      </w:pPr>
      <w:rPr>
        <w:rFonts w:ascii="Times New Roman" w:eastAsia="Times New Roman" w:hAnsi="Times New Roman" w:cs="Times New Roman"/>
        <w:b w:val="0"/>
        <w:i w:val="0"/>
        <w:strike w:val="0"/>
        <w:dstrike w:val="0"/>
        <w:color w:val="000000"/>
        <w:sz w:val="6"/>
        <w:szCs w:val="6"/>
        <w:u w:val="none" w:color="000000"/>
        <w:bdr w:val="none" w:sz="0" w:space="0" w:color="auto"/>
        <w:shd w:val="clear" w:color="auto" w:fill="auto"/>
        <w:vertAlign w:val="baseline"/>
      </w:rPr>
    </w:lvl>
    <w:lvl w:ilvl="2" w:tplc="814E2C08">
      <w:start w:val="1"/>
      <w:numFmt w:val="lowerRoman"/>
      <w:lvlText w:val="%3"/>
      <w:lvlJc w:val="left"/>
      <w:pPr>
        <w:ind w:left="1800"/>
      </w:pPr>
      <w:rPr>
        <w:rFonts w:ascii="Times New Roman" w:eastAsia="Times New Roman" w:hAnsi="Times New Roman" w:cs="Times New Roman"/>
        <w:b w:val="0"/>
        <w:i w:val="0"/>
        <w:strike w:val="0"/>
        <w:dstrike w:val="0"/>
        <w:color w:val="000000"/>
        <w:sz w:val="6"/>
        <w:szCs w:val="6"/>
        <w:u w:val="none" w:color="000000"/>
        <w:bdr w:val="none" w:sz="0" w:space="0" w:color="auto"/>
        <w:shd w:val="clear" w:color="auto" w:fill="auto"/>
        <w:vertAlign w:val="baseline"/>
      </w:rPr>
    </w:lvl>
    <w:lvl w:ilvl="3" w:tplc="952C5ACC">
      <w:start w:val="1"/>
      <w:numFmt w:val="decimal"/>
      <w:lvlText w:val="%4"/>
      <w:lvlJc w:val="left"/>
      <w:pPr>
        <w:ind w:left="2520"/>
      </w:pPr>
      <w:rPr>
        <w:rFonts w:ascii="Times New Roman" w:eastAsia="Times New Roman" w:hAnsi="Times New Roman" w:cs="Times New Roman"/>
        <w:b w:val="0"/>
        <w:i w:val="0"/>
        <w:strike w:val="0"/>
        <w:dstrike w:val="0"/>
        <w:color w:val="000000"/>
        <w:sz w:val="6"/>
        <w:szCs w:val="6"/>
        <w:u w:val="none" w:color="000000"/>
        <w:bdr w:val="none" w:sz="0" w:space="0" w:color="auto"/>
        <w:shd w:val="clear" w:color="auto" w:fill="auto"/>
        <w:vertAlign w:val="baseline"/>
      </w:rPr>
    </w:lvl>
    <w:lvl w:ilvl="4" w:tplc="A4AE58D2">
      <w:start w:val="1"/>
      <w:numFmt w:val="lowerLetter"/>
      <w:lvlText w:val="%5"/>
      <w:lvlJc w:val="left"/>
      <w:pPr>
        <w:ind w:left="3240"/>
      </w:pPr>
      <w:rPr>
        <w:rFonts w:ascii="Times New Roman" w:eastAsia="Times New Roman" w:hAnsi="Times New Roman" w:cs="Times New Roman"/>
        <w:b w:val="0"/>
        <w:i w:val="0"/>
        <w:strike w:val="0"/>
        <w:dstrike w:val="0"/>
        <w:color w:val="000000"/>
        <w:sz w:val="6"/>
        <w:szCs w:val="6"/>
        <w:u w:val="none" w:color="000000"/>
        <w:bdr w:val="none" w:sz="0" w:space="0" w:color="auto"/>
        <w:shd w:val="clear" w:color="auto" w:fill="auto"/>
        <w:vertAlign w:val="baseline"/>
      </w:rPr>
    </w:lvl>
    <w:lvl w:ilvl="5" w:tplc="025E1C06">
      <w:start w:val="1"/>
      <w:numFmt w:val="lowerRoman"/>
      <w:lvlText w:val="%6"/>
      <w:lvlJc w:val="left"/>
      <w:pPr>
        <w:ind w:left="3960"/>
      </w:pPr>
      <w:rPr>
        <w:rFonts w:ascii="Times New Roman" w:eastAsia="Times New Roman" w:hAnsi="Times New Roman" w:cs="Times New Roman"/>
        <w:b w:val="0"/>
        <w:i w:val="0"/>
        <w:strike w:val="0"/>
        <w:dstrike w:val="0"/>
        <w:color w:val="000000"/>
        <w:sz w:val="6"/>
        <w:szCs w:val="6"/>
        <w:u w:val="none" w:color="000000"/>
        <w:bdr w:val="none" w:sz="0" w:space="0" w:color="auto"/>
        <w:shd w:val="clear" w:color="auto" w:fill="auto"/>
        <w:vertAlign w:val="baseline"/>
      </w:rPr>
    </w:lvl>
    <w:lvl w:ilvl="6" w:tplc="76B457E0">
      <w:start w:val="1"/>
      <w:numFmt w:val="decimal"/>
      <w:lvlText w:val="%7"/>
      <w:lvlJc w:val="left"/>
      <w:pPr>
        <w:ind w:left="4680"/>
      </w:pPr>
      <w:rPr>
        <w:rFonts w:ascii="Times New Roman" w:eastAsia="Times New Roman" w:hAnsi="Times New Roman" w:cs="Times New Roman"/>
        <w:b w:val="0"/>
        <w:i w:val="0"/>
        <w:strike w:val="0"/>
        <w:dstrike w:val="0"/>
        <w:color w:val="000000"/>
        <w:sz w:val="6"/>
        <w:szCs w:val="6"/>
        <w:u w:val="none" w:color="000000"/>
        <w:bdr w:val="none" w:sz="0" w:space="0" w:color="auto"/>
        <w:shd w:val="clear" w:color="auto" w:fill="auto"/>
        <w:vertAlign w:val="baseline"/>
      </w:rPr>
    </w:lvl>
    <w:lvl w:ilvl="7" w:tplc="887802C0">
      <w:start w:val="1"/>
      <w:numFmt w:val="lowerLetter"/>
      <w:lvlText w:val="%8"/>
      <w:lvlJc w:val="left"/>
      <w:pPr>
        <w:ind w:left="5400"/>
      </w:pPr>
      <w:rPr>
        <w:rFonts w:ascii="Times New Roman" w:eastAsia="Times New Roman" w:hAnsi="Times New Roman" w:cs="Times New Roman"/>
        <w:b w:val="0"/>
        <w:i w:val="0"/>
        <w:strike w:val="0"/>
        <w:dstrike w:val="0"/>
        <w:color w:val="000000"/>
        <w:sz w:val="6"/>
        <w:szCs w:val="6"/>
        <w:u w:val="none" w:color="000000"/>
        <w:bdr w:val="none" w:sz="0" w:space="0" w:color="auto"/>
        <w:shd w:val="clear" w:color="auto" w:fill="auto"/>
        <w:vertAlign w:val="baseline"/>
      </w:rPr>
    </w:lvl>
    <w:lvl w:ilvl="8" w:tplc="D16A6818">
      <w:start w:val="1"/>
      <w:numFmt w:val="lowerRoman"/>
      <w:lvlText w:val="%9"/>
      <w:lvlJc w:val="left"/>
      <w:pPr>
        <w:ind w:left="6120"/>
      </w:pPr>
      <w:rPr>
        <w:rFonts w:ascii="Times New Roman" w:eastAsia="Times New Roman" w:hAnsi="Times New Roman" w:cs="Times New Roman"/>
        <w:b w:val="0"/>
        <w:i w:val="0"/>
        <w:strike w:val="0"/>
        <w:dstrike w:val="0"/>
        <w:color w:val="000000"/>
        <w:sz w:val="6"/>
        <w:szCs w:val="6"/>
        <w:u w:val="none" w:color="000000"/>
        <w:bdr w:val="none" w:sz="0" w:space="0" w:color="auto"/>
        <w:shd w:val="clear" w:color="auto" w:fill="auto"/>
        <w:vertAlign w:val="baseline"/>
      </w:rPr>
    </w:lvl>
  </w:abstractNum>
  <w:abstractNum w:abstractNumId="6" w15:restartNumberingAfterBreak="0">
    <w:nsid w:val="20313766"/>
    <w:multiLevelType w:val="hybridMultilevel"/>
    <w:tmpl w:val="FC9A4C7C"/>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DE4F80"/>
    <w:multiLevelType w:val="hybridMultilevel"/>
    <w:tmpl w:val="CC94093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7365DC"/>
    <w:multiLevelType w:val="hybridMultilevel"/>
    <w:tmpl w:val="A6967A3E"/>
    <w:lvl w:ilvl="0" w:tplc="5A8405E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2DA0C1E"/>
    <w:multiLevelType w:val="hybridMultilevel"/>
    <w:tmpl w:val="5D145FF4"/>
    <w:lvl w:ilvl="0" w:tplc="31D4DE8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5E67305"/>
    <w:multiLevelType w:val="hybridMultilevel"/>
    <w:tmpl w:val="A238E2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F573D6"/>
    <w:multiLevelType w:val="hybridMultilevel"/>
    <w:tmpl w:val="3D80B3AE"/>
    <w:lvl w:ilvl="0" w:tplc="EC04DEB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C7A59D2"/>
    <w:multiLevelType w:val="hybridMultilevel"/>
    <w:tmpl w:val="DC16FB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1D2AA0"/>
    <w:multiLevelType w:val="hybridMultilevel"/>
    <w:tmpl w:val="BF5EF3E4"/>
    <w:lvl w:ilvl="0" w:tplc="E9561F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7CB677F"/>
    <w:multiLevelType w:val="hybridMultilevel"/>
    <w:tmpl w:val="92E4A7B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9074918"/>
    <w:multiLevelType w:val="hybridMultilevel"/>
    <w:tmpl w:val="5CCEDC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FF07216"/>
    <w:multiLevelType w:val="hybridMultilevel"/>
    <w:tmpl w:val="98D6E53A"/>
    <w:lvl w:ilvl="0" w:tplc="FF66A0E6">
      <w:start w:val="20"/>
      <w:numFmt w:val="bullet"/>
      <w:pStyle w:val="Boxshitlist"/>
      <w:lvlText w:val="-"/>
      <w:lvlJc w:val="left"/>
      <w:pPr>
        <w:ind w:left="720" w:hanging="360"/>
      </w:pPr>
      <w:rPr>
        <w:rFonts w:ascii="Symbol" w:eastAsiaTheme="minorHAnsi" w:hAnsi="Symbol" w:cs="Symbol" w:hint="default"/>
      </w:rPr>
    </w:lvl>
    <w:lvl w:ilvl="1" w:tplc="04090003">
      <w:start w:val="1"/>
      <w:numFmt w:val="bullet"/>
      <w:lvlText w:val="o"/>
      <w:lvlJc w:val="left"/>
      <w:pPr>
        <w:ind w:left="1440" w:hanging="360"/>
      </w:pPr>
      <w:rPr>
        <w:rFonts w:ascii="Arial" w:hAnsi="Arial" w:cs="Arial"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Wingdings" w:hAnsi="Wingdings" w:hint="default"/>
      </w:rPr>
    </w:lvl>
    <w:lvl w:ilvl="4" w:tplc="04090003" w:tentative="1">
      <w:start w:val="1"/>
      <w:numFmt w:val="bullet"/>
      <w:lvlText w:val="o"/>
      <w:lvlJc w:val="left"/>
      <w:pPr>
        <w:ind w:left="3600" w:hanging="360"/>
      </w:pPr>
      <w:rPr>
        <w:rFonts w:ascii="Arial" w:hAnsi="Arial" w:cs="Arial" w:hint="default"/>
      </w:rPr>
    </w:lvl>
    <w:lvl w:ilvl="5" w:tplc="04090005" w:tentative="1">
      <w:start w:val="1"/>
      <w:numFmt w:val="bullet"/>
      <w:lvlText w:val=""/>
      <w:lvlJc w:val="left"/>
      <w:pPr>
        <w:ind w:left="4320" w:hanging="360"/>
      </w:pPr>
      <w:rPr>
        <w:rFonts w:ascii="Cambria Math" w:hAnsi="Cambria Math" w:hint="default"/>
      </w:rPr>
    </w:lvl>
    <w:lvl w:ilvl="6" w:tplc="04090001" w:tentative="1">
      <w:start w:val="1"/>
      <w:numFmt w:val="bullet"/>
      <w:lvlText w:val=""/>
      <w:lvlJc w:val="left"/>
      <w:pPr>
        <w:ind w:left="5040" w:hanging="360"/>
      </w:pPr>
      <w:rPr>
        <w:rFonts w:ascii="Wingdings" w:hAnsi="Wingdings" w:hint="default"/>
      </w:rPr>
    </w:lvl>
    <w:lvl w:ilvl="7" w:tplc="04090003" w:tentative="1">
      <w:start w:val="1"/>
      <w:numFmt w:val="bullet"/>
      <w:lvlText w:val="o"/>
      <w:lvlJc w:val="left"/>
      <w:pPr>
        <w:ind w:left="5760" w:hanging="360"/>
      </w:pPr>
      <w:rPr>
        <w:rFonts w:ascii="Arial" w:hAnsi="Arial" w:cs="Arial" w:hint="default"/>
      </w:rPr>
    </w:lvl>
    <w:lvl w:ilvl="8" w:tplc="04090005" w:tentative="1">
      <w:start w:val="1"/>
      <w:numFmt w:val="bullet"/>
      <w:lvlText w:val=""/>
      <w:lvlJc w:val="left"/>
      <w:pPr>
        <w:ind w:left="6480" w:hanging="360"/>
      </w:pPr>
      <w:rPr>
        <w:rFonts w:ascii="Cambria Math" w:hAnsi="Cambria Math" w:hint="default"/>
      </w:rPr>
    </w:lvl>
  </w:abstractNum>
  <w:abstractNum w:abstractNumId="17" w15:restartNumberingAfterBreak="0">
    <w:nsid w:val="53094A15"/>
    <w:multiLevelType w:val="hybridMultilevel"/>
    <w:tmpl w:val="5EF2CA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C002F17"/>
    <w:multiLevelType w:val="hybridMultilevel"/>
    <w:tmpl w:val="BD6ED85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5D217354"/>
    <w:multiLevelType w:val="hybridMultilevel"/>
    <w:tmpl w:val="36A47D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D9E4A22"/>
    <w:multiLevelType w:val="hybridMultilevel"/>
    <w:tmpl w:val="C73A90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5DAC5A3B"/>
    <w:multiLevelType w:val="hybridMultilevel"/>
    <w:tmpl w:val="B290C7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94F498B"/>
    <w:multiLevelType w:val="hybridMultilevel"/>
    <w:tmpl w:val="25266A42"/>
    <w:lvl w:ilvl="0" w:tplc="BBB24ED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B01458A"/>
    <w:multiLevelType w:val="hybridMultilevel"/>
    <w:tmpl w:val="0A8E2E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8F43C8"/>
    <w:multiLevelType w:val="hybridMultilevel"/>
    <w:tmpl w:val="674A0D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BD526D"/>
    <w:multiLevelType w:val="hybridMultilevel"/>
    <w:tmpl w:val="D2406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DB849C4"/>
    <w:multiLevelType w:val="hybridMultilevel"/>
    <w:tmpl w:val="4078CDF8"/>
    <w:lvl w:ilvl="0" w:tplc="9C4EEA5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7"/>
  </w:num>
  <w:num w:numId="3">
    <w:abstractNumId w:val="10"/>
  </w:num>
  <w:num w:numId="4">
    <w:abstractNumId w:val="9"/>
  </w:num>
  <w:num w:numId="5">
    <w:abstractNumId w:val="4"/>
  </w:num>
  <w:num w:numId="6">
    <w:abstractNumId w:val="13"/>
  </w:num>
  <w:num w:numId="7">
    <w:abstractNumId w:val="8"/>
  </w:num>
  <w:num w:numId="8">
    <w:abstractNumId w:val="17"/>
  </w:num>
  <w:num w:numId="9">
    <w:abstractNumId w:val="14"/>
  </w:num>
  <w:num w:numId="10">
    <w:abstractNumId w:val="23"/>
  </w:num>
  <w:num w:numId="11">
    <w:abstractNumId w:val="25"/>
  </w:num>
  <w:num w:numId="1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6"/>
  </w:num>
  <w:num w:numId="15">
    <w:abstractNumId w:val="22"/>
  </w:num>
  <w:num w:numId="16">
    <w:abstractNumId w:val="15"/>
  </w:num>
  <w:num w:numId="17">
    <w:abstractNumId w:val="3"/>
  </w:num>
  <w:num w:numId="18">
    <w:abstractNumId w:val="11"/>
  </w:num>
  <w:num w:numId="19">
    <w:abstractNumId w:val="18"/>
  </w:num>
  <w:num w:numId="20">
    <w:abstractNumId w:val="2"/>
  </w:num>
  <w:num w:numId="21">
    <w:abstractNumId w:val="1"/>
  </w:num>
  <w:num w:numId="22">
    <w:abstractNumId w:val="26"/>
  </w:num>
  <w:num w:numId="23">
    <w:abstractNumId w:val="12"/>
  </w:num>
  <w:num w:numId="24">
    <w:abstractNumId w:val="24"/>
  </w:num>
  <w:num w:numId="25">
    <w:abstractNumId w:val="0"/>
  </w:num>
  <w:num w:numId="26">
    <w:abstractNumId w:val="5"/>
  </w:num>
  <w:num w:numId="27">
    <w:abstractNumId w:val="19"/>
  </w:num>
  <w:num w:numId="28">
    <w:abstractNumId w:val="21"/>
  </w:num>
  <w:num w:numId="2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erosol Science Te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sfep9pidsptsef9vk5pps6f0r0t5xzsrzr&quot;&gt;My EndNote Library-Converted&lt;record-ids&gt;&lt;item&gt;90&lt;/item&gt;&lt;item&gt;101&lt;/item&gt;&lt;item&gt;102&lt;/item&gt;&lt;item&gt;104&lt;/item&gt;&lt;item&gt;131&lt;/item&gt;&lt;item&gt;312&lt;/item&gt;&lt;item&gt;313&lt;/item&gt;&lt;/record-ids&gt;&lt;/item&gt;&lt;/Libraries&gt;"/>
  </w:docVars>
  <w:rsids>
    <w:rsidRoot w:val="006C1837"/>
    <w:rsid w:val="00000219"/>
    <w:rsid w:val="00000256"/>
    <w:rsid w:val="0000086D"/>
    <w:rsid w:val="00000FA7"/>
    <w:rsid w:val="0000124E"/>
    <w:rsid w:val="000014F9"/>
    <w:rsid w:val="0000170B"/>
    <w:rsid w:val="000017E9"/>
    <w:rsid w:val="00001A97"/>
    <w:rsid w:val="00001BE9"/>
    <w:rsid w:val="00001CC9"/>
    <w:rsid w:val="00001E16"/>
    <w:rsid w:val="00001F86"/>
    <w:rsid w:val="000025C0"/>
    <w:rsid w:val="000025DB"/>
    <w:rsid w:val="00002BB5"/>
    <w:rsid w:val="00002E23"/>
    <w:rsid w:val="00003444"/>
    <w:rsid w:val="000034E1"/>
    <w:rsid w:val="00003DE7"/>
    <w:rsid w:val="00004038"/>
    <w:rsid w:val="000042C1"/>
    <w:rsid w:val="00004354"/>
    <w:rsid w:val="000043E1"/>
    <w:rsid w:val="0000495C"/>
    <w:rsid w:val="00004A56"/>
    <w:rsid w:val="00005102"/>
    <w:rsid w:val="000056FD"/>
    <w:rsid w:val="00005802"/>
    <w:rsid w:val="000058F1"/>
    <w:rsid w:val="00005AF3"/>
    <w:rsid w:val="000061E5"/>
    <w:rsid w:val="00006250"/>
    <w:rsid w:val="00006493"/>
    <w:rsid w:val="0000655B"/>
    <w:rsid w:val="0000675E"/>
    <w:rsid w:val="000067F6"/>
    <w:rsid w:val="00006D26"/>
    <w:rsid w:val="0000766F"/>
    <w:rsid w:val="00007701"/>
    <w:rsid w:val="00007F89"/>
    <w:rsid w:val="000104D5"/>
    <w:rsid w:val="000106EB"/>
    <w:rsid w:val="00010A8B"/>
    <w:rsid w:val="00010AFC"/>
    <w:rsid w:val="00010DEF"/>
    <w:rsid w:val="0001172A"/>
    <w:rsid w:val="00011AC6"/>
    <w:rsid w:val="00011F43"/>
    <w:rsid w:val="00012BE0"/>
    <w:rsid w:val="00013023"/>
    <w:rsid w:val="00013096"/>
    <w:rsid w:val="00013601"/>
    <w:rsid w:val="000136B3"/>
    <w:rsid w:val="000139FF"/>
    <w:rsid w:val="00013E18"/>
    <w:rsid w:val="0001401D"/>
    <w:rsid w:val="00014068"/>
    <w:rsid w:val="00014216"/>
    <w:rsid w:val="00014AD4"/>
    <w:rsid w:val="00014AE3"/>
    <w:rsid w:val="00014BC9"/>
    <w:rsid w:val="00014C74"/>
    <w:rsid w:val="000150B9"/>
    <w:rsid w:val="000152B8"/>
    <w:rsid w:val="000153A0"/>
    <w:rsid w:val="00015920"/>
    <w:rsid w:val="00015AB3"/>
    <w:rsid w:val="00015DD1"/>
    <w:rsid w:val="0001647A"/>
    <w:rsid w:val="00016BAA"/>
    <w:rsid w:val="000170E1"/>
    <w:rsid w:val="0001746D"/>
    <w:rsid w:val="00017D36"/>
    <w:rsid w:val="000200D5"/>
    <w:rsid w:val="00020258"/>
    <w:rsid w:val="00020325"/>
    <w:rsid w:val="000207EF"/>
    <w:rsid w:val="0002083A"/>
    <w:rsid w:val="000212DF"/>
    <w:rsid w:val="00021658"/>
    <w:rsid w:val="00021992"/>
    <w:rsid w:val="00021D7D"/>
    <w:rsid w:val="00021F96"/>
    <w:rsid w:val="00021FFB"/>
    <w:rsid w:val="000221C7"/>
    <w:rsid w:val="00022496"/>
    <w:rsid w:val="00022886"/>
    <w:rsid w:val="000231EB"/>
    <w:rsid w:val="0002336C"/>
    <w:rsid w:val="00023E2A"/>
    <w:rsid w:val="00023F1D"/>
    <w:rsid w:val="0002420E"/>
    <w:rsid w:val="00024DF3"/>
    <w:rsid w:val="00024E34"/>
    <w:rsid w:val="00024EED"/>
    <w:rsid w:val="00024FE5"/>
    <w:rsid w:val="00025036"/>
    <w:rsid w:val="00025337"/>
    <w:rsid w:val="000256DF"/>
    <w:rsid w:val="000258E5"/>
    <w:rsid w:val="000262B1"/>
    <w:rsid w:val="000266DC"/>
    <w:rsid w:val="000268B2"/>
    <w:rsid w:val="00026CC5"/>
    <w:rsid w:val="00026CF3"/>
    <w:rsid w:val="000271AD"/>
    <w:rsid w:val="000276E6"/>
    <w:rsid w:val="00027865"/>
    <w:rsid w:val="00027A3B"/>
    <w:rsid w:val="0003038E"/>
    <w:rsid w:val="000311B3"/>
    <w:rsid w:val="0003150F"/>
    <w:rsid w:val="00031770"/>
    <w:rsid w:val="00031A7B"/>
    <w:rsid w:val="00031F9C"/>
    <w:rsid w:val="00032051"/>
    <w:rsid w:val="00032126"/>
    <w:rsid w:val="0003214A"/>
    <w:rsid w:val="0003259E"/>
    <w:rsid w:val="000328DD"/>
    <w:rsid w:val="00032B35"/>
    <w:rsid w:val="00032B75"/>
    <w:rsid w:val="00033081"/>
    <w:rsid w:val="000330DA"/>
    <w:rsid w:val="00033376"/>
    <w:rsid w:val="0003357F"/>
    <w:rsid w:val="00033713"/>
    <w:rsid w:val="000338B8"/>
    <w:rsid w:val="0003392A"/>
    <w:rsid w:val="00033BD8"/>
    <w:rsid w:val="00033CD4"/>
    <w:rsid w:val="00033EFA"/>
    <w:rsid w:val="0003435F"/>
    <w:rsid w:val="00034531"/>
    <w:rsid w:val="0003468B"/>
    <w:rsid w:val="00034C35"/>
    <w:rsid w:val="00034DC5"/>
    <w:rsid w:val="00034F3D"/>
    <w:rsid w:val="0003548F"/>
    <w:rsid w:val="0003569A"/>
    <w:rsid w:val="0003581E"/>
    <w:rsid w:val="0003585B"/>
    <w:rsid w:val="00035B8D"/>
    <w:rsid w:val="00035CCA"/>
    <w:rsid w:val="00035DDD"/>
    <w:rsid w:val="000362A4"/>
    <w:rsid w:val="00037025"/>
    <w:rsid w:val="0003751B"/>
    <w:rsid w:val="00037B92"/>
    <w:rsid w:val="00040713"/>
    <w:rsid w:val="00040ABC"/>
    <w:rsid w:val="00040D2F"/>
    <w:rsid w:val="000410A6"/>
    <w:rsid w:val="00041104"/>
    <w:rsid w:val="000412E8"/>
    <w:rsid w:val="000415FE"/>
    <w:rsid w:val="00041754"/>
    <w:rsid w:val="000417B4"/>
    <w:rsid w:val="0004189D"/>
    <w:rsid w:val="00042039"/>
    <w:rsid w:val="0004303D"/>
    <w:rsid w:val="0004363F"/>
    <w:rsid w:val="000436EE"/>
    <w:rsid w:val="00043992"/>
    <w:rsid w:val="00043AE5"/>
    <w:rsid w:val="000446BD"/>
    <w:rsid w:val="00044769"/>
    <w:rsid w:val="00044961"/>
    <w:rsid w:val="00044A45"/>
    <w:rsid w:val="00044E69"/>
    <w:rsid w:val="00044F31"/>
    <w:rsid w:val="00045054"/>
    <w:rsid w:val="00045A6A"/>
    <w:rsid w:val="000464F1"/>
    <w:rsid w:val="00046D09"/>
    <w:rsid w:val="0004700E"/>
    <w:rsid w:val="000471EB"/>
    <w:rsid w:val="00047B1C"/>
    <w:rsid w:val="00047DEF"/>
    <w:rsid w:val="000501A2"/>
    <w:rsid w:val="00050794"/>
    <w:rsid w:val="00050A27"/>
    <w:rsid w:val="00050A2B"/>
    <w:rsid w:val="00050AF0"/>
    <w:rsid w:val="00050D45"/>
    <w:rsid w:val="000515D6"/>
    <w:rsid w:val="000523F8"/>
    <w:rsid w:val="00052938"/>
    <w:rsid w:val="00052B3B"/>
    <w:rsid w:val="00052C3E"/>
    <w:rsid w:val="00052D4E"/>
    <w:rsid w:val="000533EB"/>
    <w:rsid w:val="00053D8F"/>
    <w:rsid w:val="000540E8"/>
    <w:rsid w:val="000542BD"/>
    <w:rsid w:val="00054B58"/>
    <w:rsid w:val="00054C15"/>
    <w:rsid w:val="00054E38"/>
    <w:rsid w:val="000553FC"/>
    <w:rsid w:val="00055CE1"/>
    <w:rsid w:val="00055F95"/>
    <w:rsid w:val="0005633E"/>
    <w:rsid w:val="0005661C"/>
    <w:rsid w:val="00056789"/>
    <w:rsid w:val="000568C4"/>
    <w:rsid w:val="000568D5"/>
    <w:rsid w:val="000569CE"/>
    <w:rsid w:val="00056E38"/>
    <w:rsid w:val="00057669"/>
    <w:rsid w:val="000577A7"/>
    <w:rsid w:val="0005782F"/>
    <w:rsid w:val="00057D4B"/>
    <w:rsid w:val="00060050"/>
    <w:rsid w:val="000603AC"/>
    <w:rsid w:val="000604D7"/>
    <w:rsid w:val="000609AD"/>
    <w:rsid w:val="0006104C"/>
    <w:rsid w:val="000616BD"/>
    <w:rsid w:val="00061BAF"/>
    <w:rsid w:val="00061D18"/>
    <w:rsid w:val="00062508"/>
    <w:rsid w:val="00062599"/>
    <w:rsid w:val="00062EFF"/>
    <w:rsid w:val="00062F1F"/>
    <w:rsid w:val="000633BA"/>
    <w:rsid w:val="0006351F"/>
    <w:rsid w:val="00063854"/>
    <w:rsid w:val="00063987"/>
    <w:rsid w:val="00063B35"/>
    <w:rsid w:val="00064453"/>
    <w:rsid w:val="00064BF7"/>
    <w:rsid w:val="00065394"/>
    <w:rsid w:val="00065EAE"/>
    <w:rsid w:val="00066276"/>
    <w:rsid w:val="000662F6"/>
    <w:rsid w:val="00066951"/>
    <w:rsid w:val="00066AEC"/>
    <w:rsid w:val="00066C14"/>
    <w:rsid w:val="00066C9A"/>
    <w:rsid w:val="00067455"/>
    <w:rsid w:val="00067E56"/>
    <w:rsid w:val="000703BC"/>
    <w:rsid w:val="000706D4"/>
    <w:rsid w:val="00071069"/>
    <w:rsid w:val="00071167"/>
    <w:rsid w:val="00071CA2"/>
    <w:rsid w:val="00072C68"/>
    <w:rsid w:val="00072C7F"/>
    <w:rsid w:val="00072CE0"/>
    <w:rsid w:val="00073B45"/>
    <w:rsid w:val="00073C25"/>
    <w:rsid w:val="00073FBE"/>
    <w:rsid w:val="0007404C"/>
    <w:rsid w:val="00074611"/>
    <w:rsid w:val="00074A48"/>
    <w:rsid w:val="00075C4E"/>
    <w:rsid w:val="000760F9"/>
    <w:rsid w:val="000763F4"/>
    <w:rsid w:val="0007685C"/>
    <w:rsid w:val="000768B0"/>
    <w:rsid w:val="000769D0"/>
    <w:rsid w:val="000769F5"/>
    <w:rsid w:val="00076BD7"/>
    <w:rsid w:val="000770B2"/>
    <w:rsid w:val="00077339"/>
    <w:rsid w:val="0007750C"/>
    <w:rsid w:val="0007784C"/>
    <w:rsid w:val="000779AF"/>
    <w:rsid w:val="00077CFA"/>
    <w:rsid w:val="00080276"/>
    <w:rsid w:val="00080A0B"/>
    <w:rsid w:val="00080E9E"/>
    <w:rsid w:val="0008124A"/>
    <w:rsid w:val="00081591"/>
    <w:rsid w:val="00081747"/>
    <w:rsid w:val="00081B6B"/>
    <w:rsid w:val="00081C02"/>
    <w:rsid w:val="00081FFC"/>
    <w:rsid w:val="0008231D"/>
    <w:rsid w:val="000828BE"/>
    <w:rsid w:val="000829BD"/>
    <w:rsid w:val="00082B53"/>
    <w:rsid w:val="00083368"/>
    <w:rsid w:val="000841F9"/>
    <w:rsid w:val="0008426E"/>
    <w:rsid w:val="00084CFD"/>
    <w:rsid w:val="00084F55"/>
    <w:rsid w:val="00085521"/>
    <w:rsid w:val="000857DB"/>
    <w:rsid w:val="0008589F"/>
    <w:rsid w:val="000859FE"/>
    <w:rsid w:val="00085D9E"/>
    <w:rsid w:val="00086199"/>
    <w:rsid w:val="000866CE"/>
    <w:rsid w:val="00086A0D"/>
    <w:rsid w:val="00086B4A"/>
    <w:rsid w:val="0008709F"/>
    <w:rsid w:val="00087BF4"/>
    <w:rsid w:val="00087C17"/>
    <w:rsid w:val="00090023"/>
    <w:rsid w:val="000902BB"/>
    <w:rsid w:val="000908E4"/>
    <w:rsid w:val="00090B5B"/>
    <w:rsid w:val="00090C66"/>
    <w:rsid w:val="00090E09"/>
    <w:rsid w:val="00090F40"/>
    <w:rsid w:val="00091323"/>
    <w:rsid w:val="000914AB"/>
    <w:rsid w:val="00091959"/>
    <w:rsid w:val="00091B0B"/>
    <w:rsid w:val="00091BFA"/>
    <w:rsid w:val="00091EFE"/>
    <w:rsid w:val="00092361"/>
    <w:rsid w:val="000926E3"/>
    <w:rsid w:val="00092912"/>
    <w:rsid w:val="0009296F"/>
    <w:rsid w:val="000929D1"/>
    <w:rsid w:val="00092A77"/>
    <w:rsid w:val="0009320E"/>
    <w:rsid w:val="00093584"/>
    <w:rsid w:val="0009382C"/>
    <w:rsid w:val="00093BA8"/>
    <w:rsid w:val="00093C49"/>
    <w:rsid w:val="00093DBE"/>
    <w:rsid w:val="00093E4B"/>
    <w:rsid w:val="0009474E"/>
    <w:rsid w:val="000949DF"/>
    <w:rsid w:val="00094B9D"/>
    <w:rsid w:val="00094BF6"/>
    <w:rsid w:val="00095637"/>
    <w:rsid w:val="000961DD"/>
    <w:rsid w:val="0009665C"/>
    <w:rsid w:val="000966D8"/>
    <w:rsid w:val="00096A95"/>
    <w:rsid w:val="00096E9E"/>
    <w:rsid w:val="00097596"/>
    <w:rsid w:val="00097752"/>
    <w:rsid w:val="000977D1"/>
    <w:rsid w:val="00097AF0"/>
    <w:rsid w:val="00097FFD"/>
    <w:rsid w:val="000A09CD"/>
    <w:rsid w:val="000A0A5B"/>
    <w:rsid w:val="000A0AD9"/>
    <w:rsid w:val="000A0B4C"/>
    <w:rsid w:val="000A0B8B"/>
    <w:rsid w:val="000A121F"/>
    <w:rsid w:val="000A1861"/>
    <w:rsid w:val="000A1907"/>
    <w:rsid w:val="000A19A1"/>
    <w:rsid w:val="000A1BA1"/>
    <w:rsid w:val="000A1F0A"/>
    <w:rsid w:val="000A1F29"/>
    <w:rsid w:val="000A20F1"/>
    <w:rsid w:val="000A238B"/>
    <w:rsid w:val="000A23A8"/>
    <w:rsid w:val="000A28EE"/>
    <w:rsid w:val="000A2A36"/>
    <w:rsid w:val="000A2C1F"/>
    <w:rsid w:val="000A2CEB"/>
    <w:rsid w:val="000A2EA4"/>
    <w:rsid w:val="000A2EB5"/>
    <w:rsid w:val="000A3077"/>
    <w:rsid w:val="000A38ED"/>
    <w:rsid w:val="000A39DA"/>
    <w:rsid w:val="000A3C97"/>
    <w:rsid w:val="000A3D91"/>
    <w:rsid w:val="000A3EB7"/>
    <w:rsid w:val="000A49ED"/>
    <w:rsid w:val="000A4A64"/>
    <w:rsid w:val="000A4D70"/>
    <w:rsid w:val="000A4F5D"/>
    <w:rsid w:val="000A5046"/>
    <w:rsid w:val="000A536E"/>
    <w:rsid w:val="000A55B8"/>
    <w:rsid w:val="000A5A0F"/>
    <w:rsid w:val="000A5C42"/>
    <w:rsid w:val="000A5DC0"/>
    <w:rsid w:val="000A6067"/>
    <w:rsid w:val="000A690E"/>
    <w:rsid w:val="000A6AAA"/>
    <w:rsid w:val="000A6AFC"/>
    <w:rsid w:val="000A6CAE"/>
    <w:rsid w:val="000A6CD4"/>
    <w:rsid w:val="000A6E84"/>
    <w:rsid w:val="000A7155"/>
    <w:rsid w:val="000A7B09"/>
    <w:rsid w:val="000A7CCF"/>
    <w:rsid w:val="000B00EE"/>
    <w:rsid w:val="000B021B"/>
    <w:rsid w:val="000B0260"/>
    <w:rsid w:val="000B0BF5"/>
    <w:rsid w:val="000B15C4"/>
    <w:rsid w:val="000B1C1B"/>
    <w:rsid w:val="000B2149"/>
    <w:rsid w:val="000B258F"/>
    <w:rsid w:val="000B294E"/>
    <w:rsid w:val="000B2984"/>
    <w:rsid w:val="000B2AB4"/>
    <w:rsid w:val="000B30A1"/>
    <w:rsid w:val="000B385F"/>
    <w:rsid w:val="000B3C59"/>
    <w:rsid w:val="000B3C6B"/>
    <w:rsid w:val="000B4711"/>
    <w:rsid w:val="000B4924"/>
    <w:rsid w:val="000B4E8D"/>
    <w:rsid w:val="000B5224"/>
    <w:rsid w:val="000B524C"/>
    <w:rsid w:val="000B5556"/>
    <w:rsid w:val="000B5A3B"/>
    <w:rsid w:val="000B5B32"/>
    <w:rsid w:val="000B5C36"/>
    <w:rsid w:val="000B6024"/>
    <w:rsid w:val="000B602C"/>
    <w:rsid w:val="000B61E2"/>
    <w:rsid w:val="000B6706"/>
    <w:rsid w:val="000B6BE3"/>
    <w:rsid w:val="000B6D8A"/>
    <w:rsid w:val="000B7089"/>
    <w:rsid w:val="000B70B7"/>
    <w:rsid w:val="000B7117"/>
    <w:rsid w:val="000B7162"/>
    <w:rsid w:val="000B75BA"/>
    <w:rsid w:val="000B7975"/>
    <w:rsid w:val="000B7E06"/>
    <w:rsid w:val="000C01C8"/>
    <w:rsid w:val="000C040A"/>
    <w:rsid w:val="000C05CF"/>
    <w:rsid w:val="000C09B4"/>
    <w:rsid w:val="000C0B2D"/>
    <w:rsid w:val="000C11F0"/>
    <w:rsid w:val="000C152A"/>
    <w:rsid w:val="000C1629"/>
    <w:rsid w:val="000C162C"/>
    <w:rsid w:val="000C188E"/>
    <w:rsid w:val="000C1D5F"/>
    <w:rsid w:val="000C23B5"/>
    <w:rsid w:val="000C2D4B"/>
    <w:rsid w:val="000C3233"/>
    <w:rsid w:val="000C3329"/>
    <w:rsid w:val="000C3CA5"/>
    <w:rsid w:val="000C4313"/>
    <w:rsid w:val="000C45B4"/>
    <w:rsid w:val="000C461E"/>
    <w:rsid w:val="000C57EA"/>
    <w:rsid w:val="000C5E6C"/>
    <w:rsid w:val="000C5F75"/>
    <w:rsid w:val="000C649E"/>
    <w:rsid w:val="000C67BA"/>
    <w:rsid w:val="000C6884"/>
    <w:rsid w:val="000C6916"/>
    <w:rsid w:val="000C6920"/>
    <w:rsid w:val="000C69AD"/>
    <w:rsid w:val="000C6AF3"/>
    <w:rsid w:val="000C6C09"/>
    <w:rsid w:val="000C6CBC"/>
    <w:rsid w:val="000C7014"/>
    <w:rsid w:val="000C7087"/>
    <w:rsid w:val="000C70F6"/>
    <w:rsid w:val="000C72CD"/>
    <w:rsid w:val="000C732A"/>
    <w:rsid w:val="000C73F0"/>
    <w:rsid w:val="000C7665"/>
    <w:rsid w:val="000C7982"/>
    <w:rsid w:val="000C7AB8"/>
    <w:rsid w:val="000C7EAC"/>
    <w:rsid w:val="000D0257"/>
    <w:rsid w:val="000D0486"/>
    <w:rsid w:val="000D05D9"/>
    <w:rsid w:val="000D08AC"/>
    <w:rsid w:val="000D0D88"/>
    <w:rsid w:val="000D0E3A"/>
    <w:rsid w:val="000D0EEE"/>
    <w:rsid w:val="000D1592"/>
    <w:rsid w:val="000D1603"/>
    <w:rsid w:val="000D19B0"/>
    <w:rsid w:val="000D1B23"/>
    <w:rsid w:val="000D1C8D"/>
    <w:rsid w:val="000D221E"/>
    <w:rsid w:val="000D230D"/>
    <w:rsid w:val="000D2B40"/>
    <w:rsid w:val="000D2C79"/>
    <w:rsid w:val="000D2F58"/>
    <w:rsid w:val="000D32AB"/>
    <w:rsid w:val="000D32E2"/>
    <w:rsid w:val="000D3567"/>
    <w:rsid w:val="000D3B06"/>
    <w:rsid w:val="000D3B32"/>
    <w:rsid w:val="000D3DB4"/>
    <w:rsid w:val="000D3DFB"/>
    <w:rsid w:val="000D3F92"/>
    <w:rsid w:val="000D4779"/>
    <w:rsid w:val="000D556E"/>
    <w:rsid w:val="000D568E"/>
    <w:rsid w:val="000D56A3"/>
    <w:rsid w:val="000D581C"/>
    <w:rsid w:val="000D5B4C"/>
    <w:rsid w:val="000D5ECB"/>
    <w:rsid w:val="000D6075"/>
    <w:rsid w:val="000D632A"/>
    <w:rsid w:val="000D68A2"/>
    <w:rsid w:val="000D69C4"/>
    <w:rsid w:val="000D6B75"/>
    <w:rsid w:val="000D72B9"/>
    <w:rsid w:val="000D72D9"/>
    <w:rsid w:val="000D7364"/>
    <w:rsid w:val="000D76E4"/>
    <w:rsid w:val="000D7D55"/>
    <w:rsid w:val="000D7DF2"/>
    <w:rsid w:val="000D7F6B"/>
    <w:rsid w:val="000D7FF3"/>
    <w:rsid w:val="000E07C3"/>
    <w:rsid w:val="000E0962"/>
    <w:rsid w:val="000E0B36"/>
    <w:rsid w:val="000E0EEE"/>
    <w:rsid w:val="000E12AB"/>
    <w:rsid w:val="000E1508"/>
    <w:rsid w:val="000E19D4"/>
    <w:rsid w:val="000E1C9A"/>
    <w:rsid w:val="000E22AC"/>
    <w:rsid w:val="000E2CAA"/>
    <w:rsid w:val="000E33EA"/>
    <w:rsid w:val="000E36F7"/>
    <w:rsid w:val="000E3BA3"/>
    <w:rsid w:val="000E3C42"/>
    <w:rsid w:val="000E3EFC"/>
    <w:rsid w:val="000E421F"/>
    <w:rsid w:val="000E46B9"/>
    <w:rsid w:val="000E4773"/>
    <w:rsid w:val="000E4D92"/>
    <w:rsid w:val="000E4F1B"/>
    <w:rsid w:val="000E57BA"/>
    <w:rsid w:val="000E5A36"/>
    <w:rsid w:val="000E5D42"/>
    <w:rsid w:val="000E5D6C"/>
    <w:rsid w:val="000E5DA5"/>
    <w:rsid w:val="000E67F7"/>
    <w:rsid w:val="000E6EF7"/>
    <w:rsid w:val="000E7DBF"/>
    <w:rsid w:val="000F0389"/>
    <w:rsid w:val="000F05E0"/>
    <w:rsid w:val="000F08D4"/>
    <w:rsid w:val="000F0974"/>
    <w:rsid w:val="000F0A22"/>
    <w:rsid w:val="000F0D3F"/>
    <w:rsid w:val="000F0E91"/>
    <w:rsid w:val="000F112E"/>
    <w:rsid w:val="000F1323"/>
    <w:rsid w:val="000F1407"/>
    <w:rsid w:val="000F167A"/>
    <w:rsid w:val="000F1B9D"/>
    <w:rsid w:val="000F1F78"/>
    <w:rsid w:val="000F268C"/>
    <w:rsid w:val="000F2B60"/>
    <w:rsid w:val="000F30A8"/>
    <w:rsid w:val="000F377D"/>
    <w:rsid w:val="000F3D0A"/>
    <w:rsid w:val="000F3EC3"/>
    <w:rsid w:val="000F426B"/>
    <w:rsid w:val="000F48DC"/>
    <w:rsid w:val="000F48F3"/>
    <w:rsid w:val="000F4A8F"/>
    <w:rsid w:val="000F5300"/>
    <w:rsid w:val="000F548B"/>
    <w:rsid w:val="000F5C31"/>
    <w:rsid w:val="000F5EAC"/>
    <w:rsid w:val="000F603F"/>
    <w:rsid w:val="000F608D"/>
    <w:rsid w:val="000F6824"/>
    <w:rsid w:val="000F6B6F"/>
    <w:rsid w:val="000F6CAF"/>
    <w:rsid w:val="000F6DCD"/>
    <w:rsid w:val="000F6EB7"/>
    <w:rsid w:val="00100032"/>
    <w:rsid w:val="00100171"/>
    <w:rsid w:val="0010056F"/>
    <w:rsid w:val="00100670"/>
    <w:rsid w:val="00100B6D"/>
    <w:rsid w:val="00100F5D"/>
    <w:rsid w:val="0010181B"/>
    <w:rsid w:val="00101828"/>
    <w:rsid w:val="0010193C"/>
    <w:rsid w:val="00101B07"/>
    <w:rsid w:val="00102AB3"/>
    <w:rsid w:val="00103209"/>
    <w:rsid w:val="0010333D"/>
    <w:rsid w:val="00103680"/>
    <w:rsid w:val="00103DB6"/>
    <w:rsid w:val="00103FF4"/>
    <w:rsid w:val="00104142"/>
    <w:rsid w:val="0010415B"/>
    <w:rsid w:val="00104193"/>
    <w:rsid w:val="00104705"/>
    <w:rsid w:val="00104ECD"/>
    <w:rsid w:val="001058AE"/>
    <w:rsid w:val="0010595D"/>
    <w:rsid w:val="00105AC0"/>
    <w:rsid w:val="00105ECE"/>
    <w:rsid w:val="00105F9F"/>
    <w:rsid w:val="001063E5"/>
    <w:rsid w:val="00106705"/>
    <w:rsid w:val="00106BF1"/>
    <w:rsid w:val="00106FC2"/>
    <w:rsid w:val="0010735D"/>
    <w:rsid w:val="00107566"/>
    <w:rsid w:val="0010777C"/>
    <w:rsid w:val="001077F3"/>
    <w:rsid w:val="00107804"/>
    <w:rsid w:val="0010796B"/>
    <w:rsid w:val="00107D67"/>
    <w:rsid w:val="00110009"/>
    <w:rsid w:val="00110BB6"/>
    <w:rsid w:val="00110FF5"/>
    <w:rsid w:val="001114CC"/>
    <w:rsid w:val="0011159F"/>
    <w:rsid w:val="0011207C"/>
    <w:rsid w:val="001121E9"/>
    <w:rsid w:val="001123BF"/>
    <w:rsid w:val="001126E0"/>
    <w:rsid w:val="001129E7"/>
    <w:rsid w:val="00112DAA"/>
    <w:rsid w:val="00113314"/>
    <w:rsid w:val="0011338B"/>
    <w:rsid w:val="00113609"/>
    <w:rsid w:val="001139E1"/>
    <w:rsid w:val="00113E29"/>
    <w:rsid w:val="001140E8"/>
    <w:rsid w:val="001145E3"/>
    <w:rsid w:val="00114728"/>
    <w:rsid w:val="00114C21"/>
    <w:rsid w:val="00114E48"/>
    <w:rsid w:val="0011538F"/>
    <w:rsid w:val="001156DD"/>
    <w:rsid w:val="00115F4E"/>
    <w:rsid w:val="001161DF"/>
    <w:rsid w:val="001168B1"/>
    <w:rsid w:val="00117100"/>
    <w:rsid w:val="0011771A"/>
    <w:rsid w:val="00117EF6"/>
    <w:rsid w:val="00117F5E"/>
    <w:rsid w:val="00120044"/>
    <w:rsid w:val="001203BC"/>
    <w:rsid w:val="001205B6"/>
    <w:rsid w:val="00120723"/>
    <w:rsid w:val="001208AF"/>
    <w:rsid w:val="00120DEC"/>
    <w:rsid w:val="00120FAC"/>
    <w:rsid w:val="001217A3"/>
    <w:rsid w:val="00122304"/>
    <w:rsid w:val="001229F4"/>
    <w:rsid w:val="0012309A"/>
    <w:rsid w:val="00123AA6"/>
    <w:rsid w:val="00124513"/>
    <w:rsid w:val="00124685"/>
    <w:rsid w:val="001248FF"/>
    <w:rsid w:val="00124C8F"/>
    <w:rsid w:val="00124E0B"/>
    <w:rsid w:val="00124E81"/>
    <w:rsid w:val="00124FAD"/>
    <w:rsid w:val="00125137"/>
    <w:rsid w:val="0012567E"/>
    <w:rsid w:val="00125763"/>
    <w:rsid w:val="0012580A"/>
    <w:rsid w:val="00125818"/>
    <w:rsid w:val="00125A7E"/>
    <w:rsid w:val="00126184"/>
    <w:rsid w:val="00126E51"/>
    <w:rsid w:val="001270A7"/>
    <w:rsid w:val="00127198"/>
    <w:rsid w:val="00127936"/>
    <w:rsid w:val="00130267"/>
    <w:rsid w:val="001302DA"/>
    <w:rsid w:val="00130C74"/>
    <w:rsid w:val="00130D19"/>
    <w:rsid w:val="00130E22"/>
    <w:rsid w:val="00130FF4"/>
    <w:rsid w:val="00131309"/>
    <w:rsid w:val="0013154C"/>
    <w:rsid w:val="00131667"/>
    <w:rsid w:val="00131AF4"/>
    <w:rsid w:val="001320B9"/>
    <w:rsid w:val="001321E4"/>
    <w:rsid w:val="001324B9"/>
    <w:rsid w:val="00132612"/>
    <w:rsid w:val="001327D7"/>
    <w:rsid w:val="00132B3C"/>
    <w:rsid w:val="00132C08"/>
    <w:rsid w:val="001330C2"/>
    <w:rsid w:val="001331A6"/>
    <w:rsid w:val="001332F5"/>
    <w:rsid w:val="001333D1"/>
    <w:rsid w:val="0013354F"/>
    <w:rsid w:val="001335AD"/>
    <w:rsid w:val="00133742"/>
    <w:rsid w:val="00133A1D"/>
    <w:rsid w:val="00133DBE"/>
    <w:rsid w:val="00134049"/>
    <w:rsid w:val="0013432C"/>
    <w:rsid w:val="00134805"/>
    <w:rsid w:val="00134FC3"/>
    <w:rsid w:val="00135473"/>
    <w:rsid w:val="00135AC8"/>
    <w:rsid w:val="00135BF9"/>
    <w:rsid w:val="0013629A"/>
    <w:rsid w:val="001362EF"/>
    <w:rsid w:val="00136B1A"/>
    <w:rsid w:val="00136C5C"/>
    <w:rsid w:val="00137100"/>
    <w:rsid w:val="0013716B"/>
    <w:rsid w:val="00137228"/>
    <w:rsid w:val="001401BD"/>
    <w:rsid w:val="00140433"/>
    <w:rsid w:val="00140B3E"/>
    <w:rsid w:val="00140F49"/>
    <w:rsid w:val="00141137"/>
    <w:rsid w:val="0014173E"/>
    <w:rsid w:val="00141795"/>
    <w:rsid w:val="001418DB"/>
    <w:rsid w:val="00141CC2"/>
    <w:rsid w:val="00141D1A"/>
    <w:rsid w:val="00141D24"/>
    <w:rsid w:val="00141DD9"/>
    <w:rsid w:val="00142B66"/>
    <w:rsid w:val="00142B99"/>
    <w:rsid w:val="00142C66"/>
    <w:rsid w:val="00142D92"/>
    <w:rsid w:val="00142DBD"/>
    <w:rsid w:val="00142F87"/>
    <w:rsid w:val="00143ACF"/>
    <w:rsid w:val="00144248"/>
    <w:rsid w:val="00144571"/>
    <w:rsid w:val="0014482A"/>
    <w:rsid w:val="001448CE"/>
    <w:rsid w:val="00144A98"/>
    <w:rsid w:val="00144BE6"/>
    <w:rsid w:val="0014569E"/>
    <w:rsid w:val="00145785"/>
    <w:rsid w:val="00145D26"/>
    <w:rsid w:val="001461DC"/>
    <w:rsid w:val="0014641A"/>
    <w:rsid w:val="001466C6"/>
    <w:rsid w:val="0014688C"/>
    <w:rsid w:val="001470FD"/>
    <w:rsid w:val="00147564"/>
    <w:rsid w:val="00147800"/>
    <w:rsid w:val="00147F50"/>
    <w:rsid w:val="001503E3"/>
    <w:rsid w:val="001505D9"/>
    <w:rsid w:val="0015097B"/>
    <w:rsid w:val="00150D6E"/>
    <w:rsid w:val="00150EB7"/>
    <w:rsid w:val="00151063"/>
    <w:rsid w:val="0015188D"/>
    <w:rsid w:val="001522EE"/>
    <w:rsid w:val="00152E28"/>
    <w:rsid w:val="001532E0"/>
    <w:rsid w:val="001535B5"/>
    <w:rsid w:val="00153B77"/>
    <w:rsid w:val="001541DA"/>
    <w:rsid w:val="00154465"/>
    <w:rsid w:val="001544AB"/>
    <w:rsid w:val="00154614"/>
    <w:rsid w:val="00154665"/>
    <w:rsid w:val="00154F75"/>
    <w:rsid w:val="0015589F"/>
    <w:rsid w:val="00155BFA"/>
    <w:rsid w:val="00155C7C"/>
    <w:rsid w:val="00155E2F"/>
    <w:rsid w:val="0015618C"/>
    <w:rsid w:val="001561A3"/>
    <w:rsid w:val="00156487"/>
    <w:rsid w:val="001564DC"/>
    <w:rsid w:val="00156BF2"/>
    <w:rsid w:val="00157181"/>
    <w:rsid w:val="0015725B"/>
    <w:rsid w:val="00157302"/>
    <w:rsid w:val="00157350"/>
    <w:rsid w:val="00157526"/>
    <w:rsid w:val="0015752C"/>
    <w:rsid w:val="00157C7A"/>
    <w:rsid w:val="0016012A"/>
    <w:rsid w:val="001603BF"/>
    <w:rsid w:val="001605D5"/>
    <w:rsid w:val="00160735"/>
    <w:rsid w:val="00161BA0"/>
    <w:rsid w:val="00161BC1"/>
    <w:rsid w:val="00161E4A"/>
    <w:rsid w:val="00162230"/>
    <w:rsid w:val="001624D7"/>
    <w:rsid w:val="00162851"/>
    <w:rsid w:val="00162BE9"/>
    <w:rsid w:val="00162E17"/>
    <w:rsid w:val="00163209"/>
    <w:rsid w:val="001638B9"/>
    <w:rsid w:val="001639CD"/>
    <w:rsid w:val="00163D15"/>
    <w:rsid w:val="00163EEF"/>
    <w:rsid w:val="0016485D"/>
    <w:rsid w:val="00164CAB"/>
    <w:rsid w:val="001651BE"/>
    <w:rsid w:val="00165907"/>
    <w:rsid w:val="00165E1C"/>
    <w:rsid w:val="0016638D"/>
    <w:rsid w:val="00166CA4"/>
    <w:rsid w:val="00166F1C"/>
    <w:rsid w:val="00167853"/>
    <w:rsid w:val="00167AF4"/>
    <w:rsid w:val="00170239"/>
    <w:rsid w:val="00170325"/>
    <w:rsid w:val="001707A9"/>
    <w:rsid w:val="0017082D"/>
    <w:rsid w:val="00170990"/>
    <w:rsid w:val="00170F1D"/>
    <w:rsid w:val="001714FA"/>
    <w:rsid w:val="00171BC2"/>
    <w:rsid w:val="00171C15"/>
    <w:rsid w:val="00171F8A"/>
    <w:rsid w:val="001726D1"/>
    <w:rsid w:val="00172BC3"/>
    <w:rsid w:val="00172BD8"/>
    <w:rsid w:val="001731B8"/>
    <w:rsid w:val="001735E4"/>
    <w:rsid w:val="00173839"/>
    <w:rsid w:val="00173DA9"/>
    <w:rsid w:val="00173E62"/>
    <w:rsid w:val="001745A1"/>
    <w:rsid w:val="0017468C"/>
    <w:rsid w:val="00175051"/>
    <w:rsid w:val="00175286"/>
    <w:rsid w:val="00175C66"/>
    <w:rsid w:val="0017640D"/>
    <w:rsid w:val="001765F8"/>
    <w:rsid w:val="0017717F"/>
    <w:rsid w:val="00177611"/>
    <w:rsid w:val="00177671"/>
    <w:rsid w:val="0017780B"/>
    <w:rsid w:val="0017799F"/>
    <w:rsid w:val="001779B8"/>
    <w:rsid w:val="00177A11"/>
    <w:rsid w:val="00177AE8"/>
    <w:rsid w:val="00177B55"/>
    <w:rsid w:val="00177BC2"/>
    <w:rsid w:val="00180598"/>
    <w:rsid w:val="00180AEE"/>
    <w:rsid w:val="00180D42"/>
    <w:rsid w:val="00181949"/>
    <w:rsid w:val="00181EFC"/>
    <w:rsid w:val="001823F0"/>
    <w:rsid w:val="0018289E"/>
    <w:rsid w:val="001828CF"/>
    <w:rsid w:val="0018338D"/>
    <w:rsid w:val="00183B24"/>
    <w:rsid w:val="00183D6F"/>
    <w:rsid w:val="00183F78"/>
    <w:rsid w:val="00183FC1"/>
    <w:rsid w:val="001841DD"/>
    <w:rsid w:val="00185640"/>
    <w:rsid w:val="00185984"/>
    <w:rsid w:val="00185C50"/>
    <w:rsid w:val="00186186"/>
    <w:rsid w:val="001862E0"/>
    <w:rsid w:val="0018655B"/>
    <w:rsid w:val="0018667B"/>
    <w:rsid w:val="001869FD"/>
    <w:rsid w:val="00187339"/>
    <w:rsid w:val="001877DC"/>
    <w:rsid w:val="00187A2B"/>
    <w:rsid w:val="00187B90"/>
    <w:rsid w:val="00187C61"/>
    <w:rsid w:val="0019042C"/>
    <w:rsid w:val="001904C0"/>
    <w:rsid w:val="001906D0"/>
    <w:rsid w:val="00190794"/>
    <w:rsid w:val="00190DDA"/>
    <w:rsid w:val="00190E67"/>
    <w:rsid w:val="00190FA6"/>
    <w:rsid w:val="001918B5"/>
    <w:rsid w:val="00191CAD"/>
    <w:rsid w:val="001926B2"/>
    <w:rsid w:val="00192B8C"/>
    <w:rsid w:val="00192E1E"/>
    <w:rsid w:val="00192E91"/>
    <w:rsid w:val="0019302A"/>
    <w:rsid w:val="0019314B"/>
    <w:rsid w:val="00193442"/>
    <w:rsid w:val="00193450"/>
    <w:rsid w:val="0019368D"/>
    <w:rsid w:val="001939F8"/>
    <w:rsid w:val="00193A24"/>
    <w:rsid w:val="00193D45"/>
    <w:rsid w:val="001940AE"/>
    <w:rsid w:val="001940AF"/>
    <w:rsid w:val="001943D4"/>
    <w:rsid w:val="0019481F"/>
    <w:rsid w:val="001948AC"/>
    <w:rsid w:val="00194A9D"/>
    <w:rsid w:val="00195033"/>
    <w:rsid w:val="001952F5"/>
    <w:rsid w:val="001958E0"/>
    <w:rsid w:val="00195ACE"/>
    <w:rsid w:val="001960EF"/>
    <w:rsid w:val="001963D7"/>
    <w:rsid w:val="0019665A"/>
    <w:rsid w:val="001966E7"/>
    <w:rsid w:val="001968FA"/>
    <w:rsid w:val="00196C7E"/>
    <w:rsid w:val="00196EBE"/>
    <w:rsid w:val="001975A8"/>
    <w:rsid w:val="0019762E"/>
    <w:rsid w:val="00197671"/>
    <w:rsid w:val="00197D6F"/>
    <w:rsid w:val="00197DFB"/>
    <w:rsid w:val="001A0046"/>
    <w:rsid w:val="001A042E"/>
    <w:rsid w:val="001A0658"/>
    <w:rsid w:val="001A0F13"/>
    <w:rsid w:val="001A12C1"/>
    <w:rsid w:val="001A1577"/>
    <w:rsid w:val="001A182B"/>
    <w:rsid w:val="001A194D"/>
    <w:rsid w:val="001A1BAB"/>
    <w:rsid w:val="001A1DA8"/>
    <w:rsid w:val="001A2442"/>
    <w:rsid w:val="001A282C"/>
    <w:rsid w:val="001A30D1"/>
    <w:rsid w:val="001A348B"/>
    <w:rsid w:val="001A3581"/>
    <w:rsid w:val="001A379E"/>
    <w:rsid w:val="001A3B7B"/>
    <w:rsid w:val="001A3C02"/>
    <w:rsid w:val="001A442B"/>
    <w:rsid w:val="001A4655"/>
    <w:rsid w:val="001A48CA"/>
    <w:rsid w:val="001A4C66"/>
    <w:rsid w:val="001A4D25"/>
    <w:rsid w:val="001A4DF8"/>
    <w:rsid w:val="001A521B"/>
    <w:rsid w:val="001A5422"/>
    <w:rsid w:val="001A5945"/>
    <w:rsid w:val="001A5A71"/>
    <w:rsid w:val="001A5C81"/>
    <w:rsid w:val="001A5E9F"/>
    <w:rsid w:val="001A5FD7"/>
    <w:rsid w:val="001A668A"/>
    <w:rsid w:val="001A6965"/>
    <w:rsid w:val="001A7357"/>
    <w:rsid w:val="001A7794"/>
    <w:rsid w:val="001A7867"/>
    <w:rsid w:val="001A7B28"/>
    <w:rsid w:val="001A7CAF"/>
    <w:rsid w:val="001A7E05"/>
    <w:rsid w:val="001A7E91"/>
    <w:rsid w:val="001B0821"/>
    <w:rsid w:val="001B0C15"/>
    <w:rsid w:val="001B110D"/>
    <w:rsid w:val="001B125A"/>
    <w:rsid w:val="001B16B2"/>
    <w:rsid w:val="001B26AC"/>
    <w:rsid w:val="001B2D50"/>
    <w:rsid w:val="001B32C5"/>
    <w:rsid w:val="001B3324"/>
    <w:rsid w:val="001B3777"/>
    <w:rsid w:val="001B39D5"/>
    <w:rsid w:val="001B3C14"/>
    <w:rsid w:val="001B3C6A"/>
    <w:rsid w:val="001B3F01"/>
    <w:rsid w:val="001B40C3"/>
    <w:rsid w:val="001B4BFE"/>
    <w:rsid w:val="001B5111"/>
    <w:rsid w:val="001B551D"/>
    <w:rsid w:val="001B568B"/>
    <w:rsid w:val="001B5FE6"/>
    <w:rsid w:val="001B6394"/>
    <w:rsid w:val="001B6654"/>
    <w:rsid w:val="001B695D"/>
    <w:rsid w:val="001B697D"/>
    <w:rsid w:val="001B6B0D"/>
    <w:rsid w:val="001B72A6"/>
    <w:rsid w:val="001B75C9"/>
    <w:rsid w:val="001B7931"/>
    <w:rsid w:val="001B7D7D"/>
    <w:rsid w:val="001C0CC1"/>
    <w:rsid w:val="001C1868"/>
    <w:rsid w:val="001C27BF"/>
    <w:rsid w:val="001C286C"/>
    <w:rsid w:val="001C2876"/>
    <w:rsid w:val="001C3140"/>
    <w:rsid w:val="001C3159"/>
    <w:rsid w:val="001C3180"/>
    <w:rsid w:val="001C32B8"/>
    <w:rsid w:val="001C3353"/>
    <w:rsid w:val="001C34C3"/>
    <w:rsid w:val="001C36B8"/>
    <w:rsid w:val="001C3A2E"/>
    <w:rsid w:val="001C3A6E"/>
    <w:rsid w:val="001C3F16"/>
    <w:rsid w:val="001C4B49"/>
    <w:rsid w:val="001C4BC6"/>
    <w:rsid w:val="001C4C0A"/>
    <w:rsid w:val="001C4F6D"/>
    <w:rsid w:val="001C511A"/>
    <w:rsid w:val="001C53A4"/>
    <w:rsid w:val="001C53C5"/>
    <w:rsid w:val="001C54C1"/>
    <w:rsid w:val="001C5619"/>
    <w:rsid w:val="001C580A"/>
    <w:rsid w:val="001C60BA"/>
    <w:rsid w:val="001C6294"/>
    <w:rsid w:val="001C62D8"/>
    <w:rsid w:val="001C67D2"/>
    <w:rsid w:val="001C70F0"/>
    <w:rsid w:val="001C733A"/>
    <w:rsid w:val="001C748A"/>
    <w:rsid w:val="001C7A7D"/>
    <w:rsid w:val="001D04C8"/>
    <w:rsid w:val="001D05B0"/>
    <w:rsid w:val="001D0610"/>
    <w:rsid w:val="001D0C4E"/>
    <w:rsid w:val="001D0C6A"/>
    <w:rsid w:val="001D0E4F"/>
    <w:rsid w:val="001D0E67"/>
    <w:rsid w:val="001D1736"/>
    <w:rsid w:val="001D1A19"/>
    <w:rsid w:val="001D1D49"/>
    <w:rsid w:val="001D1EB3"/>
    <w:rsid w:val="001D2768"/>
    <w:rsid w:val="001D32D5"/>
    <w:rsid w:val="001D351D"/>
    <w:rsid w:val="001D3601"/>
    <w:rsid w:val="001D3677"/>
    <w:rsid w:val="001D36D7"/>
    <w:rsid w:val="001D3A31"/>
    <w:rsid w:val="001D3B0A"/>
    <w:rsid w:val="001D3C7E"/>
    <w:rsid w:val="001D41A1"/>
    <w:rsid w:val="001D41EB"/>
    <w:rsid w:val="001D430E"/>
    <w:rsid w:val="001D494D"/>
    <w:rsid w:val="001D4972"/>
    <w:rsid w:val="001D4AA4"/>
    <w:rsid w:val="001D5020"/>
    <w:rsid w:val="001D50F2"/>
    <w:rsid w:val="001D566A"/>
    <w:rsid w:val="001D581F"/>
    <w:rsid w:val="001D5BAB"/>
    <w:rsid w:val="001D5D7B"/>
    <w:rsid w:val="001D65F9"/>
    <w:rsid w:val="001D6C86"/>
    <w:rsid w:val="001D7060"/>
    <w:rsid w:val="001D7083"/>
    <w:rsid w:val="001D7481"/>
    <w:rsid w:val="001D771A"/>
    <w:rsid w:val="001D775C"/>
    <w:rsid w:val="001D787A"/>
    <w:rsid w:val="001D7C67"/>
    <w:rsid w:val="001D7DB4"/>
    <w:rsid w:val="001D7EF1"/>
    <w:rsid w:val="001E0091"/>
    <w:rsid w:val="001E02EC"/>
    <w:rsid w:val="001E03F4"/>
    <w:rsid w:val="001E04F6"/>
    <w:rsid w:val="001E0619"/>
    <w:rsid w:val="001E0C78"/>
    <w:rsid w:val="001E0D55"/>
    <w:rsid w:val="001E0F61"/>
    <w:rsid w:val="001E0FC7"/>
    <w:rsid w:val="001E14C2"/>
    <w:rsid w:val="001E1E60"/>
    <w:rsid w:val="001E1FCE"/>
    <w:rsid w:val="001E2297"/>
    <w:rsid w:val="001E31DA"/>
    <w:rsid w:val="001E50E1"/>
    <w:rsid w:val="001E54D6"/>
    <w:rsid w:val="001E5588"/>
    <w:rsid w:val="001E59C5"/>
    <w:rsid w:val="001E5C13"/>
    <w:rsid w:val="001E5C41"/>
    <w:rsid w:val="001E5D62"/>
    <w:rsid w:val="001E658B"/>
    <w:rsid w:val="001E6847"/>
    <w:rsid w:val="001E69BA"/>
    <w:rsid w:val="001E6F10"/>
    <w:rsid w:val="001E7110"/>
    <w:rsid w:val="001E71B3"/>
    <w:rsid w:val="001E7B38"/>
    <w:rsid w:val="001E7E32"/>
    <w:rsid w:val="001F01B8"/>
    <w:rsid w:val="001F081B"/>
    <w:rsid w:val="001F0958"/>
    <w:rsid w:val="001F0968"/>
    <w:rsid w:val="001F0E6D"/>
    <w:rsid w:val="001F13B4"/>
    <w:rsid w:val="001F1672"/>
    <w:rsid w:val="001F1D46"/>
    <w:rsid w:val="001F291F"/>
    <w:rsid w:val="001F2C3A"/>
    <w:rsid w:val="001F2DF3"/>
    <w:rsid w:val="001F2FEC"/>
    <w:rsid w:val="001F34B1"/>
    <w:rsid w:val="001F34F6"/>
    <w:rsid w:val="001F3A8C"/>
    <w:rsid w:val="001F3E56"/>
    <w:rsid w:val="001F3ECE"/>
    <w:rsid w:val="001F4844"/>
    <w:rsid w:val="001F4A83"/>
    <w:rsid w:val="001F5CC2"/>
    <w:rsid w:val="001F5DCA"/>
    <w:rsid w:val="001F6CEA"/>
    <w:rsid w:val="001F6F62"/>
    <w:rsid w:val="001F7173"/>
    <w:rsid w:val="001F749A"/>
    <w:rsid w:val="001F74CF"/>
    <w:rsid w:val="001F792A"/>
    <w:rsid w:val="001F7D6E"/>
    <w:rsid w:val="001F7FAD"/>
    <w:rsid w:val="001F7FBA"/>
    <w:rsid w:val="00200179"/>
    <w:rsid w:val="00200454"/>
    <w:rsid w:val="00200A7D"/>
    <w:rsid w:val="00200AD5"/>
    <w:rsid w:val="00200B3C"/>
    <w:rsid w:val="00200E91"/>
    <w:rsid w:val="0020105D"/>
    <w:rsid w:val="0020140A"/>
    <w:rsid w:val="00201666"/>
    <w:rsid w:val="00201995"/>
    <w:rsid w:val="00201999"/>
    <w:rsid w:val="00201B0C"/>
    <w:rsid w:val="00202077"/>
    <w:rsid w:val="00202110"/>
    <w:rsid w:val="0020290B"/>
    <w:rsid w:val="00202B0D"/>
    <w:rsid w:val="00202D25"/>
    <w:rsid w:val="002031D1"/>
    <w:rsid w:val="0020375F"/>
    <w:rsid w:val="0020376B"/>
    <w:rsid w:val="00204027"/>
    <w:rsid w:val="002040F5"/>
    <w:rsid w:val="0020423E"/>
    <w:rsid w:val="00204484"/>
    <w:rsid w:val="002045A2"/>
    <w:rsid w:val="00204869"/>
    <w:rsid w:val="002053A2"/>
    <w:rsid w:val="002054EA"/>
    <w:rsid w:val="002065B6"/>
    <w:rsid w:val="002069F3"/>
    <w:rsid w:val="00206EC2"/>
    <w:rsid w:val="00207006"/>
    <w:rsid w:val="002074AA"/>
    <w:rsid w:val="0020760A"/>
    <w:rsid w:val="002077C5"/>
    <w:rsid w:val="00207976"/>
    <w:rsid w:val="00207EA9"/>
    <w:rsid w:val="00210B2F"/>
    <w:rsid w:val="002115EE"/>
    <w:rsid w:val="00211D85"/>
    <w:rsid w:val="00212D4F"/>
    <w:rsid w:val="00212F4B"/>
    <w:rsid w:val="00213073"/>
    <w:rsid w:val="002132D5"/>
    <w:rsid w:val="002134EA"/>
    <w:rsid w:val="0021376E"/>
    <w:rsid w:val="00213E28"/>
    <w:rsid w:val="00213F50"/>
    <w:rsid w:val="00214518"/>
    <w:rsid w:val="0021506C"/>
    <w:rsid w:val="002157EA"/>
    <w:rsid w:val="0021598C"/>
    <w:rsid w:val="00215CE5"/>
    <w:rsid w:val="00215CFC"/>
    <w:rsid w:val="002164D2"/>
    <w:rsid w:val="002166F4"/>
    <w:rsid w:val="0021677A"/>
    <w:rsid w:val="00216906"/>
    <w:rsid w:val="00216B04"/>
    <w:rsid w:val="00216BAE"/>
    <w:rsid w:val="00216E18"/>
    <w:rsid w:val="00217A90"/>
    <w:rsid w:val="00217B62"/>
    <w:rsid w:val="00217FB2"/>
    <w:rsid w:val="00217FFE"/>
    <w:rsid w:val="00220104"/>
    <w:rsid w:val="002202F4"/>
    <w:rsid w:val="00220302"/>
    <w:rsid w:val="002203BD"/>
    <w:rsid w:val="002204DD"/>
    <w:rsid w:val="002208F6"/>
    <w:rsid w:val="00220C2A"/>
    <w:rsid w:val="0022190C"/>
    <w:rsid w:val="00221D45"/>
    <w:rsid w:val="00221DF2"/>
    <w:rsid w:val="002227DB"/>
    <w:rsid w:val="00222A1B"/>
    <w:rsid w:val="00222A22"/>
    <w:rsid w:val="00222B37"/>
    <w:rsid w:val="00222B62"/>
    <w:rsid w:val="00222ED7"/>
    <w:rsid w:val="00222FE8"/>
    <w:rsid w:val="002235FD"/>
    <w:rsid w:val="002236A7"/>
    <w:rsid w:val="00223736"/>
    <w:rsid w:val="0022386A"/>
    <w:rsid w:val="00223A7C"/>
    <w:rsid w:val="00223D5B"/>
    <w:rsid w:val="0022465A"/>
    <w:rsid w:val="00224A3B"/>
    <w:rsid w:val="00224C6A"/>
    <w:rsid w:val="002250CC"/>
    <w:rsid w:val="00225155"/>
    <w:rsid w:val="002256B0"/>
    <w:rsid w:val="00225A68"/>
    <w:rsid w:val="00226852"/>
    <w:rsid w:val="00226DAF"/>
    <w:rsid w:val="00226E07"/>
    <w:rsid w:val="0022708E"/>
    <w:rsid w:val="00227099"/>
    <w:rsid w:val="00227530"/>
    <w:rsid w:val="0022793B"/>
    <w:rsid w:val="00227C2D"/>
    <w:rsid w:val="00227FAA"/>
    <w:rsid w:val="0023031F"/>
    <w:rsid w:val="00230ABF"/>
    <w:rsid w:val="00230E6E"/>
    <w:rsid w:val="00230F81"/>
    <w:rsid w:val="00231890"/>
    <w:rsid w:val="00231978"/>
    <w:rsid w:val="002319B4"/>
    <w:rsid w:val="00231A62"/>
    <w:rsid w:val="00231B02"/>
    <w:rsid w:val="00231D3B"/>
    <w:rsid w:val="00231D8E"/>
    <w:rsid w:val="00232490"/>
    <w:rsid w:val="002326F8"/>
    <w:rsid w:val="0023296D"/>
    <w:rsid w:val="002329AE"/>
    <w:rsid w:val="00232E78"/>
    <w:rsid w:val="00232F9D"/>
    <w:rsid w:val="002331B2"/>
    <w:rsid w:val="0023328D"/>
    <w:rsid w:val="00233415"/>
    <w:rsid w:val="002338D6"/>
    <w:rsid w:val="00233935"/>
    <w:rsid w:val="00233E84"/>
    <w:rsid w:val="002342FF"/>
    <w:rsid w:val="002343A8"/>
    <w:rsid w:val="00234954"/>
    <w:rsid w:val="00234AF2"/>
    <w:rsid w:val="00234DA8"/>
    <w:rsid w:val="0023509D"/>
    <w:rsid w:val="0023537F"/>
    <w:rsid w:val="002354FD"/>
    <w:rsid w:val="00235BDA"/>
    <w:rsid w:val="00235E7E"/>
    <w:rsid w:val="00236089"/>
    <w:rsid w:val="00236481"/>
    <w:rsid w:val="002364DA"/>
    <w:rsid w:val="00236C8F"/>
    <w:rsid w:val="002371BD"/>
    <w:rsid w:val="002375C2"/>
    <w:rsid w:val="00237638"/>
    <w:rsid w:val="00237656"/>
    <w:rsid w:val="00237E4B"/>
    <w:rsid w:val="00240650"/>
    <w:rsid w:val="00240761"/>
    <w:rsid w:val="00240889"/>
    <w:rsid w:val="00240961"/>
    <w:rsid w:val="00240BE5"/>
    <w:rsid w:val="00240D71"/>
    <w:rsid w:val="002417F2"/>
    <w:rsid w:val="00241860"/>
    <w:rsid w:val="00241901"/>
    <w:rsid w:val="00241C64"/>
    <w:rsid w:val="00241EF9"/>
    <w:rsid w:val="00242180"/>
    <w:rsid w:val="00242659"/>
    <w:rsid w:val="002429E3"/>
    <w:rsid w:val="00242C09"/>
    <w:rsid w:val="0024323B"/>
    <w:rsid w:val="002435C0"/>
    <w:rsid w:val="00244291"/>
    <w:rsid w:val="002448B7"/>
    <w:rsid w:val="00245419"/>
    <w:rsid w:val="00245678"/>
    <w:rsid w:val="00245731"/>
    <w:rsid w:val="00245820"/>
    <w:rsid w:val="00245A88"/>
    <w:rsid w:val="00245EA6"/>
    <w:rsid w:val="00246010"/>
    <w:rsid w:val="00246204"/>
    <w:rsid w:val="002466ED"/>
    <w:rsid w:val="00246B78"/>
    <w:rsid w:val="00246D64"/>
    <w:rsid w:val="00246DDC"/>
    <w:rsid w:val="002470C5"/>
    <w:rsid w:val="00247BA4"/>
    <w:rsid w:val="00247D88"/>
    <w:rsid w:val="0025089B"/>
    <w:rsid w:val="00250BA6"/>
    <w:rsid w:val="0025103A"/>
    <w:rsid w:val="00251A5E"/>
    <w:rsid w:val="00251C71"/>
    <w:rsid w:val="00251C8F"/>
    <w:rsid w:val="00252220"/>
    <w:rsid w:val="0025225F"/>
    <w:rsid w:val="0025267F"/>
    <w:rsid w:val="00252B32"/>
    <w:rsid w:val="00253090"/>
    <w:rsid w:val="002530CD"/>
    <w:rsid w:val="002534D1"/>
    <w:rsid w:val="00253F28"/>
    <w:rsid w:val="0025495B"/>
    <w:rsid w:val="00254B94"/>
    <w:rsid w:val="00254BCB"/>
    <w:rsid w:val="00255558"/>
    <w:rsid w:val="00255ECA"/>
    <w:rsid w:val="00256DFC"/>
    <w:rsid w:val="0025712C"/>
    <w:rsid w:val="00257166"/>
    <w:rsid w:val="00257827"/>
    <w:rsid w:val="00257C5F"/>
    <w:rsid w:val="00260217"/>
    <w:rsid w:val="0026068A"/>
    <w:rsid w:val="00260E61"/>
    <w:rsid w:val="002613FE"/>
    <w:rsid w:val="0026166D"/>
    <w:rsid w:val="00261829"/>
    <w:rsid w:val="00261C77"/>
    <w:rsid w:val="00261CE6"/>
    <w:rsid w:val="00261D63"/>
    <w:rsid w:val="002620E4"/>
    <w:rsid w:val="00262978"/>
    <w:rsid w:val="00262A7C"/>
    <w:rsid w:val="00262BA0"/>
    <w:rsid w:val="00262F6E"/>
    <w:rsid w:val="00263231"/>
    <w:rsid w:val="0026353D"/>
    <w:rsid w:val="00263A36"/>
    <w:rsid w:val="00263AB9"/>
    <w:rsid w:val="00263C80"/>
    <w:rsid w:val="002649A1"/>
    <w:rsid w:val="00265347"/>
    <w:rsid w:val="0026545D"/>
    <w:rsid w:val="002655CF"/>
    <w:rsid w:val="0026579A"/>
    <w:rsid w:val="002657B8"/>
    <w:rsid w:val="002659E9"/>
    <w:rsid w:val="00265BE8"/>
    <w:rsid w:val="002661DC"/>
    <w:rsid w:val="00266A5A"/>
    <w:rsid w:val="00266BD2"/>
    <w:rsid w:val="00266CC7"/>
    <w:rsid w:val="002672FD"/>
    <w:rsid w:val="00267363"/>
    <w:rsid w:val="002675B1"/>
    <w:rsid w:val="002675E7"/>
    <w:rsid w:val="0026773C"/>
    <w:rsid w:val="00267944"/>
    <w:rsid w:val="00267967"/>
    <w:rsid w:val="00267B65"/>
    <w:rsid w:val="00267DDB"/>
    <w:rsid w:val="002704C5"/>
    <w:rsid w:val="00270508"/>
    <w:rsid w:val="0027056B"/>
    <w:rsid w:val="00270AC5"/>
    <w:rsid w:val="00270AEC"/>
    <w:rsid w:val="00270B67"/>
    <w:rsid w:val="00270F1D"/>
    <w:rsid w:val="0027110A"/>
    <w:rsid w:val="002714DD"/>
    <w:rsid w:val="00271B4B"/>
    <w:rsid w:val="00271BAA"/>
    <w:rsid w:val="00271D3A"/>
    <w:rsid w:val="00272BDA"/>
    <w:rsid w:val="00272E83"/>
    <w:rsid w:val="00273394"/>
    <w:rsid w:val="00273785"/>
    <w:rsid w:val="002739A3"/>
    <w:rsid w:val="00274BE1"/>
    <w:rsid w:val="00274DA5"/>
    <w:rsid w:val="002751A2"/>
    <w:rsid w:val="00275624"/>
    <w:rsid w:val="00275A42"/>
    <w:rsid w:val="00275B41"/>
    <w:rsid w:val="00275DFA"/>
    <w:rsid w:val="00275E28"/>
    <w:rsid w:val="00275F71"/>
    <w:rsid w:val="00276038"/>
    <w:rsid w:val="00276049"/>
    <w:rsid w:val="002760DE"/>
    <w:rsid w:val="00276398"/>
    <w:rsid w:val="00276AE8"/>
    <w:rsid w:val="00276AE9"/>
    <w:rsid w:val="00276F82"/>
    <w:rsid w:val="0027750E"/>
    <w:rsid w:val="00277AC4"/>
    <w:rsid w:val="00280063"/>
    <w:rsid w:val="00280097"/>
    <w:rsid w:val="00280418"/>
    <w:rsid w:val="0028072C"/>
    <w:rsid w:val="00280735"/>
    <w:rsid w:val="002809D7"/>
    <w:rsid w:val="00280A19"/>
    <w:rsid w:val="00280E6B"/>
    <w:rsid w:val="00281087"/>
    <w:rsid w:val="00281161"/>
    <w:rsid w:val="0028150F"/>
    <w:rsid w:val="00281786"/>
    <w:rsid w:val="002818AC"/>
    <w:rsid w:val="00281E60"/>
    <w:rsid w:val="00281F79"/>
    <w:rsid w:val="00282049"/>
    <w:rsid w:val="002824C8"/>
    <w:rsid w:val="002825B0"/>
    <w:rsid w:val="002825DA"/>
    <w:rsid w:val="00283247"/>
    <w:rsid w:val="002835EC"/>
    <w:rsid w:val="00283AAF"/>
    <w:rsid w:val="00283E0B"/>
    <w:rsid w:val="002841E5"/>
    <w:rsid w:val="002842A8"/>
    <w:rsid w:val="00284B42"/>
    <w:rsid w:val="00284CED"/>
    <w:rsid w:val="00284FD1"/>
    <w:rsid w:val="00284FE0"/>
    <w:rsid w:val="0028525F"/>
    <w:rsid w:val="002853EA"/>
    <w:rsid w:val="002855D8"/>
    <w:rsid w:val="0028593C"/>
    <w:rsid w:val="00286705"/>
    <w:rsid w:val="00286722"/>
    <w:rsid w:val="002867A6"/>
    <w:rsid w:val="002873D4"/>
    <w:rsid w:val="00287416"/>
    <w:rsid w:val="002876A5"/>
    <w:rsid w:val="00287776"/>
    <w:rsid w:val="00287A34"/>
    <w:rsid w:val="00290328"/>
    <w:rsid w:val="0029035E"/>
    <w:rsid w:val="00290F50"/>
    <w:rsid w:val="00291914"/>
    <w:rsid w:val="0029197E"/>
    <w:rsid w:val="00291AAB"/>
    <w:rsid w:val="00292012"/>
    <w:rsid w:val="00292261"/>
    <w:rsid w:val="0029245D"/>
    <w:rsid w:val="00292DD7"/>
    <w:rsid w:val="00293139"/>
    <w:rsid w:val="0029328D"/>
    <w:rsid w:val="002934CC"/>
    <w:rsid w:val="002938DB"/>
    <w:rsid w:val="00293F16"/>
    <w:rsid w:val="002940DE"/>
    <w:rsid w:val="0029424F"/>
    <w:rsid w:val="00294292"/>
    <w:rsid w:val="00294654"/>
    <w:rsid w:val="00295260"/>
    <w:rsid w:val="0029555B"/>
    <w:rsid w:val="0029613A"/>
    <w:rsid w:val="002963A4"/>
    <w:rsid w:val="002966FE"/>
    <w:rsid w:val="00296D4C"/>
    <w:rsid w:val="00296E2A"/>
    <w:rsid w:val="00297047"/>
    <w:rsid w:val="00297281"/>
    <w:rsid w:val="002973E0"/>
    <w:rsid w:val="002973EA"/>
    <w:rsid w:val="00297605"/>
    <w:rsid w:val="00297675"/>
    <w:rsid w:val="002A0684"/>
    <w:rsid w:val="002A0A4D"/>
    <w:rsid w:val="002A0ADC"/>
    <w:rsid w:val="002A0D09"/>
    <w:rsid w:val="002A12FF"/>
    <w:rsid w:val="002A144F"/>
    <w:rsid w:val="002A15E5"/>
    <w:rsid w:val="002A1BB1"/>
    <w:rsid w:val="002A1BC6"/>
    <w:rsid w:val="002A2AC8"/>
    <w:rsid w:val="002A2BF5"/>
    <w:rsid w:val="002A2C39"/>
    <w:rsid w:val="002A2CA4"/>
    <w:rsid w:val="002A2E53"/>
    <w:rsid w:val="002A2FA8"/>
    <w:rsid w:val="002A3046"/>
    <w:rsid w:val="002A30D7"/>
    <w:rsid w:val="002A313B"/>
    <w:rsid w:val="002A33A9"/>
    <w:rsid w:val="002A37CA"/>
    <w:rsid w:val="002A3E14"/>
    <w:rsid w:val="002A4A5D"/>
    <w:rsid w:val="002A4AD8"/>
    <w:rsid w:val="002A4D7E"/>
    <w:rsid w:val="002A5720"/>
    <w:rsid w:val="002A5859"/>
    <w:rsid w:val="002A58FB"/>
    <w:rsid w:val="002A5B26"/>
    <w:rsid w:val="002A5E56"/>
    <w:rsid w:val="002A5F37"/>
    <w:rsid w:val="002A5FA4"/>
    <w:rsid w:val="002A60EF"/>
    <w:rsid w:val="002A6468"/>
    <w:rsid w:val="002A65A6"/>
    <w:rsid w:val="002A6603"/>
    <w:rsid w:val="002A6672"/>
    <w:rsid w:val="002A6D2F"/>
    <w:rsid w:val="002A6E2F"/>
    <w:rsid w:val="002A71C4"/>
    <w:rsid w:val="002A737B"/>
    <w:rsid w:val="002A7769"/>
    <w:rsid w:val="002A7939"/>
    <w:rsid w:val="002A7940"/>
    <w:rsid w:val="002A79DE"/>
    <w:rsid w:val="002A7B11"/>
    <w:rsid w:val="002B0082"/>
    <w:rsid w:val="002B014E"/>
    <w:rsid w:val="002B0AC3"/>
    <w:rsid w:val="002B0BAF"/>
    <w:rsid w:val="002B1063"/>
    <w:rsid w:val="002B11E3"/>
    <w:rsid w:val="002B1477"/>
    <w:rsid w:val="002B1AFE"/>
    <w:rsid w:val="002B1DB6"/>
    <w:rsid w:val="002B2690"/>
    <w:rsid w:val="002B27BF"/>
    <w:rsid w:val="002B27E9"/>
    <w:rsid w:val="002B2E3D"/>
    <w:rsid w:val="002B2E9A"/>
    <w:rsid w:val="002B3047"/>
    <w:rsid w:val="002B323E"/>
    <w:rsid w:val="002B38FD"/>
    <w:rsid w:val="002B39D2"/>
    <w:rsid w:val="002B3BF0"/>
    <w:rsid w:val="002B4EBF"/>
    <w:rsid w:val="002B5021"/>
    <w:rsid w:val="002B513C"/>
    <w:rsid w:val="002B5846"/>
    <w:rsid w:val="002B58A0"/>
    <w:rsid w:val="002B5C25"/>
    <w:rsid w:val="002B622A"/>
    <w:rsid w:val="002B6A65"/>
    <w:rsid w:val="002B6BEB"/>
    <w:rsid w:val="002B6DCC"/>
    <w:rsid w:val="002B6E03"/>
    <w:rsid w:val="002B6E39"/>
    <w:rsid w:val="002B72FB"/>
    <w:rsid w:val="002B7ADA"/>
    <w:rsid w:val="002B7B33"/>
    <w:rsid w:val="002B7B74"/>
    <w:rsid w:val="002B7BB7"/>
    <w:rsid w:val="002C00CB"/>
    <w:rsid w:val="002C01D3"/>
    <w:rsid w:val="002C03B5"/>
    <w:rsid w:val="002C08B6"/>
    <w:rsid w:val="002C0A5C"/>
    <w:rsid w:val="002C124D"/>
    <w:rsid w:val="002C1825"/>
    <w:rsid w:val="002C1920"/>
    <w:rsid w:val="002C1FB3"/>
    <w:rsid w:val="002C2314"/>
    <w:rsid w:val="002C2645"/>
    <w:rsid w:val="002C27BE"/>
    <w:rsid w:val="002C2CD6"/>
    <w:rsid w:val="002C2EBE"/>
    <w:rsid w:val="002C30E6"/>
    <w:rsid w:val="002C3CF8"/>
    <w:rsid w:val="002C3DE6"/>
    <w:rsid w:val="002C3EA1"/>
    <w:rsid w:val="002C3F4A"/>
    <w:rsid w:val="002C40F9"/>
    <w:rsid w:val="002C4979"/>
    <w:rsid w:val="002C4E2A"/>
    <w:rsid w:val="002C4EB1"/>
    <w:rsid w:val="002C5090"/>
    <w:rsid w:val="002C5825"/>
    <w:rsid w:val="002C6DDE"/>
    <w:rsid w:val="002C7009"/>
    <w:rsid w:val="002C7547"/>
    <w:rsid w:val="002D036F"/>
    <w:rsid w:val="002D0841"/>
    <w:rsid w:val="002D0C42"/>
    <w:rsid w:val="002D11DA"/>
    <w:rsid w:val="002D17DE"/>
    <w:rsid w:val="002D1AB2"/>
    <w:rsid w:val="002D27DC"/>
    <w:rsid w:val="002D28F8"/>
    <w:rsid w:val="002D2F7D"/>
    <w:rsid w:val="002D30AC"/>
    <w:rsid w:val="002D3898"/>
    <w:rsid w:val="002D3937"/>
    <w:rsid w:val="002D3BBB"/>
    <w:rsid w:val="002D46E5"/>
    <w:rsid w:val="002D4A99"/>
    <w:rsid w:val="002D4E79"/>
    <w:rsid w:val="002D4F74"/>
    <w:rsid w:val="002D4FAA"/>
    <w:rsid w:val="002D509F"/>
    <w:rsid w:val="002D52AE"/>
    <w:rsid w:val="002D5696"/>
    <w:rsid w:val="002D5792"/>
    <w:rsid w:val="002D5B12"/>
    <w:rsid w:val="002D5FD7"/>
    <w:rsid w:val="002D6021"/>
    <w:rsid w:val="002D60A6"/>
    <w:rsid w:val="002D61CB"/>
    <w:rsid w:val="002D6A38"/>
    <w:rsid w:val="002D6B06"/>
    <w:rsid w:val="002D6BD1"/>
    <w:rsid w:val="002D71AF"/>
    <w:rsid w:val="002D7247"/>
    <w:rsid w:val="002D76B4"/>
    <w:rsid w:val="002E002A"/>
    <w:rsid w:val="002E00DA"/>
    <w:rsid w:val="002E0129"/>
    <w:rsid w:val="002E0698"/>
    <w:rsid w:val="002E0964"/>
    <w:rsid w:val="002E0A8A"/>
    <w:rsid w:val="002E10B4"/>
    <w:rsid w:val="002E112D"/>
    <w:rsid w:val="002E114F"/>
    <w:rsid w:val="002E1348"/>
    <w:rsid w:val="002E1935"/>
    <w:rsid w:val="002E1CBB"/>
    <w:rsid w:val="002E2556"/>
    <w:rsid w:val="002E2771"/>
    <w:rsid w:val="002E2857"/>
    <w:rsid w:val="002E29C4"/>
    <w:rsid w:val="002E2D34"/>
    <w:rsid w:val="002E3535"/>
    <w:rsid w:val="002E35B1"/>
    <w:rsid w:val="002E35B9"/>
    <w:rsid w:val="002E382E"/>
    <w:rsid w:val="002E3D1D"/>
    <w:rsid w:val="002E3D4B"/>
    <w:rsid w:val="002E3D7C"/>
    <w:rsid w:val="002E468B"/>
    <w:rsid w:val="002E46A5"/>
    <w:rsid w:val="002E47C6"/>
    <w:rsid w:val="002E49F6"/>
    <w:rsid w:val="002E5214"/>
    <w:rsid w:val="002E5994"/>
    <w:rsid w:val="002E674C"/>
    <w:rsid w:val="002E6B6C"/>
    <w:rsid w:val="002E7185"/>
    <w:rsid w:val="002E71FA"/>
    <w:rsid w:val="002E7226"/>
    <w:rsid w:val="002E74FC"/>
    <w:rsid w:val="002E798D"/>
    <w:rsid w:val="002E7EAE"/>
    <w:rsid w:val="002E7F64"/>
    <w:rsid w:val="002F03F2"/>
    <w:rsid w:val="002F04D1"/>
    <w:rsid w:val="002F0E61"/>
    <w:rsid w:val="002F12B8"/>
    <w:rsid w:val="002F13D0"/>
    <w:rsid w:val="002F28D2"/>
    <w:rsid w:val="002F290B"/>
    <w:rsid w:val="002F2DA0"/>
    <w:rsid w:val="002F2F4E"/>
    <w:rsid w:val="002F3026"/>
    <w:rsid w:val="002F3127"/>
    <w:rsid w:val="002F33F7"/>
    <w:rsid w:val="002F382D"/>
    <w:rsid w:val="002F404B"/>
    <w:rsid w:val="002F4438"/>
    <w:rsid w:val="002F4F34"/>
    <w:rsid w:val="002F54CE"/>
    <w:rsid w:val="002F55F0"/>
    <w:rsid w:val="002F5BCE"/>
    <w:rsid w:val="002F62E0"/>
    <w:rsid w:val="002F7432"/>
    <w:rsid w:val="002F7965"/>
    <w:rsid w:val="002F7997"/>
    <w:rsid w:val="002F7E74"/>
    <w:rsid w:val="003001DF"/>
    <w:rsid w:val="0030077A"/>
    <w:rsid w:val="003008C7"/>
    <w:rsid w:val="00300C71"/>
    <w:rsid w:val="00300C95"/>
    <w:rsid w:val="00300D40"/>
    <w:rsid w:val="00300DBD"/>
    <w:rsid w:val="00301120"/>
    <w:rsid w:val="00301260"/>
    <w:rsid w:val="003015BF"/>
    <w:rsid w:val="00301953"/>
    <w:rsid w:val="0030207D"/>
    <w:rsid w:val="00302411"/>
    <w:rsid w:val="0030274A"/>
    <w:rsid w:val="003028B2"/>
    <w:rsid w:val="00302BEC"/>
    <w:rsid w:val="00302D2D"/>
    <w:rsid w:val="00302EED"/>
    <w:rsid w:val="00303168"/>
    <w:rsid w:val="0030368C"/>
    <w:rsid w:val="003039B5"/>
    <w:rsid w:val="00304393"/>
    <w:rsid w:val="003043DB"/>
    <w:rsid w:val="0030441B"/>
    <w:rsid w:val="00304977"/>
    <w:rsid w:val="00304B16"/>
    <w:rsid w:val="00304FE9"/>
    <w:rsid w:val="00305163"/>
    <w:rsid w:val="00305C58"/>
    <w:rsid w:val="00305D2D"/>
    <w:rsid w:val="00305DCA"/>
    <w:rsid w:val="00305DDA"/>
    <w:rsid w:val="003062C3"/>
    <w:rsid w:val="003062D6"/>
    <w:rsid w:val="003065D1"/>
    <w:rsid w:val="00306682"/>
    <w:rsid w:val="00306837"/>
    <w:rsid w:val="00306B57"/>
    <w:rsid w:val="00306BA7"/>
    <w:rsid w:val="00306F52"/>
    <w:rsid w:val="00307025"/>
    <w:rsid w:val="0030707C"/>
    <w:rsid w:val="0030716C"/>
    <w:rsid w:val="00307306"/>
    <w:rsid w:val="00307737"/>
    <w:rsid w:val="00307779"/>
    <w:rsid w:val="003079E9"/>
    <w:rsid w:val="00307D6E"/>
    <w:rsid w:val="00310161"/>
    <w:rsid w:val="0031027E"/>
    <w:rsid w:val="003107F3"/>
    <w:rsid w:val="00310DB7"/>
    <w:rsid w:val="00310E97"/>
    <w:rsid w:val="00311623"/>
    <w:rsid w:val="003116B5"/>
    <w:rsid w:val="003116E4"/>
    <w:rsid w:val="00311A40"/>
    <w:rsid w:val="00311D87"/>
    <w:rsid w:val="0031217A"/>
    <w:rsid w:val="0031249F"/>
    <w:rsid w:val="003126CD"/>
    <w:rsid w:val="0031270C"/>
    <w:rsid w:val="00313D99"/>
    <w:rsid w:val="0031466F"/>
    <w:rsid w:val="003149DA"/>
    <w:rsid w:val="00315309"/>
    <w:rsid w:val="0031536A"/>
    <w:rsid w:val="00315397"/>
    <w:rsid w:val="0031544F"/>
    <w:rsid w:val="0031654D"/>
    <w:rsid w:val="0031697C"/>
    <w:rsid w:val="00316DF7"/>
    <w:rsid w:val="003174FD"/>
    <w:rsid w:val="003175E9"/>
    <w:rsid w:val="0031761A"/>
    <w:rsid w:val="0031768F"/>
    <w:rsid w:val="00317844"/>
    <w:rsid w:val="00317931"/>
    <w:rsid w:val="0032079D"/>
    <w:rsid w:val="00320A27"/>
    <w:rsid w:val="00320CF6"/>
    <w:rsid w:val="00320E6A"/>
    <w:rsid w:val="00320F48"/>
    <w:rsid w:val="00321B16"/>
    <w:rsid w:val="00321DC2"/>
    <w:rsid w:val="00322058"/>
    <w:rsid w:val="00322273"/>
    <w:rsid w:val="003224F4"/>
    <w:rsid w:val="00322695"/>
    <w:rsid w:val="00322FC3"/>
    <w:rsid w:val="0032372F"/>
    <w:rsid w:val="00323AE5"/>
    <w:rsid w:val="00324765"/>
    <w:rsid w:val="00324F75"/>
    <w:rsid w:val="003257F9"/>
    <w:rsid w:val="0032581E"/>
    <w:rsid w:val="00325935"/>
    <w:rsid w:val="00325A65"/>
    <w:rsid w:val="003267EF"/>
    <w:rsid w:val="00326DC2"/>
    <w:rsid w:val="00327389"/>
    <w:rsid w:val="003275E3"/>
    <w:rsid w:val="003276D6"/>
    <w:rsid w:val="003277A5"/>
    <w:rsid w:val="003279AA"/>
    <w:rsid w:val="00327FDA"/>
    <w:rsid w:val="00330340"/>
    <w:rsid w:val="0033039B"/>
    <w:rsid w:val="0033127A"/>
    <w:rsid w:val="003312CE"/>
    <w:rsid w:val="003312D8"/>
    <w:rsid w:val="003316C6"/>
    <w:rsid w:val="00331903"/>
    <w:rsid w:val="00331BB6"/>
    <w:rsid w:val="00332647"/>
    <w:rsid w:val="003326A9"/>
    <w:rsid w:val="00332AAA"/>
    <w:rsid w:val="00332FFB"/>
    <w:rsid w:val="00333111"/>
    <w:rsid w:val="00333207"/>
    <w:rsid w:val="00333530"/>
    <w:rsid w:val="0033383A"/>
    <w:rsid w:val="003340C0"/>
    <w:rsid w:val="00334F6F"/>
    <w:rsid w:val="00335132"/>
    <w:rsid w:val="00335277"/>
    <w:rsid w:val="00335D73"/>
    <w:rsid w:val="00336D69"/>
    <w:rsid w:val="00337842"/>
    <w:rsid w:val="00337874"/>
    <w:rsid w:val="003378DF"/>
    <w:rsid w:val="00340265"/>
    <w:rsid w:val="003402B8"/>
    <w:rsid w:val="00340387"/>
    <w:rsid w:val="003403A8"/>
    <w:rsid w:val="003405F2"/>
    <w:rsid w:val="003407B9"/>
    <w:rsid w:val="0034082F"/>
    <w:rsid w:val="00340FE1"/>
    <w:rsid w:val="003410A2"/>
    <w:rsid w:val="00341182"/>
    <w:rsid w:val="003412E5"/>
    <w:rsid w:val="0034172E"/>
    <w:rsid w:val="003419D1"/>
    <w:rsid w:val="003419F8"/>
    <w:rsid w:val="00341F08"/>
    <w:rsid w:val="00341FB7"/>
    <w:rsid w:val="0034232B"/>
    <w:rsid w:val="003428E2"/>
    <w:rsid w:val="00342C9C"/>
    <w:rsid w:val="0034309A"/>
    <w:rsid w:val="00343A9C"/>
    <w:rsid w:val="0034428C"/>
    <w:rsid w:val="00344731"/>
    <w:rsid w:val="00344B0B"/>
    <w:rsid w:val="00344EB4"/>
    <w:rsid w:val="0034516A"/>
    <w:rsid w:val="0034550A"/>
    <w:rsid w:val="00345726"/>
    <w:rsid w:val="0034595E"/>
    <w:rsid w:val="003459E0"/>
    <w:rsid w:val="00345AF3"/>
    <w:rsid w:val="00345F70"/>
    <w:rsid w:val="00346010"/>
    <w:rsid w:val="00346325"/>
    <w:rsid w:val="00346469"/>
    <w:rsid w:val="003465C5"/>
    <w:rsid w:val="0034663E"/>
    <w:rsid w:val="00346CAC"/>
    <w:rsid w:val="003479F3"/>
    <w:rsid w:val="00347D9C"/>
    <w:rsid w:val="00347EDA"/>
    <w:rsid w:val="00347F8E"/>
    <w:rsid w:val="00347FD3"/>
    <w:rsid w:val="003503E3"/>
    <w:rsid w:val="00350779"/>
    <w:rsid w:val="00350840"/>
    <w:rsid w:val="003509FE"/>
    <w:rsid w:val="00350C67"/>
    <w:rsid w:val="00350D12"/>
    <w:rsid w:val="00350D56"/>
    <w:rsid w:val="0035113C"/>
    <w:rsid w:val="003513FA"/>
    <w:rsid w:val="003514EE"/>
    <w:rsid w:val="0035191B"/>
    <w:rsid w:val="00351D72"/>
    <w:rsid w:val="00351DBB"/>
    <w:rsid w:val="00352143"/>
    <w:rsid w:val="00352306"/>
    <w:rsid w:val="003525D5"/>
    <w:rsid w:val="00352BE4"/>
    <w:rsid w:val="00352E68"/>
    <w:rsid w:val="00352F10"/>
    <w:rsid w:val="00353005"/>
    <w:rsid w:val="003531F4"/>
    <w:rsid w:val="003532E7"/>
    <w:rsid w:val="00353768"/>
    <w:rsid w:val="0035400D"/>
    <w:rsid w:val="003542EE"/>
    <w:rsid w:val="003546B2"/>
    <w:rsid w:val="0035481D"/>
    <w:rsid w:val="0035485D"/>
    <w:rsid w:val="00355971"/>
    <w:rsid w:val="0035601E"/>
    <w:rsid w:val="0035621C"/>
    <w:rsid w:val="00356B7B"/>
    <w:rsid w:val="00356E45"/>
    <w:rsid w:val="00357332"/>
    <w:rsid w:val="00357942"/>
    <w:rsid w:val="0035795E"/>
    <w:rsid w:val="003603F8"/>
    <w:rsid w:val="00360759"/>
    <w:rsid w:val="00360BC2"/>
    <w:rsid w:val="00360F8E"/>
    <w:rsid w:val="003615C2"/>
    <w:rsid w:val="00361B99"/>
    <w:rsid w:val="003629E9"/>
    <w:rsid w:val="00362A47"/>
    <w:rsid w:val="00362BA5"/>
    <w:rsid w:val="00363028"/>
    <w:rsid w:val="003634C3"/>
    <w:rsid w:val="00363B91"/>
    <w:rsid w:val="00363D2A"/>
    <w:rsid w:val="003640BA"/>
    <w:rsid w:val="00364293"/>
    <w:rsid w:val="00364327"/>
    <w:rsid w:val="00364C3F"/>
    <w:rsid w:val="003651C2"/>
    <w:rsid w:val="00365302"/>
    <w:rsid w:val="00365699"/>
    <w:rsid w:val="003656B0"/>
    <w:rsid w:val="003658E0"/>
    <w:rsid w:val="00365A36"/>
    <w:rsid w:val="00365DDE"/>
    <w:rsid w:val="003660E7"/>
    <w:rsid w:val="00366524"/>
    <w:rsid w:val="003665A8"/>
    <w:rsid w:val="00366633"/>
    <w:rsid w:val="00366986"/>
    <w:rsid w:val="00366BFD"/>
    <w:rsid w:val="003675B9"/>
    <w:rsid w:val="00367A4A"/>
    <w:rsid w:val="00367A73"/>
    <w:rsid w:val="003700FC"/>
    <w:rsid w:val="003702D1"/>
    <w:rsid w:val="0037052F"/>
    <w:rsid w:val="00370C7B"/>
    <w:rsid w:val="0037111A"/>
    <w:rsid w:val="00371B68"/>
    <w:rsid w:val="00371BB4"/>
    <w:rsid w:val="0037234F"/>
    <w:rsid w:val="003728B6"/>
    <w:rsid w:val="003736E4"/>
    <w:rsid w:val="00373B00"/>
    <w:rsid w:val="00373F93"/>
    <w:rsid w:val="00374BD4"/>
    <w:rsid w:val="00375378"/>
    <w:rsid w:val="00375506"/>
    <w:rsid w:val="00375E9C"/>
    <w:rsid w:val="00377324"/>
    <w:rsid w:val="00377799"/>
    <w:rsid w:val="00377973"/>
    <w:rsid w:val="003779C6"/>
    <w:rsid w:val="00377B7A"/>
    <w:rsid w:val="00377CE8"/>
    <w:rsid w:val="00377FEE"/>
    <w:rsid w:val="003809B1"/>
    <w:rsid w:val="00380E54"/>
    <w:rsid w:val="003810D4"/>
    <w:rsid w:val="003814B4"/>
    <w:rsid w:val="0038156C"/>
    <w:rsid w:val="00381B69"/>
    <w:rsid w:val="0038217D"/>
    <w:rsid w:val="003822A3"/>
    <w:rsid w:val="003827D1"/>
    <w:rsid w:val="00382CCA"/>
    <w:rsid w:val="00382F41"/>
    <w:rsid w:val="003835C6"/>
    <w:rsid w:val="003835E9"/>
    <w:rsid w:val="00383635"/>
    <w:rsid w:val="00383931"/>
    <w:rsid w:val="003842AC"/>
    <w:rsid w:val="00384930"/>
    <w:rsid w:val="00385653"/>
    <w:rsid w:val="00385696"/>
    <w:rsid w:val="00385F5E"/>
    <w:rsid w:val="0038602B"/>
    <w:rsid w:val="003861B0"/>
    <w:rsid w:val="003867DE"/>
    <w:rsid w:val="00386BA2"/>
    <w:rsid w:val="003874FE"/>
    <w:rsid w:val="00387BF5"/>
    <w:rsid w:val="00390EAD"/>
    <w:rsid w:val="00391654"/>
    <w:rsid w:val="0039166A"/>
    <w:rsid w:val="00391862"/>
    <w:rsid w:val="00391976"/>
    <w:rsid w:val="00391B30"/>
    <w:rsid w:val="0039232D"/>
    <w:rsid w:val="00392478"/>
    <w:rsid w:val="00392AA0"/>
    <w:rsid w:val="00392B51"/>
    <w:rsid w:val="00392BD3"/>
    <w:rsid w:val="00393184"/>
    <w:rsid w:val="00393664"/>
    <w:rsid w:val="00393E1C"/>
    <w:rsid w:val="00394062"/>
    <w:rsid w:val="00394577"/>
    <w:rsid w:val="003947EA"/>
    <w:rsid w:val="00394D71"/>
    <w:rsid w:val="00394D99"/>
    <w:rsid w:val="00394DB7"/>
    <w:rsid w:val="00395B56"/>
    <w:rsid w:val="00395BC9"/>
    <w:rsid w:val="003960E3"/>
    <w:rsid w:val="003968FF"/>
    <w:rsid w:val="00396B2D"/>
    <w:rsid w:val="00397E6A"/>
    <w:rsid w:val="003A0BA6"/>
    <w:rsid w:val="003A0ED1"/>
    <w:rsid w:val="003A12F8"/>
    <w:rsid w:val="003A16B4"/>
    <w:rsid w:val="003A197D"/>
    <w:rsid w:val="003A1C99"/>
    <w:rsid w:val="003A1D19"/>
    <w:rsid w:val="003A21AE"/>
    <w:rsid w:val="003A28B7"/>
    <w:rsid w:val="003A420F"/>
    <w:rsid w:val="003A46B6"/>
    <w:rsid w:val="003A4CD3"/>
    <w:rsid w:val="003A5555"/>
    <w:rsid w:val="003A58B6"/>
    <w:rsid w:val="003A59C3"/>
    <w:rsid w:val="003A6023"/>
    <w:rsid w:val="003A6237"/>
    <w:rsid w:val="003A6623"/>
    <w:rsid w:val="003A69D3"/>
    <w:rsid w:val="003A6F12"/>
    <w:rsid w:val="003A6FE5"/>
    <w:rsid w:val="003A7419"/>
    <w:rsid w:val="003A76DC"/>
    <w:rsid w:val="003A7A80"/>
    <w:rsid w:val="003A7AF5"/>
    <w:rsid w:val="003B04C1"/>
    <w:rsid w:val="003B04D0"/>
    <w:rsid w:val="003B0A29"/>
    <w:rsid w:val="003B0C27"/>
    <w:rsid w:val="003B0CE0"/>
    <w:rsid w:val="003B1452"/>
    <w:rsid w:val="003B15AC"/>
    <w:rsid w:val="003B15CD"/>
    <w:rsid w:val="003B1DC5"/>
    <w:rsid w:val="003B1E8E"/>
    <w:rsid w:val="003B203A"/>
    <w:rsid w:val="003B25B5"/>
    <w:rsid w:val="003B2899"/>
    <w:rsid w:val="003B2FA0"/>
    <w:rsid w:val="003B39ED"/>
    <w:rsid w:val="003B3AF7"/>
    <w:rsid w:val="003B3C4D"/>
    <w:rsid w:val="003B3D38"/>
    <w:rsid w:val="003B3FA6"/>
    <w:rsid w:val="003B4CB1"/>
    <w:rsid w:val="003B4D76"/>
    <w:rsid w:val="003B52CA"/>
    <w:rsid w:val="003B536C"/>
    <w:rsid w:val="003B5717"/>
    <w:rsid w:val="003B5CBA"/>
    <w:rsid w:val="003B5F18"/>
    <w:rsid w:val="003B65B7"/>
    <w:rsid w:val="003B6749"/>
    <w:rsid w:val="003B6990"/>
    <w:rsid w:val="003B6B5E"/>
    <w:rsid w:val="003B6D5E"/>
    <w:rsid w:val="003B6F11"/>
    <w:rsid w:val="003B78AC"/>
    <w:rsid w:val="003B78F9"/>
    <w:rsid w:val="003B7AD6"/>
    <w:rsid w:val="003B7CCC"/>
    <w:rsid w:val="003B7FB5"/>
    <w:rsid w:val="003C017F"/>
    <w:rsid w:val="003C0248"/>
    <w:rsid w:val="003C0E92"/>
    <w:rsid w:val="003C10D4"/>
    <w:rsid w:val="003C126A"/>
    <w:rsid w:val="003C1612"/>
    <w:rsid w:val="003C16BF"/>
    <w:rsid w:val="003C186B"/>
    <w:rsid w:val="003C1B22"/>
    <w:rsid w:val="003C1C60"/>
    <w:rsid w:val="003C20FB"/>
    <w:rsid w:val="003C24C3"/>
    <w:rsid w:val="003C25C8"/>
    <w:rsid w:val="003C2751"/>
    <w:rsid w:val="003C32DD"/>
    <w:rsid w:val="003C3307"/>
    <w:rsid w:val="003C381B"/>
    <w:rsid w:val="003C3C7C"/>
    <w:rsid w:val="003C4282"/>
    <w:rsid w:val="003C4763"/>
    <w:rsid w:val="003C495A"/>
    <w:rsid w:val="003C4E67"/>
    <w:rsid w:val="003C5262"/>
    <w:rsid w:val="003C537A"/>
    <w:rsid w:val="003C74D1"/>
    <w:rsid w:val="003C7522"/>
    <w:rsid w:val="003C776C"/>
    <w:rsid w:val="003C783E"/>
    <w:rsid w:val="003C7D40"/>
    <w:rsid w:val="003C7DA4"/>
    <w:rsid w:val="003D0393"/>
    <w:rsid w:val="003D0F60"/>
    <w:rsid w:val="003D11FA"/>
    <w:rsid w:val="003D1A03"/>
    <w:rsid w:val="003D1C2E"/>
    <w:rsid w:val="003D1E48"/>
    <w:rsid w:val="003D1E7E"/>
    <w:rsid w:val="003D2056"/>
    <w:rsid w:val="003D2129"/>
    <w:rsid w:val="003D23F0"/>
    <w:rsid w:val="003D24D6"/>
    <w:rsid w:val="003D284E"/>
    <w:rsid w:val="003D2CC8"/>
    <w:rsid w:val="003D2D15"/>
    <w:rsid w:val="003D32B6"/>
    <w:rsid w:val="003D371F"/>
    <w:rsid w:val="003D37D5"/>
    <w:rsid w:val="003D4490"/>
    <w:rsid w:val="003D4AA2"/>
    <w:rsid w:val="003D5083"/>
    <w:rsid w:val="003D56E9"/>
    <w:rsid w:val="003D6516"/>
    <w:rsid w:val="003D662E"/>
    <w:rsid w:val="003D6810"/>
    <w:rsid w:val="003D76C2"/>
    <w:rsid w:val="003D79B7"/>
    <w:rsid w:val="003D7E0D"/>
    <w:rsid w:val="003D7F2D"/>
    <w:rsid w:val="003E010E"/>
    <w:rsid w:val="003E0115"/>
    <w:rsid w:val="003E027A"/>
    <w:rsid w:val="003E083A"/>
    <w:rsid w:val="003E088B"/>
    <w:rsid w:val="003E0CC4"/>
    <w:rsid w:val="003E1B6E"/>
    <w:rsid w:val="003E1BFF"/>
    <w:rsid w:val="003E1D61"/>
    <w:rsid w:val="003E2249"/>
    <w:rsid w:val="003E2349"/>
    <w:rsid w:val="003E2424"/>
    <w:rsid w:val="003E265E"/>
    <w:rsid w:val="003E27F2"/>
    <w:rsid w:val="003E2D2E"/>
    <w:rsid w:val="003E2DEC"/>
    <w:rsid w:val="003E3378"/>
    <w:rsid w:val="003E34DC"/>
    <w:rsid w:val="003E3653"/>
    <w:rsid w:val="003E36E0"/>
    <w:rsid w:val="003E3A8F"/>
    <w:rsid w:val="003E3B76"/>
    <w:rsid w:val="003E3EF2"/>
    <w:rsid w:val="003E43CE"/>
    <w:rsid w:val="003E4F4A"/>
    <w:rsid w:val="003E4F5C"/>
    <w:rsid w:val="003E516A"/>
    <w:rsid w:val="003E5314"/>
    <w:rsid w:val="003E57F7"/>
    <w:rsid w:val="003E58DF"/>
    <w:rsid w:val="003E5DA2"/>
    <w:rsid w:val="003E5F2D"/>
    <w:rsid w:val="003E63B2"/>
    <w:rsid w:val="003E6BA1"/>
    <w:rsid w:val="003E72F6"/>
    <w:rsid w:val="003E730A"/>
    <w:rsid w:val="003E7A2D"/>
    <w:rsid w:val="003E7A49"/>
    <w:rsid w:val="003E7AEC"/>
    <w:rsid w:val="003E7DFD"/>
    <w:rsid w:val="003E7FF8"/>
    <w:rsid w:val="003F03C3"/>
    <w:rsid w:val="003F04E8"/>
    <w:rsid w:val="003F06C4"/>
    <w:rsid w:val="003F08FA"/>
    <w:rsid w:val="003F0C57"/>
    <w:rsid w:val="003F10E5"/>
    <w:rsid w:val="003F1461"/>
    <w:rsid w:val="003F196C"/>
    <w:rsid w:val="003F1995"/>
    <w:rsid w:val="003F1FCA"/>
    <w:rsid w:val="003F2FE2"/>
    <w:rsid w:val="003F307D"/>
    <w:rsid w:val="003F346A"/>
    <w:rsid w:val="003F349C"/>
    <w:rsid w:val="003F34E1"/>
    <w:rsid w:val="003F3D8B"/>
    <w:rsid w:val="003F4077"/>
    <w:rsid w:val="003F4209"/>
    <w:rsid w:val="003F49A4"/>
    <w:rsid w:val="003F4A46"/>
    <w:rsid w:val="003F4D7C"/>
    <w:rsid w:val="003F4EA3"/>
    <w:rsid w:val="003F5A8A"/>
    <w:rsid w:val="003F5B6C"/>
    <w:rsid w:val="003F6652"/>
    <w:rsid w:val="003F67EB"/>
    <w:rsid w:val="003F6B88"/>
    <w:rsid w:val="003F755E"/>
    <w:rsid w:val="003F7D35"/>
    <w:rsid w:val="003F7F12"/>
    <w:rsid w:val="00400392"/>
    <w:rsid w:val="004005BA"/>
    <w:rsid w:val="00400B9D"/>
    <w:rsid w:val="00400F6A"/>
    <w:rsid w:val="004010F4"/>
    <w:rsid w:val="00401974"/>
    <w:rsid w:val="00401EF1"/>
    <w:rsid w:val="00402556"/>
    <w:rsid w:val="004029B6"/>
    <w:rsid w:val="00402DE1"/>
    <w:rsid w:val="004032A0"/>
    <w:rsid w:val="00403BBE"/>
    <w:rsid w:val="00403C68"/>
    <w:rsid w:val="00403F7B"/>
    <w:rsid w:val="004040A4"/>
    <w:rsid w:val="00404D08"/>
    <w:rsid w:val="00404DCF"/>
    <w:rsid w:val="00405184"/>
    <w:rsid w:val="004051D0"/>
    <w:rsid w:val="004053A1"/>
    <w:rsid w:val="00405426"/>
    <w:rsid w:val="0040588F"/>
    <w:rsid w:val="00406334"/>
    <w:rsid w:val="00406808"/>
    <w:rsid w:val="00406DBF"/>
    <w:rsid w:val="00406E83"/>
    <w:rsid w:val="00406E8E"/>
    <w:rsid w:val="00407032"/>
    <w:rsid w:val="0040721B"/>
    <w:rsid w:val="004072E2"/>
    <w:rsid w:val="004079E5"/>
    <w:rsid w:val="00407CBA"/>
    <w:rsid w:val="00410492"/>
    <w:rsid w:val="00410586"/>
    <w:rsid w:val="004107CB"/>
    <w:rsid w:val="00410DCF"/>
    <w:rsid w:val="00411077"/>
    <w:rsid w:val="004115F6"/>
    <w:rsid w:val="00411ADF"/>
    <w:rsid w:val="00411FAD"/>
    <w:rsid w:val="004123E7"/>
    <w:rsid w:val="004124EA"/>
    <w:rsid w:val="004125DF"/>
    <w:rsid w:val="004125FD"/>
    <w:rsid w:val="00412646"/>
    <w:rsid w:val="00412B0C"/>
    <w:rsid w:val="00412D75"/>
    <w:rsid w:val="00413359"/>
    <w:rsid w:val="0041360A"/>
    <w:rsid w:val="00413C91"/>
    <w:rsid w:val="00413C9C"/>
    <w:rsid w:val="00413FA7"/>
    <w:rsid w:val="00414DA5"/>
    <w:rsid w:val="00415227"/>
    <w:rsid w:val="0041594D"/>
    <w:rsid w:val="004159CA"/>
    <w:rsid w:val="00415D24"/>
    <w:rsid w:val="00415DC1"/>
    <w:rsid w:val="00416302"/>
    <w:rsid w:val="004165FD"/>
    <w:rsid w:val="00416A8B"/>
    <w:rsid w:val="00416DFC"/>
    <w:rsid w:val="00417576"/>
    <w:rsid w:val="004179B7"/>
    <w:rsid w:val="00417BAE"/>
    <w:rsid w:val="00420134"/>
    <w:rsid w:val="0042024A"/>
    <w:rsid w:val="00420635"/>
    <w:rsid w:val="00420D0F"/>
    <w:rsid w:val="00421B1B"/>
    <w:rsid w:val="00421BC1"/>
    <w:rsid w:val="00421F8A"/>
    <w:rsid w:val="004223D7"/>
    <w:rsid w:val="00422C1D"/>
    <w:rsid w:val="00422CD9"/>
    <w:rsid w:val="00423261"/>
    <w:rsid w:val="004238C2"/>
    <w:rsid w:val="00423909"/>
    <w:rsid w:val="00423B79"/>
    <w:rsid w:val="0042426A"/>
    <w:rsid w:val="00424280"/>
    <w:rsid w:val="004245D7"/>
    <w:rsid w:val="004249B0"/>
    <w:rsid w:val="00424DC9"/>
    <w:rsid w:val="00424F85"/>
    <w:rsid w:val="00425464"/>
    <w:rsid w:val="004259E7"/>
    <w:rsid w:val="00426428"/>
    <w:rsid w:val="00426605"/>
    <w:rsid w:val="00426923"/>
    <w:rsid w:val="00426D31"/>
    <w:rsid w:val="004271EC"/>
    <w:rsid w:val="004272CA"/>
    <w:rsid w:val="00427546"/>
    <w:rsid w:val="004277D3"/>
    <w:rsid w:val="004278FF"/>
    <w:rsid w:val="00427BB3"/>
    <w:rsid w:val="00427E26"/>
    <w:rsid w:val="00430584"/>
    <w:rsid w:val="00430595"/>
    <w:rsid w:val="00430A12"/>
    <w:rsid w:val="00431722"/>
    <w:rsid w:val="00431D69"/>
    <w:rsid w:val="004320C4"/>
    <w:rsid w:val="0043214B"/>
    <w:rsid w:val="0043273A"/>
    <w:rsid w:val="00432D19"/>
    <w:rsid w:val="004332D7"/>
    <w:rsid w:val="00433588"/>
    <w:rsid w:val="00433803"/>
    <w:rsid w:val="00433A72"/>
    <w:rsid w:val="00433CFC"/>
    <w:rsid w:val="00434103"/>
    <w:rsid w:val="004347A6"/>
    <w:rsid w:val="00434932"/>
    <w:rsid w:val="00434F49"/>
    <w:rsid w:val="00435196"/>
    <w:rsid w:val="00435317"/>
    <w:rsid w:val="00435C96"/>
    <w:rsid w:val="004363C3"/>
    <w:rsid w:val="0043687B"/>
    <w:rsid w:val="00436AAE"/>
    <w:rsid w:val="00436CD2"/>
    <w:rsid w:val="00436EFE"/>
    <w:rsid w:val="004372AF"/>
    <w:rsid w:val="004377A7"/>
    <w:rsid w:val="00437D69"/>
    <w:rsid w:val="0043D407"/>
    <w:rsid w:val="0044006C"/>
    <w:rsid w:val="004401C9"/>
    <w:rsid w:val="00440606"/>
    <w:rsid w:val="00440F86"/>
    <w:rsid w:val="00441095"/>
    <w:rsid w:val="00441705"/>
    <w:rsid w:val="0044192E"/>
    <w:rsid w:val="00441AF8"/>
    <w:rsid w:val="00441EED"/>
    <w:rsid w:val="004420F7"/>
    <w:rsid w:val="0044220E"/>
    <w:rsid w:val="00442490"/>
    <w:rsid w:val="00442ABD"/>
    <w:rsid w:val="00442B15"/>
    <w:rsid w:val="00442B97"/>
    <w:rsid w:val="00443015"/>
    <w:rsid w:val="00443820"/>
    <w:rsid w:val="00443ADE"/>
    <w:rsid w:val="00443D33"/>
    <w:rsid w:val="00443E03"/>
    <w:rsid w:val="00443EA3"/>
    <w:rsid w:val="00443EBA"/>
    <w:rsid w:val="0044450F"/>
    <w:rsid w:val="00444A20"/>
    <w:rsid w:val="00444C40"/>
    <w:rsid w:val="00445B2E"/>
    <w:rsid w:val="00445F8D"/>
    <w:rsid w:val="00446049"/>
    <w:rsid w:val="004460FD"/>
    <w:rsid w:val="00446881"/>
    <w:rsid w:val="004471E5"/>
    <w:rsid w:val="00447302"/>
    <w:rsid w:val="00447440"/>
    <w:rsid w:val="004500E0"/>
    <w:rsid w:val="00450546"/>
    <w:rsid w:val="004506AE"/>
    <w:rsid w:val="004508EC"/>
    <w:rsid w:val="004510F5"/>
    <w:rsid w:val="004511FA"/>
    <w:rsid w:val="0045129A"/>
    <w:rsid w:val="004513D5"/>
    <w:rsid w:val="00451441"/>
    <w:rsid w:val="00451984"/>
    <w:rsid w:val="004519E1"/>
    <w:rsid w:val="00451CC1"/>
    <w:rsid w:val="00451EAA"/>
    <w:rsid w:val="004520B7"/>
    <w:rsid w:val="004520E6"/>
    <w:rsid w:val="00452675"/>
    <w:rsid w:val="0045283C"/>
    <w:rsid w:val="0045290E"/>
    <w:rsid w:val="00452AEF"/>
    <w:rsid w:val="00452B3E"/>
    <w:rsid w:val="00452BA6"/>
    <w:rsid w:val="00453A5E"/>
    <w:rsid w:val="00453AF6"/>
    <w:rsid w:val="00453D8D"/>
    <w:rsid w:val="00453E38"/>
    <w:rsid w:val="004541D2"/>
    <w:rsid w:val="00454319"/>
    <w:rsid w:val="00454442"/>
    <w:rsid w:val="0045445F"/>
    <w:rsid w:val="004544B5"/>
    <w:rsid w:val="00454692"/>
    <w:rsid w:val="00454953"/>
    <w:rsid w:val="00454DC1"/>
    <w:rsid w:val="00455073"/>
    <w:rsid w:val="0045513E"/>
    <w:rsid w:val="004558EE"/>
    <w:rsid w:val="00455E1E"/>
    <w:rsid w:val="00455E36"/>
    <w:rsid w:val="00456424"/>
    <w:rsid w:val="004564F2"/>
    <w:rsid w:val="00457A43"/>
    <w:rsid w:val="00457B65"/>
    <w:rsid w:val="00457D7C"/>
    <w:rsid w:val="00460273"/>
    <w:rsid w:val="00460A63"/>
    <w:rsid w:val="00460DE4"/>
    <w:rsid w:val="00461181"/>
    <w:rsid w:val="00461290"/>
    <w:rsid w:val="004615FC"/>
    <w:rsid w:val="00461A14"/>
    <w:rsid w:val="00461AD0"/>
    <w:rsid w:val="00461F7E"/>
    <w:rsid w:val="00462151"/>
    <w:rsid w:val="00462339"/>
    <w:rsid w:val="004623B2"/>
    <w:rsid w:val="004627E1"/>
    <w:rsid w:val="00462B07"/>
    <w:rsid w:val="00462CA0"/>
    <w:rsid w:val="00462CEA"/>
    <w:rsid w:val="00463F27"/>
    <w:rsid w:val="004645A9"/>
    <w:rsid w:val="00464FB2"/>
    <w:rsid w:val="0046533D"/>
    <w:rsid w:val="00465CC1"/>
    <w:rsid w:val="00465D3D"/>
    <w:rsid w:val="00466407"/>
    <w:rsid w:val="0046662E"/>
    <w:rsid w:val="00466A2F"/>
    <w:rsid w:val="0046700F"/>
    <w:rsid w:val="00467396"/>
    <w:rsid w:val="00467629"/>
    <w:rsid w:val="00467630"/>
    <w:rsid w:val="00467E7D"/>
    <w:rsid w:val="0047034E"/>
    <w:rsid w:val="0047037A"/>
    <w:rsid w:val="00470422"/>
    <w:rsid w:val="0047051E"/>
    <w:rsid w:val="00470642"/>
    <w:rsid w:val="004707AE"/>
    <w:rsid w:val="004712D9"/>
    <w:rsid w:val="00471562"/>
    <w:rsid w:val="004715BB"/>
    <w:rsid w:val="00471675"/>
    <w:rsid w:val="0047176B"/>
    <w:rsid w:val="004718F7"/>
    <w:rsid w:val="00471EA6"/>
    <w:rsid w:val="00471ED2"/>
    <w:rsid w:val="004723CC"/>
    <w:rsid w:val="004726D9"/>
    <w:rsid w:val="00472C6B"/>
    <w:rsid w:val="00472C7C"/>
    <w:rsid w:val="00472E50"/>
    <w:rsid w:val="00473443"/>
    <w:rsid w:val="00473C82"/>
    <w:rsid w:val="00473E50"/>
    <w:rsid w:val="00473F9C"/>
    <w:rsid w:val="00474228"/>
    <w:rsid w:val="004742AA"/>
    <w:rsid w:val="004743F4"/>
    <w:rsid w:val="00474A49"/>
    <w:rsid w:val="0047592A"/>
    <w:rsid w:val="00475CB8"/>
    <w:rsid w:val="00476318"/>
    <w:rsid w:val="00476487"/>
    <w:rsid w:val="00477471"/>
    <w:rsid w:val="004774CC"/>
    <w:rsid w:val="004776B7"/>
    <w:rsid w:val="00477E62"/>
    <w:rsid w:val="00480329"/>
    <w:rsid w:val="0048041C"/>
    <w:rsid w:val="0048049A"/>
    <w:rsid w:val="00480928"/>
    <w:rsid w:val="00480B90"/>
    <w:rsid w:val="0048115C"/>
    <w:rsid w:val="00481256"/>
    <w:rsid w:val="004815DA"/>
    <w:rsid w:val="00481750"/>
    <w:rsid w:val="00481B63"/>
    <w:rsid w:val="0048215E"/>
    <w:rsid w:val="00482595"/>
    <w:rsid w:val="004825B7"/>
    <w:rsid w:val="004827E2"/>
    <w:rsid w:val="004829B6"/>
    <w:rsid w:val="0048300B"/>
    <w:rsid w:val="00483217"/>
    <w:rsid w:val="00483531"/>
    <w:rsid w:val="00483545"/>
    <w:rsid w:val="004839A8"/>
    <w:rsid w:val="00483AC8"/>
    <w:rsid w:val="00483E7E"/>
    <w:rsid w:val="00483EDA"/>
    <w:rsid w:val="0048403F"/>
    <w:rsid w:val="004840A1"/>
    <w:rsid w:val="00484417"/>
    <w:rsid w:val="00484522"/>
    <w:rsid w:val="004846B9"/>
    <w:rsid w:val="00484A7A"/>
    <w:rsid w:val="00484AEA"/>
    <w:rsid w:val="00484B85"/>
    <w:rsid w:val="00484CC0"/>
    <w:rsid w:val="00484DD2"/>
    <w:rsid w:val="0048514E"/>
    <w:rsid w:val="004856D3"/>
    <w:rsid w:val="004858A3"/>
    <w:rsid w:val="00485A4D"/>
    <w:rsid w:val="00485E0B"/>
    <w:rsid w:val="004865A4"/>
    <w:rsid w:val="00487045"/>
    <w:rsid w:val="004871FE"/>
    <w:rsid w:val="004874B1"/>
    <w:rsid w:val="004874BB"/>
    <w:rsid w:val="0048774B"/>
    <w:rsid w:val="00487CF8"/>
    <w:rsid w:val="00487FD3"/>
    <w:rsid w:val="0049027B"/>
    <w:rsid w:val="00490328"/>
    <w:rsid w:val="0049051B"/>
    <w:rsid w:val="00490D90"/>
    <w:rsid w:val="0049131A"/>
    <w:rsid w:val="00491606"/>
    <w:rsid w:val="004919D0"/>
    <w:rsid w:val="00492039"/>
    <w:rsid w:val="004925A3"/>
    <w:rsid w:val="00492F52"/>
    <w:rsid w:val="004931D5"/>
    <w:rsid w:val="0049334E"/>
    <w:rsid w:val="004933D7"/>
    <w:rsid w:val="00493E87"/>
    <w:rsid w:val="0049436C"/>
    <w:rsid w:val="00494B49"/>
    <w:rsid w:val="00495682"/>
    <w:rsid w:val="004956DD"/>
    <w:rsid w:val="0049615E"/>
    <w:rsid w:val="00496742"/>
    <w:rsid w:val="00496DE3"/>
    <w:rsid w:val="0049716F"/>
    <w:rsid w:val="004972FF"/>
    <w:rsid w:val="00497542"/>
    <w:rsid w:val="004979AB"/>
    <w:rsid w:val="004979D4"/>
    <w:rsid w:val="00497F22"/>
    <w:rsid w:val="004A05C9"/>
    <w:rsid w:val="004A0E0E"/>
    <w:rsid w:val="004A1A69"/>
    <w:rsid w:val="004A2E22"/>
    <w:rsid w:val="004A383C"/>
    <w:rsid w:val="004A42D0"/>
    <w:rsid w:val="004A48E9"/>
    <w:rsid w:val="004A4D3C"/>
    <w:rsid w:val="004A4E05"/>
    <w:rsid w:val="004A4E30"/>
    <w:rsid w:val="004A5370"/>
    <w:rsid w:val="004A56A6"/>
    <w:rsid w:val="004A6193"/>
    <w:rsid w:val="004A69A5"/>
    <w:rsid w:val="004A7524"/>
    <w:rsid w:val="004A754A"/>
    <w:rsid w:val="004A75E0"/>
    <w:rsid w:val="004A76BB"/>
    <w:rsid w:val="004A7E09"/>
    <w:rsid w:val="004B00E1"/>
    <w:rsid w:val="004B01EE"/>
    <w:rsid w:val="004B03E8"/>
    <w:rsid w:val="004B07DC"/>
    <w:rsid w:val="004B0C87"/>
    <w:rsid w:val="004B0D6C"/>
    <w:rsid w:val="004B13B5"/>
    <w:rsid w:val="004B16E5"/>
    <w:rsid w:val="004B16EC"/>
    <w:rsid w:val="004B1FA7"/>
    <w:rsid w:val="004B2289"/>
    <w:rsid w:val="004B2FFC"/>
    <w:rsid w:val="004B31DC"/>
    <w:rsid w:val="004B361C"/>
    <w:rsid w:val="004B3E2E"/>
    <w:rsid w:val="004B45AD"/>
    <w:rsid w:val="004B46CC"/>
    <w:rsid w:val="004B48B8"/>
    <w:rsid w:val="004B4CC9"/>
    <w:rsid w:val="004B53F4"/>
    <w:rsid w:val="004B5A4F"/>
    <w:rsid w:val="004B63FD"/>
    <w:rsid w:val="004B6507"/>
    <w:rsid w:val="004B66A0"/>
    <w:rsid w:val="004B6A86"/>
    <w:rsid w:val="004B6F49"/>
    <w:rsid w:val="004B72C1"/>
    <w:rsid w:val="004B7388"/>
    <w:rsid w:val="004B76CC"/>
    <w:rsid w:val="004B79F8"/>
    <w:rsid w:val="004B7C7D"/>
    <w:rsid w:val="004C00D9"/>
    <w:rsid w:val="004C0AFB"/>
    <w:rsid w:val="004C0DBA"/>
    <w:rsid w:val="004C0DC3"/>
    <w:rsid w:val="004C0F02"/>
    <w:rsid w:val="004C13B2"/>
    <w:rsid w:val="004C154A"/>
    <w:rsid w:val="004C158D"/>
    <w:rsid w:val="004C186E"/>
    <w:rsid w:val="004C1B25"/>
    <w:rsid w:val="004C1EC4"/>
    <w:rsid w:val="004C2569"/>
    <w:rsid w:val="004C2594"/>
    <w:rsid w:val="004C25E1"/>
    <w:rsid w:val="004C2651"/>
    <w:rsid w:val="004C28EE"/>
    <w:rsid w:val="004C2A0D"/>
    <w:rsid w:val="004C312A"/>
    <w:rsid w:val="004C3287"/>
    <w:rsid w:val="004C377F"/>
    <w:rsid w:val="004C3883"/>
    <w:rsid w:val="004C3C07"/>
    <w:rsid w:val="004C3C57"/>
    <w:rsid w:val="004C3C59"/>
    <w:rsid w:val="004C3F42"/>
    <w:rsid w:val="004C506B"/>
    <w:rsid w:val="004C652C"/>
    <w:rsid w:val="004C65F1"/>
    <w:rsid w:val="004C6CDD"/>
    <w:rsid w:val="004C72E5"/>
    <w:rsid w:val="004C7503"/>
    <w:rsid w:val="004C7573"/>
    <w:rsid w:val="004C75B8"/>
    <w:rsid w:val="004C7804"/>
    <w:rsid w:val="004C79CF"/>
    <w:rsid w:val="004C7BA6"/>
    <w:rsid w:val="004C7F7B"/>
    <w:rsid w:val="004D0650"/>
    <w:rsid w:val="004D0862"/>
    <w:rsid w:val="004D097A"/>
    <w:rsid w:val="004D09E5"/>
    <w:rsid w:val="004D0DCA"/>
    <w:rsid w:val="004D0FB3"/>
    <w:rsid w:val="004D115E"/>
    <w:rsid w:val="004D1370"/>
    <w:rsid w:val="004D1EF6"/>
    <w:rsid w:val="004D2271"/>
    <w:rsid w:val="004D23CA"/>
    <w:rsid w:val="004D2443"/>
    <w:rsid w:val="004D2668"/>
    <w:rsid w:val="004D2EAB"/>
    <w:rsid w:val="004D3372"/>
    <w:rsid w:val="004D3738"/>
    <w:rsid w:val="004D3B84"/>
    <w:rsid w:val="004D41B7"/>
    <w:rsid w:val="004D4317"/>
    <w:rsid w:val="004D45D1"/>
    <w:rsid w:val="004D4F80"/>
    <w:rsid w:val="004D541D"/>
    <w:rsid w:val="004D5DA5"/>
    <w:rsid w:val="004D5EAC"/>
    <w:rsid w:val="004D6109"/>
    <w:rsid w:val="004D6507"/>
    <w:rsid w:val="004D6533"/>
    <w:rsid w:val="004D6C05"/>
    <w:rsid w:val="004D6D06"/>
    <w:rsid w:val="004D7509"/>
    <w:rsid w:val="004D766A"/>
    <w:rsid w:val="004D7E7E"/>
    <w:rsid w:val="004E01D5"/>
    <w:rsid w:val="004E0788"/>
    <w:rsid w:val="004E0D62"/>
    <w:rsid w:val="004E203A"/>
    <w:rsid w:val="004E2778"/>
    <w:rsid w:val="004E29A2"/>
    <w:rsid w:val="004E2C4B"/>
    <w:rsid w:val="004E2D54"/>
    <w:rsid w:val="004E3292"/>
    <w:rsid w:val="004E3D56"/>
    <w:rsid w:val="004E4131"/>
    <w:rsid w:val="004E43A5"/>
    <w:rsid w:val="004E43E6"/>
    <w:rsid w:val="004E515C"/>
    <w:rsid w:val="004E5D3B"/>
    <w:rsid w:val="004E5DA2"/>
    <w:rsid w:val="004E5E36"/>
    <w:rsid w:val="004E5EC5"/>
    <w:rsid w:val="004E6994"/>
    <w:rsid w:val="004E6DBA"/>
    <w:rsid w:val="004E6ED6"/>
    <w:rsid w:val="004E710A"/>
    <w:rsid w:val="004E7411"/>
    <w:rsid w:val="004E76AA"/>
    <w:rsid w:val="004E7F7B"/>
    <w:rsid w:val="004E7FB2"/>
    <w:rsid w:val="004F01E2"/>
    <w:rsid w:val="004F0807"/>
    <w:rsid w:val="004F1301"/>
    <w:rsid w:val="004F13C8"/>
    <w:rsid w:val="004F1943"/>
    <w:rsid w:val="004F1FA0"/>
    <w:rsid w:val="004F2363"/>
    <w:rsid w:val="004F2601"/>
    <w:rsid w:val="004F26A2"/>
    <w:rsid w:val="004F2B97"/>
    <w:rsid w:val="004F325F"/>
    <w:rsid w:val="004F39BC"/>
    <w:rsid w:val="004F3D34"/>
    <w:rsid w:val="004F430B"/>
    <w:rsid w:val="004F4D1B"/>
    <w:rsid w:val="004F4DBD"/>
    <w:rsid w:val="004F4FCC"/>
    <w:rsid w:val="004F5AE8"/>
    <w:rsid w:val="004F5D0B"/>
    <w:rsid w:val="004F6282"/>
    <w:rsid w:val="004F64B7"/>
    <w:rsid w:val="004F689A"/>
    <w:rsid w:val="004F73C1"/>
    <w:rsid w:val="004F7BF9"/>
    <w:rsid w:val="004F7E47"/>
    <w:rsid w:val="004F7F05"/>
    <w:rsid w:val="004F7F3A"/>
    <w:rsid w:val="0050030C"/>
    <w:rsid w:val="005004BA"/>
    <w:rsid w:val="005007D9"/>
    <w:rsid w:val="00500A8D"/>
    <w:rsid w:val="00500AB5"/>
    <w:rsid w:val="00500BD0"/>
    <w:rsid w:val="00501294"/>
    <w:rsid w:val="005013F1"/>
    <w:rsid w:val="005015D0"/>
    <w:rsid w:val="005016D8"/>
    <w:rsid w:val="00501844"/>
    <w:rsid w:val="00501DEE"/>
    <w:rsid w:val="0050218A"/>
    <w:rsid w:val="005022BB"/>
    <w:rsid w:val="00502439"/>
    <w:rsid w:val="005024CA"/>
    <w:rsid w:val="00502CD7"/>
    <w:rsid w:val="00503355"/>
    <w:rsid w:val="005035D5"/>
    <w:rsid w:val="005036FE"/>
    <w:rsid w:val="00503901"/>
    <w:rsid w:val="00503903"/>
    <w:rsid w:val="005039FE"/>
    <w:rsid w:val="00503A57"/>
    <w:rsid w:val="00503A87"/>
    <w:rsid w:val="00503FD3"/>
    <w:rsid w:val="00504C08"/>
    <w:rsid w:val="00504F6B"/>
    <w:rsid w:val="0050560E"/>
    <w:rsid w:val="00505B08"/>
    <w:rsid w:val="00505DB9"/>
    <w:rsid w:val="00505F41"/>
    <w:rsid w:val="005063AD"/>
    <w:rsid w:val="0050678F"/>
    <w:rsid w:val="00506EE8"/>
    <w:rsid w:val="005070DF"/>
    <w:rsid w:val="00507901"/>
    <w:rsid w:val="00507BDD"/>
    <w:rsid w:val="005101B3"/>
    <w:rsid w:val="00510FD5"/>
    <w:rsid w:val="0051173E"/>
    <w:rsid w:val="00511C2C"/>
    <w:rsid w:val="005127F6"/>
    <w:rsid w:val="005128B9"/>
    <w:rsid w:val="005130F0"/>
    <w:rsid w:val="005131BF"/>
    <w:rsid w:val="005131C8"/>
    <w:rsid w:val="005132AD"/>
    <w:rsid w:val="00513856"/>
    <w:rsid w:val="005141AE"/>
    <w:rsid w:val="00514366"/>
    <w:rsid w:val="005143C4"/>
    <w:rsid w:val="0051441E"/>
    <w:rsid w:val="00514704"/>
    <w:rsid w:val="0051476A"/>
    <w:rsid w:val="00514846"/>
    <w:rsid w:val="00514FB2"/>
    <w:rsid w:val="00515092"/>
    <w:rsid w:val="005150BB"/>
    <w:rsid w:val="005158BD"/>
    <w:rsid w:val="00515BF2"/>
    <w:rsid w:val="00516534"/>
    <w:rsid w:val="0051753F"/>
    <w:rsid w:val="00520211"/>
    <w:rsid w:val="00520527"/>
    <w:rsid w:val="00520DD6"/>
    <w:rsid w:val="00520E8A"/>
    <w:rsid w:val="00520FE0"/>
    <w:rsid w:val="0052125E"/>
    <w:rsid w:val="005212E3"/>
    <w:rsid w:val="00521D21"/>
    <w:rsid w:val="00521E76"/>
    <w:rsid w:val="005220F7"/>
    <w:rsid w:val="00522A10"/>
    <w:rsid w:val="00522CF8"/>
    <w:rsid w:val="00522D7F"/>
    <w:rsid w:val="00522EE3"/>
    <w:rsid w:val="00522FDC"/>
    <w:rsid w:val="00523173"/>
    <w:rsid w:val="0052325F"/>
    <w:rsid w:val="00523700"/>
    <w:rsid w:val="00524E79"/>
    <w:rsid w:val="00524F28"/>
    <w:rsid w:val="005258D1"/>
    <w:rsid w:val="00525F13"/>
    <w:rsid w:val="00526221"/>
    <w:rsid w:val="00526262"/>
    <w:rsid w:val="0052688D"/>
    <w:rsid w:val="00526917"/>
    <w:rsid w:val="00526A56"/>
    <w:rsid w:val="00527328"/>
    <w:rsid w:val="00527409"/>
    <w:rsid w:val="00527F51"/>
    <w:rsid w:val="005301A9"/>
    <w:rsid w:val="00530758"/>
    <w:rsid w:val="00530BAE"/>
    <w:rsid w:val="0053187F"/>
    <w:rsid w:val="00531BB9"/>
    <w:rsid w:val="00531E07"/>
    <w:rsid w:val="00532633"/>
    <w:rsid w:val="00532675"/>
    <w:rsid w:val="0053288C"/>
    <w:rsid w:val="00533258"/>
    <w:rsid w:val="0053329E"/>
    <w:rsid w:val="00533417"/>
    <w:rsid w:val="0053343D"/>
    <w:rsid w:val="00533459"/>
    <w:rsid w:val="00533A23"/>
    <w:rsid w:val="0053431A"/>
    <w:rsid w:val="00534ED1"/>
    <w:rsid w:val="00535022"/>
    <w:rsid w:val="005359CE"/>
    <w:rsid w:val="00535C41"/>
    <w:rsid w:val="005361AF"/>
    <w:rsid w:val="005362DB"/>
    <w:rsid w:val="00536379"/>
    <w:rsid w:val="0053653F"/>
    <w:rsid w:val="00536B28"/>
    <w:rsid w:val="00536F0E"/>
    <w:rsid w:val="0053700C"/>
    <w:rsid w:val="0053757A"/>
    <w:rsid w:val="005378CE"/>
    <w:rsid w:val="00537BA8"/>
    <w:rsid w:val="00537BF5"/>
    <w:rsid w:val="00537D9D"/>
    <w:rsid w:val="00537FA1"/>
    <w:rsid w:val="0054043B"/>
    <w:rsid w:val="00540676"/>
    <w:rsid w:val="0054070D"/>
    <w:rsid w:val="00540A17"/>
    <w:rsid w:val="00541379"/>
    <w:rsid w:val="005413B3"/>
    <w:rsid w:val="005417D9"/>
    <w:rsid w:val="00541DBF"/>
    <w:rsid w:val="00541F46"/>
    <w:rsid w:val="00541F50"/>
    <w:rsid w:val="005427DC"/>
    <w:rsid w:val="00542A08"/>
    <w:rsid w:val="005436A9"/>
    <w:rsid w:val="005439F1"/>
    <w:rsid w:val="00543F08"/>
    <w:rsid w:val="00544147"/>
    <w:rsid w:val="005454E2"/>
    <w:rsid w:val="00545799"/>
    <w:rsid w:val="00545977"/>
    <w:rsid w:val="00545B0D"/>
    <w:rsid w:val="00545DBB"/>
    <w:rsid w:val="00545E9B"/>
    <w:rsid w:val="00545F11"/>
    <w:rsid w:val="00546133"/>
    <w:rsid w:val="00546745"/>
    <w:rsid w:val="00546A70"/>
    <w:rsid w:val="00546B6C"/>
    <w:rsid w:val="00547088"/>
    <w:rsid w:val="00547366"/>
    <w:rsid w:val="005476D3"/>
    <w:rsid w:val="005477C2"/>
    <w:rsid w:val="00547D7B"/>
    <w:rsid w:val="00547F47"/>
    <w:rsid w:val="00550005"/>
    <w:rsid w:val="005503F8"/>
    <w:rsid w:val="00550545"/>
    <w:rsid w:val="0055090E"/>
    <w:rsid w:val="00550B3D"/>
    <w:rsid w:val="00550B7F"/>
    <w:rsid w:val="00550E5B"/>
    <w:rsid w:val="00551175"/>
    <w:rsid w:val="00551AF8"/>
    <w:rsid w:val="00551CEA"/>
    <w:rsid w:val="005520FE"/>
    <w:rsid w:val="005523FC"/>
    <w:rsid w:val="00552A0A"/>
    <w:rsid w:val="00552B07"/>
    <w:rsid w:val="00552B12"/>
    <w:rsid w:val="00552BEF"/>
    <w:rsid w:val="00552D46"/>
    <w:rsid w:val="005541B5"/>
    <w:rsid w:val="00554D25"/>
    <w:rsid w:val="00554DF5"/>
    <w:rsid w:val="005558AF"/>
    <w:rsid w:val="0055603E"/>
    <w:rsid w:val="005564BD"/>
    <w:rsid w:val="00556F47"/>
    <w:rsid w:val="00557457"/>
    <w:rsid w:val="00557475"/>
    <w:rsid w:val="00557B3E"/>
    <w:rsid w:val="00560448"/>
    <w:rsid w:val="00560679"/>
    <w:rsid w:val="00560C53"/>
    <w:rsid w:val="00560FA3"/>
    <w:rsid w:val="0056112C"/>
    <w:rsid w:val="005611EB"/>
    <w:rsid w:val="00561806"/>
    <w:rsid w:val="00561ED6"/>
    <w:rsid w:val="00562792"/>
    <w:rsid w:val="00562853"/>
    <w:rsid w:val="00562BC6"/>
    <w:rsid w:val="005630F3"/>
    <w:rsid w:val="0056342A"/>
    <w:rsid w:val="00563537"/>
    <w:rsid w:val="00563987"/>
    <w:rsid w:val="00563A96"/>
    <w:rsid w:val="00563FB8"/>
    <w:rsid w:val="00564A91"/>
    <w:rsid w:val="00564C68"/>
    <w:rsid w:val="00565139"/>
    <w:rsid w:val="00565492"/>
    <w:rsid w:val="00565563"/>
    <w:rsid w:val="0056557C"/>
    <w:rsid w:val="00565621"/>
    <w:rsid w:val="005662F1"/>
    <w:rsid w:val="00566385"/>
    <w:rsid w:val="005668CA"/>
    <w:rsid w:val="005669CC"/>
    <w:rsid w:val="00566B88"/>
    <w:rsid w:val="00566F43"/>
    <w:rsid w:val="00566FE9"/>
    <w:rsid w:val="00567C85"/>
    <w:rsid w:val="005701EA"/>
    <w:rsid w:val="00570FEE"/>
    <w:rsid w:val="00571910"/>
    <w:rsid w:val="0057219A"/>
    <w:rsid w:val="0057222C"/>
    <w:rsid w:val="0057264D"/>
    <w:rsid w:val="00572674"/>
    <w:rsid w:val="00572819"/>
    <w:rsid w:val="00572C65"/>
    <w:rsid w:val="00572D79"/>
    <w:rsid w:val="00572F76"/>
    <w:rsid w:val="00573318"/>
    <w:rsid w:val="00573510"/>
    <w:rsid w:val="005735E3"/>
    <w:rsid w:val="00573CB4"/>
    <w:rsid w:val="005741FB"/>
    <w:rsid w:val="00574B33"/>
    <w:rsid w:val="00574B75"/>
    <w:rsid w:val="00574BBB"/>
    <w:rsid w:val="0057529A"/>
    <w:rsid w:val="00575420"/>
    <w:rsid w:val="00575A11"/>
    <w:rsid w:val="00575D03"/>
    <w:rsid w:val="00575EA9"/>
    <w:rsid w:val="005764A0"/>
    <w:rsid w:val="00576982"/>
    <w:rsid w:val="00576BC9"/>
    <w:rsid w:val="005776ED"/>
    <w:rsid w:val="00577E71"/>
    <w:rsid w:val="005802E6"/>
    <w:rsid w:val="00580847"/>
    <w:rsid w:val="00580E84"/>
    <w:rsid w:val="00580F7C"/>
    <w:rsid w:val="0058120F"/>
    <w:rsid w:val="005815D6"/>
    <w:rsid w:val="005821C9"/>
    <w:rsid w:val="005822D5"/>
    <w:rsid w:val="0058237F"/>
    <w:rsid w:val="005824F1"/>
    <w:rsid w:val="00582741"/>
    <w:rsid w:val="00582899"/>
    <w:rsid w:val="00582A63"/>
    <w:rsid w:val="00582B20"/>
    <w:rsid w:val="00582CED"/>
    <w:rsid w:val="00583004"/>
    <w:rsid w:val="005833A0"/>
    <w:rsid w:val="005833AF"/>
    <w:rsid w:val="00583644"/>
    <w:rsid w:val="00583C13"/>
    <w:rsid w:val="0058402C"/>
    <w:rsid w:val="00584040"/>
    <w:rsid w:val="005847A9"/>
    <w:rsid w:val="005848A1"/>
    <w:rsid w:val="00584B0E"/>
    <w:rsid w:val="0058543E"/>
    <w:rsid w:val="005859AB"/>
    <w:rsid w:val="005859FE"/>
    <w:rsid w:val="00585A0C"/>
    <w:rsid w:val="00586806"/>
    <w:rsid w:val="005868B8"/>
    <w:rsid w:val="00586AC5"/>
    <w:rsid w:val="00586B22"/>
    <w:rsid w:val="00587219"/>
    <w:rsid w:val="005876C4"/>
    <w:rsid w:val="0058780E"/>
    <w:rsid w:val="00587B32"/>
    <w:rsid w:val="00587C30"/>
    <w:rsid w:val="00587C7A"/>
    <w:rsid w:val="005902E6"/>
    <w:rsid w:val="005904B5"/>
    <w:rsid w:val="00590AB5"/>
    <w:rsid w:val="00590CCE"/>
    <w:rsid w:val="00590D29"/>
    <w:rsid w:val="00591325"/>
    <w:rsid w:val="005918A9"/>
    <w:rsid w:val="00591988"/>
    <w:rsid w:val="00591A0E"/>
    <w:rsid w:val="0059212A"/>
    <w:rsid w:val="00592197"/>
    <w:rsid w:val="00592250"/>
    <w:rsid w:val="00592321"/>
    <w:rsid w:val="00592633"/>
    <w:rsid w:val="005927A7"/>
    <w:rsid w:val="00593211"/>
    <w:rsid w:val="00593258"/>
    <w:rsid w:val="0059371A"/>
    <w:rsid w:val="005937BD"/>
    <w:rsid w:val="00593DB2"/>
    <w:rsid w:val="00593E4F"/>
    <w:rsid w:val="005945C1"/>
    <w:rsid w:val="00594AF4"/>
    <w:rsid w:val="00594C00"/>
    <w:rsid w:val="00594DD0"/>
    <w:rsid w:val="00594DE2"/>
    <w:rsid w:val="0059676E"/>
    <w:rsid w:val="005971F7"/>
    <w:rsid w:val="00597848"/>
    <w:rsid w:val="00597974"/>
    <w:rsid w:val="005A0086"/>
    <w:rsid w:val="005A06F4"/>
    <w:rsid w:val="005A0A5E"/>
    <w:rsid w:val="005A0B14"/>
    <w:rsid w:val="005A0D1B"/>
    <w:rsid w:val="005A11FF"/>
    <w:rsid w:val="005A1A92"/>
    <w:rsid w:val="005A1EB5"/>
    <w:rsid w:val="005A2037"/>
    <w:rsid w:val="005A20E8"/>
    <w:rsid w:val="005A244C"/>
    <w:rsid w:val="005A3147"/>
    <w:rsid w:val="005A3166"/>
    <w:rsid w:val="005A35C4"/>
    <w:rsid w:val="005A4114"/>
    <w:rsid w:val="005A424A"/>
    <w:rsid w:val="005A4547"/>
    <w:rsid w:val="005A4852"/>
    <w:rsid w:val="005A5204"/>
    <w:rsid w:val="005A5284"/>
    <w:rsid w:val="005A5408"/>
    <w:rsid w:val="005A56CE"/>
    <w:rsid w:val="005A58C0"/>
    <w:rsid w:val="005A5A3B"/>
    <w:rsid w:val="005A5B23"/>
    <w:rsid w:val="005A5D76"/>
    <w:rsid w:val="005A6375"/>
    <w:rsid w:val="005A66D9"/>
    <w:rsid w:val="005A75D1"/>
    <w:rsid w:val="005B0486"/>
    <w:rsid w:val="005B0CB2"/>
    <w:rsid w:val="005B0DD2"/>
    <w:rsid w:val="005B0F08"/>
    <w:rsid w:val="005B0F59"/>
    <w:rsid w:val="005B1296"/>
    <w:rsid w:val="005B138C"/>
    <w:rsid w:val="005B146B"/>
    <w:rsid w:val="005B1760"/>
    <w:rsid w:val="005B1D00"/>
    <w:rsid w:val="005B23DC"/>
    <w:rsid w:val="005B2686"/>
    <w:rsid w:val="005B2BC4"/>
    <w:rsid w:val="005B317C"/>
    <w:rsid w:val="005B4429"/>
    <w:rsid w:val="005B4967"/>
    <w:rsid w:val="005B5067"/>
    <w:rsid w:val="005B535E"/>
    <w:rsid w:val="005B58A7"/>
    <w:rsid w:val="005B5D5A"/>
    <w:rsid w:val="005B69B0"/>
    <w:rsid w:val="005B720C"/>
    <w:rsid w:val="005B7957"/>
    <w:rsid w:val="005C0306"/>
    <w:rsid w:val="005C061A"/>
    <w:rsid w:val="005C074D"/>
    <w:rsid w:val="005C1469"/>
    <w:rsid w:val="005C14B3"/>
    <w:rsid w:val="005C16C7"/>
    <w:rsid w:val="005C19D0"/>
    <w:rsid w:val="005C1FB2"/>
    <w:rsid w:val="005C2146"/>
    <w:rsid w:val="005C218F"/>
    <w:rsid w:val="005C28F4"/>
    <w:rsid w:val="005C3E8E"/>
    <w:rsid w:val="005C41DA"/>
    <w:rsid w:val="005C468F"/>
    <w:rsid w:val="005C48D2"/>
    <w:rsid w:val="005C4BAB"/>
    <w:rsid w:val="005C4F06"/>
    <w:rsid w:val="005C50C2"/>
    <w:rsid w:val="005C5313"/>
    <w:rsid w:val="005C539A"/>
    <w:rsid w:val="005C53DC"/>
    <w:rsid w:val="005C55FC"/>
    <w:rsid w:val="005C59E1"/>
    <w:rsid w:val="005C5A1B"/>
    <w:rsid w:val="005C5B31"/>
    <w:rsid w:val="005C6245"/>
    <w:rsid w:val="005C6642"/>
    <w:rsid w:val="005C6685"/>
    <w:rsid w:val="005C6829"/>
    <w:rsid w:val="005C6998"/>
    <w:rsid w:val="005C69C3"/>
    <w:rsid w:val="005C6FC1"/>
    <w:rsid w:val="005C6FCD"/>
    <w:rsid w:val="005C726B"/>
    <w:rsid w:val="005C75F7"/>
    <w:rsid w:val="005C7F5B"/>
    <w:rsid w:val="005D0520"/>
    <w:rsid w:val="005D0BC5"/>
    <w:rsid w:val="005D0C20"/>
    <w:rsid w:val="005D0D99"/>
    <w:rsid w:val="005D0E3C"/>
    <w:rsid w:val="005D111C"/>
    <w:rsid w:val="005D12AB"/>
    <w:rsid w:val="005D19F1"/>
    <w:rsid w:val="005D20B5"/>
    <w:rsid w:val="005D2645"/>
    <w:rsid w:val="005D2774"/>
    <w:rsid w:val="005D27C1"/>
    <w:rsid w:val="005D33CB"/>
    <w:rsid w:val="005D3C9D"/>
    <w:rsid w:val="005D441B"/>
    <w:rsid w:val="005D4EE7"/>
    <w:rsid w:val="005D518F"/>
    <w:rsid w:val="005D52D3"/>
    <w:rsid w:val="005D55C0"/>
    <w:rsid w:val="005D5DD4"/>
    <w:rsid w:val="005D5F99"/>
    <w:rsid w:val="005D662A"/>
    <w:rsid w:val="005D6A63"/>
    <w:rsid w:val="005D6C0D"/>
    <w:rsid w:val="005D6CD0"/>
    <w:rsid w:val="005D6CDF"/>
    <w:rsid w:val="005D6D0D"/>
    <w:rsid w:val="005D6DC4"/>
    <w:rsid w:val="005D70DE"/>
    <w:rsid w:val="005D7EF1"/>
    <w:rsid w:val="005D7FCB"/>
    <w:rsid w:val="005E0681"/>
    <w:rsid w:val="005E0749"/>
    <w:rsid w:val="005E07FA"/>
    <w:rsid w:val="005E0BAC"/>
    <w:rsid w:val="005E0E0C"/>
    <w:rsid w:val="005E0EA8"/>
    <w:rsid w:val="005E186F"/>
    <w:rsid w:val="005E1923"/>
    <w:rsid w:val="005E1BE9"/>
    <w:rsid w:val="005E1D46"/>
    <w:rsid w:val="005E1ED5"/>
    <w:rsid w:val="005E222E"/>
    <w:rsid w:val="005E2631"/>
    <w:rsid w:val="005E2A05"/>
    <w:rsid w:val="005E2F00"/>
    <w:rsid w:val="005E3333"/>
    <w:rsid w:val="005E360E"/>
    <w:rsid w:val="005E37BA"/>
    <w:rsid w:val="005E3D6C"/>
    <w:rsid w:val="005E3D83"/>
    <w:rsid w:val="005E3EE4"/>
    <w:rsid w:val="005E3F34"/>
    <w:rsid w:val="005E3F60"/>
    <w:rsid w:val="005E45C4"/>
    <w:rsid w:val="005E4896"/>
    <w:rsid w:val="005E4A14"/>
    <w:rsid w:val="005E4A48"/>
    <w:rsid w:val="005E51E9"/>
    <w:rsid w:val="005E63CD"/>
    <w:rsid w:val="005E6887"/>
    <w:rsid w:val="005E6A41"/>
    <w:rsid w:val="005E71E7"/>
    <w:rsid w:val="005E795B"/>
    <w:rsid w:val="005F009A"/>
    <w:rsid w:val="005F0756"/>
    <w:rsid w:val="005F07D9"/>
    <w:rsid w:val="005F080E"/>
    <w:rsid w:val="005F0817"/>
    <w:rsid w:val="005F09BE"/>
    <w:rsid w:val="005F0A83"/>
    <w:rsid w:val="005F102E"/>
    <w:rsid w:val="005F107E"/>
    <w:rsid w:val="005F1085"/>
    <w:rsid w:val="005F1479"/>
    <w:rsid w:val="005F148E"/>
    <w:rsid w:val="005F14D7"/>
    <w:rsid w:val="005F1678"/>
    <w:rsid w:val="005F1BF1"/>
    <w:rsid w:val="005F230B"/>
    <w:rsid w:val="005F283F"/>
    <w:rsid w:val="005F3770"/>
    <w:rsid w:val="005F3880"/>
    <w:rsid w:val="005F3E82"/>
    <w:rsid w:val="005F3EB0"/>
    <w:rsid w:val="005F4530"/>
    <w:rsid w:val="005F47EE"/>
    <w:rsid w:val="005F4ED0"/>
    <w:rsid w:val="005F5D18"/>
    <w:rsid w:val="005F61E0"/>
    <w:rsid w:val="005F6FAE"/>
    <w:rsid w:val="005F7093"/>
    <w:rsid w:val="005F7440"/>
    <w:rsid w:val="005F7542"/>
    <w:rsid w:val="005F79AE"/>
    <w:rsid w:val="005F7A71"/>
    <w:rsid w:val="005F7C0E"/>
    <w:rsid w:val="006000F0"/>
    <w:rsid w:val="006007D8"/>
    <w:rsid w:val="00600E6D"/>
    <w:rsid w:val="00601078"/>
    <w:rsid w:val="00601853"/>
    <w:rsid w:val="00601930"/>
    <w:rsid w:val="00601C5C"/>
    <w:rsid w:val="00601EA9"/>
    <w:rsid w:val="00602365"/>
    <w:rsid w:val="0060297F"/>
    <w:rsid w:val="00602B2B"/>
    <w:rsid w:val="00602DED"/>
    <w:rsid w:val="00603285"/>
    <w:rsid w:val="006038CE"/>
    <w:rsid w:val="00603927"/>
    <w:rsid w:val="00604061"/>
    <w:rsid w:val="00604B24"/>
    <w:rsid w:val="00604DDE"/>
    <w:rsid w:val="00604E4A"/>
    <w:rsid w:val="0060518C"/>
    <w:rsid w:val="00605193"/>
    <w:rsid w:val="006056EA"/>
    <w:rsid w:val="006058A1"/>
    <w:rsid w:val="00605E54"/>
    <w:rsid w:val="00605E56"/>
    <w:rsid w:val="00605E87"/>
    <w:rsid w:val="00605F5F"/>
    <w:rsid w:val="0060638B"/>
    <w:rsid w:val="006064EC"/>
    <w:rsid w:val="00606552"/>
    <w:rsid w:val="006078A0"/>
    <w:rsid w:val="00610306"/>
    <w:rsid w:val="006103E6"/>
    <w:rsid w:val="00610401"/>
    <w:rsid w:val="0061056A"/>
    <w:rsid w:val="006105D4"/>
    <w:rsid w:val="006106EF"/>
    <w:rsid w:val="006109FB"/>
    <w:rsid w:val="00611142"/>
    <w:rsid w:val="00611219"/>
    <w:rsid w:val="00611B71"/>
    <w:rsid w:val="00611FCB"/>
    <w:rsid w:val="0061203E"/>
    <w:rsid w:val="006126CE"/>
    <w:rsid w:val="00612EB9"/>
    <w:rsid w:val="0061302C"/>
    <w:rsid w:val="006131B8"/>
    <w:rsid w:val="00613C84"/>
    <w:rsid w:val="00613F31"/>
    <w:rsid w:val="00614406"/>
    <w:rsid w:val="00614651"/>
    <w:rsid w:val="00614F57"/>
    <w:rsid w:val="00615544"/>
    <w:rsid w:val="00615BED"/>
    <w:rsid w:val="006164E3"/>
    <w:rsid w:val="00616BC0"/>
    <w:rsid w:val="00616F6A"/>
    <w:rsid w:val="00617161"/>
    <w:rsid w:val="006171B2"/>
    <w:rsid w:val="0061752F"/>
    <w:rsid w:val="00617E48"/>
    <w:rsid w:val="00620172"/>
    <w:rsid w:val="006203D7"/>
    <w:rsid w:val="006206A2"/>
    <w:rsid w:val="00620D8C"/>
    <w:rsid w:val="0062167C"/>
    <w:rsid w:val="00621D8D"/>
    <w:rsid w:val="0062236A"/>
    <w:rsid w:val="00622493"/>
    <w:rsid w:val="006226B6"/>
    <w:rsid w:val="006228D7"/>
    <w:rsid w:val="0062290B"/>
    <w:rsid w:val="00622B24"/>
    <w:rsid w:val="00622BD2"/>
    <w:rsid w:val="006237D8"/>
    <w:rsid w:val="006239A9"/>
    <w:rsid w:val="00624595"/>
    <w:rsid w:val="006246BC"/>
    <w:rsid w:val="00625132"/>
    <w:rsid w:val="0062524C"/>
    <w:rsid w:val="006252B9"/>
    <w:rsid w:val="00625602"/>
    <w:rsid w:val="0062567B"/>
    <w:rsid w:val="00625BBC"/>
    <w:rsid w:val="00626105"/>
    <w:rsid w:val="006263C9"/>
    <w:rsid w:val="0062674A"/>
    <w:rsid w:val="0062719F"/>
    <w:rsid w:val="006271B4"/>
    <w:rsid w:val="0062720B"/>
    <w:rsid w:val="00627603"/>
    <w:rsid w:val="00627610"/>
    <w:rsid w:val="0062763E"/>
    <w:rsid w:val="00627A1D"/>
    <w:rsid w:val="00627B8E"/>
    <w:rsid w:val="00627BC6"/>
    <w:rsid w:val="0063031C"/>
    <w:rsid w:val="00630420"/>
    <w:rsid w:val="0063077A"/>
    <w:rsid w:val="006309C1"/>
    <w:rsid w:val="006318B5"/>
    <w:rsid w:val="006318D4"/>
    <w:rsid w:val="0063198A"/>
    <w:rsid w:val="00631AA1"/>
    <w:rsid w:val="00631D45"/>
    <w:rsid w:val="00632BDA"/>
    <w:rsid w:val="00632D74"/>
    <w:rsid w:val="00633587"/>
    <w:rsid w:val="006335DD"/>
    <w:rsid w:val="00633858"/>
    <w:rsid w:val="00633916"/>
    <w:rsid w:val="00633963"/>
    <w:rsid w:val="00633A35"/>
    <w:rsid w:val="00633D72"/>
    <w:rsid w:val="00634001"/>
    <w:rsid w:val="00634596"/>
    <w:rsid w:val="006347BC"/>
    <w:rsid w:val="00634862"/>
    <w:rsid w:val="00634E0D"/>
    <w:rsid w:val="0063501F"/>
    <w:rsid w:val="00635667"/>
    <w:rsid w:val="006359C0"/>
    <w:rsid w:val="00635A50"/>
    <w:rsid w:val="00635DBD"/>
    <w:rsid w:val="00635F30"/>
    <w:rsid w:val="0063632C"/>
    <w:rsid w:val="006365DD"/>
    <w:rsid w:val="006366E7"/>
    <w:rsid w:val="006368B5"/>
    <w:rsid w:val="006371B3"/>
    <w:rsid w:val="0063780F"/>
    <w:rsid w:val="00637AD7"/>
    <w:rsid w:val="00637CC2"/>
    <w:rsid w:val="00640034"/>
    <w:rsid w:val="00640227"/>
    <w:rsid w:val="0064045C"/>
    <w:rsid w:val="006405EA"/>
    <w:rsid w:val="006409A8"/>
    <w:rsid w:val="00640A3E"/>
    <w:rsid w:val="00640E4A"/>
    <w:rsid w:val="00641A3D"/>
    <w:rsid w:val="00641C76"/>
    <w:rsid w:val="00641E39"/>
    <w:rsid w:val="00641F8C"/>
    <w:rsid w:val="0064201D"/>
    <w:rsid w:val="0064268F"/>
    <w:rsid w:val="00642DB3"/>
    <w:rsid w:val="00642FDE"/>
    <w:rsid w:val="006430B4"/>
    <w:rsid w:val="006431FD"/>
    <w:rsid w:val="006436F4"/>
    <w:rsid w:val="00643838"/>
    <w:rsid w:val="00643957"/>
    <w:rsid w:val="00643BB9"/>
    <w:rsid w:val="00644132"/>
    <w:rsid w:val="00644812"/>
    <w:rsid w:val="0064487E"/>
    <w:rsid w:val="00644AB1"/>
    <w:rsid w:val="00644CBF"/>
    <w:rsid w:val="0064516A"/>
    <w:rsid w:val="006453EF"/>
    <w:rsid w:val="00645493"/>
    <w:rsid w:val="0064564C"/>
    <w:rsid w:val="00645BAD"/>
    <w:rsid w:val="006460BF"/>
    <w:rsid w:val="0064650B"/>
    <w:rsid w:val="00646ADB"/>
    <w:rsid w:val="006474D9"/>
    <w:rsid w:val="00647800"/>
    <w:rsid w:val="00647CCA"/>
    <w:rsid w:val="00647E75"/>
    <w:rsid w:val="006504C7"/>
    <w:rsid w:val="00650637"/>
    <w:rsid w:val="006506FE"/>
    <w:rsid w:val="006508E1"/>
    <w:rsid w:val="00650A59"/>
    <w:rsid w:val="00650BC3"/>
    <w:rsid w:val="00650DB5"/>
    <w:rsid w:val="00651165"/>
    <w:rsid w:val="00651204"/>
    <w:rsid w:val="00651244"/>
    <w:rsid w:val="00651340"/>
    <w:rsid w:val="00651374"/>
    <w:rsid w:val="00651C8F"/>
    <w:rsid w:val="00651C9E"/>
    <w:rsid w:val="00651D1A"/>
    <w:rsid w:val="006523C0"/>
    <w:rsid w:val="00652601"/>
    <w:rsid w:val="00652C2A"/>
    <w:rsid w:val="00653919"/>
    <w:rsid w:val="00654AA7"/>
    <w:rsid w:val="00654B66"/>
    <w:rsid w:val="00654E2B"/>
    <w:rsid w:val="00654F15"/>
    <w:rsid w:val="00655268"/>
    <w:rsid w:val="00655C3A"/>
    <w:rsid w:val="00655CF3"/>
    <w:rsid w:val="00655F2C"/>
    <w:rsid w:val="006567E1"/>
    <w:rsid w:val="00656A33"/>
    <w:rsid w:val="00656BA7"/>
    <w:rsid w:val="006573BD"/>
    <w:rsid w:val="00657496"/>
    <w:rsid w:val="006578EE"/>
    <w:rsid w:val="006579FC"/>
    <w:rsid w:val="00657B50"/>
    <w:rsid w:val="00660450"/>
    <w:rsid w:val="00660527"/>
    <w:rsid w:val="00660A02"/>
    <w:rsid w:val="00660A6F"/>
    <w:rsid w:val="00660FEA"/>
    <w:rsid w:val="00661611"/>
    <w:rsid w:val="0066192A"/>
    <w:rsid w:val="006619A3"/>
    <w:rsid w:val="00661BD7"/>
    <w:rsid w:val="00661D16"/>
    <w:rsid w:val="006621FC"/>
    <w:rsid w:val="006624E9"/>
    <w:rsid w:val="0066294F"/>
    <w:rsid w:val="00662B93"/>
    <w:rsid w:val="006631A0"/>
    <w:rsid w:val="00663299"/>
    <w:rsid w:val="0066393B"/>
    <w:rsid w:val="00663B0C"/>
    <w:rsid w:val="00663BE5"/>
    <w:rsid w:val="00663D58"/>
    <w:rsid w:val="00663E06"/>
    <w:rsid w:val="00664075"/>
    <w:rsid w:val="006655E9"/>
    <w:rsid w:val="006655FD"/>
    <w:rsid w:val="00665799"/>
    <w:rsid w:val="00665A23"/>
    <w:rsid w:val="00665D46"/>
    <w:rsid w:val="00666304"/>
    <w:rsid w:val="0066677F"/>
    <w:rsid w:val="00666BDE"/>
    <w:rsid w:val="00666E33"/>
    <w:rsid w:val="00666F81"/>
    <w:rsid w:val="00667253"/>
    <w:rsid w:val="006672A1"/>
    <w:rsid w:val="00667568"/>
    <w:rsid w:val="006675CC"/>
    <w:rsid w:val="0066774C"/>
    <w:rsid w:val="00667906"/>
    <w:rsid w:val="00667C26"/>
    <w:rsid w:val="00667C8F"/>
    <w:rsid w:val="00670015"/>
    <w:rsid w:val="0067014E"/>
    <w:rsid w:val="00670602"/>
    <w:rsid w:val="0067076C"/>
    <w:rsid w:val="0067084C"/>
    <w:rsid w:val="006709FA"/>
    <w:rsid w:val="00670DFA"/>
    <w:rsid w:val="00671085"/>
    <w:rsid w:val="006710EA"/>
    <w:rsid w:val="00671673"/>
    <w:rsid w:val="006716C1"/>
    <w:rsid w:val="00671769"/>
    <w:rsid w:val="00671ACC"/>
    <w:rsid w:val="00671C25"/>
    <w:rsid w:val="00672456"/>
    <w:rsid w:val="0067257D"/>
    <w:rsid w:val="00672784"/>
    <w:rsid w:val="00672D37"/>
    <w:rsid w:val="0067311D"/>
    <w:rsid w:val="0067334B"/>
    <w:rsid w:val="0067336B"/>
    <w:rsid w:val="00673A57"/>
    <w:rsid w:val="00674B9C"/>
    <w:rsid w:val="00675504"/>
    <w:rsid w:val="0067569E"/>
    <w:rsid w:val="00676442"/>
    <w:rsid w:val="00676450"/>
    <w:rsid w:val="00676AB3"/>
    <w:rsid w:val="00676B9B"/>
    <w:rsid w:val="006771AA"/>
    <w:rsid w:val="006774FC"/>
    <w:rsid w:val="0067772C"/>
    <w:rsid w:val="00677D6D"/>
    <w:rsid w:val="00680131"/>
    <w:rsid w:val="006801B7"/>
    <w:rsid w:val="006809BB"/>
    <w:rsid w:val="00680E1D"/>
    <w:rsid w:val="00681196"/>
    <w:rsid w:val="006813C3"/>
    <w:rsid w:val="0068155E"/>
    <w:rsid w:val="00681A59"/>
    <w:rsid w:val="00681C44"/>
    <w:rsid w:val="0068210E"/>
    <w:rsid w:val="00682184"/>
    <w:rsid w:val="006825F1"/>
    <w:rsid w:val="00682726"/>
    <w:rsid w:val="0068392F"/>
    <w:rsid w:val="00683FC4"/>
    <w:rsid w:val="0068490C"/>
    <w:rsid w:val="0068492F"/>
    <w:rsid w:val="00685389"/>
    <w:rsid w:val="00685579"/>
    <w:rsid w:val="006856FD"/>
    <w:rsid w:val="0068576B"/>
    <w:rsid w:val="00685B99"/>
    <w:rsid w:val="00685C2A"/>
    <w:rsid w:val="00685E11"/>
    <w:rsid w:val="006862E4"/>
    <w:rsid w:val="0068651D"/>
    <w:rsid w:val="00686AE6"/>
    <w:rsid w:val="00686B45"/>
    <w:rsid w:val="00686B99"/>
    <w:rsid w:val="00687184"/>
    <w:rsid w:val="0068754A"/>
    <w:rsid w:val="006900DD"/>
    <w:rsid w:val="00690225"/>
    <w:rsid w:val="0069045C"/>
    <w:rsid w:val="00690CB5"/>
    <w:rsid w:val="0069174E"/>
    <w:rsid w:val="0069194B"/>
    <w:rsid w:val="0069197B"/>
    <w:rsid w:val="00691B5E"/>
    <w:rsid w:val="00691C2A"/>
    <w:rsid w:val="00691DDB"/>
    <w:rsid w:val="00691EC1"/>
    <w:rsid w:val="006926E3"/>
    <w:rsid w:val="00692B9E"/>
    <w:rsid w:val="00692CF0"/>
    <w:rsid w:val="00692E62"/>
    <w:rsid w:val="0069330C"/>
    <w:rsid w:val="006939C6"/>
    <w:rsid w:val="00693B2B"/>
    <w:rsid w:val="00693C46"/>
    <w:rsid w:val="00693D92"/>
    <w:rsid w:val="0069414A"/>
    <w:rsid w:val="00694205"/>
    <w:rsid w:val="00694364"/>
    <w:rsid w:val="00694A8F"/>
    <w:rsid w:val="00694AC3"/>
    <w:rsid w:val="00695F92"/>
    <w:rsid w:val="006961B5"/>
    <w:rsid w:val="006962D0"/>
    <w:rsid w:val="006966B0"/>
    <w:rsid w:val="00697295"/>
    <w:rsid w:val="0069775C"/>
    <w:rsid w:val="00697ABE"/>
    <w:rsid w:val="00697C33"/>
    <w:rsid w:val="00697E44"/>
    <w:rsid w:val="00697F94"/>
    <w:rsid w:val="006A00E1"/>
    <w:rsid w:val="006A01E2"/>
    <w:rsid w:val="006A01F9"/>
    <w:rsid w:val="006A0234"/>
    <w:rsid w:val="006A036F"/>
    <w:rsid w:val="006A0536"/>
    <w:rsid w:val="006A0659"/>
    <w:rsid w:val="006A073D"/>
    <w:rsid w:val="006A08C1"/>
    <w:rsid w:val="006A0EBD"/>
    <w:rsid w:val="006A14AE"/>
    <w:rsid w:val="006A169B"/>
    <w:rsid w:val="006A1A18"/>
    <w:rsid w:val="006A1D41"/>
    <w:rsid w:val="006A1DDA"/>
    <w:rsid w:val="006A2123"/>
    <w:rsid w:val="006A2171"/>
    <w:rsid w:val="006A2315"/>
    <w:rsid w:val="006A26DA"/>
    <w:rsid w:val="006A2FFA"/>
    <w:rsid w:val="006A2FFB"/>
    <w:rsid w:val="006A3144"/>
    <w:rsid w:val="006A328C"/>
    <w:rsid w:val="006A354F"/>
    <w:rsid w:val="006A3671"/>
    <w:rsid w:val="006A3801"/>
    <w:rsid w:val="006A4269"/>
    <w:rsid w:val="006A44EA"/>
    <w:rsid w:val="006A4CD5"/>
    <w:rsid w:val="006A5163"/>
    <w:rsid w:val="006A5408"/>
    <w:rsid w:val="006A542B"/>
    <w:rsid w:val="006A5659"/>
    <w:rsid w:val="006A581C"/>
    <w:rsid w:val="006A6052"/>
    <w:rsid w:val="006A625D"/>
    <w:rsid w:val="006A6542"/>
    <w:rsid w:val="006A6864"/>
    <w:rsid w:val="006A6BDC"/>
    <w:rsid w:val="006A6DDB"/>
    <w:rsid w:val="006A7814"/>
    <w:rsid w:val="006A7CF7"/>
    <w:rsid w:val="006A7E8B"/>
    <w:rsid w:val="006A7F0A"/>
    <w:rsid w:val="006B0395"/>
    <w:rsid w:val="006B132C"/>
    <w:rsid w:val="006B24E8"/>
    <w:rsid w:val="006B25F5"/>
    <w:rsid w:val="006B2715"/>
    <w:rsid w:val="006B375A"/>
    <w:rsid w:val="006B3A02"/>
    <w:rsid w:val="006B3EFA"/>
    <w:rsid w:val="006B409A"/>
    <w:rsid w:val="006B458F"/>
    <w:rsid w:val="006B4627"/>
    <w:rsid w:val="006B4755"/>
    <w:rsid w:val="006B5118"/>
    <w:rsid w:val="006B55B6"/>
    <w:rsid w:val="006B57C5"/>
    <w:rsid w:val="006B58DA"/>
    <w:rsid w:val="006B5B38"/>
    <w:rsid w:val="006B63F5"/>
    <w:rsid w:val="006B6854"/>
    <w:rsid w:val="006B694E"/>
    <w:rsid w:val="006B7156"/>
    <w:rsid w:val="006B76DF"/>
    <w:rsid w:val="006B7A7B"/>
    <w:rsid w:val="006B7F46"/>
    <w:rsid w:val="006C01B9"/>
    <w:rsid w:val="006C02E3"/>
    <w:rsid w:val="006C0974"/>
    <w:rsid w:val="006C10B9"/>
    <w:rsid w:val="006C1837"/>
    <w:rsid w:val="006C1BC7"/>
    <w:rsid w:val="006C22E1"/>
    <w:rsid w:val="006C233D"/>
    <w:rsid w:val="006C258A"/>
    <w:rsid w:val="006C273C"/>
    <w:rsid w:val="006C2CC5"/>
    <w:rsid w:val="006C2F4F"/>
    <w:rsid w:val="006C3413"/>
    <w:rsid w:val="006C36BE"/>
    <w:rsid w:val="006C3AE2"/>
    <w:rsid w:val="006C3BD6"/>
    <w:rsid w:val="006C3DD5"/>
    <w:rsid w:val="006C3E4C"/>
    <w:rsid w:val="006C4053"/>
    <w:rsid w:val="006C476D"/>
    <w:rsid w:val="006C490D"/>
    <w:rsid w:val="006C5247"/>
    <w:rsid w:val="006C5647"/>
    <w:rsid w:val="006C5A13"/>
    <w:rsid w:val="006C5D98"/>
    <w:rsid w:val="006C626F"/>
    <w:rsid w:val="006C6F50"/>
    <w:rsid w:val="006C7423"/>
    <w:rsid w:val="006C7713"/>
    <w:rsid w:val="006D08F3"/>
    <w:rsid w:val="006D096A"/>
    <w:rsid w:val="006D0FBF"/>
    <w:rsid w:val="006D16AA"/>
    <w:rsid w:val="006D17E3"/>
    <w:rsid w:val="006D1F43"/>
    <w:rsid w:val="006D21C2"/>
    <w:rsid w:val="006D2276"/>
    <w:rsid w:val="006D2CA6"/>
    <w:rsid w:val="006D2EE4"/>
    <w:rsid w:val="006D3629"/>
    <w:rsid w:val="006D38CF"/>
    <w:rsid w:val="006D3EE1"/>
    <w:rsid w:val="006D433E"/>
    <w:rsid w:val="006D50B7"/>
    <w:rsid w:val="006D5158"/>
    <w:rsid w:val="006D5293"/>
    <w:rsid w:val="006D5558"/>
    <w:rsid w:val="006D590F"/>
    <w:rsid w:val="006D5D75"/>
    <w:rsid w:val="006D5F2D"/>
    <w:rsid w:val="006D60BF"/>
    <w:rsid w:val="006D648D"/>
    <w:rsid w:val="006D64D1"/>
    <w:rsid w:val="006D654F"/>
    <w:rsid w:val="006D65DE"/>
    <w:rsid w:val="006D6AB4"/>
    <w:rsid w:val="006D6D8D"/>
    <w:rsid w:val="006D6DA3"/>
    <w:rsid w:val="006D6E1B"/>
    <w:rsid w:val="006D71D7"/>
    <w:rsid w:val="006D74A9"/>
    <w:rsid w:val="006D7BCA"/>
    <w:rsid w:val="006E0013"/>
    <w:rsid w:val="006E07BA"/>
    <w:rsid w:val="006E0EA6"/>
    <w:rsid w:val="006E15B1"/>
    <w:rsid w:val="006E1DD4"/>
    <w:rsid w:val="006E26DE"/>
    <w:rsid w:val="006E2C97"/>
    <w:rsid w:val="006E31C6"/>
    <w:rsid w:val="006E3F79"/>
    <w:rsid w:val="006E4098"/>
    <w:rsid w:val="006E4940"/>
    <w:rsid w:val="006E4C0B"/>
    <w:rsid w:val="006E5F2F"/>
    <w:rsid w:val="006E61CF"/>
    <w:rsid w:val="006E629E"/>
    <w:rsid w:val="006E62DD"/>
    <w:rsid w:val="006E6359"/>
    <w:rsid w:val="006E69C3"/>
    <w:rsid w:val="006E6C96"/>
    <w:rsid w:val="006E6D68"/>
    <w:rsid w:val="006E7B8C"/>
    <w:rsid w:val="006F00C5"/>
    <w:rsid w:val="006F01FB"/>
    <w:rsid w:val="006F0200"/>
    <w:rsid w:val="006F0409"/>
    <w:rsid w:val="006F057E"/>
    <w:rsid w:val="006F05AB"/>
    <w:rsid w:val="006F0956"/>
    <w:rsid w:val="006F0E11"/>
    <w:rsid w:val="006F14AB"/>
    <w:rsid w:val="006F17BE"/>
    <w:rsid w:val="006F1C20"/>
    <w:rsid w:val="006F1D77"/>
    <w:rsid w:val="006F217B"/>
    <w:rsid w:val="006F2573"/>
    <w:rsid w:val="006F2694"/>
    <w:rsid w:val="006F2B1B"/>
    <w:rsid w:val="006F3526"/>
    <w:rsid w:val="006F3A4F"/>
    <w:rsid w:val="006F3BC7"/>
    <w:rsid w:val="006F3E76"/>
    <w:rsid w:val="006F4BA5"/>
    <w:rsid w:val="006F5584"/>
    <w:rsid w:val="006F5670"/>
    <w:rsid w:val="006F579D"/>
    <w:rsid w:val="006F57CB"/>
    <w:rsid w:val="006F61A2"/>
    <w:rsid w:val="006F6C50"/>
    <w:rsid w:val="006F6E6C"/>
    <w:rsid w:val="006F7752"/>
    <w:rsid w:val="006F77AF"/>
    <w:rsid w:val="006F78AD"/>
    <w:rsid w:val="006F7B2E"/>
    <w:rsid w:val="006F7E19"/>
    <w:rsid w:val="007001B9"/>
    <w:rsid w:val="007003BD"/>
    <w:rsid w:val="00700641"/>
    <w:rsid w:val="00700A0A"/>
    <w:rsid w:val="00700C64"/>
    <w:rsid w:val="00701345"/>
    <w:rsid w:val="00701660"/>
    <w:rsid w:val="00701830"/>
    <w:rsid w:val="00701CEC"/>
    <w:rsid w:val="007023DD"/>
    <w:rsid w:val="007025CE"/>
    <w:rsid w:val="007028FE"/>
    <w:rsid w:val="007029D2"/>
    <w:rsid w:val="00702B39"/>
    <w:rsid w:val="00702CB5"/>
    <w:rsid w:val="0070340F"/>
    <w:rsid w:val="00703689"/>
    <w:rsid w:val="007039DA"/>
    <w:rsid w:val="00703D1E"/>
    <w:rsid w:val="00703F2D"/>
    <w:rsid w:val="007040AC"/>
    <w:rsid w:val="00704136"/>
    <w:rsid w:val="00704284"/>
    <w:rsid w:val="007047FB"/>
    <w:rsid w:val="00704890"/>
    <w:rsid w:val="00704A93"/>
    <w:rsid w:val="0070521B"/>
    <w:rsid w:val="0070574B"/>
    <w:rsid w:val="00705AC8"/>
    <w:rsid w:val="00705CA1"/>
    <w:rsid w:val="0070633B"/>
    <w:rsid w:val="007066CC"/>
    <w:rsid w:val="0070672C"/>
    <w:rsid w:val="007067D8"/>
    <w:rsid w:val="0070782D"/>
    <w:rsid w:val="00707972"/>
    <w:rsid w:val="00707CF1"/>
    <w:rsid w:val="007104C4"/>
    <w:rsid w:val="00710B41"/>
    <w:rsid w:val="00710C3D"/>
    <w:rsid w:val="00710E25"/>
    <w:rsid w:val="00710E73"/>
    <w:rsid w:val="007113E8"/>
    <w:rsid w:val="0071159A"/>
    <w:rsid w:val="00711DDE"/>
    <w:rsid w:val="007122E7"/>
    <w:rsid w:val="00712443"/>
    <w:rsid w:val="00712F58"/>
    <w:rsid w:val="00713245"/>
    <w:rsid w:val="00713B4D"/>
    <w:rsid w:val="00713BC9"/>
    <w:rsid w:val="00713CAC"/>
    <w:rsid w:val="0071422D"/>
    <w:rsid w:val="00714424"/>
    <w:rsid w:val="007155D3"/>
    <w:rsid w:val="00715614"/>
    <w:rsid w:val="00715F2D"/>
    <w:rsid w:val="00717595"/>
    <w:rsid w:val="0071769B"/>
    <w:rsid w:val="00717D3B"/>
    <w:rsid w:val="00720041"/>
    <w:rsid w:val="007201CF"/>
    <w:rsid w:val="00720566"/>
    <w:rsid w:val="007213C3"/>
    <w:rsid w:val="007216FF"/>
    <w:rsid w:val="00721892"/>
    <w:rsid w:val="007219EE"/>
    <w:rsid w:val="00721AD7"/>
    <w:rsid w:val="007220B6"/>
    <w:rsid w:val="00722752"/>
    <w:rsid w:val="00722848"/>
    <w:rsid w:val="007233FB"/>
    <w:rsid w:val="00723778"/>
    <w:rsid w:val="00723826"/>
    <w:rsid w:val="007238A9"/>
    <w:rsid w:val="007238AA"/>
    <w:rsid w:val="00723FAD"/>
    <w:rsid w:val="00724AF7"/>
    <w:rsid w:val="00724E30"/>
    <w:rsid w:val="00725278"/>
    <w:rsid w:val="00725966"/>
    <w:rsid w:val="00725FEB"/>
    <w:rsid w:val="00726317"/>
    <w:rsid w:val="0072637B"/>
    <w:rsid w:val="00726B52"/>
    <w:rsid w:val="00726E8F"/>
    <w:rsid w:val="0072719B"/>
    <w:rsid w:val="007272DD"/>
    <w:rsid w:val="00727339"/>
    <w:rsid w:val="00727592"/>
    <w:rsid w:val="00727A26"/>
    <w:rsid w:val="007302D8"/>
    <w:rsid w:val="00730460"/>
    <w:rsid w:val="00730498"/>
    <w:rsid w:val="0073103B"/>
    <w:rsid w:val="007313AD"/>
    <w:rsid w:val="007313B0"/>
    <w:rsid w:val="00731C40"/>
    <w:rsid w:val="00731EA2"/>
    <w:rsid w:val="00731F02"/>
    <w:rsid w:val="00732434"/>
    <w:rsid w:val="007324C8"/>
    <w:rsid w:val="00732965"/>
    <w:rsid w:val="00732980"/>
    <w:rsid w:val="00732B87"/>
    <w:rsid w:val="00732C76"/>
    <w:rsid w:val="0073331C"/>
    <w:rsid w:val="00733559"/>
    <w:rsid w:val="00733590"/>
    <w:rsid w:val="0073367A"/>
    <w:rsid w:val="00733DFD"/>
    <w:rsid w:val="0073422F"/>
    <w:rsid w:val="00734495"/>
    <w:rsid w:val="0073469A"/>
    <w:rsid w:val="007347E2"/>
    <w:rsid w:val="007348E7"/>
    <w:rsid w:val="00734C5B"/>
    <w:rsid w:val="00735376"/>
    <w:rsid w:val="00735485"/>
    <w:rsid w:val="00735981"/>
    <w:rsid w:val="00735B44"/>
    <w:rsid w:val="00735D96"/>
    <w:rsid w:val="00736A40"/>
    <w:rsid w:val="00736B20"/>
    <w:rsid w:val="00736BC8"/>
    <w:rsid w:val="00736BFC"/>
    <w:rsid w:val="00736E85"/>
    <w:rsid w:val="00737708"/>
    <w:rsid w:val="00737736"/>
    <w:rsid w:val="007403D7"/>
    <w:rsid w:val="0074095B"/>
    <w:rsid w:val="00741226"/>
    <w:rsid w:val="0074135A"/>
    <w:rsid w:val="00741494"/>
    <w:rsid w:val="0074165C"/>
    <w:rsid w:val="00741667"/>
    <w:rsid w:val="00741997"/>
    <w:rsid w:val="007423A8"/>
    <w:rsid w:val="007428A0"/>
    <w:rsid w:val="00742F56"/>
    <w:rsid w:val="00742FF1"/>
    <w:rsid w:val="0074384E"/>
    <w:rsid w:val="00743A5F"/>
    <w:rsid w:val="00743AB1"/>
    <w:rsid w:val="00743D75"/>
    <w:rsid w:val="00744663"/>
    <w:rsid w:val="00744701"/>
    <w:rsid w:val="007452CC"/>
    <w:rsid w:val="00745350"/>
    <w:rsid w:val="00745663"/>
    <w:rsid w:val="0074595A"/>
    <w:rsid w:val="00746438"/>
    <w:rsid w:val="00746828"/>
    <w:rsid w:val="00746EA4"/>
    <w:rsid w:val="00747763"/>
    <w:rsid w:val="007478EA"/>
    <w:rsid w:val="00750264"/>
    <w:rsid w:val="007507FD"/>
    <w:rsid w:val="00750D48"/>
    <w:rsid w:val="00750E99"/>
    <w:rsid w:val="0075191C"/>
    <w:rsid w:val="00751C4E"/>
    <w:rsid w:val="007523C9"/>
    <w:rsid w:val="00752588"/>
    <w:rsid w:val="00753E48"/>
    <w:rsid w:val="00753F64"/>
    <w:rsid w:val="007545E6"/>
    <w:rsid w:val="0075477C"/>
    <w:rsid w:val="0075477D"/>
    <w:rsid w:val="007549B9"/>
    <w:rsid w:val="00754D23"/>
    <w:rsid w:val="0075510A"/>
    <w:rsid w:val="007558DC"/>
    <w:rsid w:val="007558EF"/>
    <w:rsid w:val="00755A13"/>
    <w:rsid w:val="00755E81"/>
    <w:rsid w:val="00756046"/>
    <w:rsid w:val="007561FE"/>
    <w:rsid w:val="007564A6"/>
    <w:rsid w:val="007566C7"/>
    <w:rsid w:val="007569B6"/>
    <w:rsid w:val="00756DAA"/>
    <w:rsid w:val="00756DEF"/>
    <w:rsid w:val="00756F04"/>
    <w:rsid w:val="00756F44"/>
    <w:rsid w:val="007572A0"/>
    <w:rsid w:val="007573C6"/>
    <w:rsid w:val="007575FF"/>
    <w:rsid w:val="00757684"/>
    <w:rsid w:val="00757EBC"/>
    <w:rsid w:val="007606F7"/>
    <w:rsid w:val="00760DD5"/>
    <w:rsid w:val="00761491"/>
    <w:rsid w:val="00761B41"/>
    <w:rsid w:val="00761C53"/>
    <w:rsid w:val="00761FE3"/>
    <w:rsid w:val="00762EB1"/>
    <w:rsid w:val="007632EB"/>
    <w:rsid w:val="00763359"/>
    <w:rsid w:val="00763398"/>
    <w:rsid w:val="00763D00"/>
    <w:rsid w:val="00764270"/>
    <w:rsid w:val="007642EA"/>
    <w:rsid w:val="00764301"/>
    <w:rsid w:val="00764394"/>
    <w:rsid w:val="007647ED"/>
    <w:rsid w:val="00764836"/>
    <w:rsid w:val="00764A49"/>
    <w:rsid w:val="00764D4E"/>
    <w:rsid w:val="00764FC9"/>
    <w:rsid w:val="007655B0"/>
    <w:rsid w:val="00766315"/>
    <w:rsid w:val="0076668B"/>
    <w:rsid w:val="00766975"/>
    <w:rsid w:val="00766B21"/>
    <w:rsid w:val="00766BC0"/>
    <w:rsid w:val="00766DE6"/>
    <w:rsid w:val="00766FBA"/>
    <w:rsid w:val="00767040"/>
    <w:rsid w:val="00767405"/>
    <w:rsid w:val="00767C57"/>
    <w:rsid w:val="007700B8"/>
    <w:rsid w:val="0077020B"/>
    <w:rsid w:val="0077037F"/>
    <w:rsid w:val="00771945"/>
    <w:rsid w:val="00771EE1"/>
    <w:rsid w:val="007721C3"/>
    <w:rsid w:val="00772D1F"/>
    <w:rsid w:val="00772F5B"/>
    <w:rsid w:val="00772FF0"/>
    <w:rsid w:val="00773907"/>
    <w:rsid w:val="00773CBF"/>
    <w:rsid w:val="00774168"/>
    <w:rsid w:val="007741DD"/>
    <w:rsid w:val="00774332"/>
    <w:rsid w:val="007743A9"/>
    <w:rsid w:val="00774BC8"/>
    <w:rsid w:val="00774E11"/>
    <w:rsid w:val="0077501F"/>
    <w:rsid w:val="0077563E"/>
    <w:rsid w:val="007756B0"/>
    <w:rsid w:val="00775BD9"/>
    <w:rsid w:val="00775C6A"/>
    <w:rsid w:val="007762B3"/>
    <w:rsid w:val="007764AE"/>
    <w:rsid w:val="0077679A"/>
    <w:rsid w:val="00776826"/>
    <w:rsid w:val="00776E0E"/>
    <w:rsid w:val="0077772A"/>
    <w:rsid w:val="00777BA3"/>
    <w:rsid w:val="00777C07"/>
    <w:rsid w:val="00777C18"/>
    <w:rsid w:val="00777F1D"/>
    <w:rsid w:val="00780084"/>
    <w:rsid w:val="007800E5"/>
    <w:rsid w:val="007805E3"/>
    <w:rsid w:val="00780C9D"/>
    <w:rsid w:val="00781002"/>
    <w:rsid w:val="0078132E"/>
    <w:rsid w:val="00781590"/>
    <w:rsid w:val="007815B9"/>
    <w:rsid w:val="00781799"/>
    <w:rsid w:val="00781CD0"/>
    <w:rsid w:val="00781D4E"/>
    <w:rsid w:val="00781FBA"/>
    <w:rsid w:val="00782333"/>
    <w:rsid w:val="00782519"/>
    <w:rsid w:val="007825E4"/>
    <w:rsid w:val="007826EC"/>
    <w:rsid w:val="007827AE"/>
    <w:rsid w:val="007827CC"/>
    <w:rsid w:val="00782D9D"/>
    <w:rsid w:val="007838C3"/>
    <w:rsid w:val="00783A05"/>
    <w:rsid w:val="0078413C"/>
    <w:rsid w:val="007846DA"/>
    <w:rsid w:val="007847B8"/>
    <w:rsid w:val="0078490E"/>
    <w:rsid w:val="007855F5"/>
    <w:rsid w:val="00785DDE"/>
    <w:rsid w:val="00786303"/>
    <w:rsid w:val="0078675A"/>
    <w:rsid w:val="0078689C"/>
    <w:rsid w:val="007868DD"/>
    <w:rsid w:val="00786AD2"/>
    <w:rsid w:val="00786C62"/>
    <w:rsid w:val="00790003"/>
    <w:rsid w:val="007902BF"/>
    <w:rsid w:val="007909E1"/>
    <w:rsid w:val="00790CED"/>
    <w:rsid w:val="00790DB2"/>
    <w:rsid w:val="007913B8"/>
    <w:rsid w:val="007917A0"/>
    <w:rsid w:val="007918AF"/>
    <w:rsid w:val="00791CF1"/>
    <w:rsid w:val="00791D1D"/>
    <w:rsid w:val="00792154"/>
    <w:rsid w:val="00792B37"/>
    <w:rsid w:val="00792C22"/>
    <w:rsid w:val="00792C4D"/>
    <w:rsid w:val="00792C83"/>
    <w:rsid w:val="00793AA6"/>
    <w:rsid w:val="007942F1"/>
    <w:rsid w:val="007949DD"/>
    <w:rsid w:val="00794E18"/>
    <w:rsid w:val="00795056"/>
    <w:rsid w:val="0079557D"/>
    <w:rsid w:val="007955E7"/>
    <w:rsid w:val="00795AA6"/>
    <w:rsid w:val="00795B17"/>
    <w:rsid w:val="007966F6"/>
    <w:rsid w:val="00796A79"/>
    <w:rsid w:val="00796EF3"/>
    <w:rsid w:val="007971F2"/>
    <w:rsid w:val="007973C7"/>
    <w:rsid w:val="007A021A"/>
    <w:rsid w:val="007A09C0"/>
    <w:rsid w:val="007A0AD8"/>
    <w:rsid w:val="007A0AFF"/>
    <w:rsid w:val="007A1241"/>
    <w:rsid w:val="007A191D"/>
    <w:rsid w:val="007A1951"/>
    <w:rsid w:val="007A1B5C"/>
    <w:rsid w:val="007A246F"/>
    <w:rsid w:val="007A2533"/>
    <w:rsid w:val="007A272F"/>
    <w:rsid w:val="007A2D97"/>
    <w:rsid w:val="007A35D4"/>
    <w:rsid w:val="007A3867"/>
    <w:rsid w:val="007A3AE3"/>
    <w:rsid w:val="007A3C04"/>
    <w:rsid w:val="007A3C72"/>
    <w:rsid w:val="007A3E10"/>
    <w:rsid w:val="007A49B2"/>
    <w:rsid w:val="007A5669"/>
    <w:rsid w:val="007A58E5"/>
    <w:rsid w:val="007A5A8E"/>
    <w:rsid w:val="007A5B73"/>
    <w:rsid w:val="007A666B"/>
    <w:rsid w:val="007A67D2"/>
    <w:rsid w:val="007A738D"/>
    <w:rsid w:val="007B0481"/>
    <w:rsid w:val="007B09E1"/>
    <w:rsid w:val="007B0C48"/>
    <w:rsid w:val="007B1E13"/>
    <w:rsid w:val="007B1FA6"/>
    <w:rsid w:val="007B250A"/>
    <w:rsid w:val="007B29D1"/>
    <w:rsid w:val="007B29EC"/>
    <w:rsid w:val="007B2AD9"/>
    <w:rsid w:val="007B2E32"/>
    <w:rsid w:val="007B3273"/>
    <w:rsid w:val="007B3327"/>
    <w:rsid w:val="007B3488"/>
    <w:rsid w:val="007B3B64"/>
    <w:rsid w:val="007B43EE"/>
    <w:rsid w:val="007B4491"/>
    <w:rsid w:val="007B46C5"/>
    <w:rsid w:val="007B46FD"/>
    <w:rsid w:val="007B4741"/>
    <w:rsid w:val="007B4E51"/>
    <w:rsid w:val="007B5D33"/>
    <w:rsid w:val="007B5FDA"/>
    <w:rsid w:val="007B628E"/>
    <w:rsid w:val="007B6461"/>
    <w:rsid w:val="007B683C"/>
    <w:rsid w:val="007B6BBB"/>
    <w:rsid w:val="007B6D35"/>
    <w:rsid w:val="007B7139"/>
    <w:rsid w:val="007B74B4"/>
    <w:rsid w:val="007B7572"/>
    <w:rsid w:val="007B78B2"/>
    <w:rsid w:val="007B7BAB"/>
    <w:rsid w:val="007C09BE"/>
    <w:rsid w:val="007C0AF4"/>
    <w:rsid w:val="007C0CC0"/>
    <w:rsid w:val="007C0CD5"/>
    <w:rsid w:val="007C121E"/>
    <w:rsid w:val="007C165C"/>
    <w:rsid w:val="007C1BB1"/>
    <w:rsid w:val="007C1D60"/>
    <w:rsid w:val="007C24A0"/>
    <w:rsid w:val="007C24AA"/>
    <w:rsid w:val="007C2850"/>
    <w:rsid w:val="007C2B64"/>
    <w:rsid w:val="007C2D49"/>
    <w:rsid w:val="007C3111"/>
    <w:rsid w:val="007C33F5"/>
    <w:rsid w:val="007C34AE"/>
    <w:rsid w:val="007C388F"/>
    <w:rsid w:val="007C38E9"/>
    <w:rsid w:val="007C3990"/>
    <w:rsid w:val="007C3BF0"/>
    <w:rsid w:val="007C488E"/>
    <w:rsid w:val="007C48F7"/>
    <w:rsid w:val="007C4A79"/>
    <w:rsid w:val="007C4D1B"/>
    <w:rsid w:val="007C5589"/>
    <w:rsid w:val="007C574B"/>
    <w:rsid w:val="007C5D59"/>
    <w:rsid w:val="007C696A"/>
    <w:rsid w:val="007C6A0E"/>
    <w:rsid w:val="007C6A50"/>
    <w:rsid w:val="007C7069"/>
    <w:rsid w:val="007C726A"/>
    <w:rsid w:val="007C74FF"/>
    <w:rsid w:val="007C752A"/>
    <w:rsid w:val="007C7854"/>
    <w:rsid w:val="007C7ABC"/>
    <w:rsid w:val="007C7DAC"/>
    <w:rsid w:val="007D00E4"/>
    <w:rsid w:val="007D0318"/>
    <w:rsid w:val="007D036E"/>
    <w:rsid w:val="007D073F"/>
    <w:rsid w:val="007D18BB"/>
    <w:rsid w:val="007D1DA6"/>
    <w:rsid w:val="007D2274"/>
    <w:rsid w:val="007D23CB"/>
    <w:rsid w:val="007D24B3"/>
    <w:rsid w:val="007D24E1"/>
    <w:rsid w:val="007D24E5"/>
    <w:rsid w:val="007D2956"/>
    <w:rsid w:val="007D2B67"/>
    <w:rsid w:val="007D2B6B"/>
    <w:rsid w:val="007D2CC9"/>
    <w:rsid w:val="007D311B"/>
    <w:rsid w:val="007D40DC"/>
    <w:rsid w:val="007D41BB"/>
    <w:rsid w:val="007D4F3D"/>
    <w:rsid w:val="007D4F85"/>
    <w:rsid w:val="007D5003"/>
    <w:rsid w:val="007D533B"/>
    <w:rsid w:val="007D5368"/>
    <w:rsid w:val="007D55D0"/>
    <w:rsid w:val="007D56DF"/>
    <w:rsid w:val="007D5960"/>
    <w:rsid w:val="007D5EA5"/>
    <w:rsid w:val="007D6487"/>
    <w:rsid w:val="007D6F30"/>
    <w:rsid w:val="007D7498"/>
    <w:rsid w:val="007D74F0"/>
    <w:rsid w:val="007D754D"/>
    <w:rsid w:val="007D77CE"/>
    <w:rsid w:val="007E0568"/>
    <w:rsid w:val="007E0580"/>
    <w:rsid w:val="007E0A5C"/>
    <w:rsid w:val="007E10F4"/>
    <w:rsid w:val="007E1429"/>
    <w:rsid w:val="007E1676"/>
    <w:rsid w:val="007E1A51"/>
    <w:rsid w:val="007E1E5C"/>
    <w:rsid w:val="007E2087"/>
    <w:rsid w:val="007E22FA"/>
    <w:rsid w:val="007E2426"/>
    <w:rsid w:val="007E2848"/>
    <w:rsid w:val="007E292E"/>
    <w:rsid w:val="007E2C22"/>
    <w:rsid w:val="007E3066"/>
    <w:rsid w:val="007E31F9"/>
    <w:rsid w:val="007E3940"/>
    <w:rsid w:val="007E39F9"/>
    <w:rsid w:val="007E3A54"/>
    <w:rsid w:val="007E3E6A"/>
    <w:rsid w:val="007E4F8F"/>
    <w:rsid w:val="007E5100"/>
    <w:rsid w:val="007E510F"/>
    <w:rsid w:val="007E5349"/>
    <w:rsid w:val="007E5523"/>
    <w:rsid w:val="007E557D"/>
    <w:rsid w:val="007E587F"/>
    <w:rsid w:val="007E676E"/>
    <w:rsid w:val="007E6792"/>
    <w:rsid w:val="007E692F"/>
    <w:rsid w:val="007E6C21"/>
    <w:rsid w:val="007E6C36"/>
    <w:rsid w:val="007E6F4C"/>
    <w:rsid w:val="007E6F85"/>
    <w:rsid w:val="007E73A5"/>
    <w:rsid w:val="007E7843"/>
    <w:rsid w:val="007E79EE"/>
    <w:rsid w:val="007E7D43"/>
    <w:rsid w:val="007E7FDC"/>
    <w:rsid w:val="007F02A7"/>
    <w:rsid w:val="007F0861"/>
    <w:rsid w:val="007F1942"/>
    <w:rsid w:val="007F196F"/>
    <w:rsid w:val="007F1B42"/>
    <w:rsid w:val="007F1C5E"/>
    <w:rsid w:val="007F206E"/>
    <w:rsid w:val="007F21C7"/>
    <w:rsid w:val="007F276F"/>
    <w:rsid w:val="007F2E24"/>
    <w:rsid w:val="007F3298"/>
    <w:rsid w:val="007F32B4"/>
    <w:rsid w:val="007F3DE9"/>
    <w:rsid w:val="007F3EAF"/>
    <w:rsid w:val="007F3F3A"/>
    <w:rsid w:val="007F3F4E"/>
    <w:rsid w:val="007F5038"/>
    <w:rsid w:val="007F51C8"/>
    <w:rsid w:val="007F5861"/>
    <w:rsid w:val="007F5CC0"/>
    <w:rsid w:val="007F5E3A"/>
    <w:rsid w:val="007F6271"/>
    <w:rsid w:val="007F63EB"/>
    <w:rsid w:val="007F65F2"/>
    <w:rsid w:val="007F66D9"/>
    <w:rsid w:val="007F69FA"/>
    <w:rsid w:val="007F7781"/>
    <w:rsid w:val="007F7C31"/>
    <w:rsid w:val="00800366"/>
    <w:rsid w:val="00800646"/>
    <w:rsid w:val="00800EB2"/>
    <w:rsid w:val="00801086"/>
    <w:rsid w:val="008012F1"/>
    <w:rsid w:val="008016C9"/>
    <w:rsid w:val="008016CD"/>
    <w:rsid w:val="00801CCB"/>
    <w:rsid w:val="00801F50"/>
    <w:rsid w:val="00802A0D"/>
    <w:rsid w:val="00802E47"/>
    <w:rsid w:val="00802EE9"/>
    <w:rsid w:val="00803662"/>
    <w:rsid w:val="008036F6"/>
    <w:rsid w:val="00803BEA"/>
    <w:rsid w:val="0080413D"/>
    <w:rsid w:val="008046B1"/>
    <w:rsid w:val="008046D8"/>
    <w:rsid w:val="00804D3E"/>
    <w:rsid w:val="0080607A"/>
    <w:rsid w:val="008062B5"/>
    <w:rsid w:val="00806BA9"/>
    <w:rsid w:val="00807BB2"/>
    <w:rsid w:val="00807E68"/>
    <w:rsid w:val="00807E8D"/>
    <w:rsid w:val="008102B3"/>
    <w:rsid w:val="00810B55"/>
    <w:rsid w:val="0081160C"/>
    <w:rsid w:val="0081194A"/>
    <w:rsid w:val="00811D9C"/>
    <w:rsid w:val="00811FFF"/>
    <w:rsid w:val="0081238D"/>
    <w:rsid w:val="0081246B"/>
    <w:rsid w:val="00812479"/>
    <w:rsid w:val="008126B9"/>
    <w:rsid w:val="00812AAB"/>
    <w:rsid w:val="00813222"/>
    <w:rsid w:val="00813E28"/>
    <w:rsid w:val="00813FAD"/>
    <w:rsid w:val="00814195"/>
    <w:rsid w:val="00814464"/>
    <w:rsid w:val="00814618"/>
    <w:rsid w:val="00814884"/>
    <w:rsid w:val="00814A85"/>
    <w:rsid w:val="008157C0"/>
    <w:rsid w:val="00815857"/>
    <w:rsid w:val="008159DB"/>
    <w:rsid w:val="00815AF6"/>
    <w:rsid w:val="00815E21"/>
    <w:rsid w:val="00816377"/>
    <w:rsid w:val="00816672"/>
    <w:rsid w:val="008175B6"/>
    <w:rsid w:val="0081774B"/>
    <w:rsid w:val="008177F0"/>
    <w:rsid w:val="0081783C"/>
    <w:rsid w:val="00817970"/>
    <w:rsid w:val="00820510"/>
    <w:rsid w:val="008206D5"/>
    <w:rsid w:val="0082075F"/>
    <w:rsid w:val="00820A14"/>
    <w:rsid w:val="00821233"/>
    <w:rsid w:val="008215C4"/>
    <w:rsid w:val="0082174E"/>
    <w:rsid w:val="00821798"/>
    <w:rsid w:val="00821929"/>
    <w:rsid w:val="00821E2D"/>
    <w:rsid w:val="00821E75"/>
    <w:rsid w:val="00821F06"/>
    <w:rsid w:val="0082251B"/>
    <w:rsid w:val="008226FC"/>
    <w:rsid w:val="0082273F"/>
    <w:rsid w:val="00823341"/>
    <w:rsid w:val="0082334B"/>
    <w:rsid w:val="0082335E"/>
    <w:rsid w:val="008239EA"/>
    <w:rsid w:val="00823FE7"/>
    <w:rsid w:val="00824133"/>
    <w:rsid w:val="00824A7C"/>
    <w:rsid w:val="00824B21"/>
    <w:rsid w:val="008251D8"/>
    <w:rsid w:val="00825823"/>
    <w:rsid w:val="00825848"/>
    <w:rsid w:val="00825E04"/>
    <w:rsid w:val="00826055"/>
    <w:rsid w:val="00826B27"/>
    <w:rsid w:val="00826B74"/>
    <w:rsid w:val="00826B75"/>
    <w:rsid w:val="00826ED1"/>
    <w:rsid w:val="00827624"/>
    <w:rsid w:val="00827657"/>
    <w:rsid w:val="0082770B"/>
    <w:rsid w:val="00830027"/>
    <w:rsid w:val="008304C5"/>
    <w:rsid w:val="00830DD8"/>
    <w:rsid w:val="00831047"/>
    <w:rsid w:val="00831219"/>
    <w:rsid w:val="00832156"/>
    <w:rsid w:val="00832463"/>
    <w:rsid w:val="0083260C"/>
    <w:rsid w:val="00832731"/>
    <w:rsid w:val="00832B54"/>
    <w:rsid w:val="00832FA8"/>
    <w:rsid w:val="008336C8"/>
    <w:rsid w:val="00833E4E"/>
    <w:rsid w:val="0083458C"/>
    <w:rsid w:val="00834BC6"/>
    <w:rsid w:val="00834DB4"/>
    <w:rsid w:val="00834F11"/>
    <w:rsid w:val="00835610"/>
    <w:rsid w:val="008357B0"/>
    <w:rsid w:val="00835AAC"/>
    <w:rsid w:val="00836714"/>
    <w:rsid w:val="0083699E"/>
    <w:rsid w:val="00836CC3"/>
    <w:rsid w:val="00836D30"/>
    <w:rsid w:val="0083718D"/>
    <w:rsid w:val="008372A7"/>
    <w:rsid w:val="008372AF"/>
    <w:rsid w:val="008376CD"/>
    <w:rsid w:val="00837798"/>
    <w:rsid w:val="00837863"/>
    <w:rsid w:val="00837EA2"/>
    <w:rsid w:val="008401E9"/>
    <w:rsid w:val="0084052D"/>
    <w:rsid w:val="008405B7"/>
    <w:rsid w:val="008406F0"/>
    <w:rsid w:val="00840E1F"/>
    <w:rsid w:val="00841209"/>
    <w:rsid w:val="0084129B"/>
    <w:rsid w:val="0084147D"/>
    <w:rsid w:val="00841647"/>
    <w:rsid w:val="00841B3A"/>
    <w:rsid w:val="00842518"/>
    <w:rsid w:val="00842C01"/>
    <w:rsid w:val="00842C21"/>
    <w:rsid w:val="0084322E"/>
    <w:rsid w:val="00843358"/>
    <w:rsid w:val="00843C22"/>
    <w:rsid w:val="00843D2D"/>
    <w:rsid w:val="00843FAA"/>
    <w:rsid w:val="00844126"/>
    <w:rsid w:val="00844577"/>
    <w:rsid w:val="008447C6"/>
    <w:rsid w:val="0084491F"/>
    <w:rsid w:val="00844D2D"/>
    <w:rsid w:val="00844E0C"/>
    <w:rsid w:val="0084500C"/>
    <w:rsid w:val="008451CD"/>
    <w:rsid w:val="008453AF"/>
    <w:rsid w:val="008456D8"/>
    <w:rsid w:val="008457E5"/>
    <w:rsid w:val="00845853"/>
    <w:rsid w:val="00845900"/>
    <w:rsid w:val="00845CEB"/>
    <w:rsid w:val="00845E24"/>
    <w:rsid w:val="00845F83"/>
    <w:rsid w:val="00846014"/>
    <w:rsid w:val="00846017"/>
    <w:rsid w:val="00846379"/>
    <w:rsid w:val="008463CD"/>
    <w:rsid w:val="00846927"/>
    <w:rsid w:val="00846DAD"/>
    <w:rsid w:val="00846F50"/>
    <w:rsid w:val="008470B5"/>
    <w:rsid w:val="008470C0"/>
    <w:rsid w:val="00847210"/>
    <w:rsid w:val="008473F4"/>
    <w:rsid w:val="008479E1"/>
    <w:rsid w:val="00847B76"/>
    <w:rsid w:val="008500E0"/>
    <w:rsid w:val="00850109"/>
    <w:rsid w:val="00850162"/>
    <w:rsid w:val="00850754"/>
    <w:rsid w:val="00850940"/>
    <w:rsid w:val="00851022"/>
    <w:rsid w:val="0085107D"/>
    <w:rsid w:val="008516A1"/>
    <w:rsid w:val="00851775"/>
    <w:rsid w:val="00851789"/>
    <w:rsid w:val="00851A8A"/>
    <w:rsid w:val="00851BB2"/>
    <w:rsid w:val="00851D46"/>
    <w:rsid w:val="0085229A"/>
    <w:rsid w:val="008528CA"/>
    <w:rsid w:val="00852FD8"/>
    <w:rsid w:val="00853F88"/>
    <w:rsid w:val="00853FBC"/>
    <w:rsid w:val="00854587"/>
    <w:rsid w:val="0085495F"/>
    <w:rsid w:val="00854BA5"/>
    <w:rsid w:val="00854E52"/>
    <w:rsid w:val="008557CB"/>
    <w:rsid w:val="0085583D"/>
    <w:rsid w:val="00855B5A"/>
    <w:rsid w:val="008560FD"/>
    <w:rsid w:val="00856BB8"/>
    <w:rsid w:val="00856DF3"/>
    <w:rsid w:val="00857378"/>
    <w:rsid w:val="008575D5"/>
    <w:rsid w:val="00857A5A"/>
    <w:rsid w:val="008602B3"/>
    <w:rsid w:val="00860580"/>
    <w:rsid w:val="008605D7"/>
    <w:rsid w:val="008609E3"/>
    <w:rsid w:val="00861290"/>
    <w:rsid w:val="00861874"/>
    <w:rsid w:val="00861A05"/>
    <w:rsid w:val="00861B8B"/>
    <w:rsid w:val="00861D39"/>
    <w:rsid w:val="00861EF6"/>
    <w:rsid w:val="008625C4"/>
    <w:rsid w:val="008627B6"/>
    <w:rsid w:val="008630A6"/>
    <w:rsid w:val="008630E9"/>
    <w:rsid w:val="00863616"/>
    <w:rsid w:val="00863A3F"/>
    <w:rsid w:val="00863D95"/>
    <w:rsid w:val="00863DF8"/>
    <w:rsid w:val="00864369"/>
    <w:rsid w:val="00864453"/>
    <w:rsid w:val="0086468C"/>
    <w:rsid w:val="008647EA"/>
    <w:rsid w:val="0086493C"/>
    <w:rsid w:val="00864B19"/>
    <w:rsid w:val="00864E6D"/>
    <w:rsid w:val="00864E71"/>
    <w:rsid w:val="00864F7E"/>
    <w:rsid w:val="00865108"/>
    <w:rsid w:val="00865243"/>
    <w:rsid w:val="00865559"/>
    <w:rsid w:val="00865569"/>
    <w:rsid w:val="00865D10"/>
    <w:rsid w:val="00865E20"/>
    <w:rsid w:val="00866C69"/>
    <w:rsid w:val="00866C95"/>
    <w:rsid w:val="00866E20"/>
    <w:rsid w:val="00867476"/>
    <w:rsid w:val="0086751A"/>
    <w:rsid w:val="0086786F"/>
    <w:rsid w:val="00867C47"/>
    <w:rsid w:val="00870035"/>
    <w:rsid w:val="00870090"/>
    <w:rsid w:val="0087016A"/>
    <w:rsid w:val="00870560"/>
    <w:rsid w:val="008707FF"/>
    <w:rsid w:val="008713F0"/>
    <w:rsid w:val="008717DF"/>
    <w:rsid w:val="00871AAE"/>
    <w:rsid w:val="00871F4D"/>
    <w:rsid w:val="00872342"/>
    <w:rsid w:val="00872B86"/>
    <w:rsid w:val="00872CBE"/>
    <w:rsid w:val="0087318A"/>
    <w:rsid w:val="00873BDE"/>
    <w:rsid w:val="008744E4"/>
    <w:rsid w:val="00874708"/>
    <w:rsid w:val="00874795"/>
    <w:rsid w:val="008747BA"/>
    <w:rsid w:val="00874D77"/>
    <w:rsid w:val="00874D7A"/>
    <w:rsid w:val="0087572F"/>
    <w:rsid w:val="00875755"/>
    <w:rsid w:val="008757C4"/>
    <w:rsid w:val="00875C41"/>
    <w:rsid w:val="00875D53"/>
    <w:rsid w:val="00876940"/>
    <w:rsid w:val="00876B6E"/>
    <w:rsid w:val="00876B80"/>
    <w:rsid w:val="00877D15"/>
    <w:rsid w:val="008801BB"/>
    <w:rsid w:val="00880246"/>
    <w:rsid w:val="0088071E"/>
    <w:rsid w:val="0088073A"/>
    <w:rsid w:val="00880787"/>
    <w:rsid w:val="00880866"/>
    <w:rsid w:val="00881301"/>
    <w:rsid w:val="008815EE"/>
    <w:rsid w:val="00881EF1"/>
    <w:rsid w:val="00881F1C"/>
    <w:rsid w:val="008820A8"/>
    <w:rsid w:val="00882486"/>
    <w:rsid w:val="0088271E"/>
    <w:rsid w:val="00883754"/>
    <w:rsid w:val="00883BFF"/>
    <w:rsid w:val="00883CCB"/>
    <w:rsid w:val="00883D3E"/>
    <w:rsid w:val="00883FE3"/>
    <w:rsid w:val="008842BA"/>
    <w:rsid w:val="00884650"/>
    <w:rsid w:val="00884A63"/>
    <w:rsid w:val="00884C2A"/>
    <w:rsid w:val="00884DF6"/>
    <w:rsid w:val="00884E29"/>
    <w:rsid w:val="00884FDA"/>
    <w:rsid w:val="008855F9"/>
    <w:rsid w:val="008856F6"/>
    <w:rsid w:val="00885A26"/>
    <w:rsid w:val="00885A3E"/>
    <w:rsid w:val="00886090"/>
    <w:rsid w:val="00886C7E"/>
    <w:rsid w:val="008871BE"/>
    <w:rsid w:val="0088749C"/>
    <w:rsid w:val="0088761B"/>
    <w:rsid w:val="008879A0"/>
    <w:rsid w:val="008902E2"/>
    <w:rsid w:val="008903CF"/>
    <w:rsid w:val="0089054C"/>
    <w:rsid w:val="00890E50"/>
    <w:rsid w:val="00891937"/>
    <w:rsid w:val="00891959"/>
    <w:rsid w:val="008925CD"/>
    <w:rsid w:val="00892664"/>
    <w:rsid w:val="00892917"/>
    <w:rsid w:val="0089388D"/>
    <w:rsid w:val="00893EB1"/>
    <w:rsid w:val="0089400E"/>
    <w:rsid w:val="008943BC"/>
    <w:rsid w:val="0089449C"/>
    <w:rsid w:val="008944FD"/>
    <w:rsid w:val="00894785"/>
    <w:rsid w:val="008947DF"/>
    <w:rsid w:val="00894E5E"/>
    <w:rsid w:val="00895288"/>
    <w:rsid w:val="0089548D"/>
    <w:rsid w:val="008957B3"/>
    <w:rsid w:val="008958C7"/>
    <w:rsid w:val="00895A85"/>
    <w:rsid w:val="00895C06"/>
    <w:rsid w:val="008964F4"/>
    <w:rsid w:val="008969F7"/>
    <w:rsid w:val="00896B61"/>
    <w:rsid w:val="00896BCA"/>
    <w:rsid w:val="00896D61"/>
    <w:rsid w:val="0089708F"/>
    <w:rsid w:val="0089719D"/>
    <w:rsid w:val="00897C5C"/>
    <w:rsid w:val="008A00FC"/>
    <w:rsid w:val="008A0C34"/>
    <w:rsid w:val="008A0DA5"/>
    <w:rsid w:val="008A0E34"/>
    <w:rsid w:val="008A0FD9"/>
    <w:rsid w:val="008A1071"/>
    <w:rsid w:val="008A1787"/>
    <w:rsid w:val="008A1A8A"/>
    <w:rsid w:val="008A1FB1"/>
    <w:rsid w:val="008A21D4"/>
    <w:rsid w:val="008A2236"/>
    <w:rsid w:val="008A261A"/>
    <w:rsid w:val="008A2945"/>
    <w:rsid w:val="008A2A85"/>
    <w:rsid w:val="008A2EE2"/>
    <w:rsid w:val="008A36D7"/>
    <w:rsid w:val="008A483F"/>
    <w:rsid w:val="008A523C"/>
    <w:rsid w:val="008A546B"/>
    <w:rsid w:val="008A56EC"/>
    <w:rsid w:val="008A61CB"/>
    <w:rsid w:val="008A684F"/>
    <w:rsid w:val="008A69A3"/>
    <w:rsid w:val="008A6FB3"/>
    <w:rsid w:val="008A7104"/>
    <w:rsid w:val="008A73EE"/>
    <w:rsid w:val="008A7ABB"/>
    <w:rsid w:val="008A7C14"/>
    <w:rsid w:val="008A7D40"/>
    <w:rsid w:val="008A7D65"/>
    <w:rsid w:val="008B0873"/>
    <w:rsid w:val="008B0BD4"/>
    <w:rsid w:val="008B1451"/>
    <w:rsid w:val="008B14CF"/>
    <w:rsid w:val="008B180E"/>
    <w:rsid w:val="008B1880"/>
    <w:rsid w:val="008B1AB2"/>
    <w:rsid w:val="008B1DC4"/>
    <w:rsid w:val="008B234E"/>
    <w:rsid w:val="008B23A1"/>
    <w:rsid w:val="008B2B49"/>
    <w:rsid w:val="008B34C2"/>
    <w:rsid w:val="008B380E"/>
    <w:rsid w:val="008B393F"/>
    <w:rsid w:val="008B3963"/>
    <w:rsid w:val="008B3F5C"/>
    <w:rsid w:val="008B4256"/>
    <w:rsid w:val="008B447D"/>
    <w:rsid w:val="008B465E"/>
    <w:rsid w:val="008B49DF"/>
    <w:rsid w:val="008B4BC8"/>
    <w:rsid w:val="008B4D12"/>
    <w:rsid w:val="008B4FC6"/>
    <w:rsid w:val="008B5045"/>
    <w:rsid w:val="008B5243"/>
    <w:rsid w:val="008B5662"/>
    <w:rsid w:val="008B572B"/>
    <w:rsid w:val="008B5814"/>
    <w:rsid w:val="008B58D2"/>
    <w:rsid w:val="008B5AF8"/>
    <w:rsid w:val="008B5C7D"/>
    <w:rsid w:val="008B5FCE"/>
    <w:rsid w:val="008B60D3"/>
    <w:rsid w:val="008B6E94"/>
    <w:rsid w:val="008B71E6"/>
    <w:rsid w:val="008B7589"/>
    <w:rsid w:val="008C0472"/>
    <w:rsid w:val="008C062C"/>
    <w:rsid w:val="008C06B9"/>
    <w:rsid w:val="008C0867"/>
    <w:rsid w:val="008C09CF"/>
    <w:rsid w:val="008C0CB0"/>
    <w:rsid w:val="008C1602"/>
    <w:rsid w:val="008C17C2"/>
    <w:rsid w:val="008C4B88"/>
    <w:rsid w:val="008C4F7D"/>
    <w:rsid w:val="008C5330"/>
    <w:rsid w:val="008C54BD"/>
    <w:rsid w:val="008C56E6"/>
    <w:rsid w:val="008C5B5F"/>
    <w:rsid w:val="008C5C71"/>
    <w:rsid w:val="008C6CDE"/>
    <w:rsid w:val="008C6DFD"/>
    <w:rsid w:val="008C7311"/>
    <w:rsid w:val="008C73AE"/>
    <w:rsid w:val="008C7499"/>
    <w:rsid w:val="008C77B7"/>
    <w:rsid w:val="008D0013"/>
    <w:rsid w:val="008D0289"/>
    <w:rsid w:val="008D0A0F"/>
    <w:rsid w:val="008D0CBF"/>
    <w:rsid w:val="008D12AB"/>
    <w:rsid w:val="008D12E6"/>
    <w:rsid w:val="008D1929"/>
    <w:rsid w:val="008D2940"/>
    <w:rsid w:val="008D303B"/>
    <w:rsid w:val="008D3957"/>
    <w:rsid w:val="008D455C"/>
    <w:rsid w:val="008D4A41"/>
    <w:rsid w:val="008D4B82"/>
    <w:rsid w:val="008D4BE5"/>
    <w:rsid w:val="008D4D4F"/>
    <w:rsid w:val="008D5065"/>
    <w:rsid w:val="008D5071"/>
    <w:rsid w:val="008D52DC"/>
    <w:rsid w:val="008D557A"/>
    <w:rsid w:val="008D5712"/>
    <w:rsid w:val="008D64D7"/>
    <w:rsid w:val="008D66C8"/>
    <w:rsid w:val="008D6A42"/>
    <w:rsid w:val="008D6CC4"/>
    <w:rsid w:val="008D717D"/>
    <w:rsid w:val="008D7198"/>
    <w:rsid w:val="008D7C18"/>
    <w:rsid w:val="008D7E25"/>
    <w:rsid w:val="008E044E"/>
    <w:rsid w:val="008E0680"/>
    <w:rsid w:val="008E086D"/>
    <w:rsid w:val="008E08AD"/>
    <w:rsid w:val="008E0D47"/>
    <w:rsid w:val="008E0D4B"/>
    <w:rsid w:val="008E11C6"/>
    <w:rsid w:val="008E145B"/>
    <w:rsid w:val="008E14E1"/>
    <w:rsid w:val="008E162E"/>
    <w:rsid w:val="008E18C1"/>
    <w:rsid w:val="008E1951"/>
    <w:rsid w:val="008E1A07"/>
    <w:rsid w:val="008E2F10"/>
    <w:rsid w:val="008E468C"/>
    <w:rsid w:val="008E4AA2"/>
    <w:rsid w:val="008E4B7B"/>
    <w:rsid w:val="008E4FF7"/>
    <w:rsid w:val="008E5D53"/>
    <w:rsid w:val="008E5DE1"/>
    <w:rsid w:val="008E6270"/>
    <w:rsid w:val="008E65C4"/>
    <w:rsid w:val="008E690A"/>
    <w:rsid w:val="008E693F"/>
    <w:rsid w:val="008E6AE6"/>
    <w:rsid w:val="008E6C13"/>
    <w:rsid w:val="008E6C40"/>
    <w:rsid w:val="008E7629"/>
    <w:rsid w:val="008E78BC"/>
    <w:rsid w:val="008E7B9E"/>
    <w:rsid w:val="008E7BAE"/>
    <w:rsid w:val="008E7ECE"/>
    <w:rsid w:val="008F017D"/>
    <w:rsid w:val="008F0559"/>
    <w:rsid w:val="008F06C5"/>
    <w:rsid w:val="008F1342"/>
    <w:rsid w:val="008F1B36"/>
    <w:rsid w:val="008F2109"/>
    <w:rsid w:val="008F24DE"/>
    <w:rsid w:val="008F24E9"/>
    <w:rsid w:val="008F2534"/>
    <w:rsid w:val="008F2662"/>
    <w:rsid w:val="008F295D"/>
    <w:rsid w:val="008F2B99"/>
    <w:rsid w:val="008F2EB9"/>
    <w:rsid w:val="008F2F84"/>
    <w:rsid w:val="008F3127"/>
    <w:rsid w:val="008F33D0"/>
    <w:rsid w:val="008F3750"/>
    <w:rsid w:val="008F39AB"/>
    <w:rsid w:val="008F4119"/>
    <w:rsid w:val="008F474B"/>
    <w:rsid w:val="008F4A5F"/>
    <w:rsid w:val="008F4F3F"/>
    <w:rsid w:val="008F5AB4"/>
    <w:rsid w:val="008F5BDB"/>
    <w:rsid w:val="008F5CCD"/>
    <w:rsid w:val="008F5D00"/>
    <w:rsid w:val="008F5E93"/>
    <w:rsid w:val="008F5EA5"/>
    <w:rsid w:val="008F69CE"/>
    <w:rsid w:val="008F72E1"/>
    <w:rsid w:val="008F7330"/>
    <w:rsid w:val="008F7A2D"/>
    <w:rsid w:val="008F7DCD"/>
    <w:rsid w:val="00900E34"/>
    <w:rsid w:val="00901022"/>
    <w:rsid w:val="0090129F"/>
    <w:rsid w:val="009013D3"/>
    <w:rsid w:val="009014D1"/>
    <w:rsid w:val="00901811"/>
    <w:rsid w:val="00901899"/>
    <w:rsid w:val="00901901"/>
    <w:rsid w:val="00901B66"/>
    <w:rsid w:val="00901BAE"/>
    <w:rsid w:val="00901DC2"/>
    <w:rsid w:val="00901F10"/>
    <w:rsid w:val="009021CC"/>
    <w:rsid w:val="009025D8"/>
    <w:rsid w:val="00902836"/>
    <w:rsid w:val="00902AE1"/>
    <w:rsid w:val="00902B42"/>
    <w:rsid w:val="00902D2B"/>
    <w:rsid w:val="0090334C"/>
    <w:rsid w:val="0090349D"/>
    <w:rsid w:val="009034DB"/>
    <w:rsid w:val="00903520"/>
    <w:rsid w:val="00903942"/>
    <w:rsid w:val="00903FE1"/>
    <w:rsid w:val="00904934"/>
    <w:rsid w:val="00904C80"/>
    <w:rsid w:val="00904DDF"/>
    <w:rsid w:val="0090517B"/>
    <w:rsid w:val="0090578E"/>
    <w:rsid w:val="00905ACC"/>
    <w:rsid w:val="00905B56"/>
    <w:rsid w:val="00906060"/>
    <w:rsid w:val="00906068"/>
    <w:rsid w:val="009065E7"/>
    <w:rsid w:val="009067FD"/>
    <w:rsid w:val="00906872"/>
    <w:rsid w:val="00906927"/>
    <w:rsid w:val="009072B3"/>
    <w:rsid w:val="00907903"/>
    <w:rsid w:val="00907BFE"/>
    <w:rsid w:val="00907C09"/>
    <w:rsid w:val="00907E68"/>
    <w:rsid w:val="0091021C"/>
    <w:rsid w:val="00910412"/>
    <w:rsid w:val="00910935"/>
    <w:rsid w:val="00911066"/>
    <w:rsid w:val="0091136A"/>
    <w:rsid w:val="00911A46"/>
    <w:rsid w:val="00911ADE"/>
    <w:rsid w:val="00911FA4"/>
    <w:rsid w:val="009124C6"/>
    <w:rsid w:val="00912666"/>
    <w:rsid w:val="00912A01"/>
    <w:rsid w:val="00913321"/>
    <w:rsid w:val="0091371A"/>
    <w:rsid w:val="00913B8C"/>
    <w:rsid w:val="00913E1D"/>
    <w:rsid w:val="00914042"/>
    <w:rsid w:val="0091436A"/>
    <w:rsid w:val="00914940"/>
    <w:rsid w:val="009149E9"/>
    <w:rsid w:val="00914B04"/>
    <w:rsid w:val="00914FDA"/>
    <w:rsid w:val="0091507D"/>
    <w:rsid w:val="009157E5"/>
    <w:rsid w:val="00915B11"/>
    <w:rsid w:val="00915CCF"/>
    <w:rsid w:val="00915D58"/>
    <w:rsid w:val="00915E4F"/>
    <w:rsid w:val="00915EFF"/>
    <w:rsid w:val="009165A7"/>
    <w:rsid w:val="0091774C"/>
    <w:rsid w:val="009178EE"/>
    <w:rsid w:val="00917B1C"/>
    <w:rsid w:val="00917CCC"/>
    <w:rsid w:val="00917D0D"/>
    <w:rsid w:val="00917E9E"/>
    <w:rsid w:val="0092034A"/>
    <w:rsid w:val="0092050F"/>
    <w:rsid w:val="00920A3E"/>
    <w:rsid w:val="00920F93"/>
    <w:rsid w:val="00921579"/>
    <w:rsid w:val="00921727"/>
    <w:rsid w:val="00921E9B"/>
    <w:rsid w:val="00922156"/>
    <w:rsid w:val="00922439"/>
    <w:rsid w:val="009229E6"/>
    <w:rsid w:val="00922A29"/>
    <w:rsid w:val="00922AF3"/>
    <w:rsid w:val="00922C6C"/>
    <w:rsid w:val="00923177"/>
    <w:rsid w:val="00923590"/>
    <w:rsid w:val="00923850"/>
    <w:rsid w:val="00923968"/>
    <w:rsid w:val="00923E9F"/>
    <w:rsid w:val="00923FE9"/>
    <w:rsid w:val="0092414B"/>
    <w:rsid w:val="00924597"/>
    <w:rsid w:val="009245C0"/>
    <w:rsid w:val="0092480E"/>
    <w:rsid w:val="00924BCD"/>
    <w:rsid w:val="00924D88"/>
    <w:rsid w:val="00924F4F"/>
    <w:rsid w:val="0092592E"/>
    <w:rsid w:val="009269E9"/>
    <w:rsid w:val="00926CCD"/>
    <w:rsid w:val="00926CD0"/>
    <w:rsid w:val="00926D57"/>
    <w:rsid w:val="00926F9A"/>
    <w:rsid w:val="00926FFA"/>
    <w:rsid w:val="00927545"/>
    <w:rsid w:val="00927CE0"/>
    <w:rsid w:val="00927F6B"/>
    <w:rsid w:val="009302FC"/>
    <w:rsid w:val="0093039B"/>
    <w:rsid w:val="00930424"/>
    <w:rsid w:val="0093063C"/>
    <w:rsid w:val="00930759"/>
    <w:rsid w:val="009308D6"/>
    <w:rsid w:val="00930C1E"/>
    <w:rsid w:val="00930E03"/>
    <w:rsid w:val="00931FC3"/>
    <w:rsid w:val="00932131"/>
    <w:rsid w:val="00932748"/>
    <w:rsid w:val="00932B16"/>
    <w:rsid w:val="00933792"/>
    <w:rsid w:val="00933F20"/>
    <w:rsid w:val="00934076"/>
    <w:rsid w:val="009341ED"/>
    <w:rsid w:val="00934B39"/>
    <w:rsid w:val="00935237"/>
    <w:rsid w:val="00935E00"/>
    <w:rsid w:val="00936205"/>
    <w:rsid w:val="0093649C"/>
    <w:rsid w:val="009368F0"/>
    <w:rsid w:val="009370F8"/>
    <w:rsid w:val="009378C3"/>
    <w:rsid w:val="00937AC0"/>
    <w:rsid w:val="00937B6F"/>
    <w:rsid w:val="00937B9F"/>
    <w:rsid w:val="00937E4A"/>
    <w:rsid w:val="00940591"/>
    <w:rsid w:val="00940CA9"/>
    <w:rsid w:val="00940E21"/>
    <w:rsid w:val="0094162D"/>
    <w:rsid w:val="009417AB"/>
    <w:rsid w:val="009424D8"/>
    <w:rsid w:val="00942943"/>
    <w:rsid w:val="00942A86"/>
    <w:rsid w:val="00942C06"/>
    <w:rsid w:val="0094311B"/>
    <w:rsid w:val="00943545"/>
    <w:rsid w:val="0094382C"/>
    <w:rsid w:val="00943E6D"/>
    <w:rsid w:val="00944CE8"/>
    <w:rsid w:val="00944FEE"/>
    <w:rsid w:val="00945031"/>
    <w:rsid w:val="009450DB"/>
    <w:rsid w:val="00945592"/>
    <w:rsid w:val="009458DD"/>
    <w:rsid w:val="00945A66"/>
    <w:rsid w:val="00945B40"/>
    <w:rsid w:val="00945D87"/>
    <w:rsid w:val="00945E03"/>
    <w:rsid w:val="00946277"/>
    <w:rsid w:val="009462A3"/>
    <w:rsid w:val="00946643"/>
    <w:rsid w:val="009467E0"/>
    <w:rsid w:val="009467E2"/>
    <w:rsid w:val="0094728C"/>
    <w:rsid w:val="009475BB"/>
    <w:rsid w:val="009476F4"/>
    <w:rsid w:val="00947EEE"/>
    <w:rsid w:val="00950027"/>
    <w:rsid w:val="0095030A"/>
    <w:rsid w:val="0095142A"/>
    <w:rsid w:val="009515A6"/>
    <w:rsid w:val="00951811"/>
    <w:rsid w:val="00951C4B"/>
    <w:rsid w:val="00951DE1"/>
    <w:rsid w:val="00951FCC"/>
    <w:rsid w:val="009524C9"/>
    <w:rsid w:val="009526FA"/>
    <w:rsid w:val="00952B87"/>
    <w:rsid w:val="009533F3"/>
    <w:rsid w:val="009536AB"/>
    <w:rsid w:val="00953C01"/>
    <w:rsid w:val="009543E0"/>
    <w:rsid w:val="009546A0"/>
    <w:rsid w:val="00954869"/>
    <w:rsid w:val="00954B44"/>
    <w:rsid w:val="00955034"/>
    <w:rsid w:val="0095510C"/>
    <w:rsid w:val="009554CA"/>
    <w:rsid w:val="00955BDE"/>
    <w:rsid w:val="00955D95"/>
    <w:rsid w:val="009562C5"/>
    <w:rsid w:val="0095698F"/>
    <w:rsid w:val="0095727B"/>
    <w:rsid w:val="009572F8"/>
    <w:rsid w:val="009600F5"/>
    <w:rsid w:val="00960B6A"/>
    <w:rsid w:val="00960F29"/>
    <w:rsid w:val="00961250"/>
    <w:rsid w:val="009612FD"/>
    <w:rsid w:val="00961436"/>
    <w:rsid w:val="009617BD"/>
    <w:rsid w:val="009617CB"/>
    <w:rsid w:val="00961B0F"/>
    <w:rsid w:val="00961C05"/>
    <w:rsid w:val="00961D35"/>
    <w:rsid w:val="00961DEF"/>
    <w:rsid w:val="00961E46"/>
    <w:rsid w:val="00961E9B"/>
    <w:rsid w:val="0096265E"/>
    <w:rsid w:val="009628D4"/>
    <w:rsid w:val="00962D7D"/>
    <w:rsid w:val="0096311A"/>
    <w:rsid w:val="009637BA"/>
    <w:rsid w:val="009639C3"/>
    <w:rsid w:val="00963FC7"/>
    <w:rsid w:val="00964262"/>
    <w:rsid w:val="00964332"/>
    <w:rsid w:val="0096458E"/>
    <w:rsid w:val="009646F1"/>
    <w:rsid w:val="009647D1"/>
    <w:rsid w:val="00964D6F"/>
    <w:rsid w:val="00965192"/>
    <w:rsid w:val="0096548B"/>
    <w:rsid w:val="009654E7"/>
    <w:rsid w:val="00965514"/>
    <w:rsid w:val="00965BDC"/>
    <w:rsid w:val="00965E02"/>
    <w:rsid w:val="00965E5F"/>
    <w:rsid w:val="0096660B"/>
    <w:rsid w:val="0096691B"/>
    <w:rsid w:val="00966971"/>
    <w:rsid w:val="009669E7"/>
    <w:rsid w:val="00966A66"/>
    <w:rsid w:val="00966FB3"/>
    <w:rsid w:val="0096717F"/>
    <w:rsid w:val="00967325"/>
    <w:rsid w:val="00967E64"/>
    <w:rsid w:val="009700A9"/>
    <w:rsid w:val="00970153"/>
    <w:rsid w:val="0097071C"/>
    <w:rsid w:val="00970CAD"/>
    <w:rsid w:val="0097139F"/>
    <w:rsid w:val="0097146D"/>
    <w:rsid w:val="00971508"/>
    <w:rsid w:val="00971521"/>
    <w:rsid w:val="009718DF"/>
    <w:rsid w:val="00971C30"/>
    <w:rsid w:val="009723F8"/>
    <w:rsid w:val="009724A1"/>
    <w:rsid w:val="00972A64"/>
    <w:rsid w:val="009731FE"/>
    <w:rsid w:val="00973926"/>
    <w:rsid w:val="009741F4"/>
    <w:rsid w:val="00974414"/>
    <w:rsid w:val="00974474"/>
    <w:rsid w:val="00974475"/>
    <w:rsid w:val="00974623"/>
    <w:rsid w:val="00974925"/>
    <w:rsid w:val="00974F14"/>
    <w:rsid w:val="009758D7"/>
    <w:rsid w:val="00975E2A"/>
    <w:rsid w:val="009760D6"/>
    <w:rsid w:val="009761D1"/>
    <w:rsid w:val="00976604"/>
    <w:rsid w:val="009767AA"/>
    <w:rsid w:val="009767C3"/>
    <w:rsid w:val="009770B0"/>
    <w:rsid w:val="009775D7"/>
    <w:rsid w:val="009775FE"/>
    <w:rsid w:val="00977608"/>
    <w:rsid w:val="009778C9"/>
    <w:rsid w:val="00977E79"/>
    <w:rsid w:val="009800BC"/>
    <w:rsid w:val="009808DB"/>
    <w:rsid w:val="00981DBE"/>
    <w:rsid w:val="00981DF6"/>
    <w:rsid w:val="00982282"/>
    <w:rsid w:val="009824A9"/>
    <w:rsid w:val="00982718"/>
    <w:rsid w:val="009828E0"/>
    <w:rsid w:val="00982ED0"/>
    <w:rsid w:val="009833A8"/>
    <w:rsid w:val="00983676"/>
    <w:rsid w:val="00983B0C"/>
    <w:rsid w:val="009844A3"/>
    <w:rsid w:val="00984838"/>
    <w:rsid w:val="00984BAF"/>
    <w:rsid w:val="009851A5"/>
    <w:rsid w:val="009851F4"/>
    <w:rsid w:val="00985C38"/>
    <w:rsid w:val="00985E19"/>
    <w:rsid w:val="00986170"/>
    <w:rsid w:val="00986A3E"/>
    <w:rsid w:val="00986AAD"/>
    <w:rsid w:val="00986D95"/>
    <w:rsid w:val="00987331"/>
    <w:rsid w:val="009876D8"/>
    <w:rsid w:val="00987934"/>
    <w:rsid w:val="00987ABE"/>
    <w:rsid w:val="00987ABF"/>
    <w:rsid w:val="00987AC0"/>
    <w:rsid w:val="00987EDB"/>
    <w:rsid w:val="00990047"/>
    <w:rsid w:val="009900C6"/>
    <w:rsid w:val="0099028C"/>
    <w:rsid w:val="0099048C"/>
    <w:rsid w:val="00990617"/>
    <w:rsid w:val="00990B42"/>
    <w:rsid w:val="00990DDC"/>
    <w:rsid w:val="00990E2D"/>
    <w:rsid w:val="00990FFC"/>
    <w:rsid w:val="009910B8"/>
    <w:rsid w:val="00991284"/>
    <w:rsid w:val="009912B5"/>
    <w:rsid w:val="0099153E"/>
    <w:rsid w:val="0099194D"/>
    <w:rsid w:val="00991F21"/>
    <w:rsid w:val="00992233"/>
    <w:rsid w:val="00992242"/>
    <w:rsid w:val="009928C3"/>
    <w:rsid w:val="00992AE2"/>
    <w:rsid w:val="00992B11"/>
    <w:rsid w:val="00992EB2"/>
    <w:rsid w:val="009932AE"/>
    <w:rsid w:val="00993345"/>
    <w:rsid w:val="009938A2"/>
    <w:rsid w:val="0099395E"/>
    <w:rsid w:val="009942BB"/>
    <w:rsid w:val="0099432B"/>
    <w:rsid w:val="00994BA3"/>
    <w:rsid w:val="00994FDF"/>
    <w:rsid w:val="0099539E"/>
    <w:rsid w:val="00995D9F"/>
    <w:rsid w:val="0099609D"/>
    <w:rsid w:val="00996277"/>
    <w:rsid w:val="00996C6E"/>
    <w:rsid w:val="00997279"/>
    <w:rsid w:val="00997A92"/>
    <w:rsid w:val="00997CFA"/>
    <w:rsid w:val="00997F7E"/>
    <w:rsid w:val="009A01F5"/>
    <w:rsid w:val="009A095B"/>
    <w:rsid w:val="009A0F1F"/>
    <w:rsid w:val="009A1050"/>
    <w:rsid w:val="009A1114"/>
    <w:rsid w:val="009A17F7"/>
    <w:rsid w:val="009A1F0D"/>
    <w:rsid w:val="009A2381"/>
    <w:rsid w:val="009A25AC"/>
    <w:rsid w:val="009A2720"/>
    <w:rsid w:val="009A3DF7"/>
    <w:rsid w:val="009A3E25"/>
    <w:rsid w:val="009A3F45"/>
    <w:rsid w:val="009A413A"/>
    <w:rsid w:val="009A4270"/>
    <w:rsid w:val="009A4282"/>
    <w:rsid w:val="009A42AD"/>
    <w:rsid w:val="009A4C8D"/>
    <w:rsid w:val="009A5105"/>
    <w:rsid w:val="009A52ED"/>
    <w:rsid w:val="009A5474"/>
    <w:rsid w:val="009A5B8F"/>
    <w:rsid w:val="009A5E55"/>
    <w:rsid w:val="009A5E5B"/>
    <w:rsid w:val="009A6503"/>
    <w:rsid w:val="009A6ADA"/>
    <w:rsid w:val="009A6C01"/>
    <w:rsid w:val="009A6F41"/>
    <w:rsid w:val="009A6FF3"/>
    <w:rsid w:val="009A71B2"/>
    <w:rsid w:val="009A74CB"/>
    <w:rsid w:val="009B0176"/>
    <w:rsid w:val="009B059D"/>
    <w:rsid w:val="009B062A"/>
    <w:rsid w:val="009B08AB"/>
    <w:rsid w:val="009B13D9"/>
    <w:rsid w:val="009B28AE"/>
    <w:rsid w:val="009B2B3C"/>
    <w:rsid w:val="009B2BB6"/>
    <w:rsid w:val="009B2E1E"/>
    <w:rsid w:val="009B2E40"/>
    <w:rsid w:val="009B2E8F"/>
    <w:rsid w:val="009B30BC"/>
    <w:rsid w:val="009B30D9"/>
    <w:rsid w:val="009B32C7"/>
    <w:rsid w:val="009B35C0"/>
    <w:rsid w:val="009B3703"/>
    <w:rsid w:val="009B3BA8"/>
    <w:rsid w:val="009B43DA"/>
    <w:rsid w:val="009B4DFB"/>
    <w:rsid w:val="009B511C"/>
    <w:rsid w:val="009B530D"/>
    <w:rsid w:val="009B5879"/>
    <w:rsid w:val="009B5B62"/>
    <w:rsid w:val="009B5FBA"/>
    <w:rsid w:val="009B648B"/>
    <w:rsid w:val="009B6591"/>
    <w:rsid w:val="009B66ED"/>
    <w:rsid w:val="009B695E"/>
    <w:rsid w:val="009B6B59"/>
    <w:rsid w:val="009B7966"/>
    <w:rsid w:val="009B7A04"/>
    <w:rsid w:val="009B7C2E"/>
    <w:rsid w:val="009B7FC3"/>
    <w:rsid w:val="009C013A"/>
    <w:rsid w:val="009C05CD"/>
    <w:rsid w:val="009C0905"/>
    <w:rsid w:val="009C0F2F"/>
    <w:rsid w:val="009C0F3C"/>
    <w:rsid w:val="009C181D"/>
    <w:rsid w:val="009C1A2E"/>
    <w:rsid w:val="009C1AE3"/>
    <w:rsid w:val="009C1B8F"/>
    <w:rsid w:val="009C1CAF"/>
    <w:rsid w:val="009C1CDD"/>
    <w:rsid w:val="009C1D9F"/>
    <w:rsid w:val="009C1E22"/>
    <w:rsid w:val="009C3167"/>
    <w:rsid w:val="009C33FA"/>
    <w:rsid w:val="009C345D"/>
    <w:rsid w:val="009C36E3"/>
    <w:rsid w:val="009C3C80"/>
    <w:rsid w:val="009C3DC0"/>
    <w:rsid w:val="009C3ECB"/>
    <w:rsid w:val="009C40B5"/>
    <w:rsid w:val="009C4111"/>
    <w:rsid w:val="009C4247"/>
    <w:rsid w:val="009C4315"/>
    <w:rsid w:val="009C444C"/>
    <w:rsid w:val="009C4842"/>
    <w:rsid w:val="009C48BD"/>
    <w:rsid w:val="009C56F8"/>
    <w:rsid w:val="009C5724"/>
    <w:rsid w:val="009C584D"/>
    <w:rsid w:val="009C5A7E"/>
    <w:rsid w:val="009C5C40"/>
    <w:rsid w:val="009C5D91"/>
    <w:rsid w:val="009C5EAE"/>
    <w:rsid w:val="009C6311"/>
    <w:rsid w:val="009C64D4"/>
    <w:rsid w:val="009C6E60"/>
    <w:rsid w:val="009C74C7"/>
    <w:rsid w:val="009C7685"/>
    <w:rsid w:val="009C7763"/>
    <w:rsid w:val="009C78F3"/>
    <w:rsid w:val="009C7D49"/>
    <w:rsid w:val="009D0060"/>
    <w:rsid w:val="009D0422"/>
    <w:rsid w:val="009D0517"/>
    <w:rsid w:val="009D0BAA"/>
    <w:rsid w:val="009D0D83"/>
    <w:rsid w:val="009D0D85"/>
    <w:rsid w:val="009D0EEF"/>
    <w:rsid w:val="009D1499"/>
    <w:rsid w:val="009D1E3F"/>
    <w:rsid w:val="009D21AC"/>
    <w:rsid w:val="009D2574"/>
    <w:rsid w:val="009D2714"/>
    <w:rsid w:val="009D2AAC"/>
    <w:rsid w:val="009D3006"/>
    <w:rsid w:val="009D3536"/>
    <w:rsid w:val="009D38D2"/>
    <w:rsid w:val="009D39CD"/>
    <w:rsid w:val="009D426F"/>
    <w:rsid w:val="009D428C"/>
    <w:rsid w:val="009D45BB"/>
    <w:rsid w:val="009D49D0"/>
    <w:rsid w:val="009D4F45"/>
    <w:rsid w:val="009D5133"/>
    <w:rsid w:val="009D51EB"/>
    <w:rsid w:val="009D551C"/>
    <w:rsid w:val="009D5539"/>
    <w:rsid w:val="009D5756"/>
    <w:rsid w:val="009D5B9C"/>
    <w:rsid w:val="009D6489"/>
    <w:rsid w:val="009D66FF"/>
    <w:rsid w:val="009D6B3D"/>
    <w:rsid w:val="009D6EC0"/>
    <w:rsid w:val="009D71D7"/>
    <w:rsid w:val="009D7346"/>
    <w:rsid w:val="009D7461"/>
    <w:rsid w:val="009D77AF"/>
    <w:rsid w:val="009D798D"/>
    <w:rsid w:val="009D7A78"/>
    <w:rsid w:val="009E0134"/>
    <w:rsid w:val="009E0175"/>
    <w:rsid w:val="009E0336"/>
    <w:rsid w:val="009E0ADB"/>
    <w:rsid w:val="009E0B8D"/>
    <w:rsid w:val="009E1451"/>
    <w:rsid w:val="009E1677"/>
    <w:rsid w:val="009E19C4"/>
    <w:rsid w:val="009E1DEA"/>
    <w:rsid w:val="009E2117"/>
    <w:rsid w:val="009E23E2"/>
    <w:rsid w:val="009E25A8"/>
    <w:rsid w:val="009E28B3"/>
    <w:rsid w:val="009E33F1"/>
    <w:rsid w:val="009E34E3"/>
    <w:rsid w:val="009E3628"/>
    <w:rsid w:val="009E3DEB"/>
    <w:rsid w:val="009E4246"/>
    <w:rsid w:val="009E48D4"/>
    <w:rsid w:val="009E4A64"/>
    <w:rsid w:val="009E4DF9"/>
    <w:rsid w:val="009E5466"/>
    <w:rsid w:val="009E5567"/>
    <w:rsid w:val="009E55BD"/>
    <w:rsid w:val="009E5941"/>
    <w:rsid w:val="009E59FD"/>
    <w:rsid w:val="009E645B"/>
    <w:rsid w:val="009E6877"/>
    <w:rsid w:val="009E7993"/>
    <w:rsid w:val="009E7FB5"/>
    <w:rsid w:val="009E7FBD"/>
    <w:rsid w:val="009EF325"/>
    <w:rsid w:val="009F01A8"/>
    <w:rsid w:val="009F07A9"/>
    <w:rsid w:val="009F0A15"/>
    <w:rsid w:val="009F0A2D"/>
    <w:rsid w:val="009F0B5B"/>
    <w:rsid w:val="009F0CB7"/>
    <w:rsid w:val="009F0DB0"/>
    <w:rsid w:val="009F0F51"/>
    <w:rsid w:val="009F1010"/>
    <w:rsid w:val="009F1388"/>
    <w:rsid w:val="009F154F"/>
    <w:rsid w:val="009F1CF4"/>
    <w:rsid w:val="009F234F"/>
    <w:rsid w:val="009F2525"/>
    <w:rsid w:val="009F26F0"/>
    <w:rsid w:val="009F278B"/>
    <w:rsid w:val="009F2DA4"/>
    <w:rsid w:val="009F31BB"/>
    <w:rsid w:val="009F322E"/>
    <w:rsid w:val="009F3506"/>
    <w:rsid w:val="009F35F0"/>
    <w:rsid w:val="009F3B57"/>
    <w:rsid w:val="009F3EDC"/>
    <w:rsid w:val="009F4266"/>
    <w:rsid w:val="009F514F"/>
    <w:rsid w:val="009F577E"/>
    <w:rsid w:val="009F57DC"/>
    <w:rsid w:val="009F59AC"/>
    <w:rsid w:val="009F5B46"/>
    <w:rsid w:val="009F62A0"/>
    <w:rsid w:val="009F649E"/>
    <w:rsid w:val="009F6566"/>
    <w:rsid w:val="009F6C86"/>
    <w:rsid w:val="009F6E8B"/>
    <w:rsid w:val="009F7415"/>
    <w:rsid w:val="009F75A0"/>
    <w:rsid w:val="009F7C24"/>
    <w:rsid w:val="00A0041B"/>
    <w:rsid w:val="00A00533"/>
    <w:rsid w:val="00A0084D"/>
    <w:rsid w:val="00A00874"/>
    <w:rsid w:val="00A00D03"/>
    <w:rsid w:val="00A01278"/>
    <w:rsid w:val="00A0136E"/>
    <w:rsid w:val="00A016FB"/>
    <w:rsid w:val="00A01728"/>
    <w:rsid w:val="00A026B6"/>
    <w:rsid w:val="00A0281D"/>
    <w:rsid w:val="00A02ABF"/>
    <w:rsid w:val="00A038DB"/>
    <w:rsid w:val="00A03A79"/>
    <w:rsid w:val="00A03E97"/>
    <w:rsid w:val="00A0412A"/>
    <w:rsid w:val="00A048B2"/>
    <w:rsid w:val="00A04E87"/>
    <w:rsid w:val="00A04F0D"/>
    <w:rsid w:val="00A04F74"/>
    <w:rsid w:val="00A050C2"/>
    <w:rsid w:val="00A0511B"/>
    <w:rsid w:val="00A05397"/>
    <w:rsid w:val="00A055E0"/>
    <w:rsid w:val="00A05657"/>
    <w:rsid w:val="00A05977"/>
    <w:rsid w:val="00A05AD3"/>
    <w:rsid w:val="00A06093"/>
    <w:rsid w:val="00A061A0"/>
    <w:rsid w:val="00A06291"/>
    <w:rsid w:val="00A066A9"/>
    <w:rsid w:val="00A0687B"/>
    <w:rsid w:val="00A06936"/>
    <w:rsid w:val="00A06B69"/>
    <w:rsid w:val="00A06C44"/>
    <w:rsid w:val="00A07032"/>
    <w:rsid w:val="00A0709F"/>
    <w:rsid w:val="00A072A4"/>
    <w:rsid w:val="00A073AC"/>
    <w:rsid w:val="00A07CEF"/>
    <w:rsid w:val="00A07F06"/>
    <w:rsid w:val="00A103FC"/>
    <w:rsid w:val="00A114F9"/>
    <w:rsid w:val="00A119B8"/>
    <w:rsid w:val="00A119D5"/>
    <w:rsid w:val="00A11A9F"/>
    <w:rsid w:val="00A11C24"/>
    <w:rsid w:val="00A11CB5"/>
    <w:rsid w:val="00A11E32"/>
    <w:rsid w:val="00A12856"/>
    <w:rsid w:val="00A129A7"/>
    <w:rsid w:val="00A12C52"/>
    <w:rsid w:val="00A12D1A"/>
    <w:rsid w:val="00A13192"/>
    <w:rsid w:val="00A13212"/>
    <w:rsid w:val="00A1351C"/>
    <w:rsid w:val="00A13733"/>
    <w:rsid w:val="00A1382A"/>
    <w:rsid w:val="00A13A6C"/>
    <w:rsid w:val="00A13D29"/>
    <w:rsid w:val="00A13F13"/>
    <w:rsid w:val="00A14038"/>
    <w:rsid w:val="00A14248"/>
    <w:rsid w:val="00A145E5"/>
    <w:rsid w:val="00A147DD"/>
    <w:rsid w:val="00A14FE7"/>
    <w:rsid w:val="00A150E4"/>
    <w:rsid w:val="00A15105"/>
    <w:rsid w:val="00A15349"/>
    <w:rsid w:val="00A153CD"/>
    <w:rsid w:val="00A15B73"/>
    <w:rsid w:val="00A15B90"/>
    <w:rsid w:val="00A15B92"/>
    <w:rsid w:val="00A15EA0"/>
    <w:rsid w:val="00A15FB8"/>
    <w:rsid w:val="00A165E5"/>
    <w:rsid w:val="00A167D7"/>
    <w:rsid w:val="00A16CF0"/>
    <w:rsid w:val="00A173F6"/>
    <w:rsid w:val="00A17585"/>
    <w:rsid w:val="00A17706"/>
    <w:rsid w:val="00A1784C"/>
    <w:rsid w:val="00A17D6E"/>
    <w:rsid w:val="00A209BE"/>
    <w:rsid w:val="00A20B97"/>
    <w:rsid w:val="00A2184F"/>
    <w:rsid w:val="00A218C6"/>
    <w:rsid w:val="00A21E31"/>
    <w:rsid w:val="00A21F3A"/>
    <w:rsid w:val="00A220D7"/>
    <w:rsid w:val="00A221CA"/>
    <w:rsid w:val="00A2247C"/>
    <w:rsid w:val="00A22488"/>
    <w:rsid w:val="00A227A6"/>
    <w:rsid w:val="00A22E5F"/>
    <w:rsid w:val="00A23147"/>
    <w:rsid w:val="00A2321B"/>
    <w:rsid w:val="00A23827"/>
    <w:rsid w:val="00A2397F"/>
    <w:rsid w:val="00A23C9F"/>
    <w:rsid w:val="00A24033"/>
    <w:rsid w:val="00A243B6"/>
    <w:rsid w:val="00A24763"/>
    <w:rsid w:val="00A24A77"/>
    <w:rsid w:val="00A24D12"/>
    <w:rsid w:val="00A24FC8"/>
    <w:rsid w:val="00A2510C"/>
    <w:rsid w:val="00A25525"/>
    <w:rsid w:val="00A2552D"/>
    <w:rsid w:val="00A258C7"/>
    <w:rsid w:val="00A25F3A"/>
    <w:rsid w:val="00A2625A"/>
    <w:rsid w:val="00A2661C"/>
    <w:rsid w:val="00A26628"/>
    <w:rsid w:val="00A26CB8"/>
    <w:rsid w:val="00A271E8"/>
    <w:rsid w:val="00A27228"/>
    <w:rsid w:val="00A2772F"/>
    <w:rsid w:val="00A27B20"/>
    <w:rsid w:val="00A27CE9"/>
    <w:rsid w:val="00A27FD7"/>
    <w:rsid w:val="00A302D1"/>
    <w:rsid w:val="00A303F1"/>
    <w:rsid w:val="00A30715"/>
    <w:rsid w:val="00A308AF"/>
    <w:rsid w:val="00A31405"/>
    <w:rsid w:val="00A3155B"/>
    <w:rsid w:val="00A31AF8"/>
    <w:rsid w:val="00A31B9D"/>
    <w:rsid w:val="00A31D48"/>
    <w:rsid w:val="00A31D61"/>
    <w:rsid w:val="00A32080"/>
    <w:rsid w:val="00A32232"/>
    <w:rsid w:val="00A3241B"/>
    <w:rsid w:val="00A32597"/>
    <w:rsid w:val="00A339C3"/>
    <w:rsid w:val="00A33AF0"/>
    <w:rsid w:val="00A33AF1"/>
    <w:rsid w:val="00A3429F"/>
    <w:rsid w:val="00A343DA"/>
    <w:rsid w:val="00A34513"/>
    <w:rsid w:val="00A3487C"/>
    <w:rsid w:val="00A34915"/>
    <w:rsid w:val="00A34E50"/>
    <w:rsid w:val="00A34E96"/>
    <w:rsid w:val="00A34ECB"/>
    <w:rsid w:val="00A34FB1"/>
    <w:rsid w:val="00A35A3C"/>
    <w:rsid w:val="00A35C8E"/>
    <w:rsid w:val="00A35F9B"/>
    <w:rsid w:val="00A3628B"/>
    <w:rsid w:val="00A36376"/>
    <w:rsid w:val="00A36907"/>
    <w:rsid w:val="00A36D1A"/>
    <w:rsid w:val="00A36D3E"/>
    <w:rsid w:val="00A37C17"/>
    <w:rsid w:val="00A40188"/>
    <w:rsid w:val="00A401A1"/>
    <w:rsid w:val="00A40231"/>
    <w:rsid w:val="00A40683"/>
    <w:rsid w:val="00A40E82"/>
    <w:rsid w:val="00A40E8A"/>
    <w:rsid w:val="00A40EE6"/>
    <w:rsid w:val="00A414EE"/>
    <w:rsid w:val="00A41768"/>
    <w:rsid w:val="00A418CB"/>
    <w:rsid w:val="00A4258D"/>
    <w:rsid w:val="00A425D2"/>
    <w:rsid w:val="00A4268B"/>
    <w:rsid w:val="00A4269F"/>
    <w:rsid w:val="00A426ED"/>
    <w:rsid w:val="00A42876"/>
    <w:rsid w:val="00A4287F"/>
    <w:rsid w:val="00A428F5"/>
    <w:rsid w:val="00A42B0A"/>
    <w:rsid w:val="00A42C05"/>
    <w:rsid w:val="00A42ED1"/>
    <w:rsid w:val="00A430D1"/>
    <w:rsid w:val="00A4360A"/>
    <w:rsid w:val="00A4380D"/>
    <w:rsid w:val="00A4389D"/>
    <w:rsid w:val="00A43AA0"/>
    <w:rsid w:val="00A43ADF"/>
    <w:rsid w:val="00A43B74"/>
    <w:rsid w:val="00A4424B"/>
    <w:rsid w:val="00A44594"/>
    <w:rsid w:val="00A447EE"/>
    <w:rsid w:val="00A44D7B"/>
    <w:rsid w:val="00A44E0B"/>
    <w:rsid w:val="00A45585"/>
    <w:rsid w:val="00A45832"/>
    <w:rsid w:val="00A45844"/>
    <w:rsid w:val="00A45B07"/>
    <w:rsid w:val="00A45CC1"/>
    <w:rsid w:val="00A46377"/>
    <w:rsid w:val="00A46439"/>
    <w:rsid w:val="00A46442"/>
    <w:rsid w:val="00A4691C"/>
    <w:rsid w:val="00A46AF8"/>
    <w:rsid w:val="00A46E1D"/>
    <w:rsid w:val="00A46EE7"/>
    <w:rsid w:val="00A47258"/>
    <w:rsid w:val="00A47761"/>
    <w:rsid w:val="00A47D4B"/>
    <w:rsid w:val="00A50764"/>
    <w:rsid w:val="00A507F6"/>
    <w:rsid w:val="00A5093E"/>
    <w:rsid w:val="00A50A3A"/>
    <w:rsid w:val="00A50A76"/>
    <w:rsid w:val="00A51023"/>
    <w:rsid w:val="00A51611"/>
    <w:rsid w:val="00A51D13"/>
    <w:rsid w:val="00A521A5"/>
    <w:rsid w:val="00A521F5"/>
    <w:rsid w:val="00A52422"/>
    <w:rsid w:val="00A52501"/>
    <w:rsid w:val="00A528D3"/>
    <w:rsid w:val="00A52C7D"/>
    <w:rsid w:val="00A52F84"/>
    <w:rsid w:val="00A532FF"/>
    <w:rsid w:val="00A535CF"/>
    <w:rsid w:val="00A537D6"/>
    <w:rsid w:val="00A539EA"/>
    <w:rsid w:val="00A53CAC"/>
    <w:rsid w:val="00A5400A"/>
    <w:rsid w:val="00A549B2"/>
    <w:rsid w:val="00A549D4"/>
    <w:rsid w:val="00A556F0"/>
    <w:rsid w:val="00A558F3"/>
    <w:rsid w:val="00A55B86"/>
    <w:rsid w:val="00A55D36"/>
    <w:rsid w:val="00A56179"/>
    <w:rsid w:val="00A5626A"/>
    <w:rsid w:val="00A5626D"/>
    <w:rsid w:val="00A56460"/>
    <w:rsid w:val="00A56ACC"/>
    <w:rsid w:val="00A56E30"/>
    <w:rsid w:val="00A571B7"/>
    <w:rsid w:val="00A571CC"/>
    <w:rsid w:val="00A57378"/>
    <w:rsid w:val="00A579FD"/>
    <w:rsid w:val="00A601EF"/>
    <w:rsid w:val="00A604DF"/>
    <w:rsid w:val="00A609AC"/>
    <w:rsid w:val="00A610BF"/>
    <w:rsid w:val="00A61A92"/>
    <w:rsid w:val="00A61A9A"/>
    <w:rsid w:val="00A61ABB"/>
    <w:rsid w:val="00A61FB3"/>
    <w:rsid w:val="00A624CA"/>
    <w:rsid w:val="00A6264C"/>
    <w:rsid w:val="00A627BA"/>
    <w:rsid w:val="00A62C87"/>
    <w:rsid w:val="00A62D5D"/>
    <w:rsid w:val="00A631CA"/>
    <w:rsid w:val="00A63385"/>
    <w:rsid w:val="00A63753"/>
    <w:rsid w:val="00A63B78"/>
    <w:rsid w:val="00A63B85"/>
    <w:rsid w:val="00A642E9"/>
    <w:rsid w:val="00A6473F"/>
    <w:rsid w:val="00A652EB"/>
    <w:rsid w:val="00A65308"/>
    <w:rsid w:val="00A656D7"/>
    <w:rsid w:val="00A65947"/>
    <w:rsid w:val="00A65A87"/>
    <w:rsid w:val="00A65E90"/>
    <w:rsid w:val="00A65F78"/>
    <w:rsid w:val="00A6632F"/>
    <w:rsid w:val="00A663F0"/>
    <w:rsid w:val="00A665E7"/>
    <w:rsid w:val="00A67890"/>
    <w:rsid w:val="00A67896"/>
    <w:rsid w:val="00A700E6"/>
    <w:rsid w:val="00A70155"/>
    <w:rsid w:val="00A70479"/>
    <w:rsid w:val="00A705C2"/>
    <w:rsid w:val="00A70954"/>
    <w:rsid w:val="00A70B50"/>
    <w:rsid w:val="00A70BEB"/>
    <w:rsid w:val="00A70D59"/>
    <w:rsid w:val="00A70DBC"/>
    <w:rsid w:val="00A712AC"/>
    <w:rsid w:val="00A7182B"/>
    <w:rsid w:val="00A71963"/>
    <w:rsid w:val="00A71AD8"/>
    <w:rsid w:val="00A71B3A"/>
    <w:rsid w:val="00A72249"/>
    <w:rsid w:val="00A7239E"/>
    <w:rsid w:val="00A72630"/>
    <w:rsid w:val="00A72C2A"/>
    <w:rsid w:val="00A733EE"/>
    <w:rsid w:val="00A7378D"/>
    <w:rsid w:val="00A744BB"/>
    <w:rsid w:val="00A74766"/>
    <w:rsid w:val="00A749EA"/>
    <w:rsid w:val="00A74D29"/>
    <w:rsid w:val="00A74EAB"/>
    <w:rsid w:val="00A752C3"/>
    <w:rsid w:val="00A753F0"/>
    <w:rsid w:val="00A75AE8"/>
    <w:rsid w:val="00A75B73"/>
    <w:rsid w:val="00A76379"/>
    <w:rsid w:val="00A76480"/>
    <w:rsid w:val="00A76E2A"/>
    <w:rsid w:val="00A76F1E"/>
    <w:rsid w:val="00A77151"/>
    <w:rsid w:val="00A7724C"/>
    <w:rsid w:val="00A7793D"/>
    <w:rsid w:val="00A77ED0"/>
    <w:rsid w:val="00A77F45"/>
    <w:rsid w:val="00A80F83"/>
    <w:rsid w:val="00A8109B"/>
    <w:rsid w:val="00A81170"/>
    <w:rsid w:val="00A814AD"/>
    <w:rsid w:val="00A81F9F"/>
    <w:rsid w:val="00A821C6"/>
    <w:rsid w:val="00A82242"/>
    <w:rsid w:val="00A82308"/>
    <w:rsid w:val="00A824E3"/>
    <w:rsid w:val="00A82E11"/>
    <w:rsid w:val="00A83336"/>
    <w:rsid w:val="00A8348C"/>
    <w:rsid w:val="00A83DD8"/>
    <w:rsid w:val="00A8452B"/>
    <w:rsid w:val="00A849FA"/>
    <w:rsid w:val="00A84C3A"/>
    <w:rsid w:val="00A8548F"/>
    <w:rsid w:val="00A854FF"/>
    <w:rsid w:val="00A85B85"/>
    <w:rsid w:val="00A86107"/>
    <w:rsid w:val="00A86277"/>
    <w:rsid w:val="00A862E7"/>
    <w:rsid w:val="00A864E8"/>
    <w:rsid w:val="00A865BF"/>
    <w:rsid w:val="00A86B20"/>
    <w:rsid w:val="00A86B78"/>
    <w:rsid w:val="00A86C27"/>
    <w:rsid w:val="00A872B2"/>
    <w:rsid w:val="00A87336"/>
    <w:rsid w:val="00A87428"/>
    <w:rsid w:val="00A87706"/>
    <w:rsid w:val="00A90313"/>
    <w:rsid w:val="00A90A41"/>
    <w:rsid w:val="00A90E04"/>
    <w:rsid w:val="00A91881"/>
    <w:rsid w:val="00A9283D"/>
    <w:rsid w:val="00A92E41"/>
    <w:rsid w:val="00A93B13"/>
    <w:rsid w:val="00A93B31"/>
    <w:rsid w:val="00A93BDA"/>
    <w:rsid w:val="00A9432D"/>
    <w:rsid w:val="00A943FC"/>
    <w:rsid w:val="00A945A9"/>
    <w:rsid w:val="00A9530C"/>
    <w:rsid w:val="00A95966"/>
    <w:rsid w:val="00A95ABC"/>
    <w:rsid w:val="00A95F54"/>
    <w:rsid w:val="00A96091"/>
    <w:rsid w:val="00A960A6"/>
    <w:rsid w:val="00A9643C"/>
    <w:rsid w:val="00A96C48"/>
    <w:rsid w:val="00A970B5"/>
    <w:rsid w:val="00A97148"/>
    <w:rsid w:val="00A97779"/>
    <w:rsid w:val="00A979F0"/>
    <w:rsid w:val="00A97B00"/>
    <w:rsid w:val="00A97B4A"/>
    <w:rsid w:val="00A97C8C"/>
    <w:rsid w:val="00AA0FD7"/>
    <w:rsid w:val="00AA1094"/>
    <w:rsid w:val="00AA114F"/>
    <w:rsid w:val="00AA13CB"/>
    <w:rsid w:val="00AA1AFE"/>
    <w:rsid w:val="00AA1C55"/>
    <w:rsid w:val="00AA1E6C"/>
    <w:rsid w:val="00AA2970"/>
    <w:rsid w:val="00AA29A8"/>
    <w:rsid w:val="00AA2A13"/>
    <w:rsid w:val="00AA2E07"/>
    <w:rsid w:val="00AA2F83"/>
    <w:rsid w:val="00AA2FB5"/>
    <w:rsid w:val="00AA353D"/>
    <w:rsid w:val="00AA3BE6"/>
    <w:rsid w:val="00AA4261"/>
    <w:rsid w:val="00AA4732"/>
    <w:rsid w:val="00AA4886"/>
    <w:rsid w:val="00AA5579"/>
    <w:rsid w:val="00AA6045"/>
    <w:rsid w:val="00AA61B2"/>
    <w:rsid w:val="00AA62F3"/>
    <w:rsid w:val="00AA64F5"/>
    <w:rsid w:val="00AA6EAE"/>
    <w:rsid w:val="00AA7378"/>
    <w:rsid w:val="00AA79C5"/>
    <w:rsid w:val="00AA7FE7"/>
    <w:rsid w:val="00AB002F"/>
    <w:rsid w:val="00AB00CC"/>
    <w:rsid w:val="00AB00FE"/>
    <w:rsid w:val="00AB0BEF"/>
    <w:rsid w:val="00AB0E20"/>
    <w:rsid w:val="00AB0F87"/>
    <w:rsid w:val="00AB1383"/>
    <w:rsid w:val="00AB13DD"/>
    <w:rsid w:val="00AB1850"/>
    <w:rsid w:val="00AB1858"/>
    <w:rsid w:val="00AB1C62"/>
    <w:rsid w:val="00AB1E09"/>
    <w:rsid w:val="00AB212A"/>
    <w:rsid w:val="00AB2303"/>
    <w:rsid w:val="00AB24F7"/>
    <w:rsid w:val="00AB2F91"/>
    <w:rsid w:val="00AB324B"/>
    <w:rsid w:val="00AB387A"/>
    <w:rsid w:val="00AB4AA3"/>
    <w:rsid w:val="00AB4BED"/>
    <w:rsid w:val="00AB4E3D"/>
    <w:rsid w:val="00AB4F04"/>
    <w:rsid w:val="00AB5694"/>
    <w:rsid w:val="00AB5AC9"/>
    <w:rsid w:val="00AB5ADA"/>
    <w:rsid w:val="00AB5E1F"/>
    <w:rsid w:val="00AB6632"/>
    <w:rsid w:val="00AB68A4"/>
    <w:rsid w:val="00AB6978"/>
    <w:rsid w:val="00AB6DD5"/>
    <w:rsid w:val="00AB752A"/>
    <w:rsid w:val="00AB7E43"/>
    <w:rsid w:val="00AC0172"/>
    <w:rsid w:val="00AC0537"/>
    <w:rsid w:val="00AC1DCD"/>
    <w:rsid w:val="00AC1E56"/>
    <w:rsid w:val="00AC20FB"/>
    <w:rsid w:val="00AC23C2"/>
    <w:rsid w:val="00AC2827"/>
    <w:rsid w:val="00AC339D"/>
    <w:rsid w:val="00AC3485"/>
    <w:rsid w:val="00AC36BB"/>
    <w:rsid w:val="00AC396D"/>
    <w:rsid w:val="00AC3C73"/>
    <w:rsid w:val="00AC4102"/>
    <w:rsid w:val="00AC4176"/>
    <w:rsid w:val="00AC41F0"/>
    <w:rsid w:val="00AC4275"/>
    <w:rsid w:val="00AC487C"/>
    <w:rsid w:val="00AC493A"/>
    <w:rsid w:val="00AC5065"/>
    <w:rsid w:val="00AC59EB"/>
    <w:rsid w:val="00AC5BD7"/>
    <w:rsid w:val="00AC698C"/>
    <w:rsid w:val="00AC6F31"/>
    <w:rsid w:val="00AC7031"/>
    <w:rsid w:val="00AC7177"/>
    <w:rsid w:val="00AC72F0"/>
    <w:rsid w:val="00AC74E7"/>
    <w:rsid w:val="00AC75DA"/>
    <w:rsid w:val="00AC77C1"/>
    <w:rsid w:val="00AC78E4"/>
    <w:rsid w:val="00AC7A09"/>
    <w:rsid w:val="00AC7D03"/>
    <w:rsid w:val="00AC7ECB"/>
    <w:rsid w:val="00AD0810"/>
    <w:rsid w:val="00AD0833"/>
    <w:rsid w:val="00AD0BFD"/>
    <w:rsid w:val="00AD10A5"/>
    <w:rsid w:val="00AD1188"/>
    <w:rsid w:val="00AD1925"/>
    <w:rsid w:val="00AD1E7D"/>
    <w:rsid w:val="00AD244B"/>
    <w:rsid w:val="00AD28EC"/>
    <w:rsid w:val="00AD2D65"/>
    <w:rsid w:val="00AD2DCA"/>
    <w:rsid w:val="00AD2E79"/>
    <w:rsid w:val="00AD38A0"/>
    <w:rsid w:val="00AD3D24"/>
    <w:rsid w:val="00AD51E7"/>
    <w:rsid w:val="00AD5738"/>
    <w:rsid w:val="00AD5AE3"/>
    <w:rsid w:val="00AD5F75"/>
    <w:rsid w:val="00AD5F79"/>
    <w:rsid w:val="00AD6283"/>
    <w:rsid w:val="00AD68D5"/>
    <w:rsid w:val="00AD6F2E"/>
    <w:rsid w:val="00AD71D9"/>
    <w:rsid w:val="00AD7399"/>
    <w:rsid w:val="00AD73F8"/>
    <w:rsid w:val="00AD7846"/>
    <w:rsid w:val="00AD7A78"/>
    <w:rsid w:val="00AE032C"/>
    <w:rsid w:val="00AE080E"/>
    <w:rsid w:val="00AE0851"/>
    <w:rsid w:val="00AE107B"/>
    <w:rsid w:val="00AE1135"/>
    <w:rsid w:val="00AE18B1"/>
    <w:rsid w:val="00AE1D43"/>
    <w:rsid w:val="00AE22F7"/>
    <w:rsid w:val="00AE2591"/>
    <w:rsid w:val="00AE2EFD"/>
    <w:rsid w:val="00AE2F53"/>
    <w:rsid w:val="00AE33A6"/>
    <w:rsid w:val="00AE3BC0"/>
    <w:rsid w:val="00AE4650"/>
    <w:rsid w:val="00AE504C"/>
    <w:rsid w:val="00AE5220"/>
    <w:rsid w:val="00AE5865"/>
    <w:rsid w:val="00AE586B"/>
    <w:rsid w:val="00AE5CAB"/>
    <w:rsid w:val="00AE5CDF"/>
    <w:rsid w:val="00AE6323"/>
    <w:rsid w:val="00AE6585"/>
    <w:rsid w:val="00AE694F"/>
    <w:rsid w:val="00AE6AA0"/>
    <w:rsid w:val="00AE6AE3"/>
    <w:rsid w:val="00AE6C7F"/>
    <w:rsid w:val="00AE6C8D"/>
    <w:rsid w:val="00AE6E1B"/>
    <w:rsid w:val="00AE766E"/>
    <w:rsid w:val="00AE7709"/>
    <w:rsid w:val="00AE7795"/>
    <w:rsid w:val="00AE786A"/>
    <w:rsid w:val="00AE7ECA"/>
    <w:rsid w:val="00AF036C"/>
    <w:rsid w:val="00AF0C39"/>
    <w:rsid w:val="00AF0D5D"/>
    <w:rsid w:val="00AF0FB9"/>
    <w:rsid w:val="00AF108A"/>
    <w:rsid w:val="00AF126B"/>
    <w:rsid w:val="00AF1394"/>
    <w:rsid w:val="00AF19DC"/>
    <w:rsid w:val="00AF1A27"/>
    <w:rsid w:val="00AF1A85"/>
    <w:rsid w:val="00AF200B"/>
    <w:rsid w:val="00AF2282"/>
    <w:rsid w:val="00AF254D"/>
    <w:rsid w:val="00AF26F1"/>
    <w:rsid w:val="00AF26FE"/>
    <w:rsid w:val="00AF3485"/>
    <w:rsid w:val="00AF3CCD"/>
    <w:rsid w:val="00AF410E"/>
    <w:rsid w:val="00AF5374"/>
    <w:rsid w:val="00AF557B"/>
    <w:rsid w:val="00AF5C62"/>
    <w:rsid w:val="00AF6386"/>
    <w:rsid w:val="00AF6A22"/>
    <w:rsid w:val="00AF7A14"/>
    <w:rsid w:val="00AF7B91"/>
    <w:rsid w:val="00AF7C5F"/>
    <w:rsid w:val="00AF7E83"/>
    <w:rsid w:val="00B00058"/>
    <w:rsid w:val="00B00372"/>
    <w:rsid w:val="00B0072B"/>
    <w:rsid w:val="00B00B88"/>
    <w:rsid w:val="00B01346"/>
    <w:rsid w:val="00B019AB"/>
    <w:rsid w:val="00B01B3D"/>
    <w:rsid w:val="00B01DAD"/>
    <w:rsid w:val="00B02790"/>
    <w:rsid w:val="00B0294A"/>
    <w:rsid w:val="00B02C0F"/>
    <w:rsid w:val="00B02FCF"/>
    <w:rsid w:val="00B03376"/>
    <w:rsid w:val="00B03E2D"/>
    <w:rsid w:val="00B0420E"/>
    <w:rsid w:val="00B0459E"/>
    <w:rsid w:val="00B04622"/>
    <w:rsid w:val="00B04826"/>
    <w:rsid w:val="00B049E7"/>
    <w:rsid w:val="00B04A2F"/>
    <w:rsid w:val="00B052A4"/>
    <w:rsid w:val="00B054B5"/>
    <w:rsid w:val="00B05E52"/>
    <w:rsid w:val="00B05F06"/>
    <w:rsid w:val="00B05FF2"/>
    <w:rsid w:val="00B062F4"/>
    <w:rsid w:val="00B06715"/>
    <w:rsid w:val="00B0673B"/>
    <w:rsid w:val="00B0698A"/>
    <w:rsid w:val="00B06C80"/>
    <w:rsid w:val="00B06D93"/>
    <w:rsid w:val="00B06FB5"/>
    <w:rsid w:val="00B07307"/>
    <w:rsid w:val="00B0797C"/>
    <w:rsid w:val="00B07A23"/>
    <w:rsid w:val="00B07E55"/>
    <w:rsid w:val="00B1056B"/>
    <w:rsid w:val="00B107D4"/>
    <w:rsid w:val="00B10C94"/>
    <w:rsid w:val="00B11A0B"/>
    <w:rsid w:val="00B11B50"/>
    <w:rsid w:val="00B12245"/>
    <w:rsid w:val="00B12D89"/>
    <w:rsid w:val="00B1301E"/>
    <w:rsid w:val="00B135D2"/>
    <w:rsid w:val="00B13611"/>
    <w:rsid w:val="00B13649"/>
    <w:rsid w:val="00B1391C"/>
    <w:rsid w:val="00B1454A"/>
    <w:rsid w:val="00B14AF8"/>
    <w:rsid w:val="00B15087"/>
    <w:rsid w:val="00B15157"/>
    <w:rsid w:val="00B162CB"/>
    <w:rsid w:val="00B16835"/>
    <w:rsid w:val="00B1698E"/>
    <w:rsid w:val="00B16E6C"/>
    <w:rsid w:val="00B17537"/>
    <w:rsid w:val="00B17A91"/>
    <w:rsid w:val="00B17D60"/>
    <w:rsid w:val="00B204F5"/>
    <w:rsid w:val="00B205CA"/>
    <w:rsid w:val="00B2072C"/>
    <w:rsid w:val="00B20FE3"/>
    <w:rsid w:val="00B21909"/>
    <w:rsid w:val="00B21E92"/>
    <w:rsid w:val="00B21FEC"/>
    <w:rsid w:val="00B2257B"/>
    <w:rsid w:val="00B22FD2"/>
    <w:rsid w:val="00B236AF"/>
    <w:rsid w:val="00B236C4"/>
    <w:rsid w:val="00B23918"/>
    <w:rsid w:val="00B23D00"/>
    <w:rsid w:val="00B23E6D"/>
    <w:rsid w:val="00B2403C"/>
    <w:rsid w:val="00B242D5"/>
    <w:rsid w:val="00B245C4"/>
    <w:rsid w:val="00B247FC"/>
    <w:rsid w:val="00B24D2F"/>
    <w:rsid w:val="00B24F89"/>
    <w:rsid w:val="00B254DF"/>
    <w:rsid w:val="00B257BC"/>
    <w:rsid w:val="00B25879"/>
    <w:rsid w:val="00B25928"/>
    <w:rsid w:val="00B26676"/>
    <w:rsid w:val="00B26831"/>
    <w:rsid w:val="00B26BCA"/>
    <w:rsid w:val="00B26F9E"/>
    <w:rsid w:val="00B27408"/>
    <w:rsid w:val="00B2759F"/>
    <w:rsid w:val="00B277DC"/>
    <w:rsid w:val="00B27948"/>
    <w:rsid w:val="00B301DC"/>
    <w:rsid w:val="00B30CD2"/>
    <w:rsid w:val="00B30D8E"/>
    <w:rsid w:val="00B30EEA"/>
    <w:rsid w:val="00B3186B"/>
    <w:rsid w:val="00B31E4C"/>
    <w:rsid w:val="00B3228E"/>
    <w:rsid w:val="00B32A75"/>
    <w:rsid w:val="00B32A93"/>
    <w:rsid w:val="00B32B4D"/>
    <w:rsid w:val="00B32E62"/>
    <w:rsid w:val="00B32F21"/>
    <w:rsid w:val="00B336B9"/>
    <w:rsid w:val="00B33974"/>
    <w:rsid w:val="00B33E52"/>
    <w:rsid w:val="00B33ED7"/>
    <w:rsid w:val="00B341A7"/>
    <w:rsid w:val="00B3441D"/>
    <w:rsid w:val="00B34533"/>
    <w:rsid w:val="00B34CD2"/>
    <w:rsid w:val="00B354C3"/>
    <w:rsid w:val="00B3554A"/>
    <w:rsid w:val="00B35583"/>
    <w:rsid w:val="00B35878"/>
    <w:rsid w:val="00B359B7"/>
    <w:rsid w:val="00B35B50"/>
    <w:rsid w:val="00B35C4C"/>
    <w:rsid w:val="00B3611F"/>
    <w:rsid w:val="00B36200"/>
    <w:rsid w:val="00B379D1"/>
    <w:rsid w:val="00B37B4D"/>
    <w:rsid w:val="00B37E5E"/>
    <w:rsid w:val="00B40040"/>
    <w:rsid w:val="00B40D03"/>
    <w:rsid w:val="00B412FA"/>
    <w:rsid w:val="00B41E39"/>
    <w:rsid w:val="00B41E43"/>
    <w:rsid w:val="00B41E73"/>
    <w:rsid w:val="00B41F18"/>
    <w:rsid w:val="00B4219C"/>
    <w:rsid w:val="00B423FE"/>
    <w:rsid w:val="00B4251C"/>
    <w:rsid w:val="00B42CF4"/>
    <w:rsid w:val="00B431BA"/>
    <w:rsid w:val="00B431F6"/>
    <w:rsid w:val="00B43ADA"/>
    <w:rsid w:val="00B43B34"/>
    <w:rsid w:val="00B43DC1"/>
    <w:rsid w:val="00B43DF1"/>
    <w:rsid w:val="00B43F33"/>
    <w:rsid w:val="00B44019"/>
    <w:rsid w:val="00B44297"/>
    <w:rsid w:val="00B4448D"/>
    <w:rsid w:val="00B44764"/>
    <w:rsid w:val="00B44846"/>
    <w:rsid w:val="00B44ACA"/>
    <w:rsid w:val="00B44EA1"/>
    <w:rsid w:val="00B45028"/>
    <w:rsid w:val="00B450D6"/>
    <w:rsid w:val="00B45104"/>
    <w:rsid w:val="00B4559F"/>
    <w:rsid w:val="00B4636A"/>
    <w:rsid w:val="00B464B7"/>
    <w:rsid w:val="00B46535"/>
    <w:rsid w:val="00B46A90"/>
    <w:rsid w:val="00B46B96"/>
    <w:rsid w:val="00B47148"/>
    <w:rsid w:val="00B4760B"/>
    <w:rsid w:val="00B47850"/>
    <w:rsid w:val="00B47A6E"/>
    <w:rsid w:val="00B50508"/>
    <w:rsid w:val="00B505A9"/>
    <w:rsid w:val="00B506FE"/>
    <w:rsid w:val="00B50E1A"/>
    <w:rsid w:val="00B5175E"/>
    <w:rsid w:val="00B51F3E"/>
    <w:rsid w:val="00B5219A"/>
    <w:rsid w:val="00B524C9"/>
    <w:rsid w:val="00B5266C"/>
    <w:rsid w:val="00B52DC2"/>
    <w:rsid w:val="00B534B5"/>
    <w:rsid w:val="00B53A23"/>
    <w:rsid w:val="00B53DF4"/>
    <w:rsid w:val="00B53ED9"/>
    <w:rsid w:val="00B5445B"/>
    <w:rsid w:val="00B5445D"/>
    <w:rsid w:val="00B5497A"/>
    <w:rsid w:val="00B54EBF"/>
    <w:rsid w:val="00B555C7"/>
    <w:rsid w:val="00B5579F"/>
    <w:rsid w:val="00B55D82"/>
    <w:rsid w:val="00B56118"/>
    <w:rsid w:val="00B56582"/>
    <w:rsid w:val="00B56629"/>
    <w:rsid w:val="00B571AA"/>
    <w:rsid w:val="00B5723F"/>
    <w:rsid w:val="00B5758F"/>
    <w:rsid w:val="00B578B2"/>
    <w:rsid w:val="00B578DC"/>
    <w:rsid w:val="00B578EC"/>
    <w:rsid w:val="00B6001F"/>
    <w:rsid w:val="00B6024B"/>
    <w:rsid w:val="00B614B4"/>
    <w:rsid w:val="00B6199C"/>
    <w:rsid w:val="00B61B1D"/>
    <w:rsid w:val="00B61DE8"/>
    <w:rsid w:val="00B61E68"/>
    <w:rsid w:val="00B62649"/>
    <w:rsid w:val="00B62878"/>
    <w:rsid w:val="00B63052"/>
    <w:rsid w:val="00B64231"/>
    <w:rsid w:val="00B6442F"/>
    <w:rsid w:val="00B64A15"/>
    <w:rsid w:val="00B64C6C"/>
    <w:rsid w:val="00B65104"/>
    <w:rsid w:val="00B65337"/>
    <w:rsid w:val="00B65433"/>
    <w:rsid w:val="00B657E9"/>
    <w:rsid w:val="00B65BDB"/>
    <w:rsid w:val="00B66214"/>
    <w:rsid w:val="00B6661B"/>
    <w:rsid w:val="00B66DE6"/>
    <w:rsid w:val="00B6786D"/>
    <w:rsid w:val="00B67DFD"/>
    <w:rsid w:val="00B67EB7"/>
    <w:rsid w:val="00B7025C"/>
    <w:rsid w:val="00B702E4"/>
    <w:rsid w:val="00B7039C"/>
    <w:rsid w:val="00B703C9"/>
    <w:rsid w:val="00B70E64"/>
    <w:rsid w:val="00B710E9"/>
    <w:rsid w:val="00B71670"/>
    <w:rsid w:val="00B717D6"/>
    <w:rsid w:val="00B71F83"/>
    <w:rsid w:val="00B72239"/>
    <w:rsid w:val="00B72604"/>
    <w:rsid w:val="00B72E71"/>
    <w:rsid w:val="00B73521"/>
    <w:rsid w:val="00B735FD"/>
    <w:rsid w:val="00B73FAA"/>
    <w:rsid w:val="00B74C00"/>
    <w:rsid w:val="00B74DED"/>
    <w:rsid w:val="00B74E46"/>
    <w:rsid w:val="00B75094"/>
    <w:rsid w:val="00B75347"/>
    <w:rsid w:val="00B75383"/>
    <w:rsid w:val="00B759A9"/>
    <w:rsid w:val="00B75BCC"/>
    <w:rsid w:val="00B75F01"/>
    <w:rsid w:val="00B766AC"/>
    <w:rsid w:val="00B76C61"/>
    <w:rsid w:val="00B76DF1"/>
    <w:rsid w:val="00B77122"/>
    <w:rsid w:val="00B7712F"/>
    <w:rsid w:val="00B7730E"/>
    <w:rsid w:val="00B77580"/>
    <w:rsid w:val="00B776F4"/>
    <w:rsid w:val="00B77C7E"/>
    <w:rsid w:val="00B77D55"/>
    <w:rsid w:val="00B77FA0"/>
    <w:rsid w:val="00B80016"/>
    <w:rsid w:val="00B807A9"/>
    <w:rsid w:val="00B807EA"/>
    <w:rsid w:val="00B8099C"/>
    <w:rsid w:val="00B80B62"/>
    <w:rsid w:val="00B80C8A"/>
    <w:rsid w:val="00B80E53"/>
    <w:rsid w:val="00B81151"/>
    <w:rsid w:val="00B818A5"/>
    <w:rsid w:val="00B818F2"/>
    <w:rsid w:val="00B81CED"/>
    <w:rsid w:val="00B829F4"/>
    <w:rsid w:val="00B8367C"/>
    <w:rsid w:val="00B837F9"/>
    <w:rsid w:val="00B8380D"/>
    <w:rsid w:val="00B8386C"/>
    <w:rsid w:val="00B83961"/>
    <w:rsid w:val="00B83966"/>
    <w:rsid w:val="00B83C25"/>
    <w:rsid w:val="00B83E79"/>
    <w:rsid w:val="00B845B4"/>
    <w:rsid w:val="00B846F8"/>
    <w:rsid w:val="00B85178"/>
    <w:rsid w:val="00B85593"/>
    <w:rsid w:val="00B856D4"/>
    <w:rsid w:val="00B85B29"/>
    <w:rsid w:val="00B85D0E"/>
    <w:rsid w:val="00B8605A"/>
    <w:rsid w:val="00B86D56"/>
    <w:rsid w:val="00B872FD"/>
    <w:rsid w:val="00B87844"/>
    <w:rsid w:val="00B87900"/>
    <w:rsid w:val="00B87966"/>
    <w:rsid w:val="00B87B49"/>
    <w:rsid w:val="00B87CEA"/>
    <w:rsid w:val="00B87DB6"/>
    <w:rsid w:val="00B87DD9"/>
    <w:rsid w:val="00B90143"/>
    <w:rsid w:val="00B9023E"/>
    <w:rsid w:val="00B903A1"/>
    <w:rsid w:val="00B90407"/>
    <w:rsid w:val="00B90688"/>
    <w:rsid w:val="00B9084B"/>
    <w:rsid w:val="00B90EDC"/>
    <w:rsid w:val="00B91592"/>
    <w:rsid w:val="00B918EB"/>
    <w:rsid w:val="00B919BC"/>
    <w:rsid w:val="00B91B5A"/>
    <w:rsid w:val="00B91C2A"/>
    <w:rsid w:val="00B91F0A"/>
    <w:rsid w:val="00B9229E"/>
    <w:rsid w:val="00B924FD"/>
    <w:rsid w:val="00B9254C"/>
    <w:rsid w:val="00B9295E"/>
    <w:rsid w:val="00B9299F"/>
    <w:rsid w:val="00B92AA3"/>
    <w:rsid w:val="00B934A3"/>
    <w:rsid w:val="00B93894"/>
    <w:rsid w:val="00B93C7C"/>
    <w:rsid w:val="00B93F8A"/>
    <w:rsid w:val="00B940DB"/>
    <w:rsid w:val="00B9452F"/>
    <w:rsid w:val="00B94B9A"/>
    <w:rsid w:val="00B95050"/>
    <w:rsid w:val="00B95127"/>
    <w:rsid w:val="00B956E3"/>
    <w:rsid w:val="00B95E7D"/>
    <w:rsid w:val="00B95F96"/>
    <w:rsid w:val="00B96165"/>
    <w:rsid w:val="00B966E0"/>
    <w:rsid w:val="00B96A2D"/>
    <w:rsid w:val="00B96EBA"/>
    <w:rsid w:val="00B97563"/>
    <w:rsid w:val="00B97AF0"/>
    <w:rsid w:val="00B97B58"/>
    <w:rsid w:val="00BA019E"/>
    <w:rsid w:val="00BA028D"/>
    <w:rsid w:val="00BA0832"/>
    <w:rsid w:val="00BA0E3A"/>
    <w:rsid w:val="00BA0F53"/>
    <w:rsid w:val="00BA1823"/>
    <w:rsid w:val="00BA182C"/>
    <w:rsid w:val="00BA1A22"/>
    <w:rsid w:val="00BA1E1C"/>
    <w:rsid w:val="00BA202E"/>
    <w:rsid w:val="00BA2278"/>
    <w:rsid w:val="00BA28C7"/>
    <w:rsid w:val="00BA2A55"/>
    <w:rsid w:val="00BA2E90"/>
    <w:rsid w:val="00BA339F"/>
    <w:rsid w:val="00BA34B7"/>
    <w:rsid w:val="00BA3622"/>
    <w:rsid w:val="00BA383C"/>
    <w:rsid w:val="00BA3978"/>
    <w:rsid w:val="00BA3E7C"/>
    <w:rsid w:val="00BA446C"/>
    <w:rsid w:val="00BA460E"/>
    <w:rsid w:val="00BA477A"/>
    <w:rsid w:val="00BA4B3A"/>
    <w:rsid w:val="00BA4BA1"/>
    <w:rsid w:val="00BA53C4"/>
    <w:rsid w:val="00BA5495"/>
    <w:rsid w:val="00BA59D2"/>
    <w:rsid w:val="00BA643D"/>
    <w:rsid w:val="00BA6523"/>
    <w:rsid w:val="00BA6595"/>
    <w:rsid w:val="00BA6A72"/>
    <w:rsid w:val="00BA6AF8"/>
    <w:rsid w:val="00BA6DCB"/>
    <w:rsid w:val="00BA6E9C"/>
    <w:rsid w:val="00BA7027"/>
    <w:rsid w:val="00BA7309"/>
    <w:rsid w:val="00BA73C9"/>
    <w:rsid w:val="00BA76FA"/>
    <w:rsid w:val="00BA7B11"/>
    <w:rsid w:val="00BA7BB4"/>
    <w:rsid w:val="00BA7D7D"/>
    <w:rsid w:val="00BA7EAE"/>
    <w:rsid w:val="00BA7FD1"/>
    <w:rsid w:val="00BB0010"/>
    <w:rsid w:val="00BB00A4"/>
    <w:rsid w:val="00BB026D"/>
    <w:rsid w:val="00BB0B3A"/>
    <w:rsid w:val="00BB0E90"/>
    <w:rsid w:val="00BB0EE5"/>
    <w:rsid w:val="00BB0F2A"/>
    <w:rsid w:val="00BB1515"/>
    <w:rsid w:val="00BB16E1"/>
    <w:rsid w:val="00BB176A"/>
    <w:rsid w:val="00BB195E"/>
    <w:rsid w:val="00BB1DAF"/>
    <w:rsid w:val="00BB1FA1"/>
    <w:rsid w:val="00BB253C"/>
    <w:rsid w:val="00BB279B"/>
    <w:rsid w:val="00BB2AA0"/>
    <w:rsid w:val="00BB3B75"/>
    <w:rsid w:val="00BB3E92"/>
    <w:rsid w:val="00BB40B2"/>
    <w:rsid w:val="00BB41D1"/>
    <w:rsid w:val="00BB4314"/>
    <w:rsid w:val="00BB58F1"/>
    <w:rsid w:val="00BB5958"/>
    <w:rsid w:val="00BB6010"/>
    <w:rsid w:val="00BB6527"/>
    <w:rsid w:val="00BB6A01"/>
    <w:rsid w:val="00BB6B5B"/>
    <w:rsid w:val="00BB7358"/>
    <w:rsid w:val="00BB7D40"/>
    <w:rsid w:val="00BB7D50"/>
    <w:rsid w:val="00BB7E62"/>
    <w:rsid w:val="00BC0187"/>
    <w:rsid w:val="00BC032A"/>
    <w:rsid w:val="00BC0503"/>
    <w:rsid w:val="00BC0542"/>
    <w:rsid w:val="00BC09C4"/>
    <w:rsid w:val="00BC1416"/>
    <w:rsid w:val="00BC145E"/>
    <w:rsid w:val="00BC1983"/>
    <w:rsid w:val="00BC1F0C"/>
    <w:rsid w:val="00BC2561"/>
    <w:rsid w:val="00BC2893"/>
    <w:rsid w:val="00BC2999"/>
    <w:rsid w:val="00BC2B04"/>
    <w:rsid w:val="00BC2EF0"/>
    <w:rsid w:val="00BC33B9"/>
    <w:rsid w:val="00BC373D"/>
    <w:rsid w:val="00BC3741"/>
    <w:rsid w:val="00BC3780"/>
    <w:rsid w:val="00BC386C"/>
    <w:rsid w:val="00BC3BD0"/>
    <w:rsid w:val="00BC4096"/>
    <w:rsid w:val="00BC44F8"/>
    <w:rsid w:val="00BC4C23"/>
    <w:rsid w:val="00BC4C5C"/>
    <w:rsid w:val="00BC4CF3"/>
    <w:rsid w:val="00BC50AF"/>
    <w:rsid w:val="00BC540A"/>
    <w:rsid w:val="00BC569A"/>
    <w:rsid w:val="00BC5A69"/>
    <w:rsid w:val="00BC6788"/>
    <w:rsid w:val="00BC7167"/>
    <w:rsid w:val="00BC78D9"/>
    <w:rsid w:val="00BC7A1F"/>
    <w:rsid w:val="00BD044C"/>
    <w:rsid w:val="00BD045B"/>
    <w:rsid w:val="00BD07A4"/>
    <w:rsid w:val="00BD08E5"/>
    <w:rsid w:val="00BD0C02"/>
    <w:rsid w:val="00BD14FF"/>
    <w:rsid w:val="00BD17EE"/>
    <w:rsid w:val="00BD1843"/>
    <w:rsid w:val="00BD23B0"/>
    <w:rsid w:val="00BD260F"/>
    <w:rsid w:val="00BD2B43"/>
    <w:rsid w:val="00BD2DED"/>
    <w:rsid w:val="00BD2F3D"/>
    <w:rsid w:val="00BD30D8"/>
    <w:rsid w:val="00BD3286"/>
    <w:rsid w:val="00BD3D5E"/>
    <w:rsid w:val="00BD4E14"/>
    <w:rsid w:val="00BD53BC"/>
    <w:rsid w:val="00BD5539"/>
    <w:rsid w:val="00BD570C"/>
    <w:rsid w:val="00BD5B62"/>
    <w:rsid w:val="00BD5B90"/>
    <w:rsid w:val="00BD6261"/>
    <w:rsid w:val="00BD630D"/>
    <w:rsid w:val="00BD6DB6"/>
    <w:rsid w:val="00BD6E97"/>
    <w:rsid w:val="00BD7007"/>
    <w:rsid w:val="00BD72A7"/>
    <w:rsid w:val="00BD750A"/>
    <w:rsid w:val="00BD7D35"/>
    <w:rsid w:val="00BD7DC0"/>
    <w:rsid w:val="00BE0879"/>
    <w:rsid w:val="00BE0A04"/>
    <w:rsid w:val="00BE0F07"/>
    <w:rsid w:val="00BE1178"/>
    <w:rsid w:val="00BE141E"/>
    <w:rsid w:val="00BE1780"/>
    <w:rsid w:val="00BE1BD5"/>
    <w:rsid w:val="00BE20F2"/>
    <w:rsid w:val="00BE2590"/>
    <w:rsid w:val="00BE25F5"/>
    <w:rsid w:val="00BE2D35"/>
    <w:rsid w:val="00BE2D78"/>
    <w:rsid w:val="00BE45D5"/>
    <w:rsid w:val="00BE47C5"/>
    <w:rsid w:val="00BE488B"/>
    <w:rsid w:val="00BE4926"/>
    <w:rsid w:val="00BE5201"/>
    <w:rsid w:val="00BE5447"/>
    <w:rsid w:val="00BE5610"/>
    <w:rsid w:val="00BE5B6C"/>
    <w:rsid w:val="00BE5C9D"/>
    <w:rsid w:val="00BE5D5C"/>
    <w:rsid w:val="00BE6F35"/>
    <w:rsid w:val="00BE6F95"/>
    <w:rsid w:val="00BE7C1B"/>
    <w:rsid w:val="00BF04EE"/>
    <w:rsid w:val="00BF0FB6"/>
    <w:rsid w:val="00BF2D49"/>
    <w:rsid w:val="00BF2D62"/>
    <w:rsid w:val="00BF2F13"/>
    <w:rsid w:val="00BF3030"/>
    <w:rsid w:val="00BF370A"/>
    <w:rsid w:val="00BF4186"/>
    <w:rsid w:val="00BF4BD2"/>
    <w:rsid w:val="00BF4CAE"/>
    <w:rsid w:val="00BF518C"/>
    <w:rsid w:val="00BF5526"/>
    <w:rsid w:val="00BF59D5"/>
    <w:rsid w:val="00BF5A83"/>
    <w:rsid w:val="00BF5A85"/>
    <w:rsid w:val="00BF5ED2"/>
    <w:rsid w:val="00BF6EBA"/>
    <w:rsid w:val="00BF776C"/>
    <w:rsid w:val="00C00006"/>
    <w:rsid w:val="00C00308"/>
    <w:rsid w:val="00C00475"/>
    <w:rsid w:val="00C004C7"/>
    <w:rsid w:val="00C00C03"/>
    <w:rsid w:val="00C00FB4"/>
    <w:rsid w:val="00C018F7"/>
    <w:rsid w:val="00C01B6E"/>
    <w:rsid w:val="00C01BF2"/>
    <w:rsid w:val="00C01FFB"/>
    <w:rsid w:val="00C024F9"/>
    <w:rsid w:val="00C02A8E"/>
    <w:rsid w:val="00C02EE2"/>
    <w:rsid w:val="00C02FE8"/>
    <w:rsid w:val="00C03B1A"/>
    <w:rsid w:val="00C0415E"/>
    <w:rsid w:val="00C0433D"/>
    <w:rsid w:val="00C04597"/>
    <w:rsid w:val="00C049A6"/>
    <w:rsid w:val="00C04C05"/>
    <w:rsid w:val="00C05071"/>
    <w:rsid w:val="00C054B0"/>
    <w:rsid w:val="00C059A1"/>
    <w:rsid w:val="00C05AAD"/>
    <w:rsid w:val="00C05E21"/>
    <w:rsid w:val="00C060F7"/>
    <w:rsid w:val="00C062D5"/>
    <w:rsid w:val="00C06303"/>
    <w:rsid w:val="00C064B7"/>
    <w:rsid w:val="00C065D8"/>
    <w:rsid w:val="00C06628"/>
    <w:rsid w:val="00C0665D"/>
    <w:rsid w:val="00C06A99"/>
    <w:rsid w:val="00C07233"/>
    <w:rsid w:val="00C07289"/>
    <w:rsid w:val="00C079C4"/>
    <w:rsid w:val="00C10027"/>
    <w:rsid w:val="00C1009D"/>
    <w:rsid w:val="00C10555"/>
    <w:rsid w:val="00C1069D"/>
    <w:rsid w:val="00C1071F"/>
    <w:rsid w:val="00C11017"/>
    <w:rsid w:val="00C11411"/>
    <w:rsid w:val="00C1163A"/>
    <w:rsid w:val="00C1174A"/>
    <w:rsid w:val="00C11E45"/>
    <w:rsid w:val="00C123AC"/>
    <w:rsid w:val="00C12664"/>
    <w:rsid w:val="00C128B6"/>
    <w:rsid w:val="00C12CF4"/>
    <w:rsid w:val="00C13252"/>
    <w:rsid w:val="00C1355F"/>
    <w:rsid w:val="00C1362F"/>
    <w:rsid w:val="00C1382A"/>
    <w:rsid w:val="00C13DA5"/>
    <w:rsid w:val="00C1412F"/>
    <w:rsid w:val="00C14192"/>
    <w:rsid w:val="00C14645"/>
    <w:rsid w:val="00C15378"/>
    <w:rsid w:val="00C155F1"/>
    <w:rsid w:val="00C157BC"/>
    <w:rsid w:val="00C157F5"/>
    <w:rsid w:val="00C158DF"/>
    <w:rsid w:val="00C15BBE"/>
    <w:rsid w:val="00C15CCB"/>
    <w:rsid w:val="00C1601A"/>
    <w:rsid w:val="00C1604A"/>
    <w:rsid w:val="00C16AF2"/>
    <w:rsid w:val="00C16C10"/>
    <w:rsid w:val="00C16D9E"/>
    <w:rsid w:val="00C17521"/>
    <w:rsid w:val="00C17644"/>
    <w:rsid w:val="00C176BE"/>
    <w:rsid w:val="00C178D2"/>
    <w:rsid w:val="00C20381"/>
    <w:rsid w:val="00C20545"/>
    <w:rsid w:val="00C205F0"/>
    <w:rsid w:val="00C206A6"/>
    <w:rsid w:val="00C2125E"/>
    <w:rsid w:val="00C21E67"/>
    <w:rsid w:val="00C22075"/>
    <w:rsid w:val="00C221AC"/>
    <w:rsid w:val="00C222FD"/>
    <w:rsid w:val="00C22585"/>
    <w:rsid w:val="00C2285D"/>
    <w:rsid w:val="00C228D5"/>
    <w:rsid w:val="00C229AD"/>
    <w:rsid w:val="00C22A84"/>
    <w:rsid w:val="00C2363C"/>
    <w:rsid w:val="00C24539"/>
    <w:rsid w:val="00C25186"/>
    <w:rsid w:val="00C254F3"/>
    <w:rsid w:val="00C26027"/>
    <w:rsid w:val="00C2634C"/>
    <w:rsid w:val="00C26906"/>
    <w:rsid w:val="00C26F55"/>
    <w:rsid w:val="00C2768F"/>
    <w:rsid w:val="00C27A99"/>
    <w:rsid w:val="00C27C33"/>
    <w:rsid w:val="00C27D9A"/>
    <w:rsid w:val="00C27E4C"/>
    <w:rsid w:val="00C306EA"/>
    <w:rsid w:val="00C307D3"/>
    <w:rsid w:val="00C30A45"/>
    <w:rsid w:val="00C30B9B"/>
    <w:rsid w:val="00C30CB1"/>
    <w:rsid w:val="00C30CF2"/>
    <w:rsid w:val="00C31873"/>
    <w:rsid w:val="00C31E0B"/>
    <w:rsid w:val="00C32115"/>
    <w:rsid w:val="00C322EB"/>
    <w:rsid w:val="00C3246D"/>
    <w:rsid w:val="00C32709"/>
    <w:rsid w:val="00C32B7A"/>
    <w:rsid w:val="00C32CE0"/>
    <w:rsid w:val="00C32FD3"/>
    <w:rsid w:val="00C330F5"/>
    <w:rsid w:val="00C33525"/>
    <w:rsid w:val="00C335A0"/>
    <w:rsid w:val="00C335C5"/>
    <w:rsid w:val="00C33B9D"/>
    <w:rsid w:val="00C3418A"/>
    <w:rsid w:val="00C343A0"/>
    <w:rsid w:val="00C34461"/>
    <w:rsid w:val="00C354A2"/>
    <w:rsid w:val="00C35728"/>
    <w:rsid w:val="00C359D7"/>
    <w:rsid w:val="00C35A65"/>
    <w:rsid w:val="00C35A68"/>
    <w:rsid w:val="00C36090"/>
    <w:rsid w:val="00C36351"/>
    <w:rsid w:val="00C36606"/>
    <w:rsid w:val="00C36F7D"/>
    <w:rsid w:val="00C370FA"/>
    <w:rsid w:val="00C3733F"/>
    <w:rsid w:val="00C377F7"/>
    <w:rsid w:val="00C37B4F"/>
    <w:rsid w:val="00C37EE8"/>
    <w:rsid w:val="00C4030E"/>
    <w:rsid w:val="00C4034A"/>
    <w:rsid w:val="00C4087A"/>
    <w:rsid w:val="00C40951"/>
    <w:rsid w:val="00C41037"/>
    <w:rsid w:val="00C413D6"/>
    <w:rsid w:val="00C41936"/>
    <w:rsid w:val="00C42202"/>
    <w:rsid w:val="00C42443"/>
    <w:rsid w:val="00C424F7"/>
    <w:rsid w:val="00C42DF3"/>
    <w:rsid w:val="00C42FF8"/>
    <w:rsid w:val="00C436B2"/>
    <w:rsid w:val="00C437D6"/>
    <w:rsid w:val="00C4394D"/>
    <w:rsid w:val="00C43A84"/>
    <w:rsid w:val="00C43B5B"/>
    <w:rsid w:val="00C444BE"/>
    <w:rsid w:val="00C44680"/>
    <w:rsid w:val="00C448CD"/>
    <w:rsid w:val="00C44B89"/>
    <w:rsid w:val="00C44E09"/>
    <w:rsid w:val="00C44F6F"/>
    <w:rsid w:val="00C451E0"/>
    <w:rsid w:val="00C456F6"/>
    <w:rsid w:val="00C4578C"/>
    <w:rsid w:val="00C45B60"/>
    <w:rsid w:val="00C45C89"/>
    <w:rsid w:val="00C45E06"/>
    <w:rsid w:val="00C45FB4"/>
    <w:rsid w:val="00C46087"/>
    <w:rsid w:val="00C46454"/>
    <w:rsid w:val="00C46873"/>
    <w:rsid w:val="00C46B20"/>
    <w:rsid w:val="00C46FEE"/>
    <w:rsid w:val="00C47294"/>
    <w:rsid w:val="00C473B9"/>
    <w:rsid w:val="00C475F5"/>
    <w:rsid w:val="00C47A80"/>
    <w:rsid w:val="00C47BD0"/>
    <w:rsid w:val="00C47DA4"/>
    <w:rsid w:val="00C47DEB"/>
    <w:rsid w:val="00C5029D"/>
    <w:rsid w:val="00C502CA"/>
    <w:rsid w:val="00C505A3"/>
    <w:rsid w:val="00C507E4"/>
    <w:rsid w:val="00C5085C"/>
    <w:rsid w:val="00C50933"/>
    <w:rsid w:val="00C5168A"/>
    <w:rsid w:val="00C51A53"/>
    <w:rsid w:val="00C51DEA"/>
    <w:rsid w:val="00C52416"/>
    <w:rsid w:val="00C5256B"/>
    <w:rsid w:val="00C52ED8"/>
    <w:rsid w:val="00C531C9"/>
    <w:rsid w:val="00C53836"/>
    <w:rsid w:val="00C53B47"/>
    <w:rsid w:val="00C53FBF"/>
    <w:rsid w:val="00C548C8"/>
    <w:rsid w:val="00C54922"/>
    <w:rsid w:val="00C55311"/>
    <w:rsid w:val="00C555D4"/>
    <w:rsid w:val="00C555E3"/>
    <w:rsid w:val="00C556D7"/>
    <w:rsid w:val="00C55820"/>
    <w:rsid w:val="00C55AAB"/>
    <w:rsid w:val="00C55F42"/>
    <w:rsid w:val="00C560B7"/>
    <w:rsid w:val="00C565DC"/>
    <w:rsid w:val="00C56849"/>
    <w:rsid w:val="00C57988"/>
    <w:rsid w:val="00C57E93"/>
    <w:rsid w:val="00C60283"/>
    <w:rsid w:val="00C6043A"/>
    <w:rsid w:val="00C6044D"/>
    <w:rsid w:val="00C6071B"/>
    <w:rsid w:val="00C60B1D"/>
    <w:rsid w:val="00C61075"/>
    <w:rsid w:val="00C615F7"/>
    <w:rsid w:val="00C61705"/>
    <w:rsid w:val="00C61712"/>
    <w:rsid w:val="00C61CD1"/>
    <w:rsid w:val="00C61CE3"/>
    <w:rsid w:val="00C622B0"/>
    <w:rsid w:val="00C62571"/>
    <w:rsid w:val="00C62768"/>
    <w:rsid w:val="00C62816"/>
    <w:rsid w:val="00C6298E"/>
    <w:rsid w:val="00C62CBB"/>
    <w:rsid w:val="00C62D61"/>
    <w:rsid w:val="00C632E0"/>
    <w:rsid w:val="00C63343"/>
    <w:rsid w:val="00C637B4"/>
    <w:rsid w:val="00C63914"/>
    <w:rsid w:val="00C63972"/>
    <w:rsid w:val="00C63A45"/>
    <w:rsid w:val="00C6410E"/>
    <w:rsid w:val="00C64514"/>
    <w:rsid w:val="00C647DA"/>
    <w:rsid w:val="00C651A7"/>
    <w:rsid w:val="00C65EFC"/>
    <w:rsid w:val="00C66369"/>
    <w:rsid w:val="00C66885"/>
    <w:rsid w:val="00C668D7"/>
    <w:rsid w:val="00C66AA6"/>
    <w:rsid w:val="00C66BB4"/>
    <w:rsid w:val="00C675AA"/>
    <w:rsid w:val="00C67B1E"/>
    <w:rsid w:val="00C67B89"/>
    <w:rsid w:val="00C67C43"/>
    <w:rsid w:val="00C67E06"/>
    <w:rsid w:val="00C67EB1"/>
    <w:rsid w:val="00C67F1B"/>
    <w:rsid w:val="00C67FB9"/>
    <w:rsid w:val="00C702BA"/>
    <w:rsid w:val="00C7035A"/>
    <w:rsid w:val="00C7062E"/>
    <w:rsid w:val="00C70822"/>
    <w:rsid w:val="00C70E05"/>
    <w:rsid w:val="00C70E08"/>
    <w:rsid w:val="00C70F66"/>
    <w:rsid w:val="00C70FFC"/>
    <w:rsid w:val="00C7117A"/>
    <w:rsid w:val="00C714F7"/>
    <w:rsid w:val="00C71759"/>
    <w:rsid w:val="00C7192A"/>
    <w:rsid w:val="00C7221F"/>
    <w:rsid w:val="00C72399"/>
    <w:rsid w:val="00C72490"/>
    <w:rsid w:val="00C729DE"/>
    <w:rsid w:val="00C73F50"/>
    <w:rsid w:val="00C742BF"/>
    <w:rsid w:val="00C74685"/>
    <w:rsid w:val="00C749CF"/>
    <w:rsid w:val="00C74A77"/>
    <w:rsid w:val="00C74B5F"/>
    <w:rsid w:val="00C74D4C"/>
    <w:rsid w:val="00C74D58"/>
    <w:rsid w:val="00C75062"/>
    <w:rsid w:val="00C752E8"/>
    <w:rsid w:val="00C7543A"/>
    <w:rsid w:val="00C7550A"/>
    <w:rsid w:val="00C7572C"/>
    <w:rsid w:val="00C75ECF"/>
    <w:rsid w:val="00C7639B"/>
    <w:rsid w:val="00C76400"/>
    <w:rsid w:val="00C76BF1"/>
    <w:rsid w:val="00C76E5A"/>
    <w:rsid w:val="00C776EA"/>
    <w:rsid w:val="00C77BB3"/>
    <w:rsid w:val="00C77E23"/>
    <w:rsid w:val="00C77EF7"/>
    <w:rsid w:val="00C8032F"/>
    <w:rsid w:val="00C80C7D"/>
    <w:rsid w:val="00C80DB6"/>
    <w:rsid w:val="00C80EBA"/>
    <w:rsid w:val="00C80FE3"/>
    <w:rsid w:val="00C81372"/>
    <w:rsid w:val="00C816BC"/>
    <w:rsid w:val="00C81B5E"/>
    <w:rsid w:val="00C81E8C"/>
    <w:rsid w:val="00C8215D"/>
    <w:rsid w:val="00C82305"/>
    <w:rsid w:val="00C828ED"/>
    <w:rsid w:val="00C82D7F"/>
    <w:rsid w:val="00C83E05"/>
    <w:rsid w:val="00C8423F"/>
    <w:rsid w:val="00C842A4"/>
    <w:rsid w:val="00C84786"/>
    <w:rsid w:val="00C85343"/>
    <w:rsid w:val="00C8538F"/>
    <w:rsid w:val="00C8579B"/>
    <w:rsid w:val="00C8599F"/>
    <w:rsid w:val="00C85B9F"/>
    <w:rsid w:val="00C85C27"/>
    <w:rsid w:val="00C85F40"/>
    <w:rsid w:val="00C8610A"/>
    <w:rsid w:val="00C8623C"/>
    <w:rsid w:val="00C8645F"/>
    <w:rsid w:val="00C86A5C"/>
    <w:rsid w:val="00C86ED3"/>
    <w:rsid w:val="00C87268"/>
    <w:rsid w:val="00C87863"/>
    <w:rsid w:val="00C878AF"/>
    <w:rsid w:val="00C87A28"/>
    <w:rsid w:val="00C87C2C"/>
    <w:rsid w:val="00C90219"/>
    <w:rsid w:val="00C908D3"/>
    <w:rsid w:val="00C90A38"/>
    <w:rsid w:val="00C90C84"/>
    <w:rsid w:val="00C913B0"/>
    <w:rsid w:val="00C91415"/>
    <w:rsid w:val="00C915DC"/>
    <w:rsid w:val="00C91BC7"/>
    <w:rsid w:val="00C9206A"/>
    <w:rsid w:val="00C923B8"/>
    <w:rsid w:val="00C9258A"/>
    <w:rsid w:val="00C92610"/>
    <w:rsid w:val="00C92A0E"/>
    <w:rsid w:val="00C92B46"/>
    <w:rsid w:val="00C92BEC"/>
    <w:rsid w:val="00C931C2"/>
    <w:rsid w:val="00C93277"/>
    <w:rsid w:val="00C9348E"/>
    <w:rsid w:val="00C9359A"/>
    <w:rsid w:val="00C937C4"/>
    <w:rsid w:val="00C9381B"/>
    <w:rsid w:val="00C9403B"/>
    <w:rsid w:val="00C9415F"/>
    <w:rsid w:val="00C941A3"/>
    <w:rsid w:val="00C942E8"/>
    <w:rsid w:val="00C9478B"/>
    <w:rsid w:val="00C94B98"/>
    <w:rsid w:val="00C9516D"/>
    <w:rsid w:val="00C9561E"/>
    <w:rsid w:val="00C95A38"/>
    <w:rsid w:val="00C96036"/>
    <w:rsid w:val="00C96152"/>
    <w:rsid w:val="00C969DC"/>
    <w:rsid w:val="00C96CC4"/>
    <w:rsid w:val="00CA01E5"/>
    <w:rsid w:val="00CA0AA9"/>
    <w:rsid w:val="00CA0EDD"/>
    <w:rsid w:val="00CA16BA"/>
    <w:rsid w:val="00CA2570"/>
    <w:rsid w:val="00CA2580"/>
    <w:rsid w:val="00CA271F"/>
    <w:rsid w:val="00CA3491"/>
    <w:rsid w:val="00CA3560"/>
    <w:rsid w:val="00CA3C6F"/>
    <w:rsid w:val="00CA3D04"/>
    <w:rsid w:val="00CA3EE2"/>
    <w:rsid w:val="00CA3F76"/>
    <w:rsid w:val="00CA41F3"/>
    <w:rsid w:val="00CA45B7"/>
    <w:rsid w:val="00CA4810"/>
    <w:rsid w:val="00CA48B9"/>
    <w:rsid w:val="00CA4AC5"/>
    <w:rsid w:val="00CA4C12"/>
    <w:rsid w:val="00CA4F8B"/>
    <w:rsid w:val="00CA51BE"/>
    <w:rsid w:val="00CA52C0"/>
    <w:rsid w:val="00CA5574"/>
    <w:rsid w:val="00CA5871"/>
    <w:rsid w:val="00CA5CD2"/>
    <w:rsid w:val="00CA6200"/>
    <w:rsid w:val="00CA64BD"/>
    <w:rsid w:val="00CA6E7C"/>
    <w:rsid w:val="00CA6F3F"/>
    <w:rsid w:val="00CA701A"/>
    <w:rsid w:val="00CA7EA5"/>
    <w:rsid w:val="00CB02FA"/>
    <w:rsid w:val="00CB03FF"/>
    <w:rsid w:val="00CB0813"/>
    <w:rsid w:val="00CB0A0A"/>
    <w:rsid w:val="00CB0B2B"/>
    <w:rsid w:val="00CB0DC1"/>
    <w:rsid w:val="00CB1225"/>
    <w:rsid w:val="00CB172F"/>
    <w:rsid w:val="00CB1947"/>
    <w:rsid w:val="00CB1D4F"/>
    <w:rsid w:val="00CB21AC"/>
    <w:rsid w:val="00CB22FA"/>
    <w:rsid w:val="00CB28AF"/>
    <w:rsid w:val="00CB2D2E"/>
    <w:rsid w:val="00CB34F8"/>
    <w:rsid w:val="00CB409B"/>
    <w:rsid w:val="00CB44BA"/>
    <w:rsid w:val="00CB4647"/>
    <w:rsid w:val="00CB4B8B"/>
    <w:rsid w:val="00CB55BE"/>
    <w:rsid w:val="00CB5C26"/>
    <w:rsid w:val="00CB5C86"/>
    <w:rsid w:val="00CB5E08"/>
    <w:rsid w:val="00CB6166"/>
    <w:rsid w:val="00CB6A36"/>
    <w:rsid w:val="00CB6AAF"/>
    <w:rsid w:val="00CB6C10"/>
    <w:rsid w:val="00CB6DA2"/>
    <w:rsid w:val="00CB74A6"/>
    <w:rsid w:val="00CB7835"/>
    <w:rsid w:val="00CB7EA6"/>
    <w:rsid w:val="00CB7FAB"/>
    <w:rsid w:val="00CC035B"/>
    <w:rsid w:val="00CC0447"/>
    <w:rsid w:val="00CC06AB"/>
    <w:rsid w:val="00CC0869"/>
    <w:rsid w:val="00CC0E41"/>
    <w:rsid w:val="00CC1279"/>
    <w:rsid w:val="00CC1529"/>
    <w:rsid w:val="00CC21AB"/>
    <w:rsid w:val="00CC238E"/>
    <w:rsid w:val="00CC2A1D"/>
    <w:rsid w:val="00CC319A"/>
    <w:rsid w:val="00CC349F"/>
    <w:rsid w:val="00CC355B"/>
    <w:rsid w:val="00CC35A7"/>
    <w:rsid w:val="00CC35FB"/>
    <w:rsid w:val="00CC3D12"/>
    <w:rsid w:val="00CC3E88"/>
    <w:rsid w:val="00CC4691"/>
    <w:rsid w:val="00CC4964"/>
    <w:rsid w:val="00CC499D"/>
    <w:rsid w:val="00CC4BD9"/>
    <w:rsid w:val="00CC515D"/>
    <w:rsid w:val="00CC524F"/>
    <w:rsid w:val="00CC56C5"/>
    <w:rsid w:val="00CC59C1"/>
    <w:rsid w:val="00CC5B48"/>
    <w:rsid w:val="00CC5E78"/>
    <w:rsid w:val="00CC5F38"/>
    <w:rsid w:val="00CC6530"/>
    <w:rsid w:val="00CC65CD"/>
    <w:rsid w:val="00CC681A"/>
    <w:rsid w:val="00CC69BE"/>
    <w:rsid w:val="00CC69C1"/>
    <w:rsid w:val="00CC72CC"/>
    <w:rsid w:val="00CC735B"/>
    <w:rsid w:val="00CC75F4"/>
    <w:rsid w:val="00CC7632"/>
    <w:rsid w:val="00CC76DD"/>
    <w:rsid w:val="00CC7E89"/>
    <w:rsid w:val="00CD028B"/>
    <w:rsid w:val="00CD035F"/>
    <w:rsid w:val="00CD093A"/>
    <w:rsid w:val="00CD0CAA"/>
    <w:rsid w:val="00CD104A"/>
    <w:rsid w:val="00CD11F9"/>
    <w:rsid w:val="00CD15FE"/>
    <w:rsid w:val="00CD1649"/>
    <w:rsid w:val="00CD169B"/>
    <w:rsid w:val="00CD1B03"/>
    <w:rsid w:val="00CD276F"/>
    <w:rsid w:val="00CD285C"/>
    <w:rsid w:val="00CD2EE4"/>
    <w:rsid w:val="00CD3122"/>
    <w:rsid w:val="00CD3345"/>
    <w:rsid w:val="00CD370C"/>
    <w:rsid w:val="00CD38D1"/>
    <w:rsid w:val="00CD3BE0"/>
    <w:rsid w:val="00CD3E6F"/>
    <w:rsid w:val="00CD4130"/>
    <w:rsid w:val="00CD45C1"/>
    <w:rsid w:val="00CD477D"/>
    <w:rsid w:val="00CD478C"/>
    <w:rsid w:val="00CD536E"/>
    <w:rsid w:val="00CD5493"/>
    <w:rsid w:val="00CD5924"/>
    <w:rsid w:val="00CD5976"/>
    <w:rsid w:val="00CD6C0D"/>
    <w:rsid w:val="00CD6C46"/>
    <w:rsid w:val="00CD6F6E"/>
    <w:rsid w:val="00CD74B1"/>
    <w:rsid w:val="00CD74F4"/>
    <w:rsid w:val="00CD75A4"/>
    <w:rsid w:val="00CD7EBF"/>
    <w:rsid w:val="00CE036D"/>
    <w:rsid w:val="00CE03BC"/>
    <w:rsid w:val="00CE083D"/>
    <w:rsid w:val="00CE193E"/>
    <w:rsid w:val="00CE1A99"/>
    <w:rsid w:val="00CE1E73"/>
    <w:rsid w:val="00CE1F3A"/>
    <w:rsid w:val="00CE204C"/>
    <w:rsid w:val="00CE26C5"/>
    <w:rsid w:val="00CE2A38"/>
    <w:rsid w:val="00CE2B1D"/>
    <w:rsid w:val="00CE3180"/>
    <w:rsid w:val="00CE3429"/>
    <w:rsid w:val="00CE374B"/>
    <w:rsid w:val="00CE3760"/>
    <w:rsid w:val="00CE3FA4"/>
    <w:rsid w:val="00CE40BF"/>
    <w:rsid w:val="00CE465A"/>
    <w:rsid w:val="00CE4EC5"/>
    <w:rsid w:val="00CE505C"/>
    <w:rsid w:val="00CE5219"/>
    <w:rsid w:val="00CE5229"/>
    <w:rsid w:val="00CE5538"/>
    <w:rsid w:val="00CE59DB"/>
    <w:rsid w:val="00CE5A82"/>
    <w:rsid w:val="00CE606A"/>
    <w:rsid w:val="00CE6279"/>
    <w:rsid w:val="00CE6E12"/>
    <w:rsid w:val="00CE7101"/>
    <w:rsid w:val="00CE7445"/>
    <w:rsid w:val="00CE77AD"/>
    <w:rsid w:val="00CE790F"/>
    <w:rsid w:val="00CF0324"/>
    <w:rsid w:val="00CF075F"/>
    <w:rsid w:val="00CF0ABC"/>
    <w:rsid w:val="00CF0B80"/>
    <w:rsid w:val="00CF172D"/>
    <w:rsid w:val="00CF1C6F"/>
    <w:rsid w:val="00CF1D9F"/>
    <w:rsid w:val="00CF2B7E"/>
    <w:rsid w:val="00CF315B"/>
    <w:rsid w:val="00CF31E3"/>
    <w:rsid w:val="00CF39D5"/>
    <w:rsid w:val="00CF3A8B"/>
    <w:rsid w:val="00CF3D57"/>
    <w:rsid w:val="00CF3F87"/>
    <w:rsid w:val="00CF3FD1"/>
    <w:rsid w:val="00CF41D4"/>
    <w:rsid w:val="00CF4A1D"/>
    <w:rsid w:val="00CF5539"/>
    <w:rsid w:val="00CF5607"/>
    <w:rsid w:val="00CF5CD4"/>
    <w:rsid w:val="00CF5FEC"/>
    <w:rsid w:val="00CF6077"/>
    <w:rsid w:val="00CF64DD"/>
    <w:rsid w:val="00CF650F"/>
    <w:rsid w:val="00CF6954"/>
    <w:rsid w:val="00CF6FDF"/>
    <w:rsid w:val="00CF70DD"/>
    <w:rsid w:val="00CF78F0"/>
    <w:rsid w:val="00D00128"/>
    <w:rsid w:val="00D002C9"/>
    <w:rsid w:val="00D0041A"/>
    <w:rsid w:val="00D00A8A"/>
    <w:rsid w:val="00D00F6B"/>
    <w:rsid w:val="00D00FF3"/>
    <w:rsid w:val="00D016F0"/>
    <w:rsid w:val="00D01BAA"/>
    <w:rsid w:val="00D01D65"/>
    <w:rsid w:val="00D01E9D"/>
    <w:rsid w:val="00D01F15"/>
    <w:rsid w:val="00D02153"/>
    <w:rsid w:val="00D02221"/>
    <w:rsid w:val="00D02391"/>
    <w:rsid w:val="00D02560"/>
    <w:rsid w:val="00D02BC4"/>
    <w:rsid w:val="00D02F70"/>
    <w:rsid w:val="00D02FB3"/>
    <w:rsid w:val="00D03431"/>
    <w:rsid w:val="00D0343F"/>
    <w:rsid w:val="00D03AA1"/>
    <w:rsid w:val="00D03DFD"/>
    <w:rsid w:val="00D03EA1"/>
    <w:rsid w:val="00D04ABC"/>
    <w:rsid w:val="00D04C4B"/>
    <w:rsid w:val="00D04DC1"/>
    <w:rsid w:val="00D04E67"/>
    <w:rsid w:val="00D050F2"/>
    <w:rsid w:val="00D056C6"/>
    <w:rsid w:val="00D065AD"/>
    <w:rsid w:val="00D0661C"/>
    <w:rsid w:val="00D067AE"/>
    <w:rsid w:val="00D06941"/>
    <w:rsid w:val="00D071B0"/>
    <w:rsid w:val="00D0742D"/>
    <w:rsid w:val="00D07BC1"/>
    <w:rsid w:val="00D07C46"/>
    <w:rsid w:val="00D07F8A"/>
    <w:rsid w:val="00D07FE9"/>
    <w:rsid w:val="00D10B52"/>
    <w:rsid w:val="00D10E2D"/>
    <w:rsid w:val="00D11A1A"/>
    <w:rsid w:val="00D11BB5"/>
    <w:rsid w:val="00D11FAE"/>
    <w:rsid w:val="00D120F4"/>
    <w:rsid w:val="00D121A6"/>
    <w:rsid w:val="00D1224E"/>
    <w:rsid w:val="00D12484"/>
    <w:rsid w:val="00D125EA"/>
    <w:rsid w:val="00D12D8C"/>
    <w:rsid w:val="00D130FA"/>
    <w:rsid w:val="00D135AC"/>
    <w:rsid w:val="00D1375D"/>
    <w:rsid w:val="00D14C31"/>
    <w:rsid w:val="00D14FB0"/>
    <w:rsid w:val="00D155E0"/>
    <w:rsid w:val="00D156CF"/>
    <w:rsid w:val="00D1570B"/>
    <w:rsid w:val="00D158EE"/>
    <w:rsid w:val="00D15A2B"/>
    <w:rsid w:val="00D15A87"/>
    <w:rsid w:val="00D15F60"/>
    <w:rsid w:val="00D1601C"/>
    <w:rsid w:val="00D16D69"/>
    <w:rsid w:val="00D17288"/>
    <w:rsid w:val="00D176AA"/>
    <w:rsid w:val="00D1790C"/>
    <w:rsid w:val="00D17AC3"/>
    <w:rsid w:val="00D17CD4"/>
    <w:rsid w:val="00D17D52"/>
    <w:rsid w:val="00D17D6D"/>
    <w:rsid w:val="00D17E53"/>
    <w:rsid w:val="00D2029E"/>
    <w:rsid w:val="00D20676"/>
    <w:rsid w:val="00D2069B"/>
    <w:rsid w:val="00D209D5"/>
    <w:rsid w:val="00D20DE8"/>
    <w:rsid w:val="00D20FAF"/>
    <w:rsid w:val="00D20FCF"/>
    <w:rsid w:val="00D2195B"/>
    <w:rsid w:val="00D21BEE"/>
    <w:rsid w:val="00D21F72"/>
    <w:rsid w:val="00D22082"/>
    <w:rsid w:val="00D22710"/>
    <w:rsid w:val="00D230F3"/>
    <w:rsid w:val="00D23955"/>
    <w:rsid w:val="00D23996"/>
    <w:rsid w:val="00D244D2"/>
    <w:rsid w:val="00D245AE"/>
    <w:rsid w:val="00D24C78"/>
    <w:rsid w:val="00D24CE4"/>
    <w:rsid w:val="00D24F39"/>
    <w:rsid w:val="00D257A2"/>
    <w:rsid w:val="00D2594C"/>
    <w:rsid w:val="00D26059"/>
    <w:rsid w:val="00D26943"/>
    <w:rsid w:val="00D26AA7"/>
    <w:rsid w:val="00D27269"/>
    <w:rsid w:val="00D2733A"/>
    <w:rsid w:val="00D27882"/>
    <w:rsid w:val="00D27906"/>
    <w:rsid w:val="00D27AF2"/>
    <w:rsid w:val="00D27F39"/>
    <w:rsid w:val="00D302DE"/>
    <w:rsid w:val="00D30532"/>
    <w:rsid w:val="00D30723"/>
    <w:rsid w:val="00D307BF"/>
    <w:rsid w:val="00D30CA4"/>
    <w:rsid w:val="00D30D8B"/>
    <w:rsid w:val="00D30ECD"/>
    <w:rsid w:val="00D3125E"/>
    <w:rsid w:val="00D31332"/>
    <w:rsid w:val="00D3149F"/>
    <w:rsid w:val="00D31D2D"/>
    <w:rsid w:val="00D32192"/>
    <w:rsid w:val="00D325BF"/>
    <w:rsid w:val="00D32648"/>
    <w:rsid w:val="00D32661"/>
    <w:rsid w:val="00D328AB"/>
    <w:rsid w:val="00D328C4"/>
    <w:rsid w:val="00D33118"/>
    <w:rsid w:val="00D33434"/>
    <w:rsid w:val="00D33A21"/>
    <w:rsid w:val="00D33B73"/>
    <w:rsid w:val="00D341AF"/>
    <w:rsid w:val="00D34596"/>
    <w:rsid w:val="00D34C51"/>
    <w:rsid w:val="00D35028"/>
    <w:rsid w:val="00D350D8"/>
    <w:rsid w:val="00D352A0"/>
    <w:rsid w:val="00D354C7"/>
    <w:rsid w:val="00D3616A"/>
    <w:rsid w:val="00D36E34"/>
    <w:rsid w:val="00D37556"/>
    <w:rsid w:val="00D37703"/>
    <w:rsid w:val="00D37B30"/>
    <w:rsid w:val="00D37CE5"/>
    <w:rsid w:val="00D37D19"/>
    <w:rsid w:val="00D37F38"/>
    <w:rsid w:val="00D40333"/>
    <w:rsid w:val="00D40524"/>
    <w:rsid w:val="00D40AEE"/>
    <w:rsid w:val="00D415AB"/>
    <w:rsid w:val="00D41807"/>
    <w:rsid w:val="00D41893"/>
    <w:rsid w:val="00D419F5"/>
    <w:rsid w:val="00D41B4D"/>
    <w:rsid w:val="00D41DA5"/>
    <w:rsid w:val="00D41E3B"/>
    <w:rsid w:val="00D4298D"/>
    <w:rsid w:val="00D42E82"/>
    <w:rsid w:val="00D4324C"/>
    <w:rsid w:val="00D43337"/>
    <w:rsid w:val="00D43585"/>
    <w:rsid w:val="00D4395A"/>
    <w:rsid w:val="00D43BAA"/>
    <w:rsid w:val="00D43C0B"/>
    <w:rsid w:val="00D43FF5"/>
    <w:rsid w:val="00D44256"/>
    <w:rsid w:val="00D4427F"/>
    <w:rsid w:val="00D44377"/>
    <w:rsid w:val="00D448A7"/>
    <w:rsid w:val="00D44A15"/>
    <w:rsid w:val="00D44AE0"/>
    <w:rsid w:val="00D44B51"/>
    <w:rsid w:val="00D44E1C"/>
    <w:rsid w:val="00D44EC2"/>
    <w:rsid w:val="00D45359"/>
    <w:rsid w:val="00D45969"/>
    <w:rsid w:val="00D45C24"/>
    <w:rsid w:val="00D45E18"/>
    <w:rsid w:val="00D46102"/>
    <w:rsid w:val="00D46446"/>
    <w:rsid w:val="00D46A15"/>
    <w:rsid w:val="00D46A1A"/>
    <w:rsid w:val="00D46B1D"/>
    <w:rsid w:val="00D47A74"/>
    <w:rsid w:val="00D47B27"/>
    <w:rsid w:val="00D5003D"/>
    <w:rsid w:val="00D500F7"/>
    <w:rsid w:val="00D50D22"/>
    <w:rsid w:val="00D51188"/>
    <w:rsid w:val="00D51264"/>
    <w:rsid w:val="00D5127E"/>
    <w:rsid w:val="00D5135C"/>
    <w:rsid w:val="00D5170E"/>
    <w:rsid w:val="00D518E6"/>
    <w:rsid w:val="00D52214"/>
    <w:rsid w:val="00D524EC"/>
    <w:rsid w:val="00D52AE1"/>
    <w:rsid w:val="00D52FCD"/>
    <w:rsid w:val="00D532A3"/>
    <w:rsid w:val="00D53625"/>
    <w:rsid w:val="00D537E3"/>
    <w:rsid w:val="00D53937"/>
    <w:rsid w:val="00D539DC"/>
    <w:rsid w:val="00D547CA"/>
    <w:rsid w:val="00D547DC"/>
    <w:rsid w:val="00D549A5"/>
    <w:rsid w:val="00D5503D"/>
    <w:rsid w:val="00D5587D"/>
    <w:rsid w:val="00D55975"/>
    <w:rsid w:val="00D55FD6"/>
    <w:rsid w:val="00D5611F"/>
    <w:rsid w:val="00D5625F"/>
    <w:rsid w:val="00D56321"/>
    <w:rsid w:val="00D567B7"/>
    <w:rsid w:val="00D575AF"/>
    <w:rsid w:val="00D57993"/>
    <w:rsid w:val="00D5C5CA"/>
    <w:rsid w:val="00D608DC"/>
    <w:rsid w:val="00D608DF"/>
    <w:rsid w:val="00D60A13"/>
    <w:rsid w:val="00D61600"/>
    <w:rsid w:val="00D6195B"/>
    <w:rsid w:val="00D61B76"/>
    <w:rsid w:val="00D61B99"/>
    <w:rsid w:val="00D61FCD"/>
    <w:rsid w:val="00D62558"/>
    <w:rsid w:val="00D62CA9"/>
    <w:rsid w:val="00D62FB0"/>
    <w:rsid w:val="00D6300A"/>
    <w:rsid w:val="00D63216"/>
    <w:rsid w:val="00D63416"/>
    <w:rsid w:val="00D634E7"/>
    <w:rsid w:val="00D6369A"/>
    <w:rsid w:val="00D63D19"/>
    <w:rsid w:val="00D63E73"/>
    <w:rsid w:val="00D640E8"/>
    <w:rsid w:val="00D6482C"/>
    <w:rsid w:val="00D64F39"/>
    <w:rsid w:val="00D6520D"/>
    <w:rsid w:val="00D654EC"/>
    <w:rsid w:val="00D66404"/>
    <w:rsid w:val="00D66497"/>
    <w:rsid w:val="00D66501"/>
    <w:rsid w:val="00D66910"/>
    <w:rsid w:val="00D66ABE"/>
    <w:rsid w:val="00D672DA"/>
    <w:rsid w:val="00D67538"/>
    <w:rsid w:val="00D67DEC"/>
    <w:rsid w:val="00D7001C"/>
    <w:rsid w:val="00D70075"/>
    <w:rsid w:val="00D702E1"/>
    <w:rsid w:val="00D704C1"/>
    <w:rsid w:val="00D70664"/>
    <w:rsid w:val="00D70DE3"/>
    <w:rsid w:val="00D70E04"/>
    <w:rsid w:val="00D710F5"/>
    <w:rsid w:val="00D712B3"/>
    <w:rsid w:val="00D712F1"/>
    <w:rsid w:val="00D71511"/>
    <w:rsid w:val="00D71D9E"/>
    <w:rsid w:val="00D724EE"/>
    <w:rsid w:val="00D7258B"/>
    <w:rsid w:val="00D72898"/>
    <w:rsid w:val="00D7294E"/>
    <w:rsid w:val="00D72C94"/>
    <w:rsid w:val="00D72C98"/>
    <w:rsid w:val="00D72CEB"/>
    <w:rsid w:val="00D72DDA"/>
    <w:rsid w:val="00D72E62"/>
    <w:rsid w:val="00D72F34"/>
    <w:rsid w:val="00D7309E"/>
    <w:rsid w:val="00D7355C"/>
    <w:rsid w:val="00D73B2B"/>
    <w:rsid w:val="00D73D3F"/>
    <w:rsid w:val="00D73F83"/>
    <w:rsid w:val="00D74343"/>
    <w:rsid w:val="00D74413"/>
    <w:rsid w:val="00D74503"/>
    <w:rsid w:val="00D74BB9"/>
    <w:rsid w:val="00D74F27"/>
    <w:rsid w:val="00D74FC0"/>
    <w:rsid w:val="00D753C9"/>
    <w:rsid w:val="00D757DD"/>
    <w:rsid w:val="00D75909"/>
    <w:rsid w:val="00D75B68"/>
    <w:rsid w:val="00D75F2C"/>
    <w:rsid w:val="00D76B9A"/>
    <w:rsid w:val="00D76C26"/>
    <w:rsid w:val="00D76F84"/>
    <w:rsid w:val="00D7704F"/>
    <w:rsid w:val="00D771FE"/>
    <w:rsid w:val="00D773AC"/>
    <w:rsid w:val="00D7743C"/>
    <w:rsid w:val="00D777CB"/>
    <w:rsid w:val="00D779B8"/>
    <w:rsid w:val="00D779DF"/>
    <w:rsid w:val="00D779F9"/>
    <w:rsid w:val="00D77D92"/>
    <w:rsid w:val="00D80227"/>
    <w:rsid w:val="00D80366"/>
    <w:rsid w:val="00D80435"/>
    <w:rsid w:val="00D80D9F"/>
    <w:rsid w:val="00D810B0"/>
    <w:rsid w:val="00D8112C"/>
    <w:rsid w:val="00D8181D"/>
    <w:rsid w:val="00D81B5E"/>
    <w:rsid w:val="00D821A2"/>
    <w:rsid w:val="00D82450"/>
    <w:rsid w:val="00D8269C"/>
    <w:rsid w:val="00D82875"/>
    <w:rsid w:val="00D82993"/>
    <w:rsid w:val="00D82D8B"/>
    <w:rsid w:val="00D831E2"/>
    <w:rsid w:val="00D8372C"/>
    <w:rsid w:val="00D8377C"/>
    <w:rsid w:val="00D8379A"/>
    <w:rsid w:val="00D83A24"/>
    <w:rsid w:val="00D83A55"/>
    <w:rsid w:val="00D8437C"/>
    <w:rsid w:val="00D848C7"/>
    <w:rsid w:val="00D85125"/>
    <w:rsid w:val="00D8545B"/>
    <w:rsid w:val="00D8581B"/>
    <w:rsid w:val="00D85E39"/>
    <w:rsid w:val="00D86A3F"/>
    <w:rsid w:val="00D86D28"/>
    <w:rsid w:val="00D86EFE"/>
    <w:rsid w:val="00D874E8"/>
    <w:rsid w:val="00D877CC"/>
    <w:rsid w:val="00D87D33"/>
    <w:rsid w:val="00D87D8E"/>
    <w:rsid w:val="00D87F39"/>
    <w:rsid w:val="00D9059D"/>
    <w:rsid w:val="00D905EB"/>
    <w:rsid w:val="00D908F0"/>
    <w:rsid w:val="00D90AB8"/>
    <w:rsid w:val="00D9130D"/>
    <w:rsid w:val="00D91504"/>
    <w:rsid w:val="00D91682"/>
    <w:rsid w:val="00D919F3"/>
    <w:rsid w:val="00D91BAA"/>
    <w:rsid w:val="00D91E2E"/>
    <w:rsid w:val="00D92152"/>
    <w:rsid w:val="00D92A0B"/>
    <w:rsid w:val="00D92A71"/>
    <w:rsid w:val="00D92B56"/>
    <w:rsid w:val="00D92CCD"/>
    <w:rsid w:val="00D92E5D"/>
    <w:rsid w:val="00D93A42"/>
    <w:rsid w:val="00D93D4B"/>
    <w:rsid w:val="00D93E76"/>
    <w:rsid w:val="00D9400D"/>
    <w:rsid w:val="00D947A5"/>
    <w:rsid w:val="00D957B8"/>
    <w:rsid w:val="00D95D46"/>
    <w:rsid w:val="00D95FB5"/>
    <w:rsid w:val="00D9654B"/>
    <w:rsid w:val="00D96E68"/>
    <w:rsid w:val="00D97E62"/>
    <w:rsid w:val="00D97FFE"/>
    <w:rsid w:val="00DA0301"/>
    <w:rsid w:val="00DA03ED"/>
    <w:rsid w:val="00DA0C53"/>
    <w:rsid w:val="00DA0D97"/>
    <w:rsid w:val="00DA1231"/>
    <w:rsid w:val="00DA1F69"/>
    <w:rsid w:val="00DA229C"/>
    <w:rsid w:val="00DA2454"/>
    <w:rsid w:val="00DA2573"/>
    <w:rsid w:val="00DA271F"/>
    <w:rsid w:val="00DA2C72"/>
    <w:rsid w:val="00DA307F"/>
    <w:rsid w:val="00DA38D5"/>
    <w:rsid w:val="00DA3ACE"/>
    <w:rsid w:val="00DA4CF2"/>
    <w:rsid w:val="00DA4FC0"/>
    <w:rsid w:val="00DA5915"/>
    <w:rsid w:val="00DA59BA"/>
    <w:rsid w:val="00DA5E26"/>
    <w:rsid w:val="00DA60A8"/>
    <w:rsid w:val="00DA684F"/>
    <w:rsid w:val="00DA688C"/>
    <w:rsid w:val="00DA6DAF"/>
    <w:rsid w:val="00DA7454"/>
    <w:rsid w:val="00DA7782"/>
    <w:rsid w:val="00DA7C3B"/>
    <w:rsid w:val="00DA7F75"/>
    <w:rsid w:val="00DB0199"/>
    <w:rsid w:val="00DB01BC"/>
    <w:rsid w:val="00DB02B9"/>
    <w:rsid w:val="00DB05D1"/>
    <w:rsid w:val="00DB08B5"/>
    <w:rsid w:val="00DB0CE8"/>
    <w:rsid w:val="00DB106D"/>
    <w:rsid w:val="00DB13B7"/>
    <w:rsid w:val="00DB13F2"/>
    <w:rsid w:val="00DB1FF7"/>
    <w:rsid w:val="00DB203F"/>
    <w:rsid w:val="00DB2427"/>
    <w:rsid w:val="00DB24EA"/>
    <w:rsid w:val="00DB2638"/>
    <w:rsid w:val="00DB2839"/>
    <w:rsid w:val="00DB28CE"/>
    <w:rsid w:val="00DB28CF"/>
    <w:rsid w:val="00DB374E"/>
    <w:rsid w:val="00DB3B2B"/>
    <w:rsid w:val="00DB3DC4"/>
    <w:rsid w:val="00DB474C"/>
    <w:rsid w:val="00DB49B2"/>
    <w:rsid w:val="00DB4ADD"/>
    <w:rsid w:val="00DB4BEA"/>
    <w:rsid w:val="00DB4F3C"/>
    <w:rsid w:val="00DB5450"/>
    <w:rsid w:val="00DB55FB"/>
    <w:rsid w:val="00DB5B05"/>
    <w:rsid w:val="00DB6352"/>
    <w:rsid w:val="00DB720B"/>
    <w:rsid w:val="00DB7A35"/>
    <w:rsid w:val="00DB7D39"/>
    <w:rsid w:val="00DC012B"/>
    <w:rsid w:val="00DC02D7"/>
    <w:rsid w:val="00DC060C"/>
    <w:rsid w:val="00DC07CA"/>
    <w:rsid w:val="00DC10C7"/>
    <w:rsid w:val="00DC12FF"/>
    <w:rsid w:val="00DC1978"/>
    <w:rsid w:val="00DC2CA7"/>
    <w:rsid w:val="00DC2DC5"/>
    <w:rsid w:val="00DC3091"/>
    <w:rsid w:val="00DC349F"/>
    <w:rsid w:val="00DC370B"/>
    <w:rsid w:val="00DC4351"/>
    <w:rsid w:val="00DC449C"/>
    <w:rsid w:val="00DC4ED2"/>
    <w:rsid w:val="00DC5154"/>
    <w:rsid w:val="00DC51CE"/>
    <w:rsid w:val="00DC57ED"/>
    <w:rsid w:val="00DC5878"/>
    <w:rsid w:val="00DC5CDB"/>
    <w:rsid w:val="00DC5EB1"/>
    <w:rsid w:val="00DC6152"/>
    <w:rsid w:val="00DC61F7"/>
    <w:rsid w:val="00DC64A1"/>
    <w:rsid w:val="00DC6542"/>
    <w:rsid w:val="00DC66ED"/>
    <w:rsid w:val="00DC6ABE"/>
    <w:rsid w:val="00DC6BE3"/>
    <w:rsid w:val="00DC6D7D"/>
    <w:rsid w:val="00DC6E8F"/>
    <w:rsid w:val="00DC6F83"/>
    <w:rsid w:val="00DC76D8"/>
    <w:rsid w:val="00DC78C8"/>
    <w:rsid w:val="00DC7B92"/>
    <w:rsid w:val="00DC7F7D"/>
    <w:rsid w:val="00DD000A"/>
    <w:rsid w:val="00DD0298"/>
    <w:rsid w:val="00DD02C1"/>
    <w:rsid w:val="00DD04BF"/>
    <w:rsid w:val="00DD0838"/>
    <w:rsid w:val="00DD0B91"/>
    <w:rsid w:val="00DD0EAB"/>
    <w:rsid w:val="00DD1629"/>
    <w:rsid w:val="00DD1AF8"/>
    <w:rsid w:val="00DD1BDF"/>
    <w:rsid w:val="00DD1BF0"/>
    <w:rsid w:val="00DD1CE3"/>
    <w:rsid w:val="00DD1D28"/>
    <w:rsid w:val="00DD1FDE"/>
    <w:rsid w:val="00DD3237"/>
    <w:rsid w:val="00DD32AF"/>
    <w:rsid w:val="00DD37B6"/>
    <w:rsid w:val="00DD3A9F"/>
    <w:rsid w:val="00DD4054"/>
    <w:rsid w:val="00DD4360"/>
    <w:rsid w:val="00DD44D7"/>
    <w:rsid w:val="00DD4951"/>
    <w:rsid w:val="00DD4F2D"/>
    <w:rsid w:val="00DD5222"/>
    <w:rsid w:val="00DD5E1A"/>
    <w:rsid w:val="00DD60D3"/>
    <w:rsid w:val="00DD6B48"/>
    <w:rsid w:val="00DD6DC4"/>
    <w:rsid w:val="00DD6EBB"/>
    <w:rsid w:val="00DD7053"/>
    <w:rsid w:val="00DD714A"/>
    <w:rsid w:val="00DD71F9"/>
    <w:rsid w:val="00DD7807"/>
    <w:rsid w:val="00DD781C"/>
    <w:rsid w:val="00DD78AE"/>
    <w:rsid w:val="00DD7D76"/>
    <w:rsid w:val="00DE0041"/>
    <w:rsid w:val="00DE0461"/>
    <w:rsid w:val="00DE04F5"/>
    <w:rsid w:val="00DE05FC"/>
    <w:rsid w:val="00DE0700"/>
    <w:rsid w:val="00DE0A9E"/>
    <w:rsid w:val="00DE0ABD"/>
    <w:rsid w:val="00DE0AC5"/>
    <w:rsid w:val="00DE1257"/>
    <w:rsid w:val="00DE1C7F"/>
    <w:rsid w:val="00DE2170"/>
    <w:rsid w:val="00DE2206"/>
    <w:rsid w:val="00DE2B99"/>
    <w:rsid w:val="00DE2D5A"/>
    <w:rsid w:val="00DE2E32"/>
    <w:rsid w:val="00DE2F0D"/>
    <w:rsid w:val="00DE3193"/>
    <w:rsid w:val="00DE3AE7"/>
    <w:rsid w:val="00DE4442"/>
    <w:rsid w:val="00DE4483"/>
    <w:rsid w:val="00DE4880"/>
    <w:rsid w:val="00DE4A7A"/>
    <w:rsid w:val="00DE4ABF"/>
    <w:rsid w:val="00DE4E3F"/>
    <w:rsid w:val="00DE5574"/>
    <w:rsid w:val="00DE5C72"/>
    <w:rsid w:val="00DE5D20"/>
    <w:rsid w:val="00DE5FF6"/>
    <w:rsid w:val="00DE6C7A"/>
    <w:rsid w:val="00DE6D16"/>
    <w:rsid w:val="00DE6FFA"/>
    <w:rsid w:val="00DE7293"/>
    <w:rsid w:val="00DE7525"/>
    <w:rsid w:val="00DE75C0"/>
    <w:rsid w:val="00DE7B82"/>
    <w:rsid w:val="00DF01D3"/>
    <w:rsid w:val="00DF0D2F"/>
    <w:rsid w:val="00DF11C9"/>
    <w:rsid w:val="00DF13FB"/>
    <w:rsid w:val="00DF1579"/>
    <w:rsid w:val="00DF15B5"/>
    <w:rsid w:val="00DF1702"/>
    <w:rsid w:val="00DF1C83"/>
    <w:rsid w:val="00DF288B"/>
    <w:rsid w:val="00DF2D72"/>
    <w:rsid w:val="00DF36CE"/>
    <w:rsid w:val="00DF370B"/>
    <w:rsid w:val="00DF3A4B"/>
    <w:rsid w:val="00DF3A96"/>
    <w:rsid w:val="00DF3EFF"/>
    <w:rsid w:val="00DF4B24"/>
    <w:rsid w:val="00DF4BFC"/>
    <w:rsid w:val="00DF4F85"/>
    <w:rsid w:val="00DF57CF"/>
    <w:rsid w:val="00DF5BD5"/>
    <w:rsid w:val="00DF5FDC"/>
    <w:rsid w:val="00DF6632"/>
    <w:rsid w:val="00DF68C3"/>
    <w:rsid w:val="00DF6DCC"/>
    <w:rsid w:val="00DF6F28"/>
    <w:rsid w:val="00DF72C1"/>
    <w:rsid w:val="00DF73FE"/>
    <w:rsid w:val="00DF7651"/>
    <w:rsid w:val="00DF76B4"/>
    <w:rsid w:val="00E008AC"/>
    <w:rsid w:val="00E00926"/>
    <w:rsid w:val="00E00CFC"/>
    <w:rsid w:val="00E00D32"/>
    <w:rsid w:val="00E0107E"/>
    <w:rsid w:val="00E012F5"/>
    <w:rsid w:val="00E0135C"/>
    <w:rsid w:val="00E01651"/>
    <w:rsid w:val="00E01BF7"/>
    <w:rsid w:val="00E01CCE"/>
    <w:rsid w:val="00E025C8"/>
    <w:rsid w:val="00E02CE6"/>
    <w:rsid w:val="00E0358A"/>
    <w:rsid w:val="00E03C31"/>
    <w:rsid w:val="00E03E17"/>
    <w:rsid w:val="00E041EA"/>
    <w:rsid w:val="00E049BE"/>
    <w:rsid w:val="00E04AAA"/>
    <w:rsid w:val="00E05052"/>
    <w:rsid w:val="00E057C1"/>
    <w:rsid w:val="00E0589D"/>
    <w:rsid w:val="00E058CE"/>
    <w:rsid w:val="00E05973"/>
    <w:rsid w:val="00E05A34"/>
    <w:rsid w:val="00E05CD7"/>
    <w:rsid w:val="00E061F0"/>
    <w:rsid w:val="00E0686D"/>
    <w:rsid w:val="00E06956"/>
    <w:rsid w:val="00E06DED"/>
    <w:rsid w:val="00E07856"/>
    <w:rsid w:val="00E07A75"/>
    <w:rsid w:val="00E07CED"/>
    <w:rsid w:val="00E07D6F"/>
    <w:rsid w:val="00E1068D"/>
    <w:rsid w:val="00E106DA"/>
    <w:rsid w:val="00E10727"/>
    <w:rsid w:val="00E107AE"/>
    <w:rsid w:val="00E10BDD"/>
    <w:rsid w:val="00E11BE7"/>
    <w:rsid w:val="00E1242E"/>
    <w:rsid w:val="00E125D9"/>
    <w:rsid w:val="00E12AB5"/>
    <w:rsid w:val="00E12DB6"/>
    <w:rsid w:val="00E130D4"/>
    <w:rsid w:val="00E1358E"/>
    <w:rsid w:val="00E13B94"/>
    <w:rsid w:val="00E13FAE"/>
    <w:rsid w:val="00E14229"/>
    <w:rsid w:val="00E14509"/>
    <w:rsid w:val="00E1496D"/>
    <w:rsid w:val="00E1582A"/>
    <w:rsid w:val="00E158A6"/>
    <w:rsid w:val="00E16052"/>
    <w:rsid w:val="00E161A0"/>
    <w:rsid w:val="00E16676"/>
    <w:rsid w:val="00E16908"/>
    <w:rsid w:val="00E1738F"/>
    <w:rsid w:val="00E17940"/>
    <w:rsid w:val="00E20130"/>
    <w:rsid w:val="00E20353"/>
    <w:rsid w:val="00E20674"/>
    <w:rsid w:val="00E206F8"/>
    <w:rsid w:val="00E20D00"/>
    <w:rsid w:val="00E20F93"/>
    <w:rsid w:val="00E21482"/>
    <w:rsid w:val="00E21A91"/>
    <w:rsid w:val="00E21E29"/>
    <w:rsid w:val="00E21E6C"/>
    <w:rsid w:val="00E22486"/>
    <w:rsid w:val="00E22DAD"/>
    <w:rsid w:val="00E2309D"/>
    <w:rsid w:val="00E23440"/>
    <w:rsid w:val="00E244E3"/>
    <w:rsid w:val="00E247AE"/>
    <w:rsid w:val="00E247FC"/>
    <w:rsid w:val="00E2505F"/>
    <w:rsid w:val="00E25098"/>
    <w:rsid w:val="00E2547C"/>
    <w:rsid w:val="00E25906"/>
    <w:rsid w:val="00E25BD4"/>
    <w:rsid w:val="00E25F01"/>
    <w:rsid w:val="00E25FCE"/>
    <w:rsid w:val="00E25FF1"/>
    <w:rsid w:val="00E2640D"/>
    <w:rsid w:val="00E26DB9"/>
    <w:rsid w:val="00E27325"/>
    <w:rsid w:val="00E274E4"/>
    <w:rsid w:val="00E2757B"/>
    <w:rsid w:val="00E27880"/>
    <w:rsid w:val="00E27DF0"/>
    <w:rsid w:val="00E27E30"/>
    <w:rsid w:val="00E30838"/>
    <w:rsid w:val="00E30A97"/>
    <w:rsid w:val="00E31A24"/>
    <w:rsid w:val="00E31B5C"/>
    <w:rsid w:val="00E323C6"/>
    <w:rsid w:val="00E32957"/>
    <w:rsid w:val="00E32E05"/>
    <w:rsid w:val="00E339E9"/>
    <w:rsid w:val="00E33C16"/>
    <w:rsid w:val="00E33E61"/>
    <w:rsid w:val="00E340A5"/>
    <w:rsid w:val="00E34357"/>
    <w:rsid w:val="00E34D9F"/>
    <w:rsid w:val="00E34F5E"/>
    <w:rsid w:val="00E35183"/>
    <w:rsid w:val="00E354D9"/>
    <w:rsid w:val="00E3620C"/>
    <w:rsid w:val="00E36C03"/>
    <w:rsid w:val="00E36C5B"/>
    <w:rsid w:val="00E36D40"/>
    <w:rsid w:val="00E36DD0"/>
    <w:rsid w:val="00E370AD"/>
    <w:rsid w:val="00E37139"/>
    <w:rsid w:val="00E37397"/>
    <w:rsid w:val="00E377CA"/>
    <w:rsid w:val="00E37AC9"/>
    <w:rsid w:val="00E37F57"/>
    <w:rsid w:val="00E409B2"/>
    <w:rsid w:val="00E40C2E"/>
    <w:rsid w:val="00E40CCA"/>
    <w:rsid w:val="00E40D39"/>
    <w:rsid w:val="00E4143A"/>
    <w:rsid w:val="00E41E0C"/>
    <w:rsid w:val="00E42929"/>
    <w:rsid w:val="00E42B4C"/>
    <w:rsid w:val="00E43123"/>
    <w:rsid w:val="00E433BB"/>
    <w:rsid w:val="00E43426"/>
    <w:rsid w:val="00E4367D"/>
    <w:rsid w:val="00E43BB2"/>
    <w:rsid w:val="00E43E3B"/>
    <w:rsid w:val="00E43F17"/>
    <w:rsid w:val="00E43F98"/>
    <w:rsid w:val="00E44256"/>
    <w:rsid w:val="00E44A85"/>
    <w:rsid w:val="00E44E7D"/>
    <w:rsid w:val="00E44F62"/>
    <w:rsid w:val="00E45882"/>
    <w:rsid w:val="00E45994"/>
    <w:rsid w:val="00E45E78"/>
    <w:rsid w:val="00E461E0"/>
    <w:rsid w:val="00E46310"/>
    <w:rsid w:val="00E463FB"/>
    <w:rsid w:val="00E46A89"/>
    <w:rsid w:val="00E46BC4"/>
    <w:rsid w:val="00E46C03"/>
    <w:rsid w:val="00E47218"/>
    <w:rsid w:val="00E473F7"/>
    <w:rsid w:val="00E479B4"/>
    <w:rsid w:val="00E47A68"/>
    <w:rsid w:val="00E47B8F"/>
    <w:rsid w:val="00E5032C"/>
    <w:rsid w:val="00E503FF"/>
    <w:rsid w:val="00E509F7"/>
    <w:rsid w:val="00E50A9C"/>
    <w:rsid w:val="00E50E9F"/>
    <w:rsid w:val="00E5170A"/>
    <w:rsid w:val="00E51D02"/>
    <w:rsid w:val="00E51FCA"/>
    <w:rsid w:val="00E522C5"/>
    <w:rsid w:val="00E525F4"/>
    <w:rsid w:val="00E529B8"/>
    <w:rsid w:val="00E52C3D"/>
    <w:rsid w:val="00E52EF9"/>
    <w:rsid w:val="00E530C7"/>
    <w:rsid w:val="00E53513"/>
    <w:rsid w:val="00E537F5"/>
    <w:rsid w:val="00E53F11"/>
    <w:rsid w:val="00E53FE2"/>
    <w:rsid w:val="00E54020"/>
    <w:rsid w:val="00E542DD"/>
    <w:rsid w:val="00E546D3"/>
    <w:rsid w:val="00E5489E"/>
    <w:rsid w:val="00E54924"/>
    <w:rsid w:val="00E54990"/>
    <w:rsid w:val="00E54AC6"/>
    <w:rsid w:val="00E54BEA"/>
    <w:rsid w:val="00E54CF1"/>
    <w:rsid w:val="00E54E95"/>
    <w:rsid w:val="00E54FAC"/>
    <w:rsid w:val="00E55747"/>
    <w:rsid w:val="00E55A49"/>
    <w:rsid w:val="00E55AFB"/>
    <w:rsid w:val="00E55F92"/>
    <w:rsid w:val="00E56097"/>
    <w:rsid w:val="00E5639C"/>
    <w:rsid w:val="00E5649D"/>
    <w:rsid w:val="00E56A46"/>
    <w:rsid w:val="00E56B56"/>
    <w:rsid w:val="00E56C89"/>
    <w:rsid w:val="00E56CE2"/>
    <w:rsid w:val="00E56FCC"/>
    <w:rsid w:val="00E5710D"/>
    <w:rsid w:val="00E573D4"/>
    <w:rsid w:val="00E577B7"/>
    <w:rsid w:val="00E57C7C"/>
    <w:rsid w:val="00E57D67"/>
    <w:rsid w:val="00E57E27"/>
    <w:rsid w:val="00E60515"/>
    <w:rsid w:val="00E60D59"/>
    <w:rsid w:val="00E60D8B"/>
    <w:rsid w:val="00E60FA3"/>
    <w:rsid w:val="00E60FA7"/>
    <w:rsid w:val="00E6192B"/>
    <w:rsid w:val="00E6192C"/>
    <w:rsid w:val="00E61EBD"/>
    <w:rsid w:val="00E623B5"/>
    <w:rsid w:val="00E62905"/>
    <w:rsid w:val="00E6298E"/>
    <w:rsid w:val="00E62B41"/>
    <w:rsid w:val="00E63410"/>
    <w:rsid w:val="00E635CD"/>
    <w:rsid w:val="00E64C76"/>
    <w:rsid w:val="00E64CE1"/>
    <w:rsid w:val="00E65408"/>
    <w:rsid w:val="00E65834"/>
    <w:rsid w:val="00E65BD0"/>
    <w:rsid w:val="00E66AE0"/>
    <w:rsid w:val="00E6714D"/>
    <w:rsid w:val="00E67C9F"/>
    <w:rsid w:val="00E70255"/>
    <w:rsid w:val="00E70D2F"/>
    <w:rsid w:val="00E7109B"/>
    <w:rsid w:val="00E7115F"/>
    <w:rsid w:val="00E71B75"/>
    <w:rsid w:val="00E71DAF"/>
    <w:rsid w:val="00E721ED"/>
    <w:rsid w:val="00E723DD"/>
    <w:rsid w:val="00E725FD"/>
    <w:rsid w:val="00E727E5"/>
    <w:rsid w:val="00E72C85"/>
    <w:rsid w:val="00E72F66"/>
    <w:rsid w:val="00E72FFB"/>
    <w:rsid w:val="00E731E3"/>
    <w:rsid w:val="00E731E8"/>
    <w:rsid w:val="00E73210"/>
    <w:rsid w:val="00E73443"/>
    <w:rsid w:val="00E73561"/>
    <w:rsid w:val="00E735E1"/>
    <w:rsid w:val="00E73CEC"/>
    <w:rsid w:val="00E740A3"/>
    <w:rsid w:val="00E74430"/>
    <w:rsid w:val="00E744C0"/>
    <w:rsid w:val="00E74CCB"/>
    <w:rsid w:val="00E74E8A"/>
    <w:rsid w:val="00E7520F"/>
    <w:rsid w:val="00E7542F"/>
    <w:rsid w:val="00E75A04"/>
    <w:rsid w:val="00E75E52"/>
    <w:rsid w:val="00E76396"/>
    <w:rsid w:val="00E7652A"/>
    <w:rsid w:val="00E76880"/>
    <w:rsid w:val="00E76936"/>
    <w:rsid w:val="00E76953"/>
    <w:rsid w:val="00E76CF1"/>
    <w:rsid w:val="00E76EBB"/>
    <w:rsid w:val="00E77211"/>
    <w:rsid w:val="00E777EF"/>
    <w:rsid w:val="00E77CD9"/>
    <w:rsid w:val="00E77FAF"/>
    <w:rsid w:val="00E8030B"/>
    <w:rsid w:val="00E803A2"/>
    <w:rsid w:val="00E80600"/>
    <w:rsid w:val="00E809BA"/>
    <w:rsid w:val="00E80B11"/>
    <w:rsid w:val="00E80D75"/>
    <w:rsid w:val="00E8169E"/>
    <w:rsid w:val="00E81750"/>
    <w:rsid w:val="00E81910"/>
    <w:rsid w:val="00E82513"/>
    <w:rsid w:val="00E82A26"/>
    <w:rsid w:val="00E82D03"/>
    <w:rsid w:val="00E83202"/>
    <w:rsid w:val="00E836A9"/>
    <w:rsid w:val="00E84135"/>
    <w:rsid w:val="00E84466"/>
    <w:rsid w:val="00E8479C"/>
    <w:rsid w:val="00E84CBD"/>
    <w:rsid w:val="00E84D03"/>
    <w:rsid w:val="00E84E72"/>
    <w:rsid w:val="00E8504A"/>
    <w:rsid w:val="00E850EA"/>
    <w:rsid w:val="00E85198"/>
    <w:rsid w:val="00E85839"/>
    <w:rsid w:val="00E85B9C"/>
    <w:rsid w:val="00E85BC0"/>
    <w:rsid w:val="00E85CC9"/>
    <w:rsid w:val="00E85F00"/>
    <w:rsid w:val="00E86004"/>
    <w:rsid w:val="00E86223"/>
    <w:rsid w:val="00E8688D"/>
    <w:rsid w:val="00E868E2"/>
    <w:rsid w:val="00E86BBF"/>
    <w:rsid w:val="00E86C9B"/>
    <w:rsid w:val="00E8736F"/>
    <w:rsid w:val="00E87434"/>
    <w:rsid w:val="00E9068E"/>
    <w:rsid w:val="00E907BE"/>
    <w:rsid w:val="00E90899"/>
    <w:rsid w:val="00E90CCA"/>
    <w:rsid w:val="00E90DEC"/>
    <w:rsid w:val="00E90EA2"/>
    <w:rsid w:val="00E91136"/>
    <w:rsid w:val="00E91EEA"/>
    <w:rsid w:val="00E91FE9"/>
    <w:rsid w:val="00E925A7"/>
    <w:rsid w:val="00E9285F"/>
    <w:rsid w:val="00E92D80"/>
    <w:rsid w:val="00E933B7"/>
    <w:rsid w:val="00E93597"/>
    <w:rsid w:val="00E93603"/>
    <w:rsid w:val="00E936FB"/>
    <w:rsid w:val="00E938A5"/>
    <w:rsid w:val="00E94038"/>
    <w:rsid w:val="00E94969"/>
    <w:rsid w:val="00E94A32"/>
    <w:rsid w:val="00E94A52"/>
    <w:rsid w:val="00E94ECD"/>
    <w:rsid w:val="00E951E0"/>
    <w:rsid w:val="00E95233"/>
    <w:rsid w:val="00E952F4"/>
    <w:rsid w:val="00E95609"/>
    <w:rsid w:val="00E959DB"/>
    <w:rsid w:val="00E95B6C"/>
    <w:rsid w:val="00E95E56"/>
    <w:rsid w:val="00E9609D"/>
    <w:rsid w:val="00E960C0"/>
    <w:rsid w:val="00E96557"/>
    <w:rsid w:val="00E96BF7"/>
    <w:rsid w:val="00E96C14"/>
    <w:rsid w:val="00E96EC1"/>
    <w:rsid w:val="00E979A4"/>
    <w:rsid w:val="00E97B46"/>
    <w:rsid w:val="00E97BA6"/>
    <w:rsid w:val="00E97C8B"/>
    <w:rsid w:val="00EA02F3"/>
    <w:rsid w:val="00EA0529"/>
    <w:rsid w:val="00EA0538"/>
    <w:rsid w:val="00EA0CAC"/>
    <w:rsid w:val="00EA1520"/>
    <w:rsid w:val="00EA1555"/>
    <w:rsid w:val="00EA1710"/>
    <w:rsid w:val="00EA19DA"/>
    <w:rsid w:val="00EA1B66"/>
    <w:rsid w:val="00EA1F4E"/>
    <w:rsid w:val="00EA213F"/>
    <w:rsid w:val="00EA22A8"/>
    <w:rsid w:val="00EA22F3"/>
    <w:rsid w:val="00EA23E5"/>
    <w:rsid w:val="00EA28A6"/>
    <w:rsid w:val="00EA2AF0"/>
    <w:rsid w:val="00EA2D99"/>
    <w:rsid w:val="00EA316E"/>
    <w:rsid w:val="00EA323B"/>
    <w:rsid w:val="00EA35F7"/>
    <w:rsid w:val="00EA3D51"/>
    <w:rsid w:val="00EA3DCF"/>
    <w:rsid w:val="00EA453B"/>
    <w:rsid w:val="00EA49C8"/>
    <w:rsid w:val="00EA58E4"/>
    <w:rsid w:val="00EA58FD"/>
    <w:rsid w:val="00EA5D83"/>
    <w:rsid w:val="00EA6822"/>
    <w:rsid w:val="00EA6A1D"/>
    <w:rsid w:val="00EA6DD0"/>
    <w:rsid w:val="00EA6FBD"/>
    <w:rsid w:val="00EA74FF"/>
    <w:rsid w:val="00EB018F"/>
    <w:rsid w:val="00EB0F8A"/>
    <w:rsid w:val="00EB12FE"/>
    <w:rsid w:val="00EB1569"/>
    <w:rsid w:val="00EB17ED"/>
    <w:rsid w:val="00EB1C91"/>
    <w:rsid w:val="00EB1E29"/>
    <w:rsid w:val="00EB211A"/>
    <w:rsid w:val="00EB2480"/>
    <w:rsid w:val="00EB26FD"/>
    <w:rsid w:val="00EB2886"/>
    <w:rsid w:val="00EB2C68"/>
    <w:rsid w:val="00EB301B"/>
    <w:rsid w:val="00EB4BDC"/>
    <w:rsid w:val="00EB4D3C"/>
    <w:rsid w:val="00EB4D51"/>
    <w:rsid w:val="00EB52B9"/>
    <w:rsid w:val="00EB560A"/>
    <w:rsid w:val="00EB5760"/>
    <w:rsid w:val="00EB588A"/>
    <w:rsid w:val="00EB5B22"/>
    <w:rsid w:val="00EB5F09"/>
    <w:rsid w:val="00EB6715"/>
    <w:rsid w:val="00EB6AAD"/>
    <w:rsid w:val="00EB6B1F"/>
    <w:rsid w:val="00EB6ED2"/>
    <w:rsid w:val="00EB785D"/>
    <w:rsid w:val="00EB7964"/>
    <w:rsid w:val="00EB7B45"/>
    <w:rsid w:val="00EB7DDA"/>
    <w:rsid w:val="00EB7F61"/>
    <w:rsid w:val="00EC046F"/>
    <w:rsid w:val="00EC0940"/>
    <w:rsid w:val="00EC0950"/>
    <w:rsid w:val="00EC0B3E"/>
    <w:rsid w:val="00EC1124"/>
    <w:rsid w:val="00EC1250"/>
    <w:rsid w:val="00EC1404"/>
    <w:rsid w:val="00EC154C"/>
    <w:rsid w:val="00EC1F71"/>
    <w:rsid w:val="00EC227C"/>
    <w:rsid w:val="00EC26CD"/>
    <w:rsid w:val="00EC274A"/>
    <w:rsid w:val="00EC2A0E"/>
    <w:rsid w:val="00EC35E5"/>
    <w:rsid w:val="00EC3654"/>
    <w:rsid w:val="00EC36D0"/>
    <w:rsid w:val="00EC4216"/>
    <w:rsid w:val="00EC4331"/>
    <w:rsid w:val="00EC493A"/>
    <w:rsid w:val="00EC49F4"/>
    <w:rsid w:val="00EC4A11"/>
    <w:rsid w:val="00EC4D2E"/>
    <w:rsid w:val="00EC4EED"/>
    <w:rsid w:val="00EC5443"/>
    <w:rsid w:val="00EC5624"/>
    <w:rsid w:val="00EC5BF1"/>
    <w:rsid w:val="00EC5C96"/>
    <w:rsid w:val="00EC5E54"/>
    <w:rsid w:val="00EC5FA5"/>
    <w:rsid w:val="00EC60C1"/>
    <w:rsid w:val="00EC68EB"/>
    <w:rsid w:val="00EC699F"/>
    <w:rsid w:val="00EC74E3"/>
    <w:rsid w:val="00EC7619"/>
    <w:rsid w:val="00EC7987"/>
    <w:rsid w:val="00ED02B5"/>
    <w:rsid w:val="00ED03E8"/>
    <w:rsid w:val="00ED1190"/>
    <w:rsid w:val="00ED165B"/>
    <w:rsid w:val="00ED1D74"/>
    <w:rsid w:val="00ED1FA9"/>
    <w:rsid w:val="00ED26B0"/>
    <w:rsid w:val="00ED28A4"/>
    <w:rsid w:val="00ED296B"/>
    <w:rsid w:val="00ED2D7A"/>
    <w:rsid w:val="00ED2EF3"/>
    <w:rsid w:val="00ED319A"/>
    <w:rsid w:val="00ED332E"/>
    <w:rsid w:val="00ED35BB"/>
    <w:rsid w:val="00ED3680"/>
    <w:rsid w:val="00ED3C93"/>
    <w:rsid w:val="00ED3F61"/>
    <w:rsid w:val="00ED4596"/>
    <w:rsid w:val="00ED4C7A"/>
    <w:rsid w:val="00ED4EE8"/>
    <w:rsid w:val="00ED4EFB"/>
    <w:rsid w:val="00ED5005"/>
    <w:rsid w:val="00ED54A9"/>
    <w:rsid w:val="00ED5532"/>
    <w:rsid w:val="00ED5547"/>
    <w:rsid w:val="00ED56F4"/>
    <w:rsid w:val="00ED61DD"/>
    <w:rsid w:val="00ED6A1C"/>
    <w:rsid w:val="00ED6BD8"/>
    <w:rsid w:val="00ED6FDC"/>
    <w:rsid w:val="00ED7182"/>
    <w:rsid w:val="00ED7388"/>
    <w:rsid w:val="00ED74D2"/>
    <w:rsid w:val="00ED7CA5"/>
    <w:rsid w:val="00EE068F"/>
    <w:rsid w:val="00EE0701"/>
    <w:rsid w:val="00EE0CD7"/>
    <w:rsid w:val="00EE0D30"/>
    <w:rsid w:val="00EE0E26"/>
    <w:rsid w:val="00EE10E4"/>
    <w:rsid w:val="00EE185E"/>
    <w:rsid w:val="00EE1E27"/>
    <w:rsid w:val="00EE1FCD"/>
    <w:rsid w:val="00EE23D0"/>
    <w:rsid w:val="00EE249B"/>
    <w:rsid w:val="00EE2B37"/>
    <w:rsid w:val="00EE2CBC"/>
    <w:rsid w:val="00EE2E85"/>
    <w:rsid w:val="00EE38B6"/>
    <w:rsid w:val="00EE3F8C"/>
    <w:rsid w:val="00EE4054"/>
    <w:rsid w:val="00EE48E0"/>
    <w:rsid w:val="00EE4945"/>
    <w:rsid w:val="00EE4D44"/>
    <w:rsid w:val="00EE4DBC"/>
    <w:rsid w:val="00EE5447"/>
    <w:rsid w:val="00EE575B"/>
    <w:rsid w:val="00EE59A3"/>
    <w:rsid w:val="00EE5CF1"/>
    <w:rsid w:val="00EE5D36"/>
    <w:rsid w:val="00EE5D6A"/>
    <w:rsid w:val="00EE5DE6"/>
    <w:rsid w:val="00EE628E"/>
    <w:rsid w:val="00EE640C"/>
    <w:rsid w:val="00EE6498"/>
    <w:rsid w:val="00EE6DB6"/>
    <w:rsid w:val="00EE7122"/>
    <w:rsid w:val="00EE723A"/>
    <w:rsid w:val="00EE754D"/>
    <w:rsid w:val="00EE7651"/>
    <w:rsid w:val="00EE7A11"/>
    <w:rsid w:val="00EE7CC9"/>
    <w:rsid w:val="00EE7DAB"/>
    <w:rsid w:val="00EE7E30"/>
    <w:rsid w:val="00EF0FF1"/>
    <w:rsid w:val="00EF163E"/>
    <w:rsid w:val="00EF1A18"/>
    <w:rsid w:val="00EF1C33"/>
    <w:rsid w:val="00EF1FEA"/>
    <w:rsid w:val="00EF254D"/>
    <w:rsid w:val="00EF30DF"/>
    <w:rsid w:val="00EF3356"/>
    <w:rsid w:val="00EF343C"/>
    <w:rsid w:val="00EF42AE"/>
    <w:rsid w:val="00EF441D"/>
    <w:rsid w:val="00EF485D"/>
    <w:rsid w:val="00EF4A67"/>
    <w:rsid w:val="00EF4B9E"/>
    <w:rsid w:val="00EF4E65"/>
    <w:rsid w:val="00EF6103"/>
    <w:rsid w:val="00EF63F5"/>
    <w:rsid w:val="00EF65D0"/>
    <w:rsid w:val="00EF66A1"/>
    <w:rsid w:val="00EF68ED"/>
    <w:rsid w:val="00EF7B5E"/>
    <w:rsid w:val="00EF7C23"/>
    <w:rsid w:val="00EF7DA7"/>
    <w:rsid w:val="00F00472"/>
    <w:rsid w:val="00F0063C"/>
    <w:rsid w:val="00F00F2A"/>
    <w:rsid w:val="00F010F3"/>
    <w:rsid w:val="00F015DE"/>
    <w:rsid w:val="00F01831"/>
    <w:rsid w:val="00F01F7B"/>
    <w:rsid w:val="00F01FD9"/>
    <w:rsid w:val="00F0292D"/>
    <w:rsid w:val="00F02F0F"/>
    <w:rsid w:val="00F032C7"/>
    <w:rsid w:val="00F034FB"/>
    <w:rsid w:val="00F03757"/>
    <w:rsid w:val="00F0377C"/>
    <w:rsid w:val="00F03ADA"/>
    <w:rsid w:val="00F047ED"/>
    <w:rsid w:val="00F0496F"/>
    <w:rsid w:val="00F04FF2"/>
    <w:rsid w:val="00F054F5"/>
    <w:rsid w:val="00F056B3"/>
    <w:rsid w:val="00F05E1E"/>
    <w:rsid w:val="00F05FE0"/>
    <w:rsid w:val="00F060A0"/>
    <w:rsid w:val="00F06AE9"/>
    <w:rsid w:val="00F06F73"/>
    <w:rsid w:val="00F076A8"/>
    <w:rsid w:val="00F07AC3"/>
    <w:rsid w:val="00F07C50"/>
    <w:rsid w:val="00F07EE4"/>
    <w:rsid w:val="00F07F9B"/>
    <w:rsid w:val="00F10A0C"/>
    <w:rsid w:val="00F10B8E"/>
    <w:rsid w:val="00F10BE7"/>
    <w:rsid w:val="00F10F00"/>
    <w:rsid w:val="00F110D1"/>
    <w:rsid w:val="00F11109"/>
    <w:rsid w:val="00F1153F"/>
    <w:rsid w:val="00F11BDF"/>
    <w:rsid w:val="00F11DC0"/>
    <w:rsid w:val="00F120F3"/>
    <w:rsid w:val="00F1219F"/>
    <w:rsid w:val="00F12355"/>
    <w:rsid w:val="00F123A1"/>
    <w:rsid w:val="00F1283D"/>
    <w:rsid w:val="00F12939"/>
    <w:rsid w:val="00F12C0F"/>
    <w:rsid w:val="00F12EE3"/>
    <w:rsid w:val="00F13005"/>
    <w:rsid w:val="00F13114"/>
    <w:rsid w:val="00F13407"/>
    <w:rsid w:val="00F13482"/>
    <w:rsid w:val="00F1383B"/>
    <w:rsid w:val="00F13BDE"/>
    <w:rsid w:val="00F13D49"/>
    <w:rsid w:val="00F13D62"/>
    <w:rsid w:val="00F144A8"/>
    <w:rsid w:val="00F14640"/>
    <w:rsid w:val="00F1492A"/>
    <w:rsid w:val="00F153C0"/>
    <w:rsid w:val="00F154EF"/>
    <w:rsid w:val="00F1564D"/>
    <w:rsid w:val="00F159EC"/>
    <w:rsid w:val="00F15D38"/>
    <w:rsid w:val="00F16157"/>
    <w:rsid w:val="00F16666"/>
    <w:rsid w:val="00F166D5"/>
    <w:rsid w:val="00F16CA3"/>
    <w:rsid w:val="00F16CFA"/>
    <w:rsid w:val="00F16D8B"/>
    <w:rsid w:val="00F16DC5"/>
    <w:rsid w:val="00F16DCF"/>
    <w:rsid w:val="00F17022"/>
    <w:rsid w:val="00F17044"/>
    <w:rsid w:val="00F171D0"/>
    <w:rsid w:val="00F173BA"/>
    <w:rsid w:val="00F178AB"/>
    <w:rsid w:val="00F1794D"/>
    <w:rsid w:val="00F17A8D"/>
    <w:rsid w:val="00F17D67"/>
    <w:rsid w:val="00F20302"/>
    <w:rsid w:val="00F204FD"/>
    <w:rsid w:val="00F20DEE"/>
    <w:rsid w:val="00F21E63"/>
    <w:rsid w:val="00F21F37"/>
    <w:rsid w:val="00F21FD4"/>
    <w:rsid w:val="00F2212C"/>
    <w:rsid w:val="00F2264D"/>
    <w:rsid w:val="00F22D95"/>
    <w:rsid w:val="00F23116"/>
    <w:rsid w:val="00F23619"/>
    <w:rsid w:val="00F23BDA"/>
    <w:rsid w:val="00F240AF"/>
    <w:rsid w:val="00F24233"/>
    <w:rsid w:val="00F24307"/>
    <w:rsid w:val="00F24884"/>
    <w:rsid w:val="00F24DE8"/>
    <w:rsid w:val="00F25123"/>
    <w:rsid w:val="00F25822"/>
    <w:rsid w:val="00F25A03"/>
    <w:rsid w:val="00F25EEF"/>
    <w:rsid w:val="00F26284"/>
    <w:rsid w:val="00F2634C"/>
    <w:rsid w:val="00F267B7"/>
    <w:rsid w:val="00F2683F"/>
    <w:rsid w:val="00F26B57"/>
    <w:rsid w:val="00F26BD9"/>
    <w:rsid w:val="00F26D1E"/>
    <w:rsid w:val="00F26DC6"/>
    <w:rsid w:val="00F2788E"/>
    <w:rsid w:val="00F278C1"/>
    <w:rsid w:val="00F27A67"/>
    <w:rsid w:val="00F27B8A"/>
    <w:rsid w:val="00F302A7"/>
    <w:rsid w:val="00F30C3A"/>
    <w:rsid w:val="00F31514"/>
    <w:rsid w:val="00F31708"/>
    <w:rsid w:val="00F318C0"/>
    <w:rsid w:val="00F31AE1"/>
    <w:rsid w:val="00F31F37"/>
    <w:rsid w:val="00F31FB2"/>
    <w:rsid w:val="00F322E3"/>
    <w:rsid w:val="00F32521"/>
    <w:rsid w:val="00F32878"/>
    <w:rsid w:val="00F32A61"/>
    <w:rsid w:val="00F32D98"/>
    <w:rsid w:val="00F336CC"/>
    <w:rsid w:val="00F339EC"/>
    <w:rsid w:val="00F33A60"/>
    <w:rsid w:val="00F33B8F"/>
    <w:rsid w:val="00F33C3D"/>
    <w:rsid w:val="00F33D83"/>
    <w:rsid w:val="00F33E19"/>
    <w:rsid w:val="00F33E30"/>
    <w:rsid w:val="00F33F1D"/>
    <w:rsid w:val="00F34086"/>
    <w:rsid w:val="00F3412A"/>
    <w:rsid w:val="00F341FE"/>
    <w:rsid w:val="00F34242"/>
    <w:rsid w:val="00F34D11"/>
    <w:rsid w:val="00F34D5E"/>
    <w:rsid w:val="00F34EA5"/>
    <w:rsid w:val="00F35351"/>
    <w:rsid w:val="00F357E0"/>
    <w:rsid w:val="00F35844"/>
    <w:rsid w:val="00F36051"/>
    <w:rsid w:val="00F36B72"/>
    <w:rsid w:val="00F36DF1"/>
    <w:rsid w:val="00F3724A"/>
    <w:rsid w:val="00F37936"/>
    <w:rsid w:val="00F37C7A"/>
    <w:rsid w:val="00F4036C"/>
    <w:rsid w:val="00F4050B"/>
    <w:rsid w:val="00F405E4"/>
    <w:rsid w:val="00F4073B"/>
    <w:rsid w:val="00F40DB0"/>
    <w:rsid w:val="00F41535"/>
    <w:rsid w:val="00F41DA6"/>
    <w:rsid w:val="00F42571"/>
    <w:rsid w:val="00F42BAC"/>
    <w:rsid w:val="00F42E8A"/>
    <w:rsid w:val="00F42F8E"/>
    <w:rsid w:val="00F43CAE"/>
    <w:rsid w:val="00F4466D"/>
    <w:rsid w:val="00F4570F"/>
    <w:rsid w:val="00F45A88"/>
    <w:rsid w:val="00F46506"/>
    <w:rsid w:val="00F46573"/>
    <w:rsid w:val="00F46A61"/>
    <w:rsid w:val="00F46C6E"/>
    <w:rsid w:val="00F471D0"/>
    <w:rsid w:val="00F47397"/>
    <w:rsid w:val="00F47604"/>
    <w:rsid w:val="00F477A4"/>
    <w:rsid w:val="00F47802"/>
    <w:rsid w:val="00F47E50"/>
    <w:rsid w:val="00F50178"/>
    <w:rsid w:val="00F501D5"/>
    <w:rsid w:val="00F5033F"/>
    <w:rsid w:val="00F50559"/>
    <w:rsid w:val="00F50B82"/>
    <w:rsid w:val="00F50E06"/>
    <w:rsid w:val="00F50F9C"/>
    <w:rsid w:val="00F5128A"/>
    <w:rsid w:val="00F516EC"/>
    <w:rsid w:val="00F5174A"/>
    <w:rsid w:val="00F517FD"/>
    <w:rsid w:val="00F51994"/>
    <w:rsid w:val="00F51B86"/>
    <w:rsid w:val="00F51C0C"/>
    <w:rsid w:val="00F52433"/>
    <w:rsid w:val="00F524E1"/>
    <w:rsid w:val="00F52714"/>
    <w:rsid w:val="00F52A2A"/>
    <w:rsid w:val="00F52A9A"/>
    <w:rsid w:val="00F52F5C"/>
    <w:rsid w:val="00F53075"/>
    <w:rsid w:val="00F53839"/>
    <w:rsid w:val="00F53BE7"/>
    <w:rsid w:val="00F53CE0"/>
    <w:rsid w:val="00F54506"/>
    <w:rsid w:val="00F550FC"/>
    <w:rsid w:val="00F55155"/>
    <w:rsid w:val="00F5524A"/>
    <w:rsid w:val="00F55852"/>
    <w:rsid w:val="00F55859"/>
    <w:rsid w:val="00F55ECC"/>
    <w:rsid w:val="00F56383"/>
    <w:rsid w:val="00F563E1"/>
    <w:rsid w:val="00F56627"/>
    <w:rsid w:val="00F56A38"/>
    <w:rsid w:val="00F56B4D"/>
    <w:rsid w:val="00F5774B"/>
    <w:rsid w:val="00F60380"/>
    <w:rsid w:val="00F605A4"/>
    <w:rsid w:val="00F6141A"/>
    <w:rsid w:val="00F620A6"/>
    <w:rsid w:val="00F62257"/>
    <w:rsid w:val="00F62259"/>
    <w:rsid w:val="00F622BF"/>
    <w:rsid w:val="00F624E8"/>
    <w:rsid w:val="00F63364"/>
    <w:rsid w:val="00F63A09"/>
    <w:rsid w:val="00F63EE1"/>
    <w:rsid w:val="00F640F4"/>
    <w:rsid w:val="00F65012"/>
    <w:rsid w:val="00F65170"/>
    <w:rsid w:val="00F65529"/>
    <w:rsid w:val="00F65B05"/>
    <w:rsid w:val="00F65BA8"/>
    <w:rsid w:val="00F65CD9"/>
    <w:rsid w:val="00F65DEB"/>
    <w:rsid w:val="00F66102"/>
    <w:rsid w:val="00F66173"/>
    <w:rsid w:val="00F6660C"/>
    <w:rsid w:val="00F66F81"/>
    <w:rsid w:val="00F67372"/>
    <w:rsid w:val="00F67785"/>
    <w:rsid w:val="00F67E18"/>
    <w:rsid w:val="00F67F50"/>
    <w:rsid w:val="00F7044C"/>
    <w:rsid w:val="00F708DA"/>
    <w:rsid w:val="00F70A93"/>
    <w:rsid w:val="00F70B1F"/>
    <w:rsid w:val="00F70EAF"/>
    <w:rsid w:val="00F71C27"/>
    <w:rsid w:val="00F71F6B"/>
    <w:rsid w:val="00F71F7C"/>
    <w:rsid w:val="00F7248F"/>
    <w:rsid w:val="00F729EF"/>
    <w:rsid w:val="00F7333F"/>
    <w:rsid w:val="00F73750"/>
    <w:rsid w:val="00F73B39"/>
    <w:rsid w:val="00F73B4F"/>
    <w:rsid w:val="00F73C9D"/>
    <w:rsid w:val="00F73FE4"/>
    <w:rsid w:val="00F74052"/>
    <w:rsid w:val="00F74900"/>
    <w:rsid w:val="00F74E5A"/>
    <w:rsid w:val="00F750FB"/>
    <w:rsid w:val="00F76604"/>
    <w:rsid w:val="00F77254"/>
    <w:rsid w:val="00F779A6"/>
    <w:rsid w:val="00F80ADC"/>
    <w:rsid w:val="00F80C53"/>
    <w:rsid w:val="00F80DB4"/>
    <w:rsid w:val="00F8160B"/>
    <w:rsid w:val="00F816AF"/>
    <w:rsid w:val="00F81AAA"/>
    <w:rsid w:val="00F81AE6"/>
    <w:rsid w:val="00F81E0D"/>
    <w:rsid w:val="00F81E6E"/>
    <w:rsid w:val="00F81F56"/>
    <w:rsid w:val="00F82254"/>
    <w:rsid w:val="00F82561"/>
    <w:rsid w:val="00F82761"/>
    <w:rsid w:val="00F82AE1"/>
    <w:rsid w:val="00F82C95"/>
    <w:rsid w:val="00F8343D"/>
    <w:rsid w:val="00F838E1"/>
    <w:rsid w:val="00F839C4"/>
    <w:rsid w:val="00F83D81"/>
    <w:rsid w:val="00F847D2"/>
    <w:rsid w:val="00F84CA1"/>
    <w:rsid w:val="00F84DB0"/>
    <w:rsid w:val="00F84F98"/>
    <w:rsid w:val="00F84FF6"/>
    <w:rsid w:val="00F85329"/>
    <w:rsid w:val="00F858F0"/>
    <w:rsid w:val="00F85AD0"/>
    <w:rsid w:val="00F8662B"/>
    <w:rsid w:val="00F8678A"/>
    <w:rsid w:val="00F86A92"/>
    <w:rsid w:val="00F86CC1"/>
    <w:rsid w:val="00F86D9B"/>
    <w:rsid w:val="00F87DA8"/>
    <w:rsid w:val="00F905BF"/>
    <w:rsid w:val="00F9067A"/>
    <w:rsid w:val="00F906B9"/>
    <w:rsid w:val="00F90C5B"/>
    <w:rsid w:val="00F90CD7"/>
    <w:rsid w:val="00F90F23"/>
    <w:rsid w:val="00F912AF"/>
    <w:rsid w:val="00F918BA"/>
    <w:rsid w:val="00F91AFD"/>
    <w:rsid w:val="00F922A4"/>
    <w:rsid w:val="00F92438"/>
    <w:rsid w:val="00F92442"/>
    <w:rsid w:val="00F92C25"/>
    <w:rsid w:val="00F92E2F"/>
    <w:rsid w:val="00F92FBB"/>
    <w:rsid w:val="00F93066"/>
    <w:rsid w:val="00F931B6"/>
    <w:rsid w:val="00F9329F"/>
    <w:rsid w:val="00F93693"/>
    <w:rsid w:val="00F939E2"/>
    <w:rsid w:val="00F93A4C"/>
    <w:rsid w:val="00F93B20"/>
    <w:rsid w:val="00F93F27"/>
    <w:rsid w:val="00F94048"/>
    <w:rsid w:val="00F941CB"/>
    <w:rsid w:val="00F94449"/>
    <w:rsid w:val="00F94475"/>
    <w:rsid w:val="00F94744"/>
    <w:rsid w:val="00F94BDB"/>
    <w:rsid w:val="00F958A6"/>
    <w:rsid w:val="00F968A4"/>
    <w:rsid w:val="00F96D1C"/>
    <w:rsid w:val="00F972A2"/>
    <w:rsid w:val="00F97CEC"/>
    <w:rsid w:val="00F97F84"/>
    <w:rsid w:val="00FA0021"/>
    <w:rsid w:val="00FA0042"/>
    <w:rsid w:val="00FA015B"/>
    <w:rsid w:val="00FA0239"/>
    <w:rsid w:val="00FA02DE"/>
    <w:rsid w:val="00FA03CC"/>
    <w:rsid w:val="00FA0686"/>
    <w:rsid w:val="00FA0906"/>
    <w:rsid w:val="00FA0C52"/>
    <w:rsid w:val="00FA0DEC"/>
    <w:rsid w:val="00FA1332"/>
    <w:rsid w:val="00FA13A9"/>
    <w:rsid w:val="00FA1861"/>
    <w:rsid w:val="00FA1889"/>
    <w:rsid w:val="00FA1B0B"/>
    <w:rsid w:val="00FA1BC1"/>
    <w:rsid w:val="00FA1CE4"/>
    <w:rsid w:val="00FA1D14"/>
    <w:rsid w:val="00FA205A"/>
    <w:rsid w:val="00FA218D"/>
    <w:rsid w:val="00FA2250"/>
    <w:rsid w:val="00FA2303"/>
    <w:rsid w:val="00FA233F"/>
    <w:rsid w:val="00FA2403"/>
    <w:rsid w:val="00FA2562"/>
    <w:rsid w:val="00FA2A69"/>
    <w:rsid w:val="00FA2FD5"/>
    <w:rsid w:val="00FA3145"/>
    <w:rsid w:val="00FA3476"/>
    <w:rsid w:val="00FA3DE3"/>
    <w:rsid w:val="00FA3E37"/>
    <w:rsid w:val="00FA4DAD"/>
    <w:rsid w:val="00FA4E2B"/>
    <w:rsid w:val="00FA5303"/>
    <w:rsid w:val="00FA5A28"/>
    <w:rsid w:val="00FA5FB4"/>
    <w:rsid w:val="00FA5FBA"/>
    <w:rsid w:val="00FA5FF2"/>
    <w:rsid w:val="00FA6001"/>
    <w:rsid w:val="00FA60D8"/>
    <w:rsid w:val="00FA6224"/>
    <w:rsid w:val="00FA678F"/>
    <w:rsid w:val="00FA6A4A"/>
    <w:rsid w:val="00FA6C8F"/>
    <w:rsid w:val="00FA6D64"/>
    <w:rsid w:val="00FA6DBF"/>
    <w:rsid w:val="00FA6F81"/>
    <w:rsid w:val="00FA75F1"/>
    <w:rsid w:val="00FB02C0"/>
    <w:rsid w:val="00FB02F4"/>
    <w:rsid w:val="00FB0363"/>
    <w:rsid w:val="00FB0554"/>
    <w:rsid w:val="00FB0DC8"/>
    <w:rsid w:val="00FB0E1D"/>
    <w:rsid w:val="00FB0EE6"/>
    <w:rsid w:val="00FB1018"/>
    <w:rsid w:val="00FB1193"/>
    <w:rsid w:val="00FB1411"/>
    <w:rsid w:val="00FB282B"/>
    <w:rsid w:val="00FB31DE"/>
    <w:rsid w:val="00FB3BAE"/>
    <w:rsid w:val="00FB42C8"/>
    <w:rsid w:val="00FB4E99"/>
    <w:rsid w:val="00FB4ED1"/>
    <w:rsid w:val="00FB57A9"/>
    <w:rsid w:val="00FB5966"/>
    <w:rsid w:val="00FB5EC8"/>
    <w:rsid w:val="00FB5F29"/>
    <w:rsid w:val="00FB6B89"/>
    <w:rsid w:val="00FB7111"/>
    <w:rsid w:val="00FB743B"/>
    <w:rsid w:val="00FB7CD0"/>
    <w:rsid w:val="00FC020B"/>
    <w:rsid w:val="00FC0695"/>
    <w:rsid w:val="00FC0E62"/>
    <w:rsid w:val="00FC1002"/>
    <w:rsid w:val="00FC1156"/>
    <w:rsid w:val="00FC174F"/>
    <w:rsid w:val="00FC19AC"/>
    <w:rsid w:val="00FC1A93"/>
    <w:rsid w:val="00FC1B2C"/>
    <w:rsid w:val="00FC20E2"/>
    <w:rsid w:val="00FC2413"/>
    <w:rsid w:val="00FC311A"/>
    <w:rsid w:val="00FC3392"/>
    <w:rsid w:val="00FC3942"/>
    <w:rsid w:val="00FC3F01"/>
    <w:rsid w:val="00FC4103"/>
    <w:rsid w:val="00FC45C8"/>
    <w:rsid w:val="00FC45FA"/>
    <w:rsid w:val="00FC467F"/>
    <w:rsid w:val="00FC47D7"/>
    <w:rsid w:val="00FC4C80"/>
    <w:rsid w:val="00FC544C"/>
    <w:rsid w:val="00FC5A19"/>
    <w:rsid w:val="00FC5C4C"/>
    <w:rsid w:val="00FC5CEA"/>
    <w:rsid w:val="00FC60E7"/>
    <w:rsid w:val="00FC647A"/>
    <w:rsid w:val="00FC6483"/>
    <w:rsid w:val="00FC6590"/>
    <w:rsid w:val="00FC6B3D"/>
    <w:rsid w:val="00FC6C79"/>
    <w:rsid w:val="00FC6D24"/>
    <w:rsid w:val="00FC7195"/>
    <w:rsid w:val="00FC71CC"/>
    <w:rsid w:val="00FC75C8"/>
    <w:rsid w:val="00FC77A1"/>
    <w:rsid w:val="00FC7E9B"/>
    <w:rsid w:val="00FD03FD"/>
    <w:rsid w:val="00FD081F"/>
    <w:rsid w:val="00FD0AA5"/>
    <w:rsid w:val="00FD11CD"/>
    <w:rsid w:val="00FD13EF"/>
    <w:rsid w:val="00FD1492"/>
    <w:rsid w:val="00FD1B05"/>
    <w:rsid w:val="00FD1BBF"/>
    <w:rsid w:val="00FD2432"/>
    <w:rsid w:val="00FD27E7"/>
    <w:rsid w:val="00FD2B92"/>
    <w:rsid w:val="00FD3075"/>
    <w:rsid w:val="00FD3777"/>
    <w:rsid w:val="00FD37D4"/>
    <w:rsid w:val="00FD3B2B"/>
    <w:rsid w:val="00FD3EBA"/>
    <w:rsid w:val="00FD4382"/>
    <w:rsid w:val="00FD46FA"/>
    <w:rsid w:val="00FD571E"/>
    <w:rsid w:val="00FD58C2"/>
    <w:rsid w:val="00FD5F5C"/>
    <w:rsid w:val="00FD6185"/>
    <w:rsid w:val="00FD70F3"/>
    <w:rsid w:val="00FD77AD"/>
    <w:rsid w:val="00FD7C90"/>
    <w:rsid w:val="00FD7D1A"/>
    <w:rsid w:val="00FD7E55"/>
    <w:rsid w:val="00FD7EFC"/>
    <w:rsid w:val="00FE0242"/>
    <w:rsid w:val="00FE0D7B"/>
    <w:rsid w:val="00FE1026"/>
    <w:rsid w:val="00FE13A6"/>
    <w:rsid w:val="00FE19F3"/>
    <w:rsid w:val="00FE1B95"/>
    <w:rsid w:val="00FE1C79"/>
    <w:rsid w:val="00FE1D51"/>
    <w:rsid w:val="00FE2358"/>
    <w:rsid w:val="00FE24BD"/>
    <w:rsid w:val="00FE269B"/>
    <w:rsid w:val="00FE2784"/>
    <w:rsid w:val="00FE2820"/>
    <w:rsid w:val="00FE2D1D"/>
    <w:rsid w:val="00FE3027"/>
    <w:rsid w:val="00FE30AA"/>
    <w:rsid w:val="00FE30DA"/>
    <w:rsid w:val="00FE3140"/>
    <w:rsid w:val="00FE31A6"/>
    <w:rsid w:val="00FE35A2"/>
    <w:rsid w:val="00FE3CE6"/>
    <w:rsid w:val="00FE47B1"/>
    <w:rsid w:val="00FE47C3"/>
    <w:rsid w:val="00FE47EA"/>
    <w:rsid w:val="00FE4CD0"/>
    <w:rsid w:val="00FE4D59"/>
    <w:rsid w:val="00FE5BD5"/>
    <w:rsid w:val="00FE619A"/>
    <w:rsid w:val="00FE62C7"/>
    <w:rsid w:val="00FE67D1"/>
    <w:rsid w:val="00FE696A"/>
    <w:rsid w:val="00FE6CE3"/>
    <w:rsid w:val="00FE6D62"/>
    <w:rsid w:val="00FE70D5"/>
    <w:rsid w:val="00FE716A"/>
    <w:rsid w:val="00FE7250"/>
    <w:rsid w:val="00FE732D"/>
    <w:rsid w:val="00FF04E4"/>
    <w:rsid w:val="00FF07CC"/>
    <w:rsid w:val="00FF0D2B"/>
    <w:rsid w:val="00FF0E35"/>
    <w:rsid w:val="00FF0F1C"/>
    <w:rsid w:val="00FF13A4"/>
    <w:rsid w:val="00FF1545"/>
    <w:rsid w:val="00FF1934"/>
    <w:rsid w:val="00FF1DD2"/>
    <w:rsid w:val="00FF1F8A"/>
    <w:rsid w:val="00FF28AC"/>
    <w:rsid w:val="00FF2A40"/>
    <w:rsid w:val="00FF310F"/>
    <w:rsid w:val="00FF31EB"/>
    <w:rsid w:val="00FF37E9"/>
    <w:rsid w:val="00FF37F4"/>
    <w:rsid w:val="00FF3AD0"/>
    <w:rsid w:val="00FF3CAD"/>
    <w:rsid w:val="00FF3FEA"/>
    <w:rsid w:val="00FF42B2"/>
    <w:rsid w:val="00FF4475"/>
    <w:rsid w:val="00FF453A"/>
    <w:rsid w:val="00FF47A1"/>
    <w:rsid w:val="00FF49C6"/>
    <w:rsid w:val="00FF4C78"/>
    <w:rsid w:val="00FF4D7F"/>
    <w:rsid w:val="00FF58FE"/>
    <w:rsid w:val="00FF5A3F"/>
    <w:rsid w:val="00FF5E96"/>
    <w:rsid w:val="00FF608F"/>
    <w:rsid w:val="00FF6207"/>
    <w:rsid w:val="00FF6273"/>
    <w:rsid w:val="00FF630F"/>
    <w:rsid w:val="00FF6832"/>
    <w:rsid w:val="00FF6852"/>
    <w:rsid w:val="00FF6A24"/>
    <w:rsid w:val="00FF6D0E"/>
    <w:rsid w:val="00FF6E89"/>
    <w:rsid w:val="00FF72C2"/>
    <w:rsid w:val="00FF774F"/>
    <w:rsid w:val="00FF7C70"/>
    <w:rsid w:val="00FF7F50"/>
    <w:rsid w:val="00FF7FD6"/>
    <w:rsid w:val="010543F4"/>
    <w:rsid w:val="0106730B"/>
    <w:rsid w:val="014F2E0F"/>
    <w:rsid w:val="0152A03B"/>
    <w:rsid w:val="01D6D1F0"/>
    <w:rsid w:val="01F1ED90"/>
    <w:rsid w:val="021FE540"/>
    <w:rsid w:val="023F6006"/>
    <w:rsid w:val="0241A733"/>
    <w:rsid w:val="0253A871"/>
    <w:rsid w:val="02565C11"/>
    <w:rsid w:val="02635AE5"/>
    <w:rsid w:val="027AB837"/>
    <w:rsid w:val="02806CA7"/>
    <w:rsid w:val="02876489"/>
    <w:rsid w:val="029807BB"/>
    <w:rsid w:val="02AA84D0"/>
    <w:rsid w:val="02B15F17"/>
    <w:rsid w:val="02B1B118"/>
    <w:rsid w:val="02FA2248"/>
    <w:rsid w:val="0327581F"/>
    <w:rsid w:val="032D8841"/>
    <w:rsid w:val="0341A8ED"/>
    <w:rsid w:val="0382E136"/>
    <w:rsid w:val="03D6B617"/>
    <w:rsid w:val="04004535"/>
    <w:rsid w:val="040D04DA"/>
    <w:rsid w:val="044D3CE7"/>
    <w:rsid w:val="04FF3019"/>
    <w:rsid w:val="0557E54D"/>
    <w:rsid w:val="055DB439"/>
    <w:rsid w:val="058F19BD"/>
    <w:rsid w:val="059480A7"/>
    <w:rsid w:val="05A56DAF"/>
    <w:rsid w:val="05A8D53B"/>
    <w:rsid w:val="05C2B150"/>
    <w:rsid w:val="0613707C"/>
    <w:rsid w:val="06386463"/>
    <w:rsid w:val="0650B116"/>
    <w:rsid w:val="0656BA82"/>
    <w:rsid w:val="0660224D"/>
    <w:rsid w:val="067E0FA8"/>
    <w:rsid w:val="068A782A"/>
    <w:rsid w:val="06B2B0D1"/>
    <w:rsid w:val="06E9A3E1"/>
    <w:rsid w:val="06F623F3"/>
    <w:rsid w:val="071F8838"/>
    <w:rsid w:val="07708A8B"/>
    <w:rsid w:val="0779E696"/>
    <w:rsid w:val="078BC8C2"/>
    <w:rsid w:val="07A106AC"/>
    <w:rsid w:val="07B08039"/>
    <w:rsid w:val="07CF8FEE"/>
    <w:rsid w:val="0818A5B8"/>
    <w:rsid w:val="084D2B1E"/>
    <w:rsid w:val="086AB857"/>
    <w:rsid w:val="0879937A"/>
    <w:rsid w:val="0889F1CB"/>
    <w:rsid w:val="0893C164"/>
    <w:rsid w:val="089662B5"/>
    <w:rsid w:val="08A3403E"/>
    <w:rsid w:val="08C51125"/>
    <w:rsid w:val="08E46774"/>
    <w:rsid w:val="08FA0CFA"/>
    <w:rsid w:val="0910ECBF"/>
    <w:rsid w:val="093DC710"/>
    <w:rsid w:val="097C8E64"/>
    <w:rsid w:val="0987413D"/>
    <w:rsid w:val="09CE5389"/>
    <w:rsid w:val="09CF6FA3"/>
    <w:rsid w:val="09D97EC0"/>
    <w:rsid w:val="09E4D95A"/>
    <w:rsid w:val="0A0ADF95"/>
    <w:rsid w:val="0A289207"/>
    <w:rsid w:val="0A456023"/>
    <w:rsid w:val="0A705157"/>
    <w:rsid w:val="0A722AD4"/>
    <w:rsid w:val="0A7C465E"/>
    <w:rsid w:val="0AB81DE2"/>
    <w:rsid w:val="0AC45087"/>
    <w:rsid w:val="0ACCF732"/>
    <w:rsid w:val="0B0A41E7"/>
    <w:rsid w:val="0B12E58D"/>
    <w:rsid w:val="0B2DB426"/>
    <w:rsid w:val="0B2EF102"/>
    <w:rsid w:val="0B3D4A80"/>
    <w:rsid w:val="0B420BC0"/>
    <w:rsid w:val="0B7DB436"/>
    <w:rsid w:val="0B8E8A93"/>
    <w:rsid w:val="0BBAE9F5"/>
    <w:rsid w:val="0BC066C4"/>
    <w:rsid w:val="0BC7225C"/>
    <w:rsid w:val="0BE8951A"/>
    <w:rsid w:val="0BF2F95B"/>
    <w:rsid w:val="0C282C9E"/>
    <w:rsid w:val="0C38485B"/>
    <w:rsid w:val="0C526170"/>
    <w:rsid w:val="0C67F95D"/>
    <w:rsid w:val="0C848926"/>
    <w:rsid w:val="0C90DF28"/>
    <w:rsid w:val="0CC957C4"/>
    <w:rsid w:val="0CD24AF5"/>
    <w:rsid w:val="0CEB0CFD"/>
    <w:rsid w:val="0D0678ED"/>
    <w:rsid w:val="0D334436"/>
    <w:rsid w:val="0D442439"/>
    <w:rsid w:val="0D56BA56"/>
    <w:rsid w:val="0D5D62EE"/>
    <w:rsid w:val="0D638F86"/>
    <w:rsid w:val="0DD4764E"/>
    <w:rsid w:val="0E58EEDC"/>
    <w:rsid w:val="0E663589"/>
    <w:rsid w:val="0E67A762"/>
    <w:rsid w:val="0E7D57F9"/>
    <w:rsid w:val="0E829A44"/>
    <w:rsid w:val="0ECF2382"/>
    <w:rsid w:val="0ED9FA69"/>
    <w:rsid w:val="0EDED55A"/>
    <w:rsid w:val="0EE01D3C"/>
    <w:rsid w:val="0F0AE4AE"/>
    <w:rsid w:val="0F158AA8"/>
    <w:rsid w:val="0F2A9A1D"/>
    <w:rsid w:val="0F737D14"/>
    <w:rsid w:val="0FAAEA73"/>
    <w:rsid w:val="0FCFBCA6"/>
    <w:rsid w:val="103E919C"/>
    <w:rsid w:val="10427A65"/>
    <w:rsid w:val="108E4DB0"/>
    <w:rsid w:val="109FAC0D"/>
    <w:rsid w:val="10BD446B"/>
    <w:rsid w:val="10D713E6"/>
    <w:rsid w:val="10D8CBAF"/>
    <w:rsid w:val="10E55333"/>
    <w:rsid w:val="10ECFAB6"/>
    <w:rsid w:val="11242790"/>
    <w:rsid w:val="112EF27E"/>
    <w:rsid w:val="1167DDB5"/>
    <w:rsid w:val="11BB5FCE"/>
    <w:rsid w:val="11D65E3B"/>
    <w:rsid w:val="11F4CF5D"/>
    <w:rsid w:val="12210970"/>
    <w:rsid w:val="12D5998E"/>
    <w:rsid w:val="12DF81B9"/>
    <w:rsid w:val="12E867CF"/>
    <w:rsid w:val="132B8A97"/>
    <w:rsid w:val="135F80F1"/>
    <w:rsid w:val="136756A4"/>
    <w:rsid w:val="137983AF"/>
    <w:rsid w:val="139BFA58"/>
    <w:rsid w:val="13A9A04C"/>
    <w:rsid w:val="13D903C1"/>
    <w:rsid w:val="13DCFD2C"/>
    <w:rsid w:val="13FE0B40"/>
    <w:rsid w:val="143A17B4"/>
    <w:rsid w:val="14436A58"/>
    <w:rsid w:val="144CE300"/>
    <w:rsid w:val="146BA133"/>
    <w:rsid w:val="146F3EE0"/>
    <w:rsid w:val="1487533E"/>
    <w:rsid w:val="14A4A4AC"/>
    <w:rsid w:val="14BC8987"/>
    <w:rsid w:val="14C87096"/>
    <w:rsid w:val="14D5E3B8"/>
    <w:rsid w:val="14EB0A2E"/>
    <w:rsid w:val="15049732"/>
    <w:rsid w:val="150D6785"/>
    <w:rsid w:val="151BF927"/>
    <w:rsid w:val="1535D153"/>
    <w:rsid w:val="153BD742"/>
    <w:rsid w:val="153FA414"/>
    <w:rsid w:val="15778D31"/>
    <w:rsid w:val="157C751A"/>
    <w:rsid w:val="15B3E15C"/>
    <w:rsid w:val="15BA273A"/>
    <w:rsid w:val="15DBE073"/>
    <w:rsid w:val="15FF703D"/>
    <w:rsid w:val="16551BE6"/>
    <w:rsid w:val="165677F0"/>
    <w:rsid w:val="166EBE33"/>
    <w:rsid w:val="16910235"/>
    <w:rsid w:val="17078908"/>
    <w:rsid w:val="171E619B"/>
    <w:rsid w:val="17480D33"/>
    <w:rsid w:val="175CA4EE"/>
    <w:rsid w:val="1762B6EC"/>
    <w:rsid w:val="179C24D0"/>
    <w:rsid w:val="17F6D28F"/>
    <w:rsid w:val="181D58B3"/>
    <w:rsid w:val="184AFC67"/>
    <w:rsid w:val="185D665B"/>
    <w:rsid w:val="18755750"/>
    <w:rsid w:val="18AF2DF3"/>
    <w:rsid w:val="18FE9F07"/>
    <w:rsid w:val="1993D888"/>
    <w:rsid w:val="19D9CD0E"/>
    <w:rsid w:val="19F8E75B"/>
    <w:rsid w:val="19F99B63"/>
    <w:rsid w:val="1A071794"/>
    <w:rsid w:val="1A08C129"/>
    <w:rsid w:val="1A5B227E"/>
    <w:rsid w:val="1A66CA77"/>
    <w:rsid w:val="1A70AA76"/>
    <w:rsid w:val="1A8D8825"/>
    <w:rsid w:val="1A9DFAFF"/>
    <w:rsid w:val="1B2062E0"/>
    <w:rsid w:val="1B21D217"/>
    <w:rsid w:val="1B3FFB77"/>
    <w:rsid w:val="1B676F38"/>
    <w:rsid w:val="1B7C25C7"/>
    <w:rsid w:val="1B817DE9"/>
    <w:rsid w:val="1B8B692D"/>
    <w:rsid w:val="1B946FA5"/>
    <w:rsid w:val="1BD9F461"/>
    <w:rsid w:val="1C3DDED4"/>
    <w:rsid w:val="1C49FF25"/>
    <w:rsid w:val="1C4D1DD1"/>
    <w:rsid w:val="1CDA91A8"/>
    <w:rsid w:val="1CDFA851"/>
    <w:rsid w:val="1CE8D76B"/>
    <w:rsid w:val="1CEBADBE"/>
    <w:rsid w:val="1CF14D5E"/>
    <w:rsid w:val="1CFEE1CE"/>
    <w:rsid w:val="1D042FBC"/>
    <w:rsid w:val="1D221258"/>
    <w:rsid w:val="1D26866B"/>
    <w:rsid w:val="1D2BDF50"/>
    <w:rsid w:val="1D35DF00"/>
    <w:rsid w:val="1D44DF74"/>
    <w:rsid w:val="1D45E6D2"/>
    <w:rsid w:val="1E065D13"/>
    <w:rsid w:val="1E171D45"/>
    <w:rsid w:val="1E69C42A"/>
    <w:rsid w:val="1E754729"/>
    <w:rsid w:val="1E8EE667"/>
    <w:rsid w:val="1E94D993"/>
    <w:rsid w:val="1ED6F2E3"/>
    <w:rsid w:val="1EDC8D24"/>
    <w:rsid w:val="1F1E6F77"/>
    <w:rsid w:val="1F5ADBB1"/>
    <w:rsid w:val="1F7207AD"/>
    <w:rsid w:val="1F74E81E"/>
    <w:rsid w:val="1FCF19FE"/>
    <w:rsid w:val="20165DFC"/>
    <w:rsid w:val="2055FA69"/>
    <w:rsid w:val="2062AC7A"/>
    <w:rsid w:val="20A67892"/>
    <w:rsid w:val="20A6E350"/>
    <w:rsid w:val="20CAF0CC"/>
    <w:rsid w:val="20DD9E4A"/>
    <w:rsid w:val="2106D2BB"/>
    <w:rsid w:val="21099932"/>
    <w:rsid w:val="213EF025"/>
    <w:rsid w:val="2146C295"/>
    <w:rsid w:val="214E0D85"/>
    <w:rsid w:val="21661AC9"/>
    <w:rsid w:val="216E0D82"/>
    <w:rsid w:val="21889584"/>
    <w:rsid w:val="218D855B"/>
    <w:rsid w:val="2195CEF2"/>
    <w:rsid w:val="21B796FD"/>
    <w:rsid w:val="220A96D0"/>
    <w:rsid w:val="225511ED"/>
    <w:rsid w:val="228648F9"/>
    <w:rsid w:val="2297A847"/>
    <w:rsid w:val="229D4A64"/>
    <w:rsid w:val="22B56ED3"/>
    <w:rsid w:val="22BD3483"/>
    <w:rsid w:val="22C78142"/>
    <w:rsid w:val="22D99844"/>
    <w:rsid w:val="231D14E8"/>
    <w:rsid w:val="2322D247"/>
    <w:rsid w:val="23313CD8"/>
    <w:rsid w:val="2357E3C2"/>
    <w:rsid w:val="23749F78"/>
    <w:rsid w:val="23BF39C9"/>
    <w:rsid w:val="23D2278F"/>
    <w:rsid w:val="23E1458B"/>
    <w:rsid w:val="23EE436F"/>
    <w:rsid w:val="2402F433"/>
    <w:rsid w:val="24CC93D0"/>
    <w:rsid w:val="24CFABA9"/>
    <w:rsid w:val="2556386A"/>
    <w:rsid w:val="255A0E0B"/>
    <w:rsid w:val="25665FFE"/>
    <w:rsid w:val="2571E1DB"/>
    <w:rsid w:val="25ADE908"/>
    <w:rsid w:val="25B076E8"/>
    <w:rsid w:val="25E3543D"/>
    <w:rsid w:val="25EE4BD4"/>
    <w:rsid w:val="260F6598"/>
    <w:rsid w:val="2618E872"/>
    <w:rsid w:val="26210713"/>
    <w:rsid w:val="263550BC"/>
    <w:rsid w:val="263F36C3"/>
    <w:rsid w:val="2666F443"/>
    <w:rsid w:val="2693BEF4"/>
    <w:rsid w:val="26BB83AC"/>
    <w:rsid w:val="26D357E6"/>
    <w:rsid w:val="270026DF"/>
    <w:rsid w:val="272219D0"/>
    <w:rsid w:val="27441814"/>
    <w:rsid w:val="2776446C"/>
    <w:rsid w:val="279FD683"/>
    <w:rsid w:val="27EE15BF"/>
    <w:rsid w:val="28190A66"/>
    <w:rsid w:val="287A84FC"/>
    <w:rsid w:val="28A4E232"/>
    <w:rsid w:val="28BBA851"/>
    <w:rsid w:val="28D47631"/>
    <w:rsid w:val="295F9F68"/>
    <w:rsid w:val="296E3D84"/>
    <w:rsid w:val="299A99B4"/>
    <w:rsid w:val="29A95A6F"/>
    <w:rsid w:val="2A8C30DA"/>
    <w:rsid w:val="2A8E3A9C"/>
    <w:rsid w:val="2A96E207"/>
    <w:rsid w:val="2AA8BF5F"/>
    <w:rsid w:val="2AB3D05F"/>
    <w:rsid w:val="2ABB5C0C"/>
    <w:rsid w:val="2AC8B37F"/>
    <w:rsid w:val="2ACB02D5"/>
    <w:rsid w:val="2B123C68"/>
    <w:rsid w:val="2B18218E"/>
    <w:rsid w:val="2B235931"/>
    <w:rsid w:val="2B96C182"/>
    <w:rsid w:val="2B9F4CE5"/>
    <w:rsid w:val="2BD46C21"/>
    <w:rsid w:val="2BF01ED9"/>
    <w:rsid w:val="2C272E75"/>
    <w:rsid w:val="2C52D3AE"/>
    <w:rsid w:val="2C5A0E26"/>
    <w:rsid w:val="2C84968D"/>
    <w:rsid w:val="2C8C7003"/>
    <w:rsid w:val="2C8FDD17"/>
    <w:rsid w:val="2C97B61A"/>
    <w:rsid w:val="2CA35280"/>
    <w:rsid w:val="2CC1CC1F"/>
    <w:rsid w:val="2D004D74"/>
    <w:rsid w:val="2D0C265E"/>
    <w:rsid w:val="2D471534"/>
    <w:rsid w:val="2D4BF793"/>
    <w:rsid w:val="2D4FE719"/>
    <w:rsid w:val="2D96E0DD"/>
    <w:rsid w:val="2DC2FED6"/>
    <w:rsid w:val="2DFDF113"/>
    <w:rsid w:val="2E5460FE"/>
    <w:rsid w:val="2E5D44FC"/>
    <w:rsid w:val="2E613C52"/>
    <w:rsid w:val="2EB0A718"/>
    <w:rsid w:val="2EC2B6D0"/>
    <w:rsid w:val="2EE0A09A"/>
    <w:rsid w:val="2EE3DB5B"/>
    <w:rsid w:val="2EF29C42"/>
    <w:rsid w:val="2F02EEDD"/>
    <w:rsid w:val="2F078C8F"/>
    <w:rsid w:val="2F22B4E7"/>
    <w:rsid w:val="2F54AD19"/>
    <w:rsid w:val="2F8691E1"/>
    <w:rsid w:val="2F8DAAA3"/>
    <w:rsid w:val="2F957A3D"/>
    <w:rsid w:val="2FC1D3B6"/>
    <w:rsid w:val="2FFE2839"/>
    <w:rsid w:val="304A50C6"/>
    <w:rsid w:val="3054D04E"/>
    <w:rsid w:val="30AFB491"/>
    <w:rsid w:val="30B08B3F"/>
    <w:rsid w:val="30B4F579"/>
    <w:rsid w:val="30BAE759"/>
    <w:rsid w:val="30C4C159"/>
    <w:rsid w:val="30F15E1D"/>
    <w:rsid w:val="312C391E"/>
    <w:rsid w:val="31833700"/>
    <w:rsid w:val="31A07DCB"/>
    <w:rsid w:val="31A22DD1"/>
    <w:rsid w:val="31B4F885"/>
    <w:rsid w:val="31D547C3"/>
    <w:rsid w:val="31D5757C"/>
    <w:rsid w:val="31E67505"/>
    <w:rsid w:val="31F6C7A0"/>
    <w:rsid w:val="31F795D9"/>
    <w:rsid w:val="32650C7D"/>
    <w:rsid w:val="326EBAAD"/>
    <w:rsid w:val="3283FE64"/>
    <w:rsid w:val="32B26FF5"/>
    <w:rsid w:val="32B2C086"/>
    <w:rsid w:val="331866A2"/>
    <w:rsid w:val="332D5025"/>
    <w:rsid w:val="3336DB0C"/>
    <w:rsid w:val="333A5519"/>
    <w:rsid w:val="334CDF5F"/>
    <w:rsid w:val="337D4262"/>
    <w:rsid w:val="33A07F57"/>
    <w:rsid w:val="33D33257"/>
    <w:rsid w:val="33D66000"/>
    <w:rsid w:val="33F23655"/>
    <w:rsid w:val="34267A74"/>
    <w:rsid w:val="3432405A"/>
    <w:rsid w:val="3439076D"/>
    <w:rsid w:val="343A0E24"/>
    <w:rsid w:val="34555B15"/>
    <w:rsid w:val="346BDA33"/>
    <w:rsid w:val="34789451"/>
    <w:rsid w:val="347E598B"/>
    <w:rsid w:val="348375BE"/>
    <w:rsid w:val="348ED191"/>
    <w:rsid w:val="3490CEE5"/>
    <w:rsid w:val="3497D239"/>
    <w:rsid w:val="34C787D7"/>
    <w:rsid w:val="34CF428C"/>
    <w:rsid w:val="34E53C45"/>
    <w:rsid w:val="3504F72C"/>
    <w:rsid w:val="350C7EC6"/>
    <w:rsid w:val="3517AE4B"/>
    <w:rsid w:val="351FE89C"/>
    <w:rsid w:val="3531B080"/>
    <w:rsid w:val="3576D8AF"/>
    <w:rsid w:val="357D4408"/>
    <w:rsid w:val="35A3A7B6"/>
    <w:rsid w:val="35A9A3A9"/>
    <w:rsid w:val="35AAD9AD"/>
    <w:rsid w:val="35B67C38"/>
    <w:rsid w:val="35D55D38"/>
    <w:rsid w:val="35F12B76"/>
    <w:rsid w:val="35F2B6A1"/>
    <w:rsid w:val="35F468A9"/>
    <w:rsid w:val="35F8225D"/>
    <w:rsid w:val="3613E508"/>
    <w:rsid w:val="36790B7A"/>
    <w:rsid w:val="36912C74"/>
    <w:rsid w:val="36E4B60D"/>
    <w:rsid w:val="3747B02E"/>
    <w:rsid w:val="3748AE0F"/>
    <w:rsid w:val="37526273"/>
    <w:rsid w:val="37C74907"/>
    <w:rsid w:val="380273B1"/>
    <w:rsid w:val="381D681F"/>
    <w:rsid w:val="38447BB2"/>
    <w:rsid w:val="389552C9"/>
    <w:rsid w:val="38B5E9C3"/>
    <w:rsid w:val="38DA68CE"/>
    <w:rsid w:val="38ECC46E"/>
    <w:rsid w:val="3914C376"/>
    <w:rsid w:val="39206FAC"/>
    <w:rsid w:val="396A88F5"/>
    <w:rsid w:val="3990AE8F"/>
    <w:rsid w:val="3A2471BD"/>
    <w:rsid w:val="3A3DB3FE"/>
    <w:rsid w:val="3A4A41CB"/>
    <w:rsid w:val="3A599F0F"/>
    <w:rsid w:val="3A6A0575"/>
    <w:rsid w:val="3A8130D5"/>
    <w:rsid w:val="3A88FAB4"/>
    <w:rsid w:val="3AA14BDF"/>
    <w:rsid w:val="3AD48695"/>
    <w:rsid w:val="3B1E9CE7"/>
    <w:rsid w:val="3B262106"/>
    <w:rsid w:val="3B527327"/>
    <w:rsid w:val="3B528C06"/>
    <w:rsid w:val="3B60C3DD"/>
    <w:rsid w:val="3B9782F5"/>
    <w:rsid w:val="3BE712CB"/>
    <w:rsid w:val="3BF37B52"/>
    <w:rsid w:val="3C09D148"/>
    <w:rsid w:val="3C1FE97C"/>
    <w:rsid w:val="3C4C9E51"/>
    <w:rsid w:val="3C5851A5"/>
    <w:rsid w:val="3C72E76C"/>
    <w:rsid w:val="3CB83672"/>
    <w:rsid w:val="3CBA6106"/>
    <w:rsid w:val="3CC76684"/>
    <w:rsid w:val="3CD29341"/>
    <w:rsid w:val="3D3E7D0D"/>
    <w:rsid w:val="3D42464B"/>
    <w:rsid w:val="3D441C13"/>
    <w:rsid w:val="3D4BB16A"/>
    <w:rsid w:val="3D5889F4"/>
    <w:rsid w:val="3D592D9B"/>
    <w:rsid w:val="3D626BA3"/>
    <w:rsid w:val="3D9D8667"/>
    <w:rsid w:val="3DB8E07E"/>
    <w:rsid w:val="3DCB318F"/>
    <w:rsid w:val="3E47C68A"/>
    <w:rsid w:val="3E7753C2"/>
    <w:rsid w:val="3E86B47A"/>
    <w:rsid w:val="3E89E173"/>
    <w:rsid w:val="3E9DC16F"/>
    <w:rsid w:val="3EB986C9"/>
    <w:rsid w:val="3EC12511"/>
    <w:rsid w:val="3EC8CDCA"/>
    <w:rsid w:val="3ED54AD5"/>
    <w:rsid w:val="3ED8F40F"/>
    <w:rsid w:val="3F08A3A9"/>
    <w:rsid w:val="3F47504C"/>
    <w:rsid w:val="3F5D5524"/>
    <w:rsid w:val="3F6A7F3D"/>
    <w:rsid w:val="3F870610"/>
    <w:rsid w:val="3FA4F8F0"/>
    <w:rsid w:val="3FA788A6"/>
    <w:rsid w:val="3FBD3A31"/>
    <w:rsid w:val="3FEECA23"/>
    <w:rsid w:val="4003C8D4"/>
    <w:rsid w:val="402365A1"/>
    <w:rsid w:val="403DEB42"/>
    <w:rsid w:val="4041D315"/>
    <w:rsid w:val="4048B013"/>
    <w:rsid w:val="4096F57B"/>
    <w:rsid w:val="409CC746"/>
    <w:rsid w:val="40B30AA8"/>
    <w:rsid w:val="40B8719B"/>
    <w:rsid w:val="40CFE4C6"/>
    <w:rsid w:val="40DA3942"/>
    <w:rsid w:val="4102D251"/>
    <w:rsid w:val="41326BF0"/>
    <w:rsid w:val="4164CA19"/>
    <w:rsid w:val="419F9935"/>
    <w:rsid w:val="41BF9DB5"/>
    <w:rsid w:val="41FE2FA9"/>
    <w:rsid w:val="421796E5"/>
    <w:rsid w:val="422D821A"/>
    <w:rsid w:val="4252ABA7"/>
    <w:rsid w:val="42647E6F"/>
    <w:rsid w:val="429998CF"/>
    <w:rsid w:val="42B16D4A"/>
    <w:rsid w:val="42E538AF"/>
    <w:rsid w:val="43009A7A"/>
    <w:rsid w:val="432784EE"/>
    <w:rsid w:val="4334A0AB"/>
    <w:rsid w:val="43430A30"/>
    <w:rsid w:val="4355333A"/>
    <w:rsid w:val="43554C6A"/>
    <w:rsid w:val="438C454C"/>
    <w:rsid w:val="439714D7"/>
    <w:rsid w:val="43AAB277"/>
    <w:rsid w:val="43B2F150"/>
    <w:rsid w:val="440E1504"/>
    <w:rsid w:val="44479EF2"/>
    <w:rsid w:val="4450B556"/>
    <w:rsid w:val="44715A6F"/>
    <w:rsid w:val="4471882F"/>
    <w:rsid w:val="4487DF7D"/>
    <w:rsid w:val="44BD94DF"/>
    <w:rsid w:val="44F0DD82"/>
    <w:rsid w:val="44F9B74C"/>
    <w:rsid w:val="4500B04A"/>
    <w:rsid w:val="451F9F4C"/>
    <w:rsid w:val="452E82AD"/>
    <w:rsid w:val="455B2405"/>
    <w:rsid w:val="45B803C0"/>
    <w:rsid w:val="45D85F00"/>
    <w:rsid w:val="45EAABF4"/>
    <w:rsid w:val="46202A94"/>
    <w:rsid w:val="46383B3C"/>
    <w:rsid w:val="465389FD"/>
    <w:rsid w:val="46569A0A"/>
    <w:rsid w:val="466294E7"/>
    <w:rsid w:val="4662D56F"/>
    <w:rsid w:val="46637E69"/>
    <w:rsid w:val="466D44C1"/>
    <w:rsid w:val="46DB2950"/>
    <w:rsid w:val="46DFCB31"/>
    <w:rsid w:val="46E0A73A"/>
    <w:rsid w:val="473F7C60"/>
    <w:rsid w:val="47456C72"/>
    <w:rsid w:val="4765F96D"/>
    <w:rsid w:val="478CC60E"/>
    <w:rsid w:val="47902212"/>
    <w:rsid w:val="479B8569"/>
    <w:rsid w:val="47A9CE89"/>
    <w:rsid w:val="47AC1D4E"/>
    <w:rsid w:val="47FE8B0E"/>
    <w:rsid w:val="48210D92"/>
    <w:rsid w:val="483B42B4"/>
    <w:rsid w:val="48AF0740"/>
    <w:rsid w:val="48B853B7"/>
    <w:rsid w:val="48C8C0F1"/>
    <w:rsid w:val="490FCDEC"/>
    <w:rsid w:val="4913D6F3"/>
    <w:rsid w:val="492761B7"/>
    <w:rsid w:val="4927F7B7"/>
    <w:rsid w:val="49312AA8"/>
    <w:rsid w:val="49353A12"/>
    <w:rsid w:val="494B560D"/>
    <w:rsid w:val="4959177F"/>
    <w:rsid w:val="4973EED5"/>
    <w:rsid w:val="497FFBF5"/>
    <w:rsid w:val="49997366"/>
    <w:rsid w:val="49A1019D"/>
    <w:rsid w:val="49ACAE22"/>
    <w:rsid w:val="49EB326C"/>
    <w:rsid w:val="4A13381F"/>
    <w:rsid w:val="4A1BCA1A"/>
    <w:rsid w:val="4A43CC0E"/>
    <w:rsid w:val="4ACF30A7"/>
    <w:rsid w:val="4B0C3E68"/>
    <w:rsid w:val="4B205560"/>
    <w:rsid w:val="4B2629CC"/>
    <w:rsid w:val="4B26FB20"/>
    <w:rsid w:val="4B3218AD"/>
    <w:rsid w:val="4B462F8A"/>
    <w:rsid w:val="4BCC5EC2"/>
    <w:rsid w:val="4BECC2BD"/>
    <w:rsid w:val="4BF46416"/>
    <w:rsid w:val="4BFF6F52"/>
    <w:rsid w:val="4C06CEFD"/>
    <w:rsid w:val="4C690C27"/>
    <w:rsid w:val="4C6B8327"/>
    <w:rsid w:val="4C6CDAD4"/>
    <w:rsid w:val="4C9BA5A3"/>
    <w:rsid w:val="4CD6F06C"/>
    <w:rsid w:val="4CD7E756"/>
    <w:rsid w:val="4D1C4052"/>
    <w:rsid w:val="4D244999"/>
    <w:rsid w:val="4D66CD62"/>
    <w:rsid w:val="4D85026D"/>
    <w:rsid w:val="4D8C22C5"/>
    <w:rsid w:val="4D96C42C"/>
    <w:rsid w:val="4DCB025C"/>
    <w:rsid w:val="4E01CDB1"/>
    <w:rsid w:val="4E2E7AE0"/>
    <w:rsid w:val="4E4F7430"/>
    <w:rsid w:val="4E503B52"/>
    <w:rsid w:val="4E5500AF"/>
    <w:rsid w:val="4E5A2F9E"/>
    <w:rsid w:val="4E6CF0A4"/>
    <w:rsid w:val="4E6E2C01"/>
    <w:rsid w:val="4EE2B7CB"/>
    <w:rsid w:val="4EF4BE3E"/>
    <w:rsid w:val="4EFA6C2E"/>
    <w:rsid w:val="4F208502"/>
    <w:rsid w:val="4F22340E"/>
    <w:rsid w:val="4F2F0D33"/>
    <w:rsid w:val="4F37ED72"/>
    <w:rsid w:val="4F6E973F"/>
    <w:rsid w:val="4FC998FA"/>
    <w:rsid w:val="4FD872C7"/>
    <w:rsid w:val="4FDF1D82"/>
    <w:rsid w:val="5009FC62"/>
    <w:rsid w:val="5032E6EC"/>
    <w:rsid w:val="505FEC48"/>
    <w:rsid w:val="509B690C"/>
    <w:rsid w:val="50BC5563"/>
    <w:rsid w:val="50DA085B"/>
    <w:rsid w:val="50E07F3F"/>
    <w:rsid w:val="50E19EAB"/>
    <w:rsid w:val="51356334"/>
    <w:rsid w:val="51974AE8"/>
    <w:rsid w:val="51D4CA26"/>
    <w:rsid w:val="5211D8E6"/>
    <w:rsid w:val="52A504F4"/>
    <w:rsid w:val="52A7DA5A"/>
    <w:rsid w:val="52C5C059"/>
    <w:rsid w:val="52F4F205"/>
    <w:rsid w:val="5302454B"/>
    <w:rsid w:val="5305A8B9"/>
    <w:rsid w:val="53311F2E"/>
    <w:rsid w:val="535B3776"/>
    <w:rsid w:val="53AAB9FE"/>
    <w:rsid w:val="53AF3C72"/>
    <w:rsid w:val="53C29E68"/>
    <w:rsid w:val="53C8894B"/>
    <w:rsid w:val="53D73A3E"/>
    <w:rsid w:val="53E9A851"/>
    <w:rsid w:val="54388570"/>
    <w:rsid w:val="543CFE26"/>
    <w:rsid w:val="54C249F5"/>
    <w:rsid w:val="54C36648"/>
    <w:rsid w:val="54DF08BF"/>
    <w:rsid w:val="55157DA5"/>
    <w:rsid w:val="554E77E5"/>
    <w:rsid w:val="556E5A0F"/>
    <w:rsid w:val="55838F67"/>
    <w:rsid w:val="55B0F2DF"/>
    <w:rsid w:val="55CF2563"/>
    <w:rsid w:val="55E0A86D"/>
    <w:rsid w:val="55E2678E"/>
    <w:rsid w:val="560926EB"/>
    <w:rsid w:val="5610754E"/>
    <w:rsid w:val="565AB5BF"/>
    <w:rsid w:val="5669C8AE"/>
    <w:rsid w:val="56BBCA88"/>
    <w:rsid w:val="56C3C5A3"/>
    <w:rsid w:val="56C5DDAE"/>
    <w:rsid w:val="56DEE543"/>
    <w:rsid w:val="57275578"/>
    <w:rsid w:val="57302B37"/>
    <w:rsid w:val="5739CA5D"/>
    <w:rsid w:val="573A4856"/>
    <w:rsid w:val="5763C8B8"/>
    <w:rsid w:val="576D0A1F"/>
    <w:rsid w:val="578B1D74"/>
    <w:rsid w:val="57AAEB82"/>
    <w:rsid w:val="57C9A3AF"/>
    <w:rsid w:val="57CE1475"/>
    <w:rsid w:val="5831647A"/>
    <w:rsid w:val="58388334"/>
    <w:rsid w:val="585C2C28"/>
    <w:rsid w:val="586290DC"/>
    <w:rsid w:val="5866357D"/>
    <w:rsid w:val="5877D64A"/>
    <w:rsid w:val="587F3627"/>
    <w:rsid w:val="58EE7B15"/>
    <w:rsid w:val="5900D4A1"/>
    <w:rsid w:val="5903B459"/>
    <w:rsid w:val="591002E1"/>
    <w:rsid w:val="594CC81A"/>
    <w:rsid w:val="595B915D"/>
    <w:rsid w:val="5965FB0F"/>
    <w:rsid w:val="599F2C7F"/>
    <w:rsid w:val="59B05A88"/>
    <w:rsid w:val="59BBF187"/>
    <w:rsid w:val="59C539D8"/>
    <w:rsid w:val="59E130D8"/>
    <w:rsid w:val="5A43E3AA"/>
    <w:rsid w:val="5A54F7AA"/>
    <w:rsid w:val="5A82A2A2"/>
    <w:rsid w:val="5AA199D4"/>
    <w:rsid w:val="5AF41C6E"/>
    <w:rsid w:val="5AF41CB2"/>
    <w:rsid w:val="5B00CE29"/>
    <w:rsid w:val="5B136AEE"/>
    <w:rsid w:val="5B1685B2"/>
    <w:rsid w:val="5B56FA9C"/>
    <w:rsid w:val="5B5EF196"/>
    <w:rsid w:val="5B741ADA"/>
    <w:rsid w:val="5B933572"/>
    <w:rsid w:val="5BE73ACE"/>
    <w:rsid w:val="5BF1520A"/>
    <w:rsid w:val="5BF3CBDC"/>
    <w:rsid w:val="5C11BE06"/>
    <w:rsid w:val="5C1A34B9"/>
    <w:rsid w:val="5C3B8A38"/>
    <w:rsid w:val="5C7C211A"/>
    <w:rsid w:val="5C7EA638"/>
    <w:rsid w:val="5C81747F"/>
    <w:rsid w:val="5C854B7C"/>
    <w:rsid w:val="5CC298AE"/>
    <w:rsid w:val="5CDB5F4E"/>
    <w:rsid w:val="5CF3F1FF"/>
    <w:rsid w:val="5D10C190"/>
    <w:rsid w:val="5D693336"/>
    <w:rsid w:val="5D8F49FA"/>
    <w:rsid w:val="5DBBF3CE"/>
    <w:rsid w:val="5DC6C6CA"/>
    <w:rsid w:val="5E00EABD"/>
    <w:rsid w:val="5E7D316B"/>
    <w:rsid w:val="5EBC9B7A"/>
    <w:rsid w:val="5ED5768A"/>
    <w:rsid w:val="5EEBC828"/>
    <w:rsid w:val="5F019269"/>
    <w:rsid w:val="5F031E13"/>
    <w:rsid w:val="5F80097E"/>
    <w:rsid w:val="5F868176"/>
    <w:rsid w:val="5FA9B828"/>
    <w:rsid w:val="5FD7FF1A"/>
    <w:rsid w:val="5FDED475"/>
    <w:rsid w:val="606A9A54"/>
    <w:rsid w:val="6093D80C"/>
    <w:rsid w:val="6094EE45"/>
    <w:rsid w:val="60B50F61"/>
    <w:rsid w:val="60CFDBE2"/>
    <w:rsid w:val="6171F70E"/>
    <w:rsid w:val="6180A827"/>
    <w:rsid w:val="61C6DA13"/>
    <w:rsid w:val="61F3322A"/>
    <w:rsid w:val="61F3A4C4"/>
    <w:rsid w:val="6213D290"/>
    <w:rsid w:val="623117EC"/>
    <w:rsid w:val="62715ABE"/>
    <w:rsid w:val="62863866"/>
    <w:rsid w:val="628DB487"/>
    <w:rsid w:val="62A03E48"/>
    <w:rsid w:val="62B2B01B"/>
    <w:rsid w:val="631F4B0C"/>
    <w:rsid w:val="6376CE96"/>
    <w:rsid w:val="63A5FA2B"/>
    <w:rsid w:val="63CC251B"/>
    <w:rsid w:val="63E7C269"/>
    <w:rsid w:val="6424C458"/>
    <w:rsid w:val="64781B1E"/>
    <w:rsid w:val="6498C954"/>
    <w:rsid w:val="64D47C48"/>
    <w:rsid w:val="64D48B70"/>
    <w:rsid w:val="64FB0757"/>
    <w:rsid w:val="64FCB46D"/>
    <w:rsid w:val="65384FCA"/>
    <w:rsid w:val="654A6230"/>
    <w:rsid w:val="654B7352"/>
    <w:rsid w:val="6553D625"/>
    <w:rsid w:val="6574DF50"/>
    <w:rsid w:val="659E579B"/>
    <w:rsid w:val="65D4EBA3"/>
    <w:rsid w:val="65E47137"/>
    <w:rsid w:val="65F5C367"/>
    <w:rsid w:val="6607D955"/>
    <w:rsid w:val="66496EE5"/>
    <w:rsid w:val="6690C885"/>
    <w:rsid w:val="669D6056"/>
    <w:rsid w:val="66ABA453"/>
    <w:rsid w:val="66D4EBFA"/>
    <w:rsid w:val="66E44DBD"/>
    <w:rsid w:val="670D1F68"/>
    <w:rsid w:val="6719E2E9"/>
    <w:rsid w:val="671BBFF7"/>
    <w:rsid w:val="6747FD4D"/>
    <w:rsid w:val="67608D82"/>
    <w:rsid w:val="676607DA"/>
    <w:rsid w:val="6766A342"/>
    <w:rsid w:val="67CF5EC9"/>
    <w:rsid w:val="6839364C"/>
    <w:rsid w:val="683C748B"/>
    <w:rsid w:val="69426E60"/>
    <w:rsid w:val="695145EB"/>
    <w:rsid w:val="697BD7F8"/>
    <w:rsid w:val="699A835A"/>
    <w:rsid w:val="69B3DE15"/>
    <w:rsid w:val="69B4D78A"/>
    <w:rsid w:val="69C6FE55"/>
    <w:rsid w:val="69CB3D38"/>
    <w:rsid w:val="6A2C5624"/>
    <w:rsid w:val="6A374847"/>
    <w:rsid w:val="6A7A8BA7"/>
    <w:rsid w:val="6A857199"/>
    <w:rsid w:val="6AFCBEDD"/>
    <w:rsid w:val="6B127AA5"/>
    <w:rsid w:val="6B1740D2"/>
    <w:rsid w:val="6B2E86E6"/>
    <w:rsid w:val="6B8D1F67"/>
    <w:rsid w:val="6BA281B4"/>
    <w:rsid w:val="6BA510EE"/>
    <w:rsid w:val="6BBAB4D6"/>
    <w:rsid w:val="6BCCB937"/>
    <w:rsid w:val="6BF22B9D"/>
    <w:rsid w:val="6C11AC6E"/>
    <w:rsid w:val="6C1DA53E"/>
    <w:rsid w:val="6C49EA86"/>
    <w:rsid w:val="6CC92CE8"/>
    <w:rsid w:val="6CE584D8"/>
    <w:rsid w:val="6CE72D9F"/>
    <w:rsid w:val="6CED685D"/>
    <w:rsid w:val="6CF4C24A"/>
    <w:rsid w:val="6D1D61EA"/>
    <w:rsid w:val="6D355B4C"/>
    <w:rsid w:val="6D36FE40"/>
    <w:rsid w:val="6D735714"/>
    <w:rsid w:val="6DEA16A1"/>
    <w:rsid w:val="6E06802B"/>
    <w:rsid w:val="6E2B167D"/>
    <w:rsid w:val="6E77D28C"/>
    <w:rsid w:val="6EB11D4F"/>
    <w:rsid w:val="6EC5A55C"/>
    <w:rsid w:val="6F44CAFF"/>
    <w:rsid w:val="6F46C7ED"/>
    <w:rsid w:val="6F526D22"/>
    <w:rsid w:val="6F5D5C75"/>
    <w:rsid w:val="6F6FB8F9"/>
    <w:rsid w:val="6FBF8853"/>
    <w:rsid w:val="6FCEF753"/>
    <w:rsid w:val="6FD9B878"/>
    <w:rsid w:val="6FE45DE3"/>
    <w:rsid w:val="6FF21EA5"/>
    <w:rsid w:val="7008FE6A"/>
    <w:rsid w:val="705C510C"/>
    <w:rsid w:val="706F20A2"/>
    <w:rsid w:val="709064D7"/>
    <w:rsid w:val="70B02C95"/>
    <w:rsid w:val="70CCEB32"/>
    <w:rsid w:val="711D28D8"/>
    <w:rsid w:val="715CCE34"/>
    <w:rsid w:val="71640214"/>
    <w:rsid w:val="7197E111"/>
    <w:rsid w:val="71AF734E"/>
    <w:rsid w:val="71F0F790"/>
    <w:rsid w:val="7206FF8C"/>
    <w:rsid w:val="7229F65A"/>
    <w:rsid w:val="7234CDD2"/>
    <w:rsid w:val="723FA93A"/>
    <w:rsid w:val="724F293C"/>
    <w:rsid w:val="73B57300"/>
    <w:rsid w:val="7406EA01"/>
    <w:rsid w:val="7427815D"/>
    <w:rsid w:val="742827DB"/>
    <w:rsid w:val="7437DA02"/>
    <w:rsid w:val="744A0EC8"/>
    <w:rsid w:val="74623B06"/>
    <w:rsid w:val="746D010C"/>
    <w:rsid w:val="748C1BF2"/>
    <w:rsid w:val="7492F976"/>
    <w:rsid w:val="74A5444F"/>
    <w:rsid w:val="74AAAF85"/>
    <w:rsid w:val="74C4D26C"/>
    <w:rsid w:val="750B5053"/>
    <w:rsid w:val="753C7775"/>
    <w:rsid w:val="7547AC68"/>
    <w:rsid w:val="756917CF"/>
    <w:rsid w:val="758835BA"/>
    <w:rsid w:val="759CC615"/>
    <w:rsid w:val="75D0EAF1"/>
    <w:rsid w:val="75EA694C"/>
    <w:rsid w:val="75F3CA3A"/>
    <w:rsid w:val="75FD6309"/>
    <w:rsid w:val="7616A7AD"/>
    <w:rsid w:val="76866219"/>
    <w:rsid w:val="76940B65"/>
    <w:rsid w:val="769CBCCA"/>
    <w:rsid w:val="76A7855B"/>
    <w:rsid w:val="76D17A71"/>
    <w:rsid w:val="76DC7063"/>
    <w:rsid w:val="770F5672"/>
    <w:rsid w:val="771BAF46"/>
    <w:rsid w:val="773C2CB6"/>
    <w:rsid w:val="77880D96"/>
    <w:rsid w:val="77B6649A"/>
    <w:rsid w:val="77CA9A38"/>
    <w:rsid w:val="77E56941"/>
    <w:rsid w:val="77EB2120"/>
    <w:rsid w:val="77F5476F"/>
    <w:rsid w:val="787DDEF2"/>
    <w:rsid w:val="78A12564"/>
    <w:rsid w:val="78A3DC85"/>
    <w:rsid w:val="78E1DC8D"/>
    <w:rsid w:val="792C9B73"/>
    <w:rsid w:val="7962D553"/>
    <w:rsid w:val="7986A3BC"/>
    <w:rsid w:val="799828D1"/>
    <w:rsid w:val="79AAEAEB"/>
    <w:rsid w:val="79ACCBC6"/>
    <w:rsid w:val="79CD7879"/>
    <w:rsid w:val="79D7CC92"/>
    <w:rsid w:val="79E063D8"/>
    <w:rsid w:val="7A06C6CA"/>
    <w:rsid w:val="7A640CE6"/>
    <w:rsid w:val="7A89EB36"/>
    <w:rsid w:val="7AA9AE24"/>
    <w:rsid w:val="7AB82D05"/>
    <w:rsid w:val="7AFC8FBA"/>
    <w:rsid w:val="7B067257"/>
    <w:rsid w:val="7B099383"/>
    <w:rsid w:val="7B0A30FD"/>
    <w:rsid w:val="7B150A38"/>
    <w:rsid w:val="7B7A4DF3"/>
    <w:rsid w:val="7B848180"/>
    <w:rsid w:val="7BCC4762"/>
    <w:rsid w:val="7C0925C8"/>
    <w:rsid w:val="7C14287D"/>
    <w:rsid w:val="7C5D94C8"/>
    <w:rsid w:val="7CA868AE"/>
    <w:rsid w:val="7CB733B8"/>
    <w:rsid w:val="7CDEA9E4"/>
    <w:rsid w:val="7CEEA6BD"/>
    <w:rsid w:val="7CFBE98E"/>
    <w:rsid w:val="7D099173"/>
    <w:rsid w:val="7D38A905"/>
    <w:rsid w:val="7D6C914E"/>
    <w:rsid w:val="7DCF45D6"/>
    <w:rsid w:val="7E1B37CD"/>
    <w:rsid w:val="7E3D7BA1"/>
    <w:rsid w:val="7E606BF4"/>
    <w:rsid w:val="7E658B60"/>
    <w:rsid w:val="7EA2D5FB"/>
    <w:rsid w:val="7EB261A1"/>
    <w:rsid w:val="7ECADD6A"/>
    <w:rsid w:val="7F499CA8"/>
    <w:rsid w:val="7F4A9CE4"/>
    <w:rsid w:val="7F730795"/>
    <w:rsid w:val="7F756B3A"/>
    <w:rsid w:val="7F92E03D"/>
    <w:rsid w:val="7F93F4F0"/>
    <w:rsid w:val="7FA277E8"/>
    <w:rsid w:val="7FA79BBD"/>
    <w:rsid w:val="7FE1D561"/>
    <w:rsid w:val="7FE57A5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41FA1B"/>
  <w15:chartTrackingRefBased/>
  <w15:docId w15:val="{55E2B4ED-8A96-40E3-8FD1-9E64A7576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56" w:lineRule="auto"/>
    </w:pPr>
  </w:style>
  <w:style w:type="paragraph" w:styleId="Heading1">
    <w:name w:val="heading 1"/>
    <w:basedOn w:val="Normal"/>
    <w:next w:val="Normal"/>
    <w:link w:val="Heading1Char"/>
    <w:uiPriority w:val="9"/>
    <w:qFormat/>
    <w:rsid w:val="000417B4"/>
    <w:pPr>
      <w:outlineLvl w:val="0"/>
    </w:pPr>
    <w:rPr>
      <w:rFonts w:ascii="Times New Roman" w:hAnsi="Times New Roman" w:cs="Times New Roman"/>
      <w:b/>
      <w:bCs/>
      <w:sz w:val="24"/>
    </w:rPr>
  </w:style>
  <w:style w:type="paragraph" w:styleId="Heading2">
    <w:name w:val="heading 2"/>
    <w:basedOn w:val="Normal"/>
    <w:next w:val="Normal"/>
    <w:link w:val="Heading2Char"/>
    <w:uiPriority w:val="9"/>
    <w:semiHidden/>
    <w:unhideWhenUsed/>
    <w:qFormat/>
    <w:pPr>
      <w:outlineLvl w:val="1"/>
    </w:pPr>
    <w:rPr>
      <w:rFonts w:ascii="Times New Roman" w:eastAsiaTheme="minorEastAsia" w:hAnsi="Times New Roman" w:cs="Times New Roman"/>
      <w:b/>
      <w:bCs/>
    </w:rPr>
  </w:style>
  <w:style w:type="paragraph" w:styleId="Heading3">
    <w:name w:val="heading 3"/>
    <w:basedOn w:val="Normal"/>
    <w:next w:val="Normal"/>
    <w:link w:val="Heading3Char"/>
    <w:uiPriority w:val="9"/>
    <w:semiHidden/>
    <w:unhideWhenUsed/>
    <w:qFormat/>
    <w:pPr>
      <w:outlineLvl w:val="2"/>
    </w:pPr>
    <w:rPr>
      <w:rFonts w:ascii="Times New Roman" w:eastAsiaTheme="minorEastAsia" w:hAnsi="Times New Roman" w:cs="Times New Roman"/>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0E6B"/>
    <w:pPr>
      <w:ind w:left="720"/>
      <w:contextualSpacing/>
    </w:pPr>
  </w:style>
  <w:style w:type="character" w:styleId="Hyperlink">
    <w:name w:val="Hyperlink"/>
    <w:basedOn w:val="DefaultParagraphFont"/>
    <w:uiPriority w:val="99"/>
    <w:unhideWhenUsed/>
    <w:rsid w:val="0091507D"/>
    <w:rPr>
      <w:color w:val="0563C1" w:themeColor="hyperlink"/>
      <w:u w:val="single"/>
    </w:rPr>
  </w:style>
  <w:style w:type="character" w:styleId="CommentReference">
    <w:name w:val="annotation reference"/>
    <w:basedOn w:val="DefaultParagraphFont"/>
    <w:uiPriority w:val="99"/>
    <w:semiHidden/>
    <w:unhideWhenUsed/>
    <w:rsid w:val="0062167C"/>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sid w:val="0062167C"/>
    <w:rPr>
      <w:sz w:val="20"/>
      <w:szCs w:val="20"/>
    </w:rPr>
  </w:style>
  <w:style w:type="paragraph" w:customStyle="1" w:styleId="EndNoteBibliographyTitle">
    <w:name w:val="EndNote Bibliography Title"/>
    <w:basedOn w:val="Normal"/>
    <w:link w:val="EndNoteBibliographyTitleChar"/>
    <w:rsid w:val="000760F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760F9"/>
    <w:rPr>
      <w:rFonts w:ascii="Calibri" w:hAnsi="Calibri" w:cs="Calibri"/>
      <w:noProof/>
    </w:rPr>
  </w:style>
  <w:style w:type="paragraph" w:customStyle="1" w:styleId="EndNoteBibliography">
    <w:name w:val="EndNote Bibliography"/>
    <w:basedOn w:val="Normal"/>
    <w:link w:val="EndNoteBibliographyChar"/>
    <w:rsid w:val="000760F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760F9"/>
    <w:rPr>
      <w:rFonts w:ascii="Calibri" w:hAnsi="Calibri" w:cs="Calibri"/>
      <w:noProof/>
    </w:rPr>
  </w:style>
  <w:style w:type="paragraph" w:styleId="CommentSubject">
    <w:name w:val="annotation subject"/>
    <w:basedOn w:val="CommentText"/>
    <w:next w:val="CommentText"/>
    <w:link w:val="CommentSubjectChar"/>
    <w:uiPriority w:val="99"/>
    <w:semiHidden/>
    <w:unhideWhenUsed/>
    <w:rsid w:val="001063E5"/>
    <w:rPr>
      <w:b/>
      <w:bCs/>
    </w:rPr>
  </w:style>
  <w:style w:type="character" w:customStyle="1" w:styleId="CommentSubjectChar">
    <w:name w:val="Comment Subject Char"/>
    <w:basedOn w:val="CommentTextChar"/>
    <w:link w:val="CommentSubject"/>
    <w:uiPriority w:val="99"/>
    <w:semiHidden/>
    <w:rsid w:val="001063E5"/>
    <w:rPr>
      <w:b/>
      <w:bCs/>
      <w:sz w:val="20"/>
      <w:szCs w:val="20"/>
    </w:rPr>
  </w:style>
  <w:style w:type="paragraph" w:styleId="Header">
    <w:name w:val="header"/>
    <w:basedOn w:val="Normal"/>
    <w:link w:val="HeaderChar"/>
    <w:uiPriority w:val="99"/>
    <w:unhideWhenUsed/>
    <w:rsid w:val="00F226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264D"/>
  </w:style>
  <w:style w:type="paragraph" w:styleId="Footer">
    <w:name w:val="footer"/>
    <w:basedOn w:val="Normal"/>
    <w:link w:val="FooterChar"/>
    <w:uiPriority w:val="99"/>
    <w:unhideWhenUsed/>
    <w:rsid w:val="00F226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264D"/>
  </w:style>
  <w:style w:type="paragraph" w:customStyle="1" w:styleId="Boxshitlist">
    <w:name w:val="Boxshit list"/>
    <w:basedOn w:val="ListParagraph"/>
    <w:qFormat/>
    <w:rsid w:val="003B4CB1"/>
    <w:pPr>
      <w:numPr>
        <w:numId w:val="14"/>
      </w:numPr>
      <w:pBdr>
        <w:top w:val="single" w:sz="4" w:space="0" w:color="auto"/>
        <w:left w:val="single" w:sz="4" w:space="4" w:color="auto"/>
        <w:bottom w:val="single" w:sz="4" w:space="1" w:color="auto"/>
        <w:right w:val="single" w:sz="4" w:space="4" w:color="auto"/>
      </w:pBdr>
      <w:spacing w:after="0" w:line="240" w:lineRule="auto"/>
      <w:contextualSpacing w:val="0"/>
    </w:pPr>
    <w:rPr>
      <w:rFonts w:ascii="Times New Roman" w:hAnsi="Times New Roman" w:cs="Symbol"/>
      <w:sz w:val="24"/>
      <w:szCs w:val="24"/>
    </w:rPr>
  </w:style>
  <w:style w:type="paragraph" w:styleId="Revision">
    <w:name w:val="Revision"/>
    <w:uiPriority w:val="99"/>
    <w:semiHidden/>
    <w:pPr>
      <w:spacing w:after="0" w:line="240" w:lineRule="auto"/>
    </w:pPr>
  </w:style>
  <w:style w:type="character" w:styleId="Emphasis">
    <w:name w:val="Emphasis"/>
    <w:basedOn w:val="DefaultParagraphFont"/>
    <w:uiPriority w:val="20"/>
    <w:qFormat/>
    <w:rsid w:val="00981DBE"/>
    <w:rPr>
      <w:i/>
      <w:iCs/>
    </w:rPr>
  </w:style>
  <w:style w:type="character" w:styleId="UnresolvedMention">
    <w:name w:val="Unresolved Mention"/>
    <w:basedOn w:val="DefaultParagraphFont"/>
    <w:uiPriority w:val="99"/>
    <w:semiHidden/>
    <w:unhideWhenUsed/>
    <w:rsid w:val="00B4559F"/>
    <w:rPr>
      <w:color w:val="605E5C"/>
      <w:shd w:val="clear" w:color="auto" w:fill="E1DFDD"/>
    </w:rPr>
  </w:style>
  <w:style w:type="character" w:customStyle="1" w:styleId="Heading1Char">
    <w:name w:val="Heading 1 Char"/>
    <w:basedOn w:val="DefaultParagraphFont"/>
    <w:link w:val="Heading1"/>
    <w:uiPriority w:val="9"/>
    <w:rsid w:val="000417B4"/>
    <w:rPr>
      <w:rFonts w:ascii="Times New Roman" w:hAnsi="Times New Roman" w:cs="Times New Roman"/>
      <w:b/>
      <w:bCs/>
      <w:sz w:val="24"/>
    </w:rPr>
  </w:style>
  <w:style w:type="character" w:customStyle="1" w:styleId="Heading2Char">
    <w:name w:val="Heading 2 Char"/>
    <w:basedOn w:val="DefaultParagraphFont"/>
    <w:link w:val="Heading2"/>
    <w:uiPriority w:val="9"/>
    <w:semiHidden/>
    <w:rsid w:val="000417B4"/>
    <w:rPr>
      <w:rFonts w:ascii="Times New Roman" w:eastAsiaTheme="minorEastAsia" w:hAnsi="Times New Roman" w:cs="Times New Roman"/>
      <w:b/>
      <w:bCs/>
    </w:rPr>
  </w:style>
  <w:style w:type="character" w:customStyle="1" w:styleId="Heading3Char">
    <w:name w:val="Heading 3 Char"/>
    <w:basedOn w:val="DefaultParagraphFont"/>
    <w:link w:val="Heading3"/>
    <w:uiPriority w:val="9"/>
    <w:semiHidden/>
    <w:rsid w:val="000417B4"/>
    <w:rPr>
      <w:rFonts w:ascii="Times New Roman" w:eastAsiaTheme="minorEastAsia" w:hAnsi="Times New Roman" w:cs="Times New Roman"/>
      <w:i/>
      <w:iCs/>
    </w:rPr>
  </w:style>
  <w:style w:type="table" w:styleId="TableGrid">
    <w:name w:val="Table Grid"/>
    <w:aliases w:val="Gryphon Table"/>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FollowedHyperlink">
    <w:name w:val="FollowedHyperlink"/>
    <w:basedOn w:val="DefaultParagraphFont"/>
    <w:uiPriority w:val="99"/>
    <w:semiHidden/>
    <w:unhideWhenUsed/>
    <w:rsid w:val="00426D31"/>
    <w:rPr>
      <w:color w:val="954F72" w:themeColor="followedHyperlink"/>
      <w:u w:val="single"/>
    </w:rPr>
  </w:style>
  <w:style w:type="character" w:styleId="Mention">
    <w:name w:val="Mention"/>
    <w:basedOn w:val="DefaultParagraphFont"/>
    <w:uiPriority w:val="99"/>
    <w:unhideWhenUsed/>
    <w:rsid w:val="006F5670"/>
    <w:rPr>
      <w:color w:val="2B579A"/>
      <w:shd w:val="clear" w:color="auto" w:fill="E1DFDD"/>
    </w:rPr>
  </w:style>
  <w:style w:type="paragraph" w:customStyle="1" w:styleId="msonormal0">
    <w:name w:val="msonormal"/>
    <w:basedOn w:val="Normal"/>
    <w:rsid w:val="00AD68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ont5">
    <w:name w:val="font5"/>
    <w:basedOn w:val="Normal"/>
    <w:rsid w:val="00AD68D5"/>
    <w:pPr>
      <w:spacing w:before="100" w:beforeAutospacing="1" w:after="100" w:afterAutospacing="1" w:line="240" w:lineRule="auto"/>
    </w:pPr>
    <w:rPr>
      <w:rFonts w:ascii="Arial" w:eastAsia="Times New Roman" w:hAnsi="Arial" w:cs="Arial"/>
    </w:rPr>
  </w:style>
  <w:style w:type="paragraph" w:customStyle="1" w:styleId="font6">
    <w:name w:val="font6"/>
    <w:basedOn w:val="Normal"/>
    <w:rsid w:val="00AD68D5"/>
    <w:pPr>
      <w:spacing w:before="100" w:beforeAutospacing="1" w:after="100" w:afterAutospacing="1" w:line="240" w:lineRule="auto"/>
    </w:pPr>
    <w:rPr>
      <w:rFonts w:ascii="Arial" w:eastAsia="Times New Roman" w:hAnsi="Arial" w:cs="Arial"/>
      <w:i/>
      <w:iCs/>
    </w:rPr>
  </w:style>
  <w:style w:type="paragraph" w:customStyle="1" w:styleId="font7">
    <w:name w:val="font7"/>
    <w:basedOn w:val="Normal"/>
    <w:rsid w:val="00AD68D5"/>
    <w:pPr>
      <w:spacing w:before="100" w:beforeAutospacing="1" w:after="100" w:afterAutospacing="1" w:line="240" w:lineRule="auto"/>
    </w:pPr>
    <w:rPr>
      <w:rFonts w:ascii="Arial" w:eastAsia="Times New Roman" w:hAnsi="Arial" w:cs="Arial"/>
      <w:b/>
      <w:bCs/>
    </w:rPr>
  </w:style>
  <w:style w:type="paragraph" w:customStyle="1" w:styleId="xl65">
    <w:name w:val="xl65"/>
    <w:basedOn w:val="Normal"/>
    <w:rsid w:val="00AD68D5"/>
    <w:pPr>
      <w:spacing w:before="100" w:beforeAutospacing="1" w:after="100" w:afterAutospacing="1" w:line="240" w:lineRule="auto"/>
    </w:pPr>
    <w:rPr>
      <w:rFonts w:ascii="Arial" w:eastAsia="Times New Roman" w:hAnsi="Arial" w:cs="Arial"/>
      <w:sz w:val="24"/>
      <w:szCs w:val="24"/>
    </w:rPr>
  </w:style>
  <w:style w:type="paragraph" w:customStyle="1" w:styleId="xl66">
    <w:name w:val="xl66"/>
    <w:basedOn w:val="Normal"/>
    <w:rsid w:val="00AD68D5"/>
    <w:pPr>
      <w:spacing w:before="100" w:beforeAutospacing="1" w:after="100" w:afterAutospacing="1" w:line="240" w:lineRule="auto"/>
    </w:pPr>
    <w:rPr>
      <w:rFonts w:ascii="Arial" w:eastAsia="Times New Roman" w:hAnsi="Arial" w:cs="Arial"/>
      <w:sz w:val="24"/>
      <w:szCs w:val="24"/>
    </w:rPr>
  </w:style>
  <w:style w:type="paragraph" w:customStyle="1" w:styleId="xl67">
    <w:name w:val="xl67"/>
    <w:basedOn w:val="Normal"/>
    <w:rsid w:val="00AD68D5"/>
    <w:pPr>
      <w:spacing w:before="100" w:beforeAutospacing="1" w:after="100" w:afterAutospacing="1" w:line="240" w:lineRule="auto"/>
    </w:pPr>
    <w:rPr>
      <w:rFonts w:ascii="Arial" w:eastAsia="Times New Roman" w:hAnsi="Arial" w:cs="Arial"/>
      <w:sz w:val="24"/>
      <w:szCs w:val="24"/>
    </w:rPr>
  </w:style>
  <w:style w:type="paragraph" w:customStyle="1" w:styleId="xl68">
    <w:name w:val="xl68"/>
    <w:basedOn w:val="Normal"/>
    <w:pPr>
      <w:spacing w:before="100" w:beforeAutospacing="1" w:after="100" w:afterAutospacing="1" w:line="240" w:lineRule="auto"/>
    </w:pPr>
    <w:rPr>
      <w:rFonts w:ascii="Arial" w:eastAsia="Times New Roman" w:hAnsi="Arial" w:cs="Arial"/>
      <w:sz w:val="24"/>
      <w:szCs w:val="24"/>
    </w:rPr>
  </w:style>
  <w:style w:type="paragraph" w:customStyle="1" w:styleId="xl69">
    <w:name w:val="xl69"/>
    <w:basedOn w:val="Normal"/>
    <w:rsid w:val="00AD68D5"/>
    <w:pPr>
      <w:spacing w:before="100" w:beforeAutospacing="1" w:after="100" w:afterAutospacing="1" w:line="240" w:lineRule="auto"/>
    </w:pPr>
    <w:rPr>
      <w:rFonts w:ascii="Arial" w:eastAsia="Times New Roman" w:hAnsi="Arial" w:cs="Arial"/>
      <w:sz w:val="24"/>
      <w:szCs w:val="24"/>
    </w:rPr>
  </w:style>
  <w:style w:type="paragraph" w:customStyle="1" w:styleId="xl70">
    <w:name w:val="xl70"/>
    <w:basedOn w:val="Normal"/>
    <w:rsid w:val="00AD68D5"/>
    <w:pPr>
      <w:spacing w:before="100" w:beforeAutospacing="1" w:after="100" w:afterAutospacing="1" w:line="240" w:lineRule="auto"/>
    </w:pPr>
    <w:rPr>
      <w:rFonts w:ascii="Arial" w:eastAsia="Times New Roman" w:hAnsi="Arial" w:cs="Arial"/>
      <w:sz w:val="24"/>
      <w:szCs w:val="24"/>
    </w:rPr>
  </w:style>
  <w:style w:type="paragraph" w:customStyle="1" w:styleId="xl71">
    <w:name w:val="xl71"/>
    <w:basedOn w:val="Normal"/>
    <w:rsid w:val="00AD68D5"/>
    <w:pPr>
      <w:spacing w:before="100" w:beforeAutospacing="1" w:after="100" w:afterAutospacing="1" w:line="240" w:lineRule="auto"/>
    </w:pPr>
    <w:rPr>
      <w:rFonts w:ascii="Arial" w:eastAsia="Times New Roman" w:hAnsi="Arial" w:cs="Arial"/>
      <w:sz w:val="24"/>
      <w:szCs w:val="24"/>
    </w:rPr>
  </w:style>
  <w:style w:type="paragraph" w:customStyle="1" w:styleId="xl72">
    <w:name w:val="xl72"/>
    <w:basedOn w:val="Normal"/>
    <w:pPr>
      <w:spacing w:before="100" w:beforeAutospacing="1" w:after="100" w:afterAutospacing="1" w:line="240" w:lineRule="auto"/>
    </w:pPr>
    <w:rPr>
      <w:rFonts w:ascii="Arial" w:eastAsia="Times New Roman" w:hAnsi="Arial" w:cs="Arial"/>
      <w:sz w:val="24"/>
      <w:szCs w:val="24"/>
    </w:rPr>
  </w:style>
  <w:style w:type="paragraph" w:customStyle="1" w:styleId="xl73">
    <w:name w:val="xl73"/>
    <w:basedOn w:val="Normal"/>
    <w:pPr>
      <w:spacing w:before="100" w:beforeAutospacing="1" w:after="100" w:afterAutospacing="1" w:line="240" w:lineRule="auto"/>
    </w:pPr>
    <w:rPr>
      <w:rFonts w:ascii="Arial" w:eastAsia="Times New Roman" w:hAnsi="Arial" w:cs="Arial"/>
      <w:sz w:val="24"/>
      <w:szCs w:val="24"/>
    </w:rPr>
  </w:style>
  <w:style w:type="paragraph" w:customStyle="1" w:styleId="xl74">
    <w:name w:val="xl74"/>
    <w:basedOn w:val="Normal"/>
    <w:rsid w:val="00AD68D5"/>
    <w:pPr>
      <w:pBdr>
        <w:bottom w:val="single" w:sz="4" w:space="0" w:color="auto"/>
      </w:pBdr>
      <w:spacing w:before="100" w:beforeAutospacing="1" w:after="100" w:afterAutospacing="1" w:line="240" w:lineRule="auto"/>
    </w:pPr>
    <w:rPr>
      <w:rFonts w:ascii="Arial" w:eastAsia="Times New Roman" w:hAnsi="Arial" w:cs="Arial"/>
      <w:sz w:val="24"/>
      <w:szCs w:val="24"/>
    </w:rPr>
  </w:style>
  <w:style w:type="paragraph" w:customStyle="1" w:styleId="xl75">
    <w:name w:val="xl75"/>
    <w:basedOn w:val="Normal"/>
    <w:rsid w:val="00AD68D5"/>
    <w:pPr>
      <w:spacing w:before="100" w:beforeAutospacing="1" w:after="100" w:afterAutospacing="1" w:line="240" w:lineRule="auto"/>
    </w:pPr>
    <w:rPr>
      <w:rFonts w:ascii="Arial" w:eastAsia="Times New Roman" w:hAnsi="Arial" w:cs="Arial"/>
      <w:color w:val="222222"/>
      <w:sz w:val="24"/>
      <w:szCs w:val="24"/>
    </w:rPr>
  </w:style>
  <w:style w:type="paragraph" w:customStyle="1" w:styleId="xl76">
    <w:name w:val="xl76"/>
    <w:basedOn w:val="Normal"/>
    <w:rsid w:val="00AD68D5"/>
    <w:pPr>
      <w:spacing w:before="100" w:beforeAutospacing="1" w:after="100" w:afterAutospacing="1" w:line="240" w:lineRule="auto"/>
      <w:jc w:val="center"/>
    </w:pPr>
    <w:rPr>
      <w:rFonts w:ascii="Arial" w:eastAsia="Times New Roman" w:hAnsi="Arial" w:cs="Arial"/>
      <w:sz w:val="24"/>
      <w:szCs w:val="24"/>
    </w:rPr>
  </w:style>
  <w:style w:type="character" w:customStyle="1" w:styleId="ref-lnk">
    <w:name w:val="ref-lnk"/>
    <w:basedOn w:val="DefaultParagraphFont"/>
    <w:rsid w:val="00DD3A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640611">
      <w:bodyDiv w:val="1"/>
      <w:marLeft w:val="0"/>
      <w:marRight w:val="0"/>
      <w:marTop w:val="0"/>
      <w:marBottom w:val="0"/>
      <w:divBdr>
        <w:top w:val="none" w:sz="0" w:space="0" w:color="auto"/>
        <w:left w:val="none" w:sz="0" w:space="0" w:color="auto"/>
        <w:bottom w:val="none" w:sz="0" w:space="0" w:color="auto"/>
        <w:right w:val="none" w:sz="0" w:space="0" w:color="auto"/>
      </w:divBdr>
      <w:divsChild>
        <w:div w:id="748237756">
          <w:marLeft w:val="0"/>
          <w:marRight w:val="0"/>
          <w:marTop w:val="0"/>
          <w:marBottom w:val="0"/>
          <w:divBdr>
            <w:top w:val="none" w:sz="0" w:space="0" w:color="auto"/>
            <w:left w:val="none" w:sz="0" w:space="0" w:color="auto"/>
            <w:bottom w:val="none" w:sz="0" w:space="0" w:color="auto"/>
            <w:right w:val="none" w:sz="0" w:space="0" w:color="auto"/>
          </w:divBdr>
          <w:divsChild>
            <w:div w:id="1847593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548754">
      <w:bodyDiv w:val="1"/>
      <w:marLeft w:val="0"/>
      <w:marRight w:val="0"/>
      <w:marTop w:val="0"/>
      <w:marBottom w:val="0"/>
      <w:divBdr>
        <w:top w:val="none" w:sz="0" w:space="0" w:color="auto"/>
        <w:left w:val="none" w:sz="0" w:space="0" w:color="auto"/>
        <w:bottom w:val="none" w:sz="0" w:space="0" w:color="auto"/>
        <w:right w:val="none" w:sz="0" w:space="0" w:color="auto"/>
      </w:divBdr>
    </w:div>
    <w:div w:id="607204019">
      <w:bodyDiv w:val="1"/>
      <w:marLeft w:val="0"/>
      <w:marRight w:val="0"/>
      <w:marTop w:val="0"/>
      <w:marBottom w:val="0"/>
      <w:divBdr>
        <w:top w:val="none" w:sz="0" w:space="0" w:color="auto"/>
        <w:left w:val="none" w:sz="0" w:space="0" w:color="auto"/>
        <w:bottom w:val="none" w:sz="0" w:space="0" w:color="auto"/>
        <w:right w:val="none" w:sz="0" w:space="0" w:color="auto"/>
      </w:divBdr>
    </w:div>
    <w:div w:id="973607912">
      <w:bodyDiv w:val="1"/>
      <w:marLeft w:val="0"/>
      <w:marRight w:val="0"/>
      <w:marTop w:val="0"/>
      <w:marBottom w:val="0"/>
      <w:divBdr>
        <w:top w:val="none" w:sz="0" w:space="0" w:color="auto"/>
        <w:left w:val="none" w:sz="0" w:space="0" w:color="auto"/>
        <w:bottom w:val="none" w:sz="0" w:space="0" w:color="auto"/>
        <w:right w:val="none" w:sz="0" w:space="0" w:color="auto"/>
      </w:divBdr>
    </w:div>
    <w:div w:id="1231429903">
      <w:bodyDiv w:val="1"/>
      <w:marLeft w:val="0"/>
      <w:marRight w:val="0"/>
      <w:marTop w:val="0"/>
      <w:marBottom w:val="0"/>
      <w:divBdr>
        <w:top w:val="none" w:sz="0" w:space="0" w:color="auto"/>
        <w:left w:val="none" w:sz="0" w:space="0" w:color="auto"/>
        <w:bottom w:val="none" w:sz="0" w:space="0" w:color="auto"/>
        <w:right w:val="none" w:sz="0" w:space="0" w:color="auto"/>
      </w:divBdr>
    </w:div>
    <w:div w:id="1521235143">
      <w:bodyDiv w:val="1"/>
      <w:marLeft w:val="0"/>
      <w:marRight w:val="0"/>
      <w:marTop w:val="0"/>
      <w:marBottom w:val="0"/>
      <w:divBdr>
        <w:top w:val="none" w:sz="0" w:space="0" w:color="auto"/>
        <w:left w:val="none" w:sz="0" w:space="0" w:color="auto"/>
        <w:bottom w:val="none" w:sz="0" w:space="0" w:color="auto"/>
        <w:right w:val="none" w:sz="0" w:space="0" w:color="auto"/>
      </w:divBdr>
    </w:div>
    <w:div w:id="1841390981">
      <w:bodyDiv w:val="1"/>
      <w:marLeft w:val="0"/>
      <w:marRight w:val="0"/>
      <w:marTop w:val="0"/>
      <w:marBottom w:val="0"/>
      <w:divBdr>
        <w:top w:val="none" w:sz="0" w:space="0" w:color="auto"/>
        <w:left w:val="none" w:sz="0" w:space="0" w:color="auto"/>
        <w:bottom w:val="none" w:sz="0" w:space="0" w:color="auto"/>
        <w:right w:val="none" w:sz="0" w:space="0" w:color="auto"/>
      </w:divBdr>
      <w:divsChild>
        <w:div w:id="1479686340">
          <w:marLeft w:val="0"/>
          <w:marRight w:val="0"/>
          <w:marTop w:val="0"/>
          <w:marBottom w:val="0"/>
          <w:divBdr>
            <w:top w:val="none" w:sz="0" w:space="0" w:color="auto"/>
            <w:left w:val="none" w:sz="0" w:space="0" w:color="auto"/>
            <w:bottom w:val="none" w:sz="0" w:space="0" w:color="auto"/>
            <w:right w:val="none" w:sz="0" w:space="0" w:color="auto"/>
          </w:divBdr>
          <w:divsChild>
            <w:div w:id="271784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8219670">
      <w:bodyDiv w:val="1"/>
      <w:marLeft w:val="0"/>
      <w:marRight w:val="0"/>
      <w:marTop w:val="0"/>
      <w:marBottom w:val="0"/>
      <w:divBdr>
        <w:top w:val="none" w:sz="0" w:space="0" w:color="auto"/>
        <w:left w:val="none" w:sz="0" w:space="0" w:color="auto"/>
        <w:bottom w:val="none" w:sz="0" w:space="0" w:color="auto"/>
        <w:right w:val="none" w:sz="0" w:space="0" w:color="auto"/>
      </w:divBdr>
    </w:div>
    <w:div w:id="2054185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101/2021.04.06.21255017" TargetMode="External"/><Relationship Id="rId21" Type="http://schemas.openxmlformats.org/officeDocument/2006/relationships/hyperlink" Target="https://doi.org/10.1101/2021.05.11.21256886" TargetMode="External"/><Relationship Id="rId42" Type="http://schemas.openxmlformats.org/officeDocument/2006/relationships/hyperlink" Target="https://www.medrxiv.org/content/10.1101/2020.11.02.20224519v1.full.pdf" TargetMode="External"/><Relationship Id="rId47" Type="http://schemas.openxmlformats.org/officeDocument/2006/relationships/hyperlink" Target="https://www.sciencedirect.com/science/article/abs/pii/S0048969720348531" TargetMode="External"/><Relationship Id="rId63" Type="http://schemas.openxmlformats.org/officeDocument/2006/relationships/hyperlink" Target="file:///C:/Users/mfinnegan/Downloads/Doi.org/10.1093/infdis/jiab260" TargetMode="External"/><Relationship Id="rId68" Type="http://schemas.openxmlformats.org/officeDocument/2006/relationships/hyperlink" Target="https://doi.org/10.1155/2021/6623409" TargetMode="External"/><Relationship Id="rId84" Type="http://schemas.openxmlformats.org/officeDocument/2006/relationships/hyperlink" Target="https://doi.org/10.3390/ijerph18010117" TargetMode="External"/><Relationship Id="rId89" Type="http://schemas.openxmlformats.org/officeDocument/2006/relationships/fontTable" Target="fontTable.xml"/><Relationship Id="rId16" Type="http://schemas.openxmlformats.org/officeDocument/2006/relationships/header" Target="header3.xml"/><Relationship Id="rId11" Type="http://schemas.openxmlformats.org/officeDocument/2006/relationships/hyperlink" Target="mailto:qxi3@cdc.gov" TargetMode="External"/><Relationship Id="rId32" Type="http://schemas.openxmlformats.org/officeDocument/2006/relationships/hyperlink" Target="https://doi.org/10.1128/AEM.00314-21" TargetMode="External"/><Relationship Id="rId37" Type="http://schemas.openxmlformats.org/officeDocument/2006/relationships/hyperlink" Target="https://doi.org/10.4269/ajtmh.20-1033" TargetMode="External"/><Relationship Id="rId53" Type="http://schemas.openxmlformats.org/officeDocument/2006/relationships/hyperlink" Target="https://doi.org/10.3390/pathogens10060754" TargetMode="External"/><Relationship Id="rId58" Type="http://schemas.openxmlformats.org/officeDocument/2006/relationships/hyperlink" Target="https://doi.org/10.1007/s13755-020-00136-2" TargetMode="External"/><Relationship Id="rId74" Type="http://schemas.openxmlformats.org/officeDocument/2006/relationships/hyperlink" Target="https://doi.org/10.1017/ice.2020.58" TargetMode="External"/><Relationship Id="rId79" Type="http://schemas.openxmlformats.org/officeDocument/2006/relationships/hyperlink" Target="https://doi.org/10.1080/02786826.2020.1829536" TargetMode="External"/><Relationship Id="rId5" Type="http://schemas.openxmlformats.org/officeDocument/2006/relationships/numbering" Target="numbering.xml"/><Relationship Id="rId90" Type="http://schemas.openxmlformats.org/officeDocument/2006/relationships/theme" Target="theme/theme1.xml"/><Relationship Id="rId14" Type="http://schemas.openxmlformats.org/officeDocument/2006/relationships/footer" Target="footer1.xml"/><Relationship Id="rId22" Type="http://schemas.openxmlformats.org/officeDocument/2006/relationships/hyperlink" Target="https://doi.org/10.1063/5.0046870" TargetMode="External"/><Relationship Id="rId27" Type="http://schemas.openxmlformats.org/officeDocument/2006/relationships/hyperlink" Target="https://doi.org/10.1371/journal.pone.0249568" TargetMode="External"/><Relationship Id="rId30" Type="http://schemas.openxmlformats.org/officeDocument/2006/relationships/hyperlink" Target="https://doi.org/10.1016/j.scitotenv.2021.145732" TargetMode="External"/><Relationship Id="rId35" Type="http://schemas.openxmlformats.org/officeDocument/2006/relationships/hyperlink" Target="https://www.sciencedirect.com/science/article/pii/S019567012030548X" TargetMode="External"/><Relationship Id="rId43" Type="http://schemas.openxmlformats.org/officeDocument/2006/relationships/hyperlink" Target="https://doi.org/10.1101/2021.08.06.21261491" TargetMode="External"/><Relationship Id="rId48" Type="http://schemas.openxmlformats.org/officeDocument/2006/relationships/hyperlink" Target="https://pubmed.ncbi.nlm.nih.gov/32507114/" TargetMode="External"/><Relationship Id="rId56" Type="http://schemas.openxmlformats.org/officeDocument/2006/relationships/hyperlink" Target="https://doi.org/10.1111/tbed.14219" TargetMode="External"/><Relationship Id="rId64" Type="http://schemas.openxmlformats.org/officeDocument/2006/relationships/hyperlink" Target="https://doi.org/10.3390/pathogens10020227" TargetMode="External"/><Relationship Id="rId69" Type="http://schemas.openxmlformats.org/officeDocument/2006/relationships/hyperlink" Target="https://doi.org/10.3390/pathogens10050540" TargetMode="External"/><Relationship Id="rId77" Type="http://schemas.openxmlformats.org/officeDocument/2006/relationships/hyperlink" Target="https://doi.org/10.1128/mSystems.00771-20" TargetMode="External"/><Relationship Id="rId8" Type="http://schemas.openxmlformats.org/officeDocument/2006/relationships/webSettings" Target="webSettings.xml"/><Relationship Id="rId51" Type="http://schemas.openxmlformats.org/officeDocument/2006/relationships/hyperlink" Target="https://doi.org/10.1016/j.jmoldx.2021.04.009" TargetMode="External"/><Relationship Id="rId72" Type="http://schemas.openxmlformats.org/officeDocument/2006/relationships/hyperlink" Target="https://doi.org/10.3390/coatings11040371" TargetMode="External"/><Relationship Id="rId80" Type="http://schemas.openxmlformats.org/officeDocument/2006/relationships/hyperlink" Target="https://wwwnc.cdc.gov/eid/article/26/9/20-1788_article" TargetMode="External"/><Relationship Id="rId85" Type="http://schemas.openxmlformats.org/officeDocument/2006/relationships/hyperlink" Target="https://www.sciencedirect.com/science/article/pii/S0160412020322819?via%3Dihub" TargetMode="Externa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yperlink" Target="https://doi.org/10.1088/1757-899X/1128/1/012003" TargetMode="External"/><Relationship Id="rId33" Type="http://schemas.openxmlformats.org/officeDocument/2006/relationships/hyperlink" Target="https://doi.org/10.1038/s41598-021-94417-9" TargetMode="External"/><Relationship Id="rId38" Type="http://schemas.openxmlformats.org/officeDocument/2006/relationships/hyperlink" Target="https://doi.org/10.4209/aaqr.2020.08.0531" TargetMode="External"/><Relationship Id="rId46" Type="http://schemas.openxmlformats.org/officeDocument/2006/relationships/hyperlink" Target="https://www.sciencedirect.com/science/article/abs/pii/S2210670720306661" TargetMode="External"/><Relationship Id="rId59" Type="http://schemas.openxmlformats.org/officeDocument/2006/relationships/hyperlink" Target="https://doi.org/10.1016/j.scitotenv.2021.148548" TargetMode="External"/><Relationship Id="rId67" Type="http://schemas.openxmlformats.org/officeDocument/2006/relationships/hyperlink" Target="https://doi.org/10.1016/j.apr.2020.12.016" TargetMode="External"/><Relationship Id="rId20" Type="http://schemas.openxmlformats.org/officeDocument/2006/relationships/hyperlink" Target="https://doi.org/10.1101/2021.07.16.452756" TargetMode="External"/><Relationship Id="rId41" Type="http://schemas.openxmlformats.org/officeDocument/2006/relationships/hyperlink" Target="https://www.sciencedirect.com/science/article/pii/S0925753520302630?via%3Dihub" TargetMode="External"/><Relationship Id="rId54" Type="http://schemas.openxmlformats.org/officeDocument/2006/relationships/hyperlink" Target="https://doi.org/10.1128/mBio.00696-21" TargetMode="External"/><Relationship Id="rId62" Type="http://schemas.openxmlformats.org/officeDocument/2006/relationships/hyperlink" Target="https://doi.org/10.1080/02786826.2021.1910137" TargetMode="External"/><Relationship Id="rId70" Type="http://schemas.openxmlformats.org/officeDocument/2006/relationships/hyperlink" Target="https://dx.doi.org/10.1016%2Fj.scitotenv.2020.143329" TargetMode="External"/><Relationship Id="rId75" Type="http://schemas.openxmlformats.org/officeDocument/2006/relationships/hyperlink" Target="https://doi.org/10.1063/5.0026360" TargetMode="External"/><Relationship Id="rId83" Type="http://schemas.openxmlformats.org/officeDocument/2006/relationships/hyperlink" Target="https://doi.org/10.1016/j.hazl.2021.100027" TargetMode="External"/><Relationship Id="rId88" Type="http://schemas.openxmlformats.org/officeDocument/2006/relationships/hyperlink" Target="https://doi.org/10.1063/5.0035701"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2.xml"/><Relationship Id="rId23" Type="http://schemas.openxmlformats.org/officeDocument/2006/relationships/hyperlink" Target="https://www.medrxiv.org/content/10.1101/2020.07.13.20041632v2" TargetMode="External"/><Relationship Id="rId28" Type="http://schemas.openxmlformats.org/officeDocument/2006/relationships/hyperlink" Target="https://doi.org/10.1016/j.scitotenv.2021.148467" TargetMode="External"/><Relationship Id="rId36" Type="http://schemas.openxmlformats.org/officeDocument/2006/relationships/hyperlink" Target="https://aaqr.org/articles/aaqr-20-05-covid-0202" TargetMode="External"/><Relationship Id="rId49" Type="http://schemas.openxmlformats.org/officeDocument/2006/relationships/hyperlink" Target="https://aaqr.org/articles/aaqr-20-10-sc-0604" TargetMode="External"/><Relationship Id="rId57" Type="http://schemas.openxmlformats.org/officeDocument/2006/relationships/hyperlink" Target="https://www.doi.org/10.7326/M20-7567" TargetMode="External"/><Relationship Id="rId10" Type="http://schemas.openxmlformats.org/officeDocument/2006/relationships/endnotes" Target="endnotes.xml"/><Relationship Id="rId31" Type="http://schemas.openxmlformats.org/officeDocument/2006/relationships/hyperlink" Target="http://mj-med-u-tokai.com/pdf/450403.pdf" TargetMode="External"/><Relationship Id="rId44" Type="http://schemas.openxmlformats.org/officeDocument/2006/relationships/hyperlink" Target="https://www.sciencedirect.com/science/article/pii/S0360132321001955?via%3Dihub" TargetMode="External"/><Relationship Id="rId52" Type="http://schemas.openxmlformats.org/officeDocument/2006/relationships/hyperlink" Target="http://doi.org/10.1017/ice.2020.416" TargetMode="External"/><Relationship Id="rId60" Type="http://schemas.openxmlformats.org/officeDocument/2006/relationships/hyperlink" Target="https://doi.org/10.1111/ina.12871" TargetMode="External"/><Relationship Id="rId65" Type="http://schemas.openxmlformats.org/officeDocument/2006/relationships/hyperlink" Target="https://doi.org/10.1016/j.ijid.2020.12.035" TargetMode="External"/><Relationship Id="rId73" Type="http://schemas.openxmlformats.org/officeDocument/2006/relationships/hyperlink" Target="https://doi.org/10.1101/2020.12.21.20248383" TargetMode="External"/><Relationship Id="rId78" Type="http://schemas.openxmlformats.org/officeDocument/2006/relationships/hyperlink" Target="https://doi.org/10.3346/jkms.2020.35.e415" TargetMode="External"/><Relationship Id="rId81" Type="http://schemas.openxmlformats.org/officeDocument/2006/relationships/hyperlink" Target="https://doi.org/10.1101/2020.08.22.20180042" TargetMode="External"/><Relationship Id="rId86" Type="http://schemas.openxmlformats.org/officeDocument/2006/relationships/hyperlink" Target="https://doi.org/10.1371/journal.pntd.0008570"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hyperlink" Target="https://doi.org/10.1213/XAA.0000000000001466" TargetMode="External"/><Relationship Id="rId39" Type="http://schemas.openxmlformats.org/officeDocument/2006/relationships/hyperlink" Target="https://doi.org/10.1128/AEM.01098-21" TargetMode="External"/><Relationship Id="rId34" Type="http://schemas.openxmlformats.org/officeDocument/2006/relationships/hyperlink" Target="https://doi.org/10.1101/2021.06.12.21258829" TargetMode="External"/><Relationship Id="rId50" Type="http://schemas.openxmlformats.org/officeDocument/2006/relationships/hyperlink" Target="https://doi.org/10.1016/j.scitotenv.2021.147183" TargetMode="External"/><Relationship Id="rId55" Type="http://schemas.openxmlformats.org/officeDocument/2006/relationships/hyperlink" Target="https://doi.org/10.1007/s11845-021-02537-y" TargetMode="External"/><Relationship Id="rId76" Type="http://schemas.openxmlformats.org/officeDocument/2006/relationships/hyperlink" Target="https://doi.org/10.1101/2021.01.02.424974" TargetMode="External"/><Relationship Id="rId7" Type="http://schemas.openxmlformats.org/officeDocument/2006/relationships/settings" Target="settings.xml"/><Relationship Id="rId71" Type="http://schemas.openxmlformats.org/officeDocument/2006/relationships/hyperlink" Target="https://doi.org/10.1021/acs.estlett.0c00875" TargetMode="External"/><Relationship Id="rId2" Type="http://schemas.openxmlformats.org/officeDocument/2006/relationships/customXml" Target="../customXml/item2.xml"/><Relationship Id="rId29" Type="http://schemas.openxmlformats.org/officeDocument/2006/relationships/hyperlink" Target="https://doi.org/10.1128/Spectrum.00333-21" TargetMode="External"/><Relationship Id="rId24" Type="http://schemas.openxmlformats.org/officeDocument/2006/relationships/hyperlink" Target="https://doi.org/10.1038/s41598-020-76442-2" TargetMode="External"/><Relationship Id="rId40" Type="http://schemas.openxmlformats.org/officeDocument/2006/relationships/hyperlink" Target="https://www.sciencedirect.com/science/article/pii/S0160412020312800" TargetMode="External"/><Relationship Id="rId45" Type="http://schemas.openxmlformats.org/officeDocument/2006/relationships/hyperlink" Target="http://dx.doi.org/10.18203/2394-6040.ijcmph20204388" TargetMode="External"/><Relationship Id="rId66" Type="http://schemas.openxmlformats.org/officeDocument/2006/relationships/hyperlink" Target="https://doi.org/10.1101/2020.12.30.20248890" TargetMode="External"/><Relationship Id="rId87" Type="http://schemas.openxmlformats.org/officeDocument/2006/relationships/hyperlink" Target="https://doi.org/10.1080/22221751.2020.1796529" TargetMode="External"/><Relationship Id="rId61" Type="http://schemas.openxmlformats.org/officeDocument/2006/relationships/hyperlink" Target="https://link.springer.com/article/10.1007%2Fs10453-020-09683-3" TargetMode="External"/><Relationship Id="rId82" Type="http://schemas.openxmlformats.org/officeDocument/2006/relationships/hyperlink" Target="https://www.ajicjournal.org/article/S0196-6553(20)30275-3/fulltext" TargetMode="External"/><Relationship Id="rId19" Type="http://schemas.openxmlformats.org/officeDocument/2006/relationships/hyperlink" Target="https://doi.org/10.1016/j.jinf.2021.05.03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1a4f8628-880b-41cb-bacd-24c3eab72a3a">
      <UserInfo>
        <DisplayName>Estill, Cherie F. (CDC/NIOSH/DFSE)</DisplayName>
        <AccountId>20</AccountId>
        <AccountType/>
      </UserInfo>
      <UserInfo>
        <DisplayName>Christensen, Brian (CDC/NIOSH/DFSE/FRB)</DisplayName>
        <AccountId>37</AccountId>
        <AccountType/>
      </UserInfo>
      <UserInfo>
        <DisplayName>Dunn, Kevin H. (CDC/NIOSH/DFSE/EPHB)</DisplayName>
        <AccountId>36</AccountId>
        <AccountType/>
      </UserInfo>
      <UserInfo>
        <DisplayName>Burton, Nancy C. (CDC/NIOSH/DFSE/HETAB)</DisplayName>
        <AccountId>12</AccountId>
        <AccountType/>
      </UserInfo>
    </SharedWithUser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6641F89AFD33A40961FC24FEE9A9BE5" ma:contentTypeVersion="4" ma:contentTypeDescription="Create a new document." ma:contentTypeScope="" ma:versionID="59fb3fe44617ddaab0037c4e241c8001">
  <xsd:schema xmlns:xsd="http://www.w3.org/2001/XMLSchema" xmlns:xs="http://www.w3.org/2001/XMLSchema" xmlns:p="http://schemas.microsoft.com/office/2006/metadata/properties" xmlns:ns2="c000ac53-2505-4dde-9ec3-c7d5a6b338fd" xmlns:ns3="1a4f8628-880b-41cb-bacd-24c3eab72a3a" targetNamespace="http://schemas.microsoft.com/office/2006/metadata/properties" ma:root="true" ma:fieldsID="3794d69e4aa9f06190f936dc628bb6ec" ns2:_="" ns3:_="">
    <xsd:import namespace="c000ac53-2505-4dde-9ec3-c7d5a6b338fd"/>
    <xsd:import namespace="1a4f8628-880b-41cb-bacd-24c3eab72a3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000ac53-2505-4dde-9ec3-c7d5a6b338f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a4f8628-880b-41cb-bacd-24c3eab72a3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0EA16D-358F-4195-AFC4-1AED513FE3BD}">
  <ds:schemaRefs>
    <ds:schemaRef ds:uri="http://schemas.microsoft.com/office/2006/metadata/properties"/>
    <ds:schemaRef ds:uri="http://schemas.microsoft.com/office/infopath/2007/PartnerControls"/>
    <ds:schemaRef ds:uri="1a4f8628-880b-41cb-bacd-24c3eab72a3a"/>
  </ds:schemaRefs>
</ds:datastoreItem>
</file>

<file path=customXml/itemProps2.xml><?xml version="1.0" encoding="utf-8"?>
<ds:datastoreItem xmlns:ds="http://schemas.openxmlformats.org/officeDocument/2006/customXml" ds:itemID="{E44E475B-9602-4798-A0EE-2258D1A50582}">
  <ds:schemaRefs>
    <ds:schemaRef ds:uri="http://schemas.microsoft.com/sharepoint/v3/contenttype/forms"/>
  </ds:schemaRefs>
</ds:datastoreItem>
</file>

<file path=customXml/itemProps3.xml><?xml version="1.0" encoding="utf-8"?>
<ds:datastoreItem xmlns:ds="http://schemas.openxmlformats.org/officeDocument/2006/customXml" ds:itemID="{7890CB6F-C217-406F-928C-62DC035EA74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000ac53-2505-4dde-9ec3-c7d5a6b338fd"/>
    <ds:schemaRef ds:uri="1a4f8628-880b-41cb-bacd-24c3eab72a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8C50CF1-0C5B-4E31-98F4-AC4CBBFA11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0</Pages>
  <Words>19308</Words>
  <Characters>110058</Characters>
  <Application>Microsoft Office Word</Application>
  <DocSecurity>0</DocSecurity>
  <Lines>917</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x, Jennie (CDC/NIOSH/DFSE/FRB)</dc:creator>
  <cp:keywords/>
  <dc:description/>
  <cp:lastModifiedBy>Cox, Jennie (CDC/NIOSH/DFSE/FRB)</cp:lastModifiedBy>
  <cp:revision>4</cp:revision>
  <dcterms:created xsi:type="dcterms:W3CDTF">2022-06-24T17:11:00Z</dcterms:created>
  <dcterms:modified xsi:type="dcterms:W3CDTF">2022-06-24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1-08-16T20:19:51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de260f88-227e-45ec-92a1-d09390c06c9d</vt:lpwstr>
  </property>
  <property fmtid="{D5CDD505-2E9C-101B-9397-08002B2CF9AE}" pid="8" name="MSIP_Label_7b94a7b8-f06c-4dfe-bdcc-9b548fd58c31_ContentBits">
    <vt:lpwstr>0</vt:lpwstr>
  </property>
  <property fmtid="{D5CDD505-2E9C-101B-9397-08002B2CF9AE}" pid="9" name="ContentTypeId">
    <vt:lpwstr>0x01010076641F89AFD33A40961FC24FEE9A9BE5</vt:lpwstr>
  </property>
</Properties>
</file>